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C80A1D" w:rsidRPr="00995B9C" w:rsidP="00A90910" w14:paraId="3DF8B739" w14:textId="6B502E6B">
      <w:pPr>
        <w:pStyle w:val="Title"/>
        <w:rPr>
          <w:rFonts w:eastAsiaTheme="minorEastAsia" w:cstheme="minorBidi"/>
        </w:rPr>
      </w:pPr>
      <w:r w:rsidRPr="10FDB71D">
        <w:rPr>
          <w:rFonts w:eastAsiaTheme="minorEastAsia" w:cstheme="minorBidi"/>
        </w:rPr>
        <w:t>Supporting Statement for a</w:t>
      </w:r>
      <w:r w:rsidRPr="10FDB71D" w:rsidR="00A40BD4">
        <w:rPr>
          <w:rFonts w:eastAsiaTheme="minorEastAsia" w:cstheme="minorBidi"/>
        </w:rPr>
        <w:t>n Information Collection</w:t>
      </w:r>
      <w:r w:rsidRPr="10FDB71D">
        <w:rPr>
          <w:rFonts w:eastAsiaTheme="minorEastAsia" w:cstheme="minorBidi"/>
        </w:rPr>
        <w:t xml:space="preserve"> Request </w:t>
      </w:r>
      <w:r w:rsidRPr="10FDB71D" w:rsidR="00A40BD4">
        <w:rPr>
          <w:rFonts w:eastAsiaTheme="minorEastAsia" w:cstheme="minorBidi"/>
        </w:rPr>
        <w:t>(ICR) U</w:t>
      </w:r>
      <w:r w:rsidRPr="10FDB71D">
        <w:rPr>
          <w:rFonts w:eastAsiaTheme="minorEastAsia" w:cstheme="minorBidi"/>
        </w:rPr>
        <w:t>nder</w:t>
      </w:r>
      <w:r w:rsidRPr="00995B9C" w:rsidR="00CB7A9E">
        <w:br/>
      </w:r>
      <w:r w:rsidRPr="10FDB71D">
        <w:rPr>
          <w:rFonts w:eastAsiaTheme="minorEastAsia" w:cstheme="minorBidi"/>
        </w:rPr>
        <w:t>The Paperwork Reduction Act</w:t>
      </w:r>
      <w:r w:rsidRPr="10FDB71D" w:rsidR="00A40BD4">
        <w:rPr>
          <w:rFonts w:eastAsiaTheme="minorEastAsia" w:cstheme="minorBidi"/>
        </w:rPr>
        <w:t xml:space="preserve"> (PRA)</w:t>
      </w:r>
    </w:p>
    <w:p w:rsidR="009B52F7" w:rsidRPr="00995B9C" w:rsidP="00995B9C" w14:paraId="46AB37DB" w14:textId="77777777">
      <w:pPr>
        <w:pStyle w:val="Heading1"/>
      </w:pPr>
      <w:r w:rsidRPr="00995B9C">
        <w:t>EXECUTIVE SUMMARY</w:t>
      </w:r>
    </w:p>
    <w:p w:rsidR="00116075" w:rsidRPr="00995B9C" w:rsidP="00995B9C" w14:paraId="1C0D7514" w14:textId="0FA510BF">
      <w:pPr>
        <w:pStyle w:val="Heading2"/>
      </w:pPr>
      <w:r w:rsidRPr="00995B9C">
        <w:t>Identification of the Information Collection</w:t>
      </w:r>
    </w:p>
    <w:p w:rsidR="00116075" w:rsidRPr="004D3E9B" w:rsidP="00A90910" w14:paraId="060F9F22" w14:textId="1FB71ADC">
      <w:pPr>
        <w:pStyle w:val="Heading3"/>
      </w:pPr>
      <w:r w:rsidRPr="004D3E9B">
        <w:t>Title and Number of the Information Collection</w:t>
      </w:r>
    </w:p>
    <w:tbl>
      <w:tblPr>
        <w:tblStyle w:val="TableGrid"/>
        <w:tblW w:w="0" w:type="auto"/>
        <w:tblInd w:w="1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40"/>
        <w:gridCol w:w="5872"/>
      </w:tblGrid>
      <w:tr w14:paraId="00CE13FF" w14:textId="77777777" w:rsidTr="008273FC">
        <w:tblPrEx>
          <w:tblW w:w="0" w:type="auto"/>
          <w:tblInd w:w="1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340" w:type="dxa"/>
          </w:tcPr>
          <w:p w:rsidR="009B52F7" w:rsidRPr="00A90910" w:rsidP="008273FC" w14:paraId="3E3778D7" w14:textId="484247C5">
            <w:pPr>
              <w:tabs>
                <w:tab w:val="left" w:pos="720"/>
                <w:tab w:val="left" w:pos="1440"/>
              </w:tabs>
              <w:spacing w:before="40" w:after="40" w:line="259" w:lineRule="auto"/>
              <w:jc w:val="right"/>
              <w:rPr>
                <w:rFonts w:asciiTheme="minorHAnsi" w:hAnsiTheme="minorHAnsi" w:cstheme="minorHAnsi"/>
                <w:b/>
                <w:bCs/>
              </w:rPr>
            </w:pPr>
            <w:r w:rsidRPr="00A90910">
              <w:rPr>
                <w:rFonts w:asciiTheme="minorHAnsi" w:hAnsiTheme="minorHAnsi" w:cstheme="minorHAnsi"/>
                <w:b/>
                <w:bCs/>
              </w:rPr>
              <w:t>Title:</w:t>
            </w:r>
          </w:p>
        </w:tc>
        <w:tc>
          <w:tcPr>
            <w:tcW w:w="5872" w:type="dxa"/>
          </w:tcPr>
          <w:p w:rsidR="009B52F7" w:rsidRPr="00A90910" w:rsidP="008273FC" w14:paraId="7123ADC3" w14:textId="10663F39">
            <w:pPr>
              <w:tabs>
                <w:tab w:val="left" w:pos="720"/>
                <w:tab w:val="left" w:pos="1440"/>
              </w:tabs>
              <w:spacing w:before="40" w:after="40" w:line="259" w:lineRule="auto"/>
              <w:rPr>
                <w:rFonts w:asciiTheme="minorHAnsi" w:hAnsiTheme="minorHAnsi" w:cstheme="minorHAnsi"/>
              </w:rPr>
            </w:pPr>
            <w:bookmarkStart w:id="0" w:name="_Hlk164256552"/>
            <w:r w:rsidRPr="00A90910">
              <w:rPr>
                <w:rFonts w:asciiTheme="minorHAnsi" w:hAnsiTheme="minorHAnsi" w:cstheme="minorHAnsi"/>
              </w:rPr>
              <w:t>Toxic Chemical Release Reporting</w:t>
            </w:r>
            <w:bookmarkEnd w:id="0"/>
          </w:p>
        </w:tc>
      </w:tr>
      <w:tr w14:paraId="7F63C883" w14:textId="77777777" w:rsidTr="008273FC">
        <w:tblPrEx>
          <w:tblW w:w="0" w:type="auto"/>
          <w:tblInd w:w="1075" w:type="dxa"/>
          <w:tblLook w:val="04A0"/>
        </w:tblPrEx>
        <w:tc>
          <w:tcPr>
            <w:tcW w:w="2340" w:type="dxa"/>
          </w:tcPr>
          <w:p w:rsidR="009B52F7" w:rsidRPr="00A90910" w:rsidP="008273FC" w14:paraId="7CE1BE61" w14:textId="64CDE372">
            <w:pPr>
              <w:tabs>
                <w:tab w:val="left" w:pos="720"/>
                <w:tab w:val="left" w:pos="1440"/>
              </w:tabs>
              <w:spacing w:before="40" w:after="40" w:line="259" w:lineRule="auto"/>
              <w:jc w:val="right"/>
              <w:rPr>
                <w:rFonts w:asciiTheme="minorHAnsi" w:hAnsiTheme="minorHAnsi" w:cstheme="minorHAnsi"/>
                <w:b/>
                <w:bCs/>
              </w:rPr>
            </w:pPr>
            <w:r w:rsidRPr="00A90910">
              <w:rPr>
                <w:rFonts w:asciiTheme="minorHAnsi" w:hAnsiTheme="minorHAnsi" w:cstheme="minorHAnsi"/>
                <w:b/>
                <w:bCs/>
                <w:lang w:val="es-DO"/>
              </w:rPr>
              <w:t>EPA ICR No.:</w:t>
            </w:r>
          </w:p>
        </w:tc>
        <w:tc>
          <w:tcPr>
            <w:tcW w:w="5872" w:type="dxa"/>
          </w:tcPr>
          <w:p w:rsidR="009B52F7" w:rsidRPr="00A90910" w:rsidP="008273FC" w14:paraId="7B517789" w14:textId="20C7F63D">
            <w:pPr>
              <w:tabs>
                <w:tab w:val="left" w:pos="720"/>
                <w:tab w:val="left" w:pos="1440"/>
              </w:tabs>
              <w:spacing w:before="40" w:after="40" w:line="259" w:lineRule="auto"/>
              <w:rPr>
                <w:rFonts w:asciiTheme="minorHAnsi" w:hAnsiTheme="minorHAnsi" w:cstheme="minorHAnsi"/>
              </w:rPr>
            </w:pPr>
            <w:r w:rsidRPr="00A90910">
              <w:rPr>
                <w:rFonts w:asciiTheme="minorHAnsi" w:hAnsiTheme="minorHAnsi" w:cstheme="minorHAnsi"/>
              </w:rPr>
              <w:t>2613.0</w:t>
            </w:r>
            <w:r w:rsidRPr="00A90910" w:rsidR="008E4B14">
              <w:rPr>
                <w:rFonts w:asciiTheme="minorHAnsi" w:hAnsiTheme="minorHAnsi" w:cstheme="minorHAnsi"/>
              </w:rPr>
              <w:t>7</w:t>
            </w:r>
          </w:p>
        </w:tc>
      </w:tr>
      <w:tr w14:paraId="05060B3C" w14:textId="77777777" w:rsidTr="008273FC">
        <w:tblPrEx>
          <w:tblW w:w="0" w:type="auto"/>
          <w:tblInd w:w="1075" w:type="dxa"/>
          <w:tblLook w:val="04A0"/>
        </w:tblPrEx>
        <w:tc>
          <w:tcPr>
            <w:tcW w:w="2340" w:type="dxa"/>
          </w:tcPr>
          <w:p w:rsidR="009B52F7" w:rsidRPr="00A90910" w:rsidP="008273FC" w14:paraId="321052A3" w14:textId="5A85AC6F">
            <w:pPr>
              <w:tabs>
                <w:tab w:val="left" w:pos="720"/>
                <w:tab w:val="left" w:pos="1440"/>
              </w:tabs>
              <w:spacing w:before="40" w:after="40" w:line="259" w:lineRule="auto"/>
              <w:jc w:val="right"/>
              <w:rPr>
                <w:rFonts w:asciiTheme="minorHAnsi" w:hAnsiTheme="minorHAnsi" w:cstheme="minorHAnsi"/>
                <w:b/>
                <w:bCs/>
              </w:rPr>
            </w:pPr>
            <w:r w:rsidRPr="00A90910">
              <w:rPr>
                <w:rFonts w:asciiTheme="minorHAnsi" w:hAnsiTheme="minorHAnsi" w:cstheme="minorHAnsi"/>
                <w:b/>
                <w:bCs/>
                <w:lang w:val="es-DO"/>
              </w:rPr>
              <w:t>OMB Control No.:</w:t>
            </w:r>
          </w:p>
        </w:tc>
        <w:tc>
          <w:tcPr>
            <w:tcW w:w="5872" w:type="dxa"/>
          </w:tcPr>
          <w:p w:rsidR="009B52F7" w:rsidRPr="00A90910" w:rsidP="008273FC" w14:paraId="373EF33C" w14:textId="4FF6D697">
            <w:pPr>
              <w:tabs>
                <w:tab w:val="left" w:pos="720"/>
                <w:tab w:val="left" w:pos="1440"/>
              </w:tabs>
              <w:spacing w:before="40" w:after="40" w:line="259" w:lineRule="auto"/>
              <w:rPr>
                <w:rFonts w:asciiTheme="minorHAnsi" w:hAnsiTheme="minorHAnsi" w:cstheme="minorHAnsi"/>
              </w:rPr>
            </w:pPr>
            <w:r w:rsidRPr="00A90910">
              <w:rPr>
                <w:rFonts w:asciiTheme="minorHAnsi" w:hAnsiTheme="minorHAnsi" w:cstheme="minorHAnsi"/>
              </w:rPr>
              <w:t>2070-0212</w:t>
            </w:r>
          </w:p>
        </w:tc>
      </w:tr>
      <w:tr w14:paraId="455F0844" w14:textId="77777777" w:rsidTr="008273FC">
        <w:tblPrEx>
          <w:tblW w:w="0" w:type="auto"/>
          <w:tblInd w:w="1075" w:type="dxa"/>
          <w:tblLook w:val="04A0"/>
        </w:tblPrEx>
        <w:tc>
          <w:tcPr>
            <w:tcW w:w="2340" w:type="dxa"/>
          </w:tcPr>
          <w:p w:rsidR="009B52F7" w:rsidRPr="00A90910" w:rsidP="008273FC" w14:paraId="53E9A662" w14:textId="7DAFCE2C">
            <w:pPr>
              <w:tabs>
                <w:tab w:val="left" w:pos="720"/>
                <w:tab w:val="left" w:pos="1440"/>
              </w:tabs>
              <w:spacing w:before="40" w:after="40" w:line="259" w:lineRule="auto"/>
              <w:jc w:val="right"/>
              <w:rPr>
                <w:rFonts w:asciiTheme="minorHAnsi" w:hAnsiTheme="minorHAnsi" w:cstheme="minorHAnsi"/>
                <w:b/>
                <w:bCs/>
              </w:rPr>
            </w:pPr>
            <w:r w:rsidRPr="00A90910">
              <w:rPr>
                <w:rFonts w:eastAsia="Calibri" w:asciiTheme="minorHAnsi" w:hAnsiTheme="minorHAnsi" w:cstheme="minorHAnsi"/>
                <w:b/>
              </w:rPr>
              <w:t>Docket ID No.:</w:t>
            </w:r>
          </w:p>
        </w:tc>
        <w:tc>
          <w:tcPr>
            <w:tcW w:w="5872" w:type="dxa"/>
          </w:tcPr>
          <w:p w:rsidR="009B52F7" w:rsidRPr="00A90910" w:rsidP="008273FC" w14:paraId="45A0D02C" w14:textId="54A07380">
            <w:pPr>
              <w:tabs>
                <w:tab w:val="left" w:pos="720"/>
                <w:tab w:val="left" w:pos="1440"/>
              </w:tabs>
              <w:spacing w:before="40" w:after="40" w:line="259" w:lineRule="auto"/>
              <w:rPr>
                <w:rFonts w:asciiTheme="minorHAnsi" w:hAnsiTheme="minorHAnsi" w:cstheme="minorHAnsi"/>
              </w:rPr>
            </w:pPr>
            <w:r w:rsidRPr="00A90910">
              <w:rPr>
                <w:rFonts w:asciiTheme="minorHAnsi" w:hAnsiTheme="minorHAnsi" w:cstheme="minorHAnsi"/>
              </w:rPr>
              <w:t>EPA-HQ-OPPT-2020-0078</w:t>
            </w:r>
          </w:p>
        </w:tc>
      </w:tr>
    </w:tbl>
    <w:p w:rsidR="00116075" w:rsidRPr="00995B9C" w:rsidP="00995B9C" w14:paraId="198A8FDD" w14:textId="087C9154">
      <w:pPr>
        <w:pStyle w:val="Heading2"/>
      </w:pPr>
      <w:r w:rsidRPr="00995B9C">
        <w:rPr>
          <w:lang w:val="es-DO"/>
        </w:rPr>
        <w:t>Abstract</w:t>
      </w:r>
    </w:p>
    <w:p w:rsidR="00626F01" w:rsidRPr="00A90910" w:rsidP="00626F01" w14:paraId="5417465B" w14:textId="3CB0E790">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sidRPr="00A90910">
        <w:rPr>
          <w:rFonts w:asciiTheme="minorHAnsi" w:hAnsiTheme="minorHAnsi" w:cstheme="minorHAnsi"/>
        </w:rPr>
        <w:t xml:space="preserve">This Information Collection Request (ICR) </w:t>
      </w:r>
      <w:r w:rsidRPr="00A90910" w:rsidR="008273FC">
        <w:rPr>
          <w:rFonts w:asciiTheme="minorHAnsi" w:hAnsiTheme="minorHAnsi" w:cstheme="minorHAnsi"/>
        </w:rPr>
        <w:t xml:space="preserve">covers the </w:t>
      </w:r>
      <w:r w:rsidRPr="00A90910">
        <w:rPr>
          <w:rFonts w:asciiTheme="minorHAnsi" w:hAnsiTheme="minorHAnsi" w:cstheme="minorHAnsi"/>
        </w:rPr>
        <w:t xml:space="preserve">information collection </w:t>
      </w:r>
      <w:r w:rsidRPr="00A90910" w:rsidR="008273FC">
        <w:rPr>
          <w:rFonts w:asciiTheme="minorHAnsi" w:hAnsiTheme="minorHAnsi" w:cstheme="minorHAnsi"/>
        </w:rPr>
        <w:t xml:space="preserve">activities and related burden </w:t>
      </w:r>
      <w:r w:rsidRPr="00A90910">
        <w:rPr>
          <w:rFonts w:asciiTheme="minorHAnsi" w:hAnsiTheme="minorHAnsi" w:cstheme="minorHAnsi"/>
        </w:rPr>
        <w:t xml:space="preserve">associated with EPA’s Toxics Release Inventory (TRI) Program. Pursuant to section 313 of </w:t>
      </w:r>
      <w:r w:rsidRPr="00A90910" w:rsidR="00CF3DAB">
        <w:rPr>
          <w:rFonts w:asciiTheme="minorHAnsi" w:hAnsiTheme="minorHAnsi" w:cstheme="minorHAnsi"/>
        </w:rPr>
        <w:t>t</w:t>
      </w:r>
      <w:r w:rsidRPr="00A90910" w:rsidR="00395952">
        <w:rPr>
          <w:rFonts w:asciiTheme="minorHAnsi" w:hAnsiTheme="minorHAnsi" w:cstheme="minorHAnsi"/>
        </w:rPr>
        <w:t>he Emergency Planning and Community Right-to-Know Act (</w:t>
      </w:r>
      <w:r w:rsidRPr="00A90910">
        <w:rPr>
          <w:rFonts w:asciiTheme="minorHAnsi" w:hAnsiTheme="minorHAnsi" w:cstheme="minorHAnsi"/>
        </w:rPr>
        <w:t>EPCRA</w:t>
      </w:r>
      <w:r w:rsidRPr="00A90910" w:rsidR="00EB7860">
        <w:rPr>
          <w:rFonts w:asciiTheme="minorHAnsi" w:hAnsiTheme="minorHAnsi" w:cstheme="minorHAnsi"/>
        </w:rPr>
        <w:t>, 42 U.S.C. 11001 et seq.</w:t>
      </w:r>
      <w:r w:rsidRPr="00A90910" w:rsidR="00395952">
        <w:rPr>
          <w:rFonts w:asciiTheme="minorHAnsi" w:hAnsiTheme="minorHAnsi" w:cstheme="minorHAnsi"/>
        </w:rPr>
        <w:t>)</w:t>
      </w:r>
      <w:r w:rsidRPr="00A90910">
        <w:rPr>
          <w:rFonts w:asciiTheme="minorHAnsi" w:hAnsiTheme="minorHAnsi" w:cstheme="minorHAnsi"/>
        </w:rPr>
        <w:t xml:space="preserve">, certain facilities that manufacture, process, or otherwise use specified toxic chemicals in amounts above reporting threshold levels </w:t>
      </w:r>
      <w:r w:rsidRPr="00A90910" w:rsidR="00977EE4">
        <w:rPr>
          <w:rFonts w:asciiTheme="minorHAnsi" w:hAnsiTheme="minorHAnsi" w:cstheme="minorHAnsi"/>
        </w:rPr>
        <w:t xml:space="preserve">as </w:t>
      </w:r>
      <w:r w:rsidRPr="00A90910" w:rsidR="00E26885">
        <w:rPr>
          <w:rFonts w:asciiTheme="minorHAnsi" w:hAnsiTheme="minorHAnsi" w:cstheme="minorHAnsi"/>
        </w:rPr>
        <w:t xml:space="preserve">provided in 40 CFR 372.25 </w:t>
      </w:r>
      <w:r w:rsidRPr="00A90910">
        <w:rPr>
          <w:rFonts w:asciiTheme="minorHAnsi" w:hAnsiTheme="minorHAnsi" w:cstheme="minorHAnsi"/>
        </w:rPr>
        <w:t xml:space="preserve">must submit annually to EPA and to </w:t>
      </w:r>
      <w:r w:rsidRPr="00A90910" w:rsidR="00E827E8">
        <w:rPr>
          <w:rFonts w:asciiTheme="minorHAnsi" w:hAnsiTheme="minorHAnsi" w:cstheme="minorHAnsi"/>
        </w:rPr>
        <w:t xml:space="preserve">their </w:t>
      </w:r>
      <w:r w:rsidRPr="00A90910">
        <w:rPr>
          <w:rFonts w:asciiTheme="minorHAnsi" w:hAnsiTheme="minorHAnsi" w:cstheme="minorHAnsi"/>
        </w:rPr>
        <w:t xml:space="preserve">designated </w:t>
      </w:r>
      <w:r w:rsidRPr="00A90910" w:rsidR="00276202">
        <w:rPr>
          <w:rFonts w:asciiTheme="minorHAnsi" w:hAnsiTheme="minorHAnsi" w:cstheme="minorHAnsi"/>
        </w:rPr>
        <w:t>s</w:t>
      </w:r>
      <w:r w:rsidRPr="00A90910">
        <w:rPr>
          <w:rFonts w:asciiTheme="minorHAnsi" w:hAnsiTheme="minorHAnsi" w:cstheme="minorHAnsi"/>
        </w:rPr>
        <w:t xml:space="preserve">tate </w:t>
      </w:r>
      <w:r w:rsidRPr="00A90910" w:rsidR="00E827E8">
        <w:rPr>
          <w:rFonts w:asciiTheme="minorHAnsi" w:hAnsiTheme="minorHAnsi" w:cstheme="minorHAnsi"/>
        </w:rPr>
        <w:t xml:space="preserve">or Indian </w:t>
      </w:r>
      <w:r w:rsidRPr="00A90910" w:rsidR="00276202">
        <w:rPr>
          <w:rFonts w:asciiTheme="minorHAnsi" w:hAnsiTheme="minorHAnsi" w:cstheme="minorHAnsi"/>
        </w:rPr>
        <w:t>c</w:t>
      </w:r>
      <w:r w:rsidRPr="00A90910" w:rsidR="00E827E8">
        <w:rPr>
          <w:rFonts w:asciiTheme="minorHAnsi" w:hAnsiTheme="minorHAnsi" w:cstheme="minorHAnsi"/>
        </w:rPr>
        <w:t xml:space="preserve">ountry </w:t>
      </w:r>
      <w:r w:rsidRPr="00A90910">
        <w:rPr>
          <w:rFonts w:asciiTheme="minorHAnsi" w:hAnsiTheme="minorHAnsi" w:cstheme="minorHAnsi"/>
        </w:rPr>
        <w:t>officials toxic chemical release forms containing information specified by EPA</w:t>
      </w:r>
      <w:r w:rsidRPr="00A90910" w:rsidR="00276202">
        <w:rPr>
          <w:rFonts w:asciiTheme="minorHAnsi" w:hAnsiTheme="minorHAnsi" w:cstheme="minorHAnsi"/>
        </w:rPr>
        <w:t>; see</w:t>
      </w:r>
      <w:r w:rsidRPr="00A90910">
        <w:rPr>
          <w:rFonts w:asciiTheme="minorHAnsi" w:hAnsiTheme="minorHAnsi" w:cstheme="minorHAnsi"/>
        </w:rPr>
        <w:t xml:space="preserve"> 42 U.S.C. 11023. In addition, pursuant to section 6607 of the Pollution Prevention Act (PPA</w:t>
      </w:r>
      <w:r w:rsidRPr="00A90910" w:rsidR="00CF3DAB">
        <w:rPr>
          <w:rFonts w:asciiTheme="minorHAnsi" w:hAnsiTheme="minorHAnsi" w:cstheme="minorHAnsi"/>
        </w:rPr>
        <w:t xml:space="preserve">, 42 U.S.C. </w:t>
      </w:r>
      <w:r w:rsidRPr="00A90910" w:rsidR="00276202">
        <w:rPr>
          <w:rFonts w:asciiTheme="minorHAnsi" w:hAnsiTheme="minorHAnsi" w:cstheme="minorHAnsi"/>
        </w:rPr>
        <w:t xml:space="preserve">13101 </w:t>
      </w:r>
      <w:r w:rsidRPr="00A90910" w:rsidR="00F50898">
        <w:rPr>
          <w:rFonts w:asciiTheme="minorHAnsi" w:hAnsiTheme="minorHAnsi" w:cstheme="minorHAnsi"/>
        </w:rPr>
        <w:t>et seq.</w:t>
      </w:r>
      <w:r w:rsidRPr="00A90910">
        <w:rPr>
          <w:rFonts w:asciiTheme="minorHAnsi" w:hAnsiTheme="minorHAnsi" w:cstheme="minorHAnsi"/>
        </w:rPr>
        <w:t xml:space="preserve">), facilities reporting under section 313 of EPCRA must also report pollution prevention and waste management data, including recycling </w:t>
      </w:r>
      <w:r w:rsidRPr="00A90910" w:rsidR="00276202">
        <w:rPr>
          <w:rFonts w:asciiTheme="minorHAnsi" w:hAnsiTheme="minorHAnsi" w:cstheme="minorHAnsi"/>
        </w:rPr>
        <w:t>information, for such chemicals; see</w:t>
      </w:r>
      <w:r w:rsidRPr="00A90910">
        <w:rPr>
          <w:rFonts w:asciiTheme="minorHAnsi" w:hAnsiTheme="minorHAnsi" w:cstheme="minorHAnsi"/>
        </w:rPr>
        <w:t xml:space="preserve"> 42 U.S.C. 13106. EPA compiles and stores these reports in a publicly accessible database known as TRI</w:t>
      </w:r>
      <w:r w:rsidRPr="00A90910" w:rsidR="00946B49">
        <w:rPr>
          <w:rFonts w:asciiTheme="minorHAnsi" w:hAnsiTheme="minorHAnsi" w:cstheme="minorHAnsi"/>
        </w:rPr>
        <w:t>.</w:t>
      </w:r>
      <w:r>
        <w:rPr>
          <w:rStyle w:val="FootnoteReference"/>
          <w:rFonts w:asciiTheme="minorHAnsi" w:hAnsiTheme="minorHAnsi" w:cstheme="minorHAnsi"/>
        </w:rPr>
        <w:footnoteReference w:id="3"/>
      </w:r>
    </w:p>
    <w:p w:rsidR="00626F01" w:rsidRPr="00A90910" w:rsidP="10FDB71D" w14:paraId="0C95F74E" w14:textId="3429471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Bidi"/>
        </w:rPr>
      </w:pPr>
      <w:r w:rsidRPr="10FDB71D">
        <w:rPr>
          <w:rFonts w:asciiTheme="minorHAnsi" w:hAnsiTheme="minorHAnsi" w:cstheme="minorBidi"/>
        </w:rPr>
        <w:t>Currently, facilities subject to the TRI reporting requirements may use either the EPA T</w:t>
      </w:r>
      <w:r w:rsidR="00862F30">
        <w:rPr>
          <w:rFonts w:asciiTheme="minorHAnsi" w:hAnsiTheme="minorHAnsi" w:cstheme="minorBidi"/>
        </w:rPr>
        <w:t>RI</w:t>
      </w:r>
      <w:r w:rsidRPr="10FDB71D">
        <w:rPr>
          <w:rFonts w:asciiTheme="minorHAnsi" w:hAnsiTheme="minorHAnsi" w:cstheme="minorBidi"/>
        </w:rPr>
        <w:t xml:space="preserve"> Form R (</w:t>
      </w:r>
      <w:r w:rsidRPr="10FDB71D" w:rsidR="270C3BBB">
        <w:rPr>
          <w:rFonts w:asciiTheme="minorHAnsi" w:hAnsiTheme="minorHAnsi" w:cstheme="minorBidi"/>
        </w:rPr>
        <w:t xml:space="preserve">referred to as “Form R”; </w:t>
      </w:r>
      <w:r w:rsidRPr="10FDB71D">
        <w:rPr>
          <w:rFonts w:asciiTheme="minorHAnsi" w:hAnsiTheme="minorHAnsi" w:cstheme="minorBidi"/>
        </w:rPr>
        <w:t xml:space="preserve">EPA Form </w:t>
      </w:r>
      <w:r w:rsidRPr="10FDB71D" w:rsidR="00EB7860">
        <w:rPr>
          <w:rFonts w:asciiTheme="minorHAnsi" w:hAnsiTheme="minorHAnsi" w:cstheme="minorBidi"/>
        </w:rPr>
        <w:t xml:space="preserve">No. </w:t>
      </w:r>
      <w:r w:rsidRPr="10FDB71D">
        <w:rPr>
          <w:rFonts w:asciiTheme="minorHAnsi" w:hAnsiTheme="minorHAnsi" w:cstheme="minorBidi"/>
        </w:rPr>
        <w:t xml:space="preserve">9350-1) or, if they meet alternate threshold requirements, the EPA </w:t>
      </w:r>
      <w:r w:rsidRPr="10FDB71D" w:rsidR="0042397E">
        <w:rPr>
          <w:rFonts w:asciiTheme="minorHAnsi" w:hAnsiTheme="minorHAnsi" w:cstheme="minorBidi"/>
        </w:rPr>
        <w:t xml:space="preserve">TRI </w:t>
      </w:r>
      <w:r w:rsidRPr="10FDB71D">
        <w:rPr>
          <w:rFonts w:asciiTheme="minorHAnsi" w:hAnsiTheme="minorHAnsi" w:cstheme="minorBidi"/>
        </w:rPr>
        <w:t xml:space="preserve">Form </w:t>
      </w:r>
      <w:r w:rsidRPr="10FDB71D">
        <w:rPr>
          <w:rFonts w:asciiTheme="minorHAnsi" w:hAnsiTheme="minorHAnsi" w:cstheme="minorBidi"/>
        </w:rPr>
        <w:t>A</w:t>
      </w:r>
      <w:r w:rsidRPr="10FDB71D">
        <w:rPr>
          <w:rFonts w:asciiTheme="minorHAnsi" w:hAnsiTheme="minorHAnsi" w:cstheme="minorBidi"/>
        </w:rPr>
        <w:t xml:space="preserve"> Certification Statement</w:t>
      </w:r>
      <w:r>
        <w:rPr>
          <w:rStyle w:val="FootnoteReference"/>
          <w:rFonts w:asciiTheme="minorHAnsi" w:hAnsiTheme="minorHAnsi" w:cstheme="minorBidi"/>
        </w:rPr>
        <w:footnoteReference w:id="4"/>
      </w:r>
      <w:r w:rsidRPr="10FDB71D">
        <w:rPr>
          <w:rFonts w:asciiTheme="minorHAnsi" w:hAnsiTheme="minorHAnsi" w:cstheme="minorBidi"/>
        </w:rPr>
        <w:t xml:space="preserve"> (referred to as “Form A”</w:t>
      </w:r>
      <w:r w:rsidRPr="10FDB71D" w:rsidR="3BED153A">
        <w:rPr>
          <w:rFonts w:asciiTheme="minorHAnsi" w:hAnsiTheme="minorHAnsi" w:cstheme="minorBidi"/>
        </w:rPr>
        <w:t>;</w:t>
      </w:r>
      <w:r w:rsidRPr="10FDB71D">
        <w:rPr>
          <w:rFonts w:asciiTheme="minorHAnsi" w:hAnsiTheme="minorHAnsi" w:cstheme="minorBidi"/>
        </w:rPr>
        <w:t xml:space="preserve"> EPA Form </w:t>
      </w:r>
      <w:r w:rsidRPr="10FDB71D" w:rsidR="00EB7860">
        <w:rPr>
          <w:rFonts w:asciiTheme="minorHAnsi" w:hAnsiTheme="minorHAnsi" w:cstheme="minorBidi"/>
        </w:rPr>
        <w:t xml:space="preserve">No. </w:t>
      </w:r>
      <w:r w:rsidRPr="10FDB71D">
        <w:rPr>
          <w:rFonts w:asciiTheme="minorHAnsi" w:hAnsiTheme="minorHAnsi" w:cstheme="minorBidi"/>
        </w:rPr>
        <w:t>9350-2). With Form R, a facility reports one chemical per form</w:t>
      </w:r>
      <w:r w:rsidRPr="10FDB71D" w:rsidR="636C42DA">
        <w:rPr>
          <w:rFonts w:asciiTheme="minorHAnsi" w:hAnsiTheme="minorHAnsi" w:cstheme="minorBidi"/>
        </w:rPr>
        <w:t>.</w:t>
      </w:r>
      <w:r w:rsidRPr="10FDB71D">
        <w:rPr>
          <w:rFonts w:asciiTheme="minorHAnsi" w:hAnsiTheme="minorHAnsi" w:cstheme="minorBidi"/>
        </w:rPr>
        <w:t xml:space="preserve"> </w:t>
      </w:r>
      <w:r w:rsidRPr="10FDB71D" w:rsidR="63F38C10">
        <w:rPr>
          <w:rFonts w:asciiTheme="minorHAnsi" w:hAnsiTheme="minorHAnsi" w:cstheme="minorBidi"/>
        </w:rPr>
        <w:t>W</w:t>
      </w:r>
      <w:r w:rsidRPr="10FDB71D">
        <w:rPr>
          <w:rFonts w:asciiTheme="minorHAnsi" w:hAnsiTheme="minorHAnsi" w:cstheme="minorBidi"/>
        </w:rPr>
        <w:t>ith Form A, a facility may report multiple chemicals per form.</w:t>
      </w:r>
      <w:r>
        <w:rPr>
          <w:rStyle w:val="FootnoteReference"/>
          <w:rFonts w:asciiTheme="minorHAnsi" w:hAnsiTheme="minorHAnsi" w:cstheme="minorBidi"/>
        </w:rPr>
        <w:footnoteReference w:id="5"/>
      </w:r>
    </w:p>
    <w:p w:rsidR="00883D80" w:rsidP="10FDB71D" w14:paraId="62B1A6BE" w14:textId="3CCA4BA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Bidi"/>
        </w:rPr>
      </w:pPr>
      <w:r w:rsidRPr="10FDB71D">
        <w:rPr>
          <w:rFonts w:asciiTheme="minorHAnsi" w:hAnsiTheme="minorHAnsi" w:cstheme="minorBidi"/>
        </w:rPr>
        <w:t xml:space="preserve">Pursuant to EPCRA </w:t>
      </w:r>
      <w:r w:rsidRPr="10FDB71D" w:rsidR="00EB7860">
        <w:rPr>
          <w:rFonts w:asciiTheme="minorHAnsi" w:hAnsiTheme="minorHAnsi" w:cstheme="minorBidi"/>
        </w:rPr>
        <w:t xml:space="preserve">section </w:t>
      </w:r>
      <w:r w:rsidRPr="10FDB71D">
        <w:rPr>
          <w:rFonts w:asciiTheme="minorHAnsi" w:hAnsiTheme="minorHAnsi" w:cstheme="minorBidi"/>
        </w:rPr>
        <w:t xml:space="preserve">313 (and PPA </w:t>
      </w:r>
      <w:r w:rsidRPr="10FDB71D" w:rsidR="00EB7860">
        <w:rPr>
          <w:rFonts w:asciiTheme="minorHAnsi" w:hAnsiTheme="minorHAnsi" w:cstheme="minorBidi"/>
        </w:rPr>
        <w:t xml:space="preserve">section </w:t>
      </w:r>
      <w:r w:rsidRPr="10FDB71D">
        <w:rPr>
          <w:rFonts w:asciiTheme="minorHAnsi" w:hAnsiTheme="minorHAnsi" w:cstheme="minorBidi"/>
        </w:rPr>
        <w:t>6607</w:t>
      </w:r>
      <w:r w:rsidRPr="10FDB71D" w:rsidR="00EB7860">
        <w:rPr>
          <w:rFonts w:asciiTheme="minorHAnsi" w:hAnsiTheme="minorHAnsi" w:cstheme="minorBidi"/>
        </w:rPr>
        <w:t>,</w:t>
      </w:r>
      <w:r w:rsidRPr="10FDB71D">
        <w:rPr>
          <w:rFonts w:asciiTheme="minorHAnsi" w:hAnsiTheme="minorHAnsi" w:cstheme="minorBidi"/>
        </w:rPr>
        <w:t xml:space="preserve"> because of its linkage to EPCRA), EPA</w:t>
      </w:r>
      <w:r w:rsidR="00F93836">
        <w:rPr>
          <w:rFonts w:asciiTheme="minorHAnsi" w:hAnsiTheme="minorHAnsi" w:cstheme="minorBidi"/>
        </w:rPr>
        <w:t xml:space="preserve"> </w:t>
      </w:r>
      <w:r w:rsidRPr="10FDB71D">
        <w:rPr>
          <w:rFonts w:asciiTheme="minorHAnsi" w:hAnsiTheme="minorHAnsi" w:cstheme="minorBidi"/>
        </w:rPr>
        <w:t xml:space="preserve">collects, processes, and makes available to the public all the information collected. EPA stores the information gathered under these authorities in a database </w:t>
      </w:r>
      <w:r w:rsidRPr="10FDB71D" w:rsidR="4FF677C0">
        <w:rPr>
          <w:rFonts w:asciiTheme="minorHAnsi" w:hAnsiTheme="minorHAnsi" w:cstheme="minorBidi"/>
        </w:rPr>
        <w:t>publicly</w:t>
      </w:r>
      <w:r w:rsidRPr="10FDB71D">
        <w:rPr>
          <w:rFonts w:asciiTheme="minorHAnsi" w:hAnsiTheme="minorHAnsi" w:cstheme="minorBidi"/>
        </w:rPr>
        <w:t xml:space="preserve"> available through the Internet</w:t>
      </w:r>
      <w:r>
        <w:rPr>
          <w:rStyle w:val="FootnoteReference"/>
          <w:rFonts w:asciiTheme="minorHAnsi" w:hAnsiTheme="minorHAnsi"/>
        </w:rPr>
        <w:footnoteReference w:id="6"/>
      </w:r>
      <w:r w:rsidRPr="10FDB71D">
        <w:rPr>
          <w:rFonts w:asciiTheme="minorHAnsi" w:hAnsiTheme="minorHAnsi" w:cstheme="minorBidi"/>
        </w:rPr>
        <w:t xml:space="preserve">. </w:t>
      </w:r>
      <w:r w:rsidRPr="00A90910">
        <w:rPr>
          <w:rFonts w:asciiTheme="minorHAnsi" w:hAnsiTheme="minorHAnsi" w:cstheme="minorBidi"/>
        </w:rPr>
        <w:t xml:space="preserve">The TRI data are unique in providing a multi-media (air, water, and land) picture of toxic chemical releases, transfers, and other waste management activities by covered facilities on </w:t>
      </w:r>
      <w:r w:rsidRPr="10FDB71D">
        <w:rPr>
          <w:rFonts w:asciiTheme="minorHAnsi" w:hAnsiTheme="minorHAnsi" w:cstheme="minorBidi"/>
        </w:rPr>
        <w:t>an annual</w:t>
      </w:r>
      <w:r w:rsidRPr="00A90910">
        <w:rPr>
          <w:rFonts w:asciiTheme="minorHAnsi" w:hAnsiTheme="minorHAnsi" w:cstheme="minorBidi"/>
        </w:rPr>
        <w:t xml:space="preserve"> basis.</w:t>
      </w:r>
    </w:p>
    <w:p w:rsidR="00626F01" w:rsidRPr="00A90910" w:rsidP="10FDB71D" w14:paraId="04217E20" w14:textId="10748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Bidi"/>
        </w:rPr>
      </w:pPr>
      <w:r w:rsidRPr="10FDB71D">
        <w:rPr>
          <w:rFonts w:asciiTheme="minorHAnsi" w:hAnsiTheme="minorHAnsi" w:cstheme="minorBidi"/>
        </w:rPr>
        <w:t xml:space="preserve">EPA, other federal, state, </w:t>
      </w:r>
      <w:r w:rsidR="005865BC">
        <w:rPr>
          <w:rFonts w:asciiTheme="minorHAnsi" w:hAnsiTheme="minorHAnsi" w:cstheme="minorBidi"/>
        </w:rPr>
        <w:t xml:space="preserve">tribal </w:t>
      </w:r>
      <w:r w:rsidRPr="10FDB71D">
        <w:rPr>
          <w:rFonts w:asciiTheme="minorHAnsi" w:hAnsiTheme="minorHAnsi" w:cstheme="minorBidi"/>
        </w:rPr>
        <w:t xml:space="preserve">and local government agencies; industry; and the public use TRI extensively. Program offices within EPA and other government agencies have used TRI, along with other </w:t>
      </w:r>
      <w:r w:rsidRPr="10FDB71D">
        <w:rPr>
          <w:rFonts w:asciiTheme="minorHAnsi" w:hAnsiTheme="minorHAnsi" w:cstheme="minorBidi"/>
          <w:spacing w:val="-2"/>
        </w:rPr>
        <w:t>sources of data, to establish priorities, evaluate potential exposure scenarios, and conduct enforcement</w:t>
      </w:r>
      <w:r w:rsidRPr="10FDB71D">
        <w:rPr>
          <w:rFonts w:asciiTheme="minorHAnsi" w:hAnsiTheme="minorHAnsi" w:cstheme="minorBidi"/>
        </w:rPr>
        <w:t xml:space="preserve"> activities. Industries use TRI data to identify pollution prevention opportunities and set goals for emissions reductions. Environmental and public interest groups use TRI data to make the public more aware of releases of chemicals in their communities, as well as to initiate direct negotiation and risk reduction with facilities.</w:t>
      </w:r>
    </w:p>
    <w:p w:rsidR="008273FC" w:rsidRPr="00A90910" w:rsidP="09ECF916" w14:paraId="2F84DEF7" w14:textId="43A4A4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Bidi"/>
        </w:rPr>
      </w:pPr>
      <w:r w:rsidRPr="00A90910">
        <w:rPr>
          <w:rFonts w:asciiTheme="minorHAnsi" w:hAnsiTheme="minorHAnsi" w:cstheme="minorBidi"/>
        </w:rPr>
        <w:t xml:space="preserve">In addition, under EPCRA section 313(b)(2), EPA has the authority to extend TRI reporting requirements to specific facilities that manufacture, process, or otherwise use a TRI-listed toxic chemical, but who are not covered by TRI reporting requirements as described at 40 CFR part 372. The Administrator may determine a specific facility warrants TRI reporting </w:t>
      </w:r>
      <w:r w:rsidRPr="00A90910">
        <w:rPr>
          <w:rFonts w:asciiTheme="minorHAnsi" w:hAnsiTheme="minorHAnsi" w:cstheme="minorBidi"/>
        </w:rPr>
        <w:t>on the basis of</w:t>
      </w:r>
      <w:r w:rsidRPr="00A90910">
        <w:rPr>
          <w:rFonts w:asciiTheme="minorHAnsi" w:hAnsiTheme="minorHAnsi" w:cstheme="minorBidi"/>
        </w:rPr>
        <w:t xml:space="preserve"> a chemical’s toxicity, the facility’s proximity to other facilities that release the chemical or to population centers, the facility’s history of releases of the chemical, or other factors that the Administrator deems appropriate. </w:t>
      </w:r>
    </w:p>
    <w:p w:rsidR="004A0C4E" w:rsidRPr="00A90910" w:rsidP="008273FC" w14:paraId="0C4C6FDD" w14:textId="782E4E0C">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sidRPr="00A90910">
        <w:rPr>
          <w:rFonts w:asciiTheme="minorHAnsi" w:hAnsiTheme="minorHAnsi" w:cstheme="minorHAnsi"/>
        </w:rPr>
        <w:t>In th</w:t>
      </w:r>
      <w:r w:rsidRPr="00A90910" w:rsidR="00435528">
        <w:rPr>
          <w:rFonts w:asciiTheme="minorHAnsi" w:hAnsiTheme="minorHAnsi" w:cstheme="minorHAnsi"/>
        </w:rPr>
        <w:t>is</w:t>
      </w:r>
      <w:r w:rsidRPr="00A90910">
        <w:rPr>
          <w:rFonts w:asciiTheme="minorHAnsi" w:hAnsiTheme="minorHAnsi" w:cstheme="minorHAnsi"/>
        </w:rPr>
        <w:t xml:space="preserve"> ICR, EPA </w:t>
      </w:r>
      <w:r w:rsidRPr="00A90910" w:rsidR="00435528">
        <w:rPr>
          <w:rFonts w:asciiTheme="minorHAnsi" w:hAnsiTheme="minorHAnsi" w:cstheme="minorHAnsi"/>
        </w:rPr>
        <w:t>is consolidat</w:t>
      </w:r>
      <w:r w:rsidRPr="00A90910" w:rsidR="007F6803">
        <w:rPr>
          <w:rFonts w:asciiTheme="minorHAnsi" w:hAnsiTheme="minorHAnsi" w:cstheme="minorHAnsi"/>
        </w:rPr>
        <w:t>ing</w:t>
      </w:r>
      <w:r w:rsidRPr="00A90910" w:rsidR="00435528">
        <w:rPr>
          <w:rFonts w:asciiTheme="minorHAnsi" w:hAnsiTheme="minorHAnsi" w:cstheme="minorHAnsi"/>
        </w:rPr>
        <w:t xml:space="preserve"> </w:t>
      </w:r>
      <w:bookmarkStart w:id="1" w:name="_Hlk164256986"/>
      <w:r w:rsidRPr="00A90910" w:rsidR="00435528">
        <w:rPr>
          <w:rFonts w:asciiTheme="minorHAnsi" w:hAnsiTheme="minorHAnsi" w:cstheme="minorHAnsi"/>
        </w:rPr>
        <w:t>the following ICRs</w:t>
      </w:r>
      <w:r w:rsidRPr="00A90910" w:rsidR="006B42EE">
        <w:rPr>
          <w:rFonts w:asciiTheme="minorHAnsi" w:hAnsiTheme="minorHAnsi" w:cstheme="minorHAnsi"/>
        </w:rPr>
        <w:t xml:space="preserve"> into the renewal</w:t>
      </w:r>
      <w:r w:rsidRPr="00A90910" w:rsidR="007F6803">
        <w:rPr>
          <w:rFonts w:asciiTheme="minorHAnsi" w:hAnsiTheme="minorHAnsi" w:cstheme="minorHAnsi"/>
        </w:rPr>
        <w:t xml:space="preserve">: </w:t>
      </w:r>
      <w:r w:rsidRPr="00A90910" w:rsidR="00435528">
        <w:rPr>
          <w:rFonts w:asciiTheme="minorHAnsi" w:hAnsiTheme="minorHAnsi" w:cstheme="minorHAnsi"/>
        </w:rPr>
        <w:t xml:space="preserve"> </w:t>
      </w:r>
    </w:p>
    <w:p w:rsidR="00435528" w:rsidRPr="00A90910" w:rsidP="00435528" w14:paraId="344C188F" w14:textId="09C53E3E">
      <w:pPr>
        <w:pStyle w:val="ListParagraph"/>
        <w:numPr>
          <w:ilvl w:val="0"/>
          <w:numId w:val="5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hyperlink r:id="rId7" w:history="1">
        <w:r w:rsidRPr="00A90910" w:rsidR="009A0A09">
          <w:rPr>
            <w:rFonts w:asciiTheme="minorHAnsi" w:hAnsiTheme="minorHAnsi" w:cstheme="minorHAnsi"/>
          </w:rPr>
          <w:t>Changes to Reporting Requirements for Per- and Polyfluoroalkyl Substances; Community Right-to-Know Toxic Chemical Release Reporting, Final Rule (RIN 2070-AK97)</w:t>
        </w:r>
      </w:hyperlink>
      <w:r w:rsidRPr="00A90910" w:rsidR="009A0A09">
        <w:rPr>
          <w:rFonts w:asciiTheme="minorHAnsi" w:hAnsiTheme="minorHAnsi" w:cstheme="minorHAnsi"/>
        </w:rPr>
        <w:t>(OMB Control No. 2070-0225; EPA ICR No. 2724.02</w:t>
      </w:r>
      <w:r w:rsidRPr="00A90910" w:rsidR="009A0A09">
        <w:rPr>
          <w:rFonts w:asciiTheme="minorHAnsi" w:hAnsiTheme="minorHAnsi" w:cstheme="minorHAnsi"/>
        </w:rPr>
        <w:t>)</w:t>
      </w:r>
      <w:r w:rsidRPr="00A90910" w:rsidR="007F6803">
        <w:rPr>
          <w:rFonts w:asciiTheme="minorHAnsi" w:hAnsiTheme="minorHAnsi" w:cstheme="minorHAnsi"/>
        </w:rPr>
        <w:t>;</w:t>
      </w:r>
      <w:r w:rsidRPr="00A90910" w:rsidR="007F6803">
        <w:rPr>
          <w:rFonts w:asciiTheme="minorHAnsi" w:hAnsiTheme="minorHAnsi" w:cstheme="minorHAnsi"/>
        </w:rPr>
        <w:t xml:space="preserve"> </w:t>
      </w:r>
      <w:r w:rsidRPr="00A90910" w:rsidR="009A0A09">
        <w:rPr>
          <w:rFonts w:asciiTheme="minorHAnsi" w:hAnsiTheme="minorHAnsi" w:cstheme="minorHAnsi"/>
        </w:rPr>
        <w:t xml:space="preserve"> </w:t>
      </w:r>
    </w:p>
    <w:p w:rsidR="00435528" w:rsidRPr="00A90910" w:rsidP="00435528" w14:paraId="3C6EA96F" w14:textId="70190ADF">
      <w:pPr>
        <w:pStyle w:val="ListParagraph"/>
        <w:numPr>
          <w:ilvl w:val="0"/>
          <w:numId w:val="5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sidRPr="00A90910">
        <w:rPr>
          <w:rFonts w:asciiTheme="minorHAnsi" w:hAnsiTheme="minorHAnsi" w:cstheme="minorHAnsi"/>
        </w:rPr>
        <w:t xml:space="preserve"> </w:t>
      </w:r>
      <w:hyperlink r:id="rId8" w:history="1">
        <w:r w:rsidRPr="00A90910">
          <w:rPr>
            <w:rStyle w:val="Hyperlink"/>
            <w:rFonts w:asciiTheme="minorHAnsi" w:hAnsiTheme="minorHAnsi" w:cstheme="minorHAnsi"/>
            <w:color w:val="auto"/>
            <w:u w:val="none"/>
          </w:rPr>
          <w:t>Addition of Natural Gas Processing Facilities to the Toxics Release Inventory (TRI)</w:t>
        </w:r>
        <w:r w:rsidR="003401B3">
          <w:rPr>
            <w:rStyle w:val="Hyperlink"/>
            <w:rFonts w:asciiTheme="minorHAnsi" w:hAnsiTheme="minorHAnsi" w:cstheme="minorHAnsi"/>
            <w:color w:val="auto"/>
            <w:u w:val="none"/>
          </w:rPr>
          <w:t>,</w:t>
        </w:r>
        <w:r w:rsidRPr="00A90910">
          <w:rPr>
            <w:rStyle w:val="Hyperlink"/>
            <w:rFonts w:asciiTheme="minorHAnsi" w:hAnsiTheme="minorHAnsi" w:cstheme="minorHAnsi"/>
            <w:color w:val="auto"/>
            <w:u w:val="none"/>
          </w:rPr>
          <w:t xml:space="preserve"> Final Rule</w:t>
        </w:r>
      </w:hyperlink>
      <w:r w:rsidR="003401B3">
        <w:rPr>
          <w:rStyle w:val="Hyperlink"/>
          <w:rFonts w:asciiTheme="minorHAnsi" w:hAnsiTheme="minorHAnsi" w:cstheme="minorHAnsi"/>
          <w:color w:val="auto"/>
          <w:u w:val="none"/>
        </w:rPr>
        <w:t xml:space="preserve"> </w:t>
      </w:r>
      <w:r w:rsidRPr="00A90910">
        <w:rPr>
          <w:rFonts w:asciiTheme="minorHAnsi" w:hAnsiTheme="minorHAnsi" w:cstheme="minorHAnsi"/>
        </w:rPr>
        <w:t>(OMB Control No. 2070-0206;</w:t>
      </w:r>
      <w:r w:rsidRPr="00A90910" w:rsidR="007F6803">
        <w:rPr>
          <w:rFonts w:asciiTheme="minorHAnsi" w:hAnsiTheme="minorHAnsi" w:cstheme="minorHAnsi"/>
        </w:rPr>
        <w:t xml:space="preserve"> </w:t>
      </w:r>
      <w:r w:rsidRPr="00A90910">
        <w:rPr>
          <w:rFonts w:asciiTheme="minorHAnsi" w:hAnsiTheme="minorHAnsi" w:cstheme="minorHAnsi"/>
        </w:rPr>
        <w:t>EP</w:t>
      </w:r>
      <w:r w:rsidRPr="00A90910" w:rsidR="007F6803">
        <w:rPr>
          <w:rFonts w:asciiTheme="minorHAnsi" w:hAnsiTheme="minorHAnsi" w:cstheme="minorHAnsi"/>
        </w:rPr>
        <w:t>A</w:t>
      </w:r>
      <w:r w:rsidRPr="00A90910">
        <w:rPr>
          <w:rFonts w:asciiTheme="minorHAnsi" w:hAnsiTheme="minorHAnsi" w:cstheme="minorHAnsi"/>
        </w:rPr>
        <w:t xml:space="preserve"> ICR No. 2560.02)</w:t>
      </w:r>
      <w:r w:rsidRPr="00A90910" w:rsidR="007F6803">
        <w:rPr>
          <w:rFonts w:asciiTheme="minorHAnsi" w:hAnsiTheme="minorHAnsi" w:cstheme="minorHAnsi"/>
        </w:rPr>
        <w:t xml:space="preserve">; and </w:t>
      </w:r>
      <w:r w:rsidRPr="00A90910">
        <w:rPr>
          <w:rFonts w:asciiTheme="minorHAnsi" w:hAnsiTheme="minorHAnsi" w:cstheme="minorHAnsi"/>
        </w:rPr>
        <w:t xml:space="preserve"> </w:t>
      </w:r>
    </w:p>
    <w:p w:rsidR="00BF6210" w:rsidP="00BF6210" w14:paraId="33A3D1EA" w14:textId="75F5C1CF">
      <w:pPr>
        <w:pStyle w:val="ListParagraph"/>
        <w:numPr>
          <w:ilvl w:val="0"/>
          <w:numId w:val="5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sidRPr="00A90910">
        <w:rPr>
          <w:rFonts w:asciiTheme="minorHAnsi" w:hAnsiTheme="minorHAnsi" w:cstheme="minorHAnsi"/>
        </w:rPr>
        <w:t xml:space="preserve"> </w:t>
      </w:r>
      <w:hyperlink r:id="rId9" w:history="1">
        <w:r w:rsidRPr="00A90910" w:rsidR="007F6803">
          <w:rPr>
            <w:rFonts w:asciiTheme="minorHAnsi" w:hAnsiTheme="minorHAnsi" w:cstheme="minorHAnsi"/>
          </w:rPr>
          <w:t>Parent Company Definition for TRI Reporting</w:t>
        </w:r>
        <w:r w:rsidR="003401B3">
          <w:rPr>
            <w:rFonts w:asciiTheme="minorHAnsi" w:hAnsiTheme="minorHAnsi" w:cstheme="minorHAnsi"/>
          </w:rPr>
          <w:t>,</w:t>
        </w:r>
        <w:r w:rsidRPr="00A90910" w:rsidR="007F6803">
          <w:rPr>
            <w:rFonts w:asciiTheme="minorHAnsi" w:hAnsiTheme="minorHAnsi" w:cstheme="minorHAnsi"/>
          </w:rPr>
          <w:t xml:space="preserve"> Final Rule</w:t>
        </w:r>
      </w:hyperlink>
      <w:r w:rsidRPr="00A90910" w:rsidR="007F6803">
        <w:rPr>
          <w:rFonts w:asciiTheme="minorHAnsi" w:hAnsiTheme="minorHAnsi" w:cstheme="minorHAnsi"/>
        </w:rPr>
        <w:t>(OMB Control No. 2070-0216; EPA ICR No. 2597.02)</w:t>
      </w:r>
    </w:p>
    <w:p w:rsidR="00401BB5" w:rsidRPr="00A90910" w:rsidP="00A90910" w14:paraId="3FE2583B" w14:textId="0A97A2D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line="276" w:lineRule="auto"/>
        <w:rPr>
          <w:rFonts w:asciiTheme="minorHAnsi" w:hAnsiTheme="minorHAnsi" w:cstheme="minorHAnsi"/>
        </w:rPr>
      </w:pPr>
      <w:r>
        <w:rPr>
          <w:rFonts w:asciiTheme="minorHAnsi" w:hAnsiTheme="minorHAnsi" w:cstheme="minorHAnsi"/>
        </w:rPr>
        <w:t xml:space="preserve">In addition, </w:t>
      </w:r>
      <w:r w:rsidRPr="00401BB5">
        <w:rPr>
          <w:rFonts w:asciiTheme="minorHAnsi" w:hAnsiTheme="minorHAnsi" w:cstheme="minorHAnsi"/>
        </w:rPr>
        <w:t xml:space="preserve">the TRI Program proposes to revise data elements for the reporting </w:t>
      </w:r>
      <w:r w:rsidR="00E810A1">
        <w:rPr>
          <w:rFonts w:asciiTheme="minorHAnsi" w:hAnsiTheme="minorHAnsi" w:cstheme="minorHAnsi"/>
        </w:rPr>
        <w:t>Form</w:t>
      </w:r>
      <w:r>
        <w:rPr>
          <w:rFonts w:asciiTheme="minorHAnsi" w:hAnsiTheme="minorHAnsi" w:cstheme="minorHAnsi"/>
        </w:rPr>
        <w:t xml:space="preserve"> R and </w:t>
      </w:r>
      <w:r w:rsidR="00E810A1">
        <w:rPr>
          <w:rFonts w:asciiTheme="minorHAnsi" w:hAnsiTheme="minorHAnsi" w:cstheme="minorHAnsi"/>
        </w:rPr>
        <w:t xml:space="preserve">Form </w:t>
      </w:r>
      <w:r>
        <w:rPr>
          <w:rFonts w:asciiTheme="minorHAnsi" w:hAnsiTheme="minorHAnsi" w:cstheme="minorHAnsi"/>
        </w:rPr>
        <w:t>A</w:t>
      </w:r>
      <w:r w:rsidRPr="00401BB5">
        <w:rPr>
          <w:rFonts w:asciiTheme="minorHAnsi" w:hAnsiTheme="minorHAnsi" w:cstheme="minorHAnsi"/>
        </w:rPr>
        <w:t>, though these proposed revisions should have a negligible impact on form burden.</w:t>
      </w:r>
    </w:p>
    <w:bookmarkEnd w:id="1"/>
    <w:p w:rsidR="003D74B8" w:rsidRPr="004D3E9B" w:rsidP="00A90910" w14:paraId="53DB09BA" w14:textId="24842FDA">
      <w:pPr>
        <w:pStyle w:val="Heading4"/>
      </w:pPr>
      <w:r w:rsidRPr="004D3E9B">
        <w:t>Summary Total Burden and Cost</w:t>
      </w:r>
      <w:r w:rsidRPr="004D3E9B" w:rsidR="00C655C8">
        <w:t xml:space="preserve"> (2023 dollars)</w:t>
      </w:r>
    </w:p>
    <w:tbl>
      <w:tblPr>
        <w:tblW w:w="10221" w:type="dxa"/>
        <w:tblInd w:w="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33"/>
        <w:gridCol w:w="1500"/>
        <w:gridCol w:w="1410"/>
        <w:gridCol w:w="1710"/>
        <w:gridCol w:w="1583"/>
        <w:gridCol w:w="1785"/>
      </w:tblGrid>
      <w:tr w14:paraId="7A143849" w14:textId="77777777" w:rsidTr="0060649F">
        <w:tblPrEx>
          <w:tblW w:w="10221" w:type="dxa"/>
          <w:tblInd w:w="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705"/>
        </w:trPr>
        <w:tc>
          <w:tcPr>
            <w:tcW w:w="2233" w:type="dxa"/>
            <w:shd w:val="clear" w:color="auto" w:fill="DEEBF6" w:themeFill="accent1" w:themeFillTint="33"/>
            <w:vAlign w:val="center"/>
            <w:hideMark/>
          </w:tcPr>
          <w:p w:rsidR="00442B7C" w:rsidRPr="002868B5" w:rsidP="000629D7" w14:paraId="05E098CC" w14:textId="77777777">
            <w:pPr>
              <w:jc w:val="center"/>
              <w:rPr>
                <w:rFonts w:eastAsia="Calibri" w:asciiTheme="minorHAnsi" w:hAnsiTheme="minorHAnsi" w:cstheme="minorHAnsi"/>
                <w:b/>
                <w:color w:val="000000"/>
              </w:rPr>
            </w:pPr>
            <w:bookmarkStart w:id="2" w:name="OLE_LINK1"/>
            <w:r w:rsidRPr="002868B5">
              <w:rPr>
                <w:rFonts w:eastAsia="Calibri" w:asciiTheme="minorHAnsi" w:hAnsiTheme="minorHAnsi" w:cstheme="minorHAnsi"/>
                <w:b/>
                <w:color w:val="000000" w:themeColor="text1"/>
              </w:rPr>
              <w:t>Activity</w:t>
            </w:r>
          </w:p>
        </w:tc>
        <w:tc>
          <w:tcPr>
            <w:tcW w:w="1500" w:type="dxa"/>
            <w:shd w:val="clear" w:color="auto" w:fill="DEEBF6" w:themeFill="accent1" w:themeFillTint="33"/>
          </w:tcPr>
          <w:p w:rsidR="00442B7C" w:rsidRPr="002868B5" w:rsidP="000629D7" w14:paraId="4B7629FE" w14:textId="06247976">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Number of Facilities</w:t>
            </w:r>
          </w:p>
        </w:tc>
        <w:tc>
          <w:tcPr>
            <w:tcW w:w="1410" w:type="dxa"/>
            <w:shd w:val="clear" w:color="auto" w:fill="DEEBF6" w:themeFill="accent1" w:themeFillTint="33"/>
            <w:vAlign w:val="center"/>
            <w:hideMark/>
          </w:tcPr>
          <w:p w:rsidR="00442B7C" w:rsidRPr="002868B5" w:rsidP="000629D7" w14:paraId="14527ABE" w14:textId="77777777">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Annual Responses</w:t>
            </w:r>
          </w:p>
        </w:tc>
        <w:tc>
          <w:tcPr>
            <w:tcW w:w="1710" w:type="dxa"/>
            <w:shd w:val="clear" w:color="auto" w:fill="DEEBF6" w:themeFill="accent1" w:themeFillTint="33"/>
            <w:vAlign w:val="center"/>
            <w:hideMark/>
          </w:tcPr>
          <w:p w:rsidR="00442B7C" w:rsidRPr="002868B5" w:rsidP="000629D7" w14:paraId="3B3B7A14" w14:textId="2AB67DAD">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Responses per respondents</w:t>
            </w:r>
          </w:p>
        </w:tc>
        <w:tc>
          <w:tcPr>
            <w:tcW w:w="1583" w:type="dxa"/>
            <w:shd w:val="clear" w:color="auto" w:fill="DEEBF6" w:themeFill="accent1" w:themeFillTint="33"/>
            <w:vAlign w:val="center"/>
            <w:hideMark/>
          </w:tcPr>
          <w:p w:rsidR="00442B7C" w:rsidRPr="002868B5" w:rsidP="000629D7" w14:paraId="73C72DCD" w14:textId="5A274D11">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Annual Burden (Hours)</w:t>
            </w:r>
          </w:p>
        </w:tc>
        <w:tc>
          <w:tcPr>
            <w:tcW w:w="1785" w:type="dxa"/>
            <w:shd w:val="clear" w:color="auto" w:fill="DEEBF6" w:themeFill="accent1" w:themeFillTint="33"/>
            <w:vAlign w:val="center"/>
            <w:hideMark/>
          </w:tcPr>
          <w:p w:rsidR="00442B7C" w:rsidRPr="002868B5" w:rsidP="000629D7" w14:paraId="3B34F7D3" w14:textId="77777777">
            <w:pPr>
              <w:jc w:val="cente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Annual Cost</w:t>
            </w:r>
          </w:p>
        </w:tc>
      </w:tr>
      <w:tr w14:paraId="0C5179F6" w14:textId="77777777" w:rsidTr="0060649F">
        <w:tblPrEx>
          <w:tblW w:w="10221" w:type="dxa"/>
          <w:tblInd w:w="83" w:type="dxa"/>
          <w:tblLook w:val="04A0"/>
        </w:tblPrEx>
        <w:trPr>
          <w:trHeight w:val="345"/>
        </w:trPr>
        <w:tc>
          <w:tcPr>
            <w:tcW w:w="10221" w:type="dxa"/>
            <w:gridSpan w:val="6"/>
          </w:tcPr>
          <w:p w:rsidR="00442B7C" w:rsidRPr="002868B5" w:rsidP="000629D7" w14:paraId="74C0322A" w14:textId="77777777">
            <w:pP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INDUSTRY</w:t>
            </w:r>
          </w:p>
        </w:tc>
      </w:tr>
      <w:tr w14:paraId="2D0F16D6" w14:textId="77777777" w:rsidTr="0060649F">
        <w:tblPrEx>
          <w:tblW w:w="10221" w:type="dxa"/>
          <w:tblInd w:w="83" w:type="dxa"/>
          <w:tblLook w:val="04A0"/>
        </w:tblPrEx>
        <w:trPr>
          <w:trHeight w:val="300"/>
        </w:trPr>
        <w:tc>
          <w:tcPr>
            <w:tcW w:w="2233" w:type="dxa"/>
            <w:shd w:val="clear" w:color="auto" w:fill="auto"/>
            <w:vAlign w:val="center"/>
            <w:hideMark/>
          </w:tcPr>
          <w:p w:rsidR="00C655C8" w:rsidRPr="002868B5" w:rsidP="000629D7" w14:paraId="2CC079DB" w14:textId="671B3639">
            <w:pPr>
              <w:rPr>
                <w:rFonts w:eastAsia="Calibri" w:asciiTheme="minorHAnsi" w:hAnsiTheme="minorHAnsi" w:cstheme="minorHAnsi"/>
                <w:color w:val="000000"/>
              </w:rPr>
            </w:pPr>
            <w:r w:rsidRPr="002868B5">
              <w:rPr>
                <w:rFonts w:eastAsia="Calibri" w:asciiTheme="minorHAnsi" w:hAnsiTheme="minorHAnsi" w:cstheme="minorHAnsi"/>
                <w:color w:val="000000" w:themeColor="text1"/>
              </w:rPr>
              <w:t xml:space="preserve">Form A </w:t>
            </w:r>
          </w:p>
        </w:tc>
        <w:tc>
          <w:tcPr>
            <w:tcW w:w="1500" w:type="dxa"/>
            <w:tcBorders>
              <w:top w:val="nil"/>
              <w:left w:val="nil"/>
              <w:bottom w:val="single" w:sz="8" w:space="0" w:color="auto"/>
              <w:right w:val="single" w:sz="8" w:space="0" w:color="auto"/>
            </w:tcBorders>
            <w:shd w:val="clear" w:color="auto" w:fill="auto"/>
            <w:vAlign w:val="center"/>
          </w:tcPr>
          <w:p w:rsidR="3D938BA9" w:rsidRPr="0060649F" w:rsidP="0060649F" w14:paraId="70CEA945" w14:textId="176D2362">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6,134</w:t>
            </w:r>
          </w:p>
        </w:tc>
        <w:tc>
          <w:tcPr>
            <w:tcW w:w="1410" w:type="dxa"/>
            <w:shd w:val="clear" w:color="auto" w:fill="auto"/>
            <w:vAlign w:val="center"/>
          </w:tcPr>
          <w:p w:rsidR="3D938BA9" w:rsidRPr="0060649F" w:rsidP="0060649F" w14:paraId="39FB6784" w14:textId="637EB653">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6,134</w:t>
            </w:r>
          </w:p>
        </w:tc>
        <w:tc>
          <w:tcPr>
            <w:tcW w:w="1710" w:type="dxa"/>
            <w:tcBorders>
              <w:top w:val="nil"/>
              <w:left w:val="nil"/>
              <w:bottom w:val="single" w:sz="8" w:space="0" w:color="auto"/>
              <w:right w:val="single" w:sz="8" w:space="0" w:color="auto"/>
            </w:tcBorders>
            <w:shd w:val="clear" w:color="auto" w:fill="auto"/>
            <w:vAlign w:val="center"/>
          </w:tcPr>
          <w:p w:rsidR="3D938BA9" w:rsidRPr="0060649F" w:rsidP="0060649F" w14:paraId="14C66159" w14:textId="625CAD7D">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1</w:t>
            </w:r>
          </w:p>
        </w:tc>
        <w:tc>
          <w:tcPr>
            <w:tcW w:w="1583" w:type="dxa"/>
            <w:tcBorders>
              <w:top w:val="nil"/>
              <w:left w:val="nil"/>
              <w:bottom w:val="single" w:sz="8" w:space="0" w:color="auto"/>
              <w:right w:val="single" w:sz="8" w:space="0" w:color="auto"/>
            </w:tcBorders>
            <w:shd w:val="clear" w:color="auto" w:fill="auto"/>
            <w:vAlign w:val="center"/>
          </w:tcPr>
          <w:p w:rsidR="3D938BA9" w:rsidRPr="0060649F" w:rsidP="0060649F" w14:paraId="41DF1736" w14:textId="148CCD39">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212,681</w:t>
            </w:r>
          </w:p>
        </w:tc>
        <w:tc>
          <w:tcPr>
            <w:tcW w:w="1785" w:type="dxa"/>
            <w:tcBorders>
              <w:top w:val="nil"/>
              <w:left w:val="nil"/>
              <w:bottom w:val="single" w:sz="8" w:space="0" w:color="auto"/>
              <w:right w:val="single" w:sz="8" w:space="0" w:color="auto"/>
            </w:tcBorders>
            <w:shd w:val="clear" w:color="auto" w:fill="FFFFFF" w:themeFill="background1"/>
            <w:vAlign w:val="bottom"/>
          </w:tcPr>
          <w:p w:rsidR="3D938BA9" w:rsidRPr="0060649F" w:rsidP="0060649F" w14:paraId="7933CE5F" w14:textId="7A09DA62">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 xml:space="preserve">$16,850,692 </w:t>
            </w:r>
          </w:p>
        </w:tc>
      </w:tr>
      <w:tr w14:paraId="66F1C69A" w14:textId="77777777" w:rsidTr="0060649F">
        <w:tblPrEx>
          <w:tblW w:w="10221" w:type="dxa"/>
          <w:tblInd w:w="83" w:type="dxa"/>
          <w:tblLook w:val="04A0"/>
        </w:tblPrEx>
        <w:trPr>
          <w:trHeight w:val="300"/>
        </w:trPr>
        <w:tc>
          <w:tcPr>
            <w:tcW w:w="2233" w:type="dxa"/>
            <w:shd w:val="clear" w:color="auto" w:fill="auto"/>
            <w:vAlign w:val="center"/>
            <w:hideMark/>
          </w:tcPr>
          <w:p w:rsidR="003B7649" w:rsidRPr="002868B5" w:rsidP="003B7649" w14:paraId="36EBD1D4" w14:textId="02882CC6">
            <w:pPr>
              <w:rPr>
                <w:rFonts w:eastAsia="Calibri" w:asciiTheme="minorHAnsi" w:hAnsiTheme="minorHAnsi" w:cstheme="minorHAnsi"/>
                <w:color w:val="000000"/>
              </w:rPr>
            </w:pPr>
            <w:r w:rsidRPr="002868B5">
              <w:rPr>
                <w:rFonts w:eastAsia="Calibri" w:asciiTheme="minorHAnsi" w:hAnsiTheme="minorHAnsi" w:cstheme="minorHAnsi"/>
                <w:color w:val="000000" w:themeColor="text1"/>
              </w:rPr>
              <w:t>Form R</w:t>
            </w:r>
          </w:p>
        </w:tc>
        <w:tc>
          <w:tcPr>
            <w:tcW w:w="1500" w:type="dxa"/>
            <w:tcBorders>
              <w:top w:val="nil"/>
              <w:left w:val="nil"/>
              <w:bottom w:val="single" w:sz="8" w:space="0" w:color="auto"/>
              <w:right w:val="single" w:sz="8" w:space="0" w:color="auto"/>
            </w:tcBorders>
            <w:shd w:val="clear" w:color="auto" w:fill="auto"/>
            <w:vAlign w:val="center"/>
          </w:tcPr>
          <w:p w:rsidR="3D938BA9" w:rsidRPr="0060649F" w:rsidP="0060649F" w14:paraId="009414E8" w14:textId="476FC85E">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23,352</w:t>
            </w:r>
          </w:p>
        </w:tc>
        <w:tc>
          <w:tcPr>
            <w:tcW w:w="1410" w:type="dxa"/>
            <w:shd w:val="clear" w:color="auto" w:fill="auto"/>
            <w:vAlign w:val="center"/>
          </w:tcPr>
          <w:p w:rsidR="3D938BA9" w:rsidRPr="0060649F" w:rsidP="0060649F" w14:paraId="4F46A240" w14:textId="46666BE6">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78,156</w:t>
            </w:r>
          </w:p>
        </w:tc>
        <w:tc>
          <w:tcPr>
            <w:tcW w:w="1710" w:type="dxa"/>
            <w:tcBorders>
              <w:top w:val="nil"/>
              <w:left w:val="nil"/>
              <w:bottom w:val="single" w:sz="8" w:space="0" w:color="auto"/>
              <w:right w:val="single" w:sz="8" w:space="0" w:color="auto"/>
            </w:tcBorders>
            <w:shd w:val="clear" w:color="auto" w:fill="auto"/>
            <w:vAlign w:val="center"/>
          </w:tcPr>
          <w:p w:rsidR="3D938BA9" w:rsidRPr="0060649F" w:rsidP="0060649F" w14:paraId="1BDEFA0C" w14:textId="313A0671">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3.3</w:t>
            </w:r>
          </w:p>
        </w:tc>
        <w:tc>
          <w:tcPr>
            <w:tcW w:w="1583" w:type="dxa"/>
            <w:tcBorders>
              <w:top w:val="nil"/>
              <w:left w:val="nil"/>
              <w:bottom w:val="single" w:sz="8" w:space="0" w:color="auto"/>
              <w:right w:val="single" w:sz="8" w:space="0" w:color="auto"/>
            </w:tcBorders>
            <w:shd w:val="clear" w:color="auto" w:fill="auto"/>
            <w:vAlign w:val="center"/>
          </w:tcPr>
          <w:p w:rsidR="3D938BA9" w:rsidRPr="0060649F" w:rsidP="0060649F" w14:paraId="19788939" w14:textId="5662DCCB">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2,790,555</w:t>
            </w:r>
          </w:p>
        </w:tc>
        <w:tc>
          <w:tcPr>
            <w:tcW w:w="1785" w:type="dxa"/>
            <w:tcBorders>
              <w:top w:val="nil"/>
              <w:left w:val="nil"/>
              <w:bottom w:val="single" w:sz="8" w:space="0" w:color="auto"/>
              <w:right w:val="single" w:sz="8" w:space="0" w:color="auto"/>
            </w:tcBorders>
            <w:shd w:val="clear" w:color="auto" w:fill="FFFFFF" w:themeFill="background1"/>
          </w:tcPr>
          <w:p w:rsidR="3D938BA9" w:rsidRPr="0060649F" w:rsidP="0060649F" w14:paraId="0F425DD2" w14:textId="67161629">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 xml:space="preserve">$221,095,644 </w:t>
            </w:r>
          </w:p>
        </w:tc>
      </w:tr>
      <w:tr w14:paraId="170E480E" w14:textId="77777777" w:rsidTr="0060649F">
        <w:tblPrEx>
          <w:tblW w:w="10221" w:type="dxa"/>
          <w:tblInd w:w="83" w:type="dxa"/>
          <w:tblLook w:val="04A0"/>
        </w:tblPrEx>
        <w:trPr>
          <w:trHeight w:val="300"/>
        </w:trPr>
        <w:tc>
          <w:tcPr>
            <w:tcW w:w="2233" w:type="dxa"/>
            <w:shd w:val="clear" w:color="auto" w:fill="auto"/>
            <w:vAlign w:val="center"/>
          </w:tcPr>
          <w:p w:rsidR="003B7649" w:rsidRPr="002868B5" w:rsidP="003B7649" w14:paraId="11666B61" w14:textId="73537336">
            <w:pPr>
              <w:rPr>
                <w:rFonts w:eastAsia="Calibri" w:asciiTheme="minorHAnsi" w:hAnsiTheme="minorHAnsi" w:cstheme="minorHAnsi"/>
                <w:color w:val="000000"/>
              </w:rPr>
            </w:pPr>
            <w:r w:rsidRPr="002868B5">
              <w:rPr>
                <w:rFonts w:eastAsia="Calibri" w:asciiTheme="minorHAnsi" w:hAnsiTheme="minorHAnsi" w:cstheme="minorHAnsi"/>
                <w:color w:val="000000" w:themeColor="text1"/>
              </w:rPr>
              <w:t>Non-Form (constant)</w:t>
            </w:r>
          </w:p>
        </w:tc>
        <w:tc>
          <w:tcPr>
            <w:tcW w:w="1500" w:type="dxa"/>
            <w:tcBorders>
              <w:top w:val="nil"/>
              <w:left w:val="nil"/>
              <w:bottom w:val="single" w:sz="8" w:space="0" w:color="auto"/>
              <w:right w:val="single" w:sz="8" w:space="0" w:color="auto"/>
            </w:tcBorders>
            <w:shd w:val="clear" w:color="auto" w:fill="auto"/>
            <w:vAlign w:val="center"/>
          </w:tcPr>
          <w:p w:rsidR="3D938BA9" w:rsidRPr="0060649F" w:rsidP="0060649F" w14:paraId="35EB9A2F" w14:textId="374FCB10">
            <w:pPr>
              <w:spacing w:after="0"/>
              <w:rPr>
                <w:rFonts w:ascii="Calibri" w:eastAsia="Calibri" w:hAnsi="Calibri" w:cs="Calibri"/>
                <w:color w:val="000000" w:themeColor="text1"/>
              </w:rPr>
            </w:pPr>
            <w:r w:rsidRPr="0060649F">
              <w:rPr>
                <w:rFonts w:ascii="Calibri" w:eastAsia="Calibri" w:hAnsi="Calibri" w:cs="Calibri"/>
                <w:color w:val="000000" w:themeColor="text1"/>
              </w:rPr>
              <w:t xml:space="preserve"> </w:t>
            </w:r>
          </w:p>
        </w:tc>
        <w:tc>
          <w:tcPr>
            <w:tcW w:w="1410" w:type="dxa"/>
            <w:shd w:val="clear" w:color="auto" w:fill="auto"/>
            <w:vAlign w:val="center"/>
          </w:tcPr>
          <w:p w:rsidR="3D938BA9" w:rsidRPr="0060649F" w:rsidP="0060649F" w14:paraId="71ACCB14" w14:textId="13F008E6">
            <w:pPr>
              <w:spacing w:after="0"/>
              <w:rPr>
                <w:rFonts w:ascii="Calibri" w:eastAsia="Calibri" w:hAnsi="Calibri" w:cs="Calibri"/>
                <w:color w:val="000000" w:themeColor="text1"/>
              </w:rPr>
            </w:pPr>
            <w:r w:rsidRPr="0060649F">
              <w:rPr>
                <w:rFonts w:ascii="Calibri" w:eastAsia="Calibri" w:hAnsi="Calibri" w:cs="Calibri"/>
                <w:color w:val="000000" w:themeColor="text1"/>
              </w:rPr>
              <w:t xml:space="preserve"> </w:t>
            </w:r>
          </w:p>
        </w:tc>
        <w:tc>
          <w:tcPr>
            <w:tcW w:w="1710" w:type="dxa"/>
            <w:tcBorders>
              <w:top w:val="nil"/>
              <w:left w:val="nil"/>
              <w:bottom w:val="single" w:sz="8" w:space="0" w:color="auto"/>
              <w:right w:val="single" w:sz="8" w:space="0" w:color="auto"/>
            </w:tcBorders>
            <w:shd w:val="clear" w:color="auto" w:fill="auto"/>
            <w:vAlign w:val="center"/>
          </w:tcPr>
          <w:p w:rsidR="3D938BA9" w:rsidRPr="0060649F" w:rsidP="0060649F" w14:paraId="6E683AF8" w14:textId="6F89E19A">
            <w:pPr>
              <w:spacing w:after="0"/>
              <w:rPr>
                <w:rFonts w:ascii="Calibri" w:eastAsia="Calibri" w:hAnsi="Calibri" w:cs="Calibri"/>
                <w:color w:val="000000" w:themeColor="text1"/>
              </w:rPr>
            </w:pPr>
            <w:r w:rsidRPr="0060649F">
              <w:rPr>
                <w:rFonts w:ascii="Calibri" w:eastAsia="Calibri" w:hAnsi="Calibri" w:cs="Calibri"/>
                <w:color w:val="000000" w:themeColor="text1"/>
              </w:rPr>
              <w:t xml:space="preserve"> </w:t>
            </w:r>
          </w:p>
        </w:tc>
        <w:tc>
          <w:tcPr>
            <w:tcW w:w="1583" w:type="dxa"/>
            <w:tcBorders>
              <w:top w:val="single" w:sz="4" w:space="0" w:color="auto"/>
              <w:left w:val="single" w:sz="4" w:space="0" w:color="auto"/>
              <w:bottom w:val="single" w:sz="4" w:space="0" w:color="auto"/>
              <w:right w:val="single" w:sz="4" w:space="0" w:color="auto"/>
            </w:tcBorders>
            <w:shd w:val="clear" w:color="auto" w:fill="auto"/>
            <w:vAlign w:val="center"/>
          </w:tcPr>
          <w:p w:rsidR="3D938BA9" w:rsidRPr="0060649F" w:rsidP="0060649F" w14:paraId="05F95268" w14:textId="464C3F0C">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839,052</w:t>
            </w:r>
          </w:p>
        </w:tc>
        <w:tc>
          <w:tcPr>
            <w:tcW w:w="1785" w:type="dxa"/>
            <w:tcBorders>
              <w:top w:val="single" w:sz="4" w:space="0" w:color="auto"/>
              <w:left w:val="nil"/>
              <w:bottom w:val="single" w:sz="4" w:space="0" w:color="auto"/>
              <w:right w:val="single" w:sz="4" w:space="0" w:color="auto"/>
            </w:tcBorders>
            <w:shd w:val="clear" w:color="auto" w:fill="auto"/>
            <w:vAlign w:val="center"/>
          </w:tcPr>
          <w:p w:rsidR="3D938BA9" w:rsidRPr="0060649F" w:rsidP="0060649F" w14:paraId="6E41B49C" w14:textId="442ED7F3">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 xml:space="preserve">$66,478,090 </w:t>
            </w:r>
          </w:p>
        </w:tc>
      </w:tr>
      <w:tr w14:paraId="42B7D815" w14:textId="77777777" w:rsidTr="0060649F">
        <w:tblPrEx>
          <w:tblW w:w="10221" w:type="dxa"/>
          <w:tblInd w:w="83" w:type="dxa"/>
          <w:tblLook w:val="04A0"/>
        </w:tblPrEx>
        <w:trPr>
          <w:trHeight w:val="315"/>
        </w:trPr>
        <w:tc>
          <w:tcPr>
            <w:tcW w:w="2233" w:type="dxa"/>
            <w:shd w:val="clear" w:color="auto" w:fill="auto"/>
            <w:vAlign w:val="center"/>
            <w:hideMark/>
          </w:tcPr>
          <w:p w:rsidR="003B7649" w:rsidRPr="002868B5" w:rsidP="003B7649" w14:paraId="5727C6B5" w14:textId="77777777">
            <w:pP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INDUSTRY TOTAL</w:t>
            </w:r>
          </w:p>
        </w:tc>
        <w:tc>
          <w:tcPr>
            <w:tcW w:w="1500" w:type="dxa"/>
            <w:tcBorders>
              <w:top w:val="nil"/>
              <w:left w:val="nil"/>
              <w:bottom w:val="single" w:sz="8" w:space="0" w:color="auto"/>
              <w:right w:val="single" w:sz="8" w:space="0" w:color="auto"/>
            </w:tcBorders>
            <w:shd w:val="clear" w:color="auto" w:fill="FFFFFF" w:themeFill="background1"/>
            <w:vAlign w:val="center"/>
          </w:tcPr>
          <w:p w:rsidR="3D938BA9" w:rsidRPr="0060649F" w:rsidP="0060649F" w14:paraId="577A884F" w14:textId="525145AA">
            <w:pPr>
              <w:spacing w:after="0"/>
              <w:jc w:val="right"/>
              <w:rPr>
                <w:rFonts w:ascii="Calibri" w:eastAsia="Calibri" w:hAnsi="Calibri" w:cs="Calibri"/>
                <w:b/>
                <w:bCs/>
                <w:color w:val="000000" w:themeColor="text1"/>
              </w:rPr>
            </w:pPr>
            <w:r w:rsidRPr="0060649F">
              <w:rPr>
                <w:rFonts w:ascii="Calibri" w:eastAsia="Calibri" w:hAnsi="Calibri" w:cs="Calibri"/>
                <w:b/>
                <w:bCs/>
                <w:color w:val="000000" w:themeColor="text1"/>
              </w:rPr>
              <w:t>25,271</w:t>
            </w:r>
          </w:p>
        </w:tc>
        <w:tc>
          <w:tcPr>
            <w:tcW w:w="1410" w:type="dxa"/>
            <w:shd w:val="clear" w:color="auto" w:fill="FFFFFF" w:themeFill="background1"/>
            <w:vAlign w:val="center"/>
          </w:tcPr>
          <w:p w:rsidR="3D938BA9" w:rsidRPr="0060649F" w:rsidP="0060649F" w14:paraId="73554625" w14:textId="62B2F80D">
            <w:pPr>
              <w:spacing w:after="0"/>
              <w:jc w:val="right"/>
              <w:rPr>
                <w:rFonts w:ascii="Calibri" w:eastAsia="Calibri" w:hAnsi="Calibri" w:cs="Calibri"/>
                <w:b/>
                <w:bCs/>
                <w:color w:val="000000" w:themeColor="text1"/>
              </w:rPr>
            </w:pPr>
            <w:r w:rsidRPr="0060649F">
              <w:rPr>
                <w:rFonts w:ascii="Calibri" w:eastAsia="Calibri" w:hAnsi="Calibri" w:cs="Calibri"/>
                <w:b/>
                <w:bCs/>
                <w:color w:val="000000" w:themeColor="text1"/>
              </w:rPr>
              <w:t>84,290</w:t>
            </w:r>
          </w:p>
        </w:tc>
        <w:tc>
          <w:tcPr>
            <w:tcW w:w="1710" w:type="dxa"/>
            <w:tcBorders>
              <w:top w:val="nil"/>
              <w:left w:val="nil"/>
              <w:bottom w:val="single" w:sz="8" w:space="0" w:color="auto"/>
              <w:right w:val="single" w:sz="8" w:space="0" w:color="auto"/>
            </w:tcBorders>
            <w:shd w:val="clear" w:color="auto" w:fill="FFFFFF" w:themeFill="background1"/>
            <w:vAlign w:val="center"/>
          </w:tcPr>
          <w:p w:rsidR="3D938BA9" w:rsidRPr="0060649F" w:rsidP="0060649F" w14:paraId="2B42538B" w14:textId="70A8ACE4">
            <w:pPr>
              <w:spacing w:after="0"/>
              <w:jc w:val="right"/>
              <w:rPr>
                <w:rFonts w:ascii="Calibri" w:eastAsia="Calibri" w:hAnsi="Calibri" w:cs="Calibri"/>
                <w:b/>
                <w:bCs/>
                <w:color w:val="000000" w:themeColor="text1"/>
              </w:rPr>
            </w:pPr>
            <w:r w:rsidRPr="0060649F">
              <w:rPr>
                <w:rFonts w:ascii="Calibri" w:eastAsia="Calibri" w:hAnsi="Calibri" w:cs="Calibri"/>
                <w:b/>
                <w:bCs/>
                <w:color w:val="000000" w:themeColor="text1"/>
              </w:rPr>
              <w:t>3.3</w:t>
            </w:r>
          </w:p>
        </w:tc>
        <w:tc>
          <w:tcPr>
            <w:tcW w:w="1583" w:type="dxa"/>
            <w:tcBorders>
              <w:top w:val="nil"/>
              <w:left w:val="single" w:sz="4" w:space="0" w:color="auto"/>
              <w:bottom w:val="single" w:sz="4" w:space="0" w:color="auto"/>
              <w:right w:val="single" w:sz="4" w:space="0" w:color="auto"/>
            </w:tcBorders>
            <w:shd w:val="clear" w:color="auto" w:fill="auto"/>
            <w:vAlign w:val="center"/>
          </w:tcPr>
          <w:p w:rsidR="3D938BA9" w:rsidRPr="0060649F" w:rsidP="0060649F" w14:paraId="6DBC3C06" w14:textId="648FAA35">
            <w:pPr>
              <w:spacing w:after="0"/>
              <w:jc w:val="right"/>
              <w:rPr>
                <w:rFonts w:ascii="Calibri" w:eastAsia="Calibri" w:hAnsi="Calibri" w:cs="Calibri"/>
                <w:b/>
                <w:bCs/>
                <w:color w:val="000000" w:themeColor="text1"/>
              </w:rPr>
            </w:pPr>
            <w:r w:rsidRPr="0060649F">
              <w:rPr>
                <w:rFonts w:ascii="Calibri" w:eastAsia="Calibri" w:hAnsi="Calibri" w:cs="Calibri"/>
                <w:b/>
                <w:bCs/>
                <w:color w:val="000000" w:themeColor="text1"/>
              </w:rPr>
              <w:t>3,842,287</w:t>
            </w:r>
          </w:p>
        </w:tc>
        <w:tc>
          <w:tcPr>
            <w:tcW w:w="1785" w:type="dxa"/>
            <w:tcBorders>
              <w:top w:val="nil"/>
              <w:left w:val="nil"/>
              <w:bottom w:val="single" w:sz="4" w:space="0" w:color="auto"/>
              <w:right w:val="single" w:sz="4" w:space="0" w:color="auto"/>
            </w:tcBorders>
            <w:shd w:val="clear" w:color="auto" w:fill="auto"/>
            <w:vAlign w:val="center"/>
          </w:tcPr>
          <w:p w:rsidR="3D938BA9" w:rsidRPr="0060649F" w:rsidP="0060649F" w14:paraId="732D709C" w14:textId="4D02D04C">
            <w:pPr>
              <w:spacing w:after="0"/>
              <w:jc w:val="right"/>
              <w:rPr>
                <w:rFonts w:ascii="Calibri" w:eastAsia="Calibri" w:hAnsi="Calibri" w:cs="Calibri"/>
                <w:b/>
                <w:bCs/>
                <w:color w:val="000000" w:themeColor="text1"/>
              </w:rPr>
            </w:pPr>
            <w:r w:rsidRPr="0060649F">
              <w:rPr>
                <w:rFonts w:ascii="Calibri" w:eastAsia="Calibri" w:hAnsi="Calibri" w:cs="Calibri"/>
                <w:b/>
                <w:bCs/>
                <w:color w:val="000000" w:themeColor="text1"/>
              </w:rPr>
              <w:t xml:space="preserve">$304,424,425 </w:t>
            </w:r>
          </w:p>
        </w:tc>
      </w:tr>
      <w:tr w14:paraId="636FD236" w14:textId="77777777" w:rsidTr="0060649F">
        <w:tblPrEx>
          <w:tblW w:w="10221" w:type="dxa"/>
          <w:tblInd w:w="83" w:type="dxa"/>
          <w:tblLook w:val="04A0"/>
        </w:tblPrEx>
        <w:trPr>
          <w:trHeight w:val="315"/>
        </w:trPr>
        <w:tc>
          <w:tcPr>
            <w:tcW w:w="2233" w:type="dxa"/>
            <w:shd w:val="clear" w:color="auto" w:fill="auto"/>
            <w:vAlign w:val="center"/>
            <w:hideMark/>
          </w:tcPr>
          <w:p w:rsidR="003B7649" w:rsidRPr="002868B5" w:rsidP="003B7649" w14:paraId="21E971C7" w14:textId="77777777">
            <w:pPr>
              <w:rPr>
                <w:rFonts w:eastAsia="Calibri" w:asciiTheme="minorHAnsi" w:hAnsiTheme="minorHAnsi" w:cstheme="minorHAnsi"/>
                <w:b/>
                <w:color w:val="000000"/>
              </w:rPr>
            </w:pPr>
            <w:r w:rsidRPr="002868B5">
              <w:rPr>
                <w:rFonts w:eastAsia="Calibri" w:asciiTheme="minorHAnsi" w:hAnsiTheme="minorHAnsi" w:cstheme="minorHAnsi"/>
                <w:b/>
                <w:color w:val="000000" w:themeColor="text1"/>
              </w:rPr>
              <w:t>AGENCY TOTAL</w:t>
            </w:r>
          </w:p>
        </w:tc>
        <w:tc>
          <w:tcPr>
            <w:tcW w:w="1500" w:type="dxa"/>
          </w:tcPr>
          <w:p w:rsidR="003B7649" w:rsidRPr="002868B5" w:rsidP="003B7649" w14:paraId="3CC202F1" w14:textId="77777777">
            <w:pPr>
              <w:jc w:val="right"/>
              <w:rPr>
                <w:rFonts w:eastAsia="Calibri" w:asciiTheme="minorHAnsi" w:hAnsiTheme="minorHAnsi" w:cstheme="minorHAnsi"/>
                <w:b/>
                <w:color w:val="000000"/>
              </w:rPr>
            </w:pPr>
          </w:p>
        </w:tc>
        <w:tc>
          <w:tcPr>
            <w:tcW w:w="1410" w:type="dxa"/>
            <w:shd w:val="clear" w:color="auto" w:fill="auto"/>
            <w:vAlign w:val="center"/>
          </w:tcPr>
          <w:p w:rsidR="003B7649" w:rsidRPr="002868B5" w:rsidP="003B7649" w14:paraId="13BE9219" w14:textId="17DD6A0A">
            <w:pPr>
              <w:jc w:val="right"/>
              <w:rPr>
                <w:rFonts w:eastAsia="Calibri" w:asciiTheme="minorHAnsi" w:hAnsiTheme="minorHAnsi" w:cstheme="minorHAnsi"/>
                <w:b/>
                <w:color w:val="000000"/>
              </w:rPr>
            </w:pPr>
          </w:p>
        </w:tc>
        <w:tc>
          <w:tcPr>
            <w:tcW w:w="1710" w:type="dxa"/>
            <w:shd w:val="clear" w:color="auto" w:fill="auto"/>
            <w:vAlign w:val="center"/>
          </w:tcPr>
          <w:p w:rsidR="003B7649" w:rsidRPr="002868B5" w:rsidP="003B7649" w14:paraId="10F78268" w14:textId="2333DE21">
            <w:pPr>
              <w:jc w:val="right"/>
              <w:rPr>
                <w:rFonts w:eastAsia="Calibri" w:asciiTheme="minorHAnsi" w:hAnsiTheme="minorHAnsi" w:cstheme="minorHAnsi"/>
                <w:b/>
                <w:color w:val="000000"/>
              </w:rPr>
            </w:pPr>
          </w:p>
        </w:tc>
        <w:tc>
          <w:tcPr>
            <w:tcW w:w="1583" w:type="dxa"/>
            <w:shd w:val="clear" w:color="auto" w:fill="auto"/>
            <w:vAlign w:val="center"/>
          </w:tcPr>
          <w:p w:rsidR="003B7649" w:rsidRPr="002868B5" w:rsidP="003B7649" w14:paraId="0252818A" w14:textId="41A3A148">
            <w:pPr>
              <w:jc w:val="right"/>
              <w:rPr>
                <w:rFonts w:eastAsia="Calibri" w:asciiTheme="minorHAnsi" w:hAnsiTheme="minorHAnsi" w:cstheme="minorHAnsi"/>
                <w:b/>
                <w:color w:val="000000"/>
              </w:rPr>
            </w:pPr>
          </w:p>
        </w:tc>
        <w:tc>
          <w:tcPr>
            <w:tcW w:w="1785" w:type="dxa"/>
            <w:shd w:val="clear" w:color="auto" w:fill="auto"/>
            <w:vAlign w:val="center"/>
          </w:tcPr>
          <w:p w:rsidR="003B7649" w:rsidRPr="002868B5" w:rsidP="003B7649" w14:paraId="32402FA0" w14:textId="036B0F6A">
            <w:pPr>
              <w:jc w:val="right"/>
              <w:rPr>
                <w:rFonts w:eastAsia="Calibri" w:asciiTheme="minorHAnsi" w:hAnsiTheme="minorHAnsi" w:cstheme="minorBidi"/>
                <w:b/>
                <w:color w:val="000000"/>
              </w:rPr>
            </w:pPr>
            <w:r w:rsidRPr="002868B5">
              <w:rPr>
                <w:rFonts w:eastAsia="Calibri" w:asciiTheme="minorHAnsi" w:hAnsiTheme="minorHAnsi" w:cstheme="minorBidi"/>
                <w:b/>
                <w:color w:val="000000" w:themeColor="text1"/>
              </w:rPr>
              <w:t>$3,605,419</w:t>
            </w:r>
          </w:p>
        </w:tc>
      </w:tr>
      <w:tr w14:paraId="4421D31D" w14:textId="77777777" w:rsidTr="0060649F">
        <w:tblPrEx>
          <w:tblW w:w="10221" w:type="dxa"/>
          <w:tblInd w:w="83" w:type="dxa"/>
          <w:tblLook w:val="04A0"/>
        </w:tblPrEx>
        <w:trPr>
          <w:trHeight w:val="315"/>
        </w:trPr>
        <w:tc>
          <w:tcPr>
            <w:tcW w:w="10221" w:type="dxa"/>
            <w:gridSpan w:val="6"/>
            <w:shd w:val="clear" w:color="auto" w:fill="auto"/>
            <w:vAlign w:val="center"/>
          </w:tcPr>
          <w:p w:rsidR="003B7649" w:rsidRPr="000629D7" w:rsidP="3D938BA9" w14:paraId="1B4BC06D" w14:textId="2E3178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200"/>
              <w:rPr>
                <w:rFonts w:asciiTheme="minorHAnsi" w:hAnsiTheme="minorHAnsi" w:cstheme="minorBidi"/>
                <w:sz w:val="22"/>
                <w:szCs w:val="22"/>
              </w:rPr>
            </w:pPr>
            <w:r w:rsidRPr="3D938BA9">
              <w:rPr>
                <w:rFonts w:asciiTheme="minorHAnsi" w:hAnsiTheme="minorHAnsi" w:cstheme="minorBidi"/>
                <w:sz w:val="22"/>
                <w:szCs w:val="22"/>
              </w:rPr>
              <w:t>Note: The total number of facilities responding (2</w:t>
            </w:r>
            <w:r w:rsidRPr="3D938BA9" w:rsidR="24948C1E">
              <w:rPr>
                <w:rFonts w:asciiTheme="minorHAnsi" w:hAnsiTheme="minorHAnsi" w:cstheme="minorBidi"/>
                <w:sz w:val="22"/>
                <w:szCs w:val="22"/>
              </w:rPr>
              <w:t>5,271</w:t>
            </w:r>
            <w:r w:rsidRPr="3D938BA9">
              <w:rPr>
                <w:rFonts w:asciiTheme="minorHAnsi" w:hAnsiTheme="minorHAnsi" w:cstheme="minorBidi"/>
                <w:sz w:val="22"/>
                <w:szCs w:val="22"/>
              </w:rPr>
              <w:t>) is not equal to the sum of Form R and Form A respondents as some facilities may file both Form Rs and Form As.</w:t>
            </w:r>
          </w:p>
        </w:tc>
      </w:tr>
    </w:tbl>
    <w:bookmarkEnd w:id="2"/>
    <w:p w:rsidR="004A0C4E" w:rsidRPr="00995B9C" w:rsidP="00995B9C" w14:paraId="16116A72" w14:textId="20991C38">
      <w:pPr>
        <w:pStyle w:val="Heading1"/>
      </w:pPr>
      <w:r w:rsidRPr="00995B9C">
        <w:t>SUPPORTING STATEMENT</w:t>
      </w:r>
    </w:p>
    <w:p w:rsidR="00626F01" w:rsidRPr="00995B9C" w:rsidP="00A90910" w14:paraId="1A248CE6" w14:textId="75288058">
      <w:pPr>
        <w:pStyle w:val="Heading2"/>
      </w:pPr>
      <w:r w:rsidRPr="00995B9C">
        <w:t>1. 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00A73E0F" w:rsidRPr="00A90910" w:rsidP="00A73E0F" w14:paraId="32893FD6" w14:textId="51D4AA6D">
      <w:pPr>
        <w:spacing w:after="200" w:line="276" w:lineRule="auto"/>
        <w:rPr>
          <w:rFonts w:asciiTheme="minorHAnsi" w:hAnsiTheme="minorHAnsi" w:cstheme="minorHAnsi"/>
          <w:b/>
          <w:bCs/>
        </w:rPr>
      </w:pPr>
      <w:r w:rsidRPr="00A90910">
        <w:rPr>
          <w:rFonts w:asciiTheme="minorHAnsi" w:hAnsiTheme="minorHAnsi" w:cstheme="minorHAnsi"/>
        </w:rPr>
        <w:t xml:space="preserve">This information collection activity is a statutory requirement pursuant to EPCRA </w:t>
      </w:r>
      <w:r w:rsidRPr="00A90910" w:rsidR="20E8D3FA">
        <w:rPr>
          <w:rFonts w:asciiTheme="minorHAnsi" w:hAnsiTheme="minorHAnsi" w:cstheme="minorHAnsi"/>
        </w:rPr>
        <w:t xml:space="preserve">section 313 </w:t>
      </w:r>
      <w:r w:rsidRPr="00A90910">
        <w:rPr>
          <w:rFonts w:asciiTheme="minorHAnsi" w:hAnsiTheme="minorHAnsi" w:cstheme="minorHAnsi"/>
        </w:rPr>
        <w:t xml:space="preserve">and PPA </w:t>
      </w:r>
      <w:r w:rsidRPr="00A90910" w:rsidR="20E8D3FA">
        <w:rPr>
          <w:rFonts w:asciiTheme="minorHAnsi" w:hAnsiTheme="minorHAnsi" w:cstheme="minorHAnsi"/>
        </w:rPr>
        <w:t xml:space="preserve">section </w:t>
      </w:r>
      <w:r w:rsidRPr="00A90910">
        <w:rPr>
          <w:rFonts w:asciiTheme="minorHAnsi" w:hAnsiTheme="minorHAnsi" w:cstheme="minorHAnsi"/>
        </w:rPr>
        <w:t>6607</w:t>
      </w:r>
      <w:r w:rsidRPr="00A90910" w:rsidR="3ABCB489">
        <w:rPr>
          <w:rFonts w:asciiTheme="minorHAnsi" w:hAnsiTheme="minorHAnsi" w:cstheme="minorHAnsi"/>
        </w:rPr>
        <w:t>.</w:t>
      </w:r>
      <w:r w:rsidRPr="00A90910" w:rsidR="34EB3D71">
        <w:rPr>
          <w:rFonts w:asciiTheme="minorHAnsi" w:hAnsiTheme="minorHAnsi" w:cstheme="minorHAnsi"/>
        </w:rPr>
        <w:t xml:space="preserve"> </w:t>
      </w:r>
      <w:r w:rsidRPr="00A90910">
        <w:rPr>
          <w:rFonts w:asciiTheme="minorHAnsi" w:hAnsiTheme="minorHAnsi" w:cstheme="minorHAnsi"/>
        </w:rPr>
        <w:t xml:space="preserve">According to EPCRA </w:t>
      </w:r>
      <w:r w:rsidRPr="00A90910" w:rsidR="20E8D3FA">
        <w:rPr>
          <w:rFonts w:asciiTheme="minorHAnsi" w:hAnsiTheme="minorHAnsi" w:cstheme="minorHAnsi"/>
        </w:rPr>
        <w:t xml:space="preserve">section </w:t>
      </w:r>
      <w:r w:rsidRPr="00A90910">
        <w:rPr>
          <w:rFonts w:asciiTheme="minorHAnsi" w:hAnsiTheme="minorHAnsi" w:cstheme="minorHAnsi"/>
        </w:rPr>
        <w:t xml:space="preserve">313(h), the purpose of the data collected by the forms </w:t>
      </w:r>
      <w:r w:rsidRPr="00A90910" w:rsidR="6A8CB101">
        <w:rPr>
          <w:rFonts w:asciiTheme="minorHAnsi" w:hAnsiTheme="minorHAnsi" w:cstheme="minorHAnsi"/>
        </w:rPr>
        <w:t>is</w:t>
      </w:r>
      <w:r w:rsidRPr="00A90910">
        <w:rPr>
          <w:rFonts w:asciiTheme="minorHAnsi" w:hAnsiTheme="minorHAnsi" w:cstheme="minorHAnsi"/>
        </w:rPr>
        <w:t xml:space="preserve"> to "inform </w:t>
      </w:r>
      <w:r w:rsidRPr="00A90910">
        <w:rPr>
          <w:rFonts w:asciiTheme="minorHAnsi" w:hAnsiTheme="minorHAnsi" w:cstheme="minorHAnsi"/>
          <w:spacing w:val="-2"/>
        </w:rPr>
        <w:t>persons about releases of toxic chemicals to the environment; to assist governmental agencies,</w:t>
      </w:r>
      <w:r w:rsidRPr="00A90910">
        <w:rPr>
          <w:rFonts w:asciiTheme="minorHAnsi" w:hAnsiTheme="minorHAnsi" w:cstheme="minorHAnsi"/>
        </w:rPr>
        <w:t xml:space="preserve"> researchers, and other persons in the conduct of research and data gathering; to aid in the development of appropriate regulations, guidelines, and standards; and for other similar purposes."</w:t>
      </w:r>
      <w:r w:rsidRPr="00A90910" w:rsidR="0C6B4E29">
        <w:rPr>
          <w:rFonts w:asciiTheme="minorHAnsi" w:hAnsiTheme="minorHAnsi" w:cstheme="minorHAnsi"/>
        </w:rPr>
        <w:t xml:space="preserve"> </w:t>
      </w:r>
      <w:r w:rsidRPr="00A90910">
        <w:rPr>
          <w:rFonts w:asciiTheme="minorHAnsi" w:hAnsiTheme="minorHAnsi" w:cstheme="minorHAnsi"/>
        </w:rPr>
        <w:t>Section 660</w:t>
      </w:r>
      <w:r w:rsidRPr="00A90910" w:rsidR="00484B05">
        <w:rPr>
          <w:rFonts w:asciiTheme="minorHAnsi" w:hAnsiTheme="minorHAnsi" w:cstheme="minorHAnsi"/>
        </w:rPr>
        <w:t>7</w:t>
      </w:r>
      <w:r w:rsidRPr="00A90910">
        <w:rPr>
          <w:rFonts w:asciiTheme="minorHAnsi" w:hAnsiTheme="minorHAnsi" w:cstheme="minorHAnsi"/>
        </w:rPr>
        <w:t xml:space="preserve"> of the PPA establishes a national policy to prevent or reduce pollution at the source whenever feasible. To further this goal, EPA </w:t>
      </w:r>
      <w:r w:rsidRPr="00A90910">
        <w:rPr>
          <w:rFonts w:asciiTheme="minorHAnsi" w:hAnsiTheme="minorHAnsi" w:cstheme="minorHAnsi"/>
          <w:spacing w:val="-2"/>
        </w:rPr>
        <w:t>collects and disseminates information</w:t>
      </w:r>
      <w:r w:rsidRPr="00A90910">
        <w:rPr>
          <w:rFonts w:asciiTheme="minorHAnsi" w:hAnsiTheme="minorHAnsi" w:cstheme="minorHAnsi"/>
        </w:rPr>
        <w:t xml:space="preserve"> intended to fulfill that responsibility in part and to provide a basis for measuring progress in pollution prevention.</w:t>
      </w:r>
      <w:r w:rsidRPr="00A90910" w:rsidR="005A01C6">
        <w:rPr>
          <w:rFonts w:asciiTheme="minorHAnsi" w:hAnsiTheme="minorHAnsi" w:cstheme="minorHAnsi"/>
        </w:rPr>
        <w:t xml:space="preserve"> </w:t>
      </w:r>
      <w:r w:rsidRPr="00A90910">
        <w:rPr>
          <w:rFonts w:asciiTheme="minorHAnsi" w:hAnsiTheme="minorHAnsi" w:cstheme="minorHAnsi"/>
        </w:rPr>
        <w:t xml:space="preserve">EPA’s regulations implementing TRI reporting are codified at 40 CFR part 372. Each covered facility must report on each listed chemical </w:t>
      </w:r>
      <w:r w:rsidRPr="00A90910">
        <w:rPr>
          <w:rFonts w:asciiTheme="minorHAnsi" w:hAnsiTheme="minorHAnsi" w:cstheme="minorHAnsi"/>
        </w:rPr>
        <w:t xml:space="preserve">manufactured, </w:t>
      </w:r>
      <w:r w:rsidRPr="00A90910" w:rsidR="006275DC">
        <w:rPr>
          <w:rFonts w:asciiTheme="minorHAnsi" w:hAnsiTheme="minorHAnsi" w:cstheme="minorHAnsi"/>
        </w:rPr>
        <w:t>processed,</w:t>
      </w:r>
      <w:r w:rsidRPr="00A90910">
        <w:rPr>
          <w:rFonts w:asciiTheme="minorHAnsi" w:hAnsiTheme="minorHAnsi" w:cstheme="minorHAnsi"/>
        </w:rPr>
        <w:t xml:space="preserve"> or otherwise used </w:t>
      </w:r>
      <w:r w:rsidRPr="00A90910">
        <w:rPr>
          <w:rFonts w:asciiTheme="minorHAnsi" w:hAnsiTheme="minorHAnsi" w:cstheme="minorHAnsi"/>
        </w:rPr>
        <w:t>in excess of</w:t>
      </w:r>
      <w:r w:rsidRPr="00A90910">
        <w:rPr>
          <w:rFonts w:asciiTheme="minorHAnsi" w:hAnsiTheme="minorHAnsi" w:cstheme="minorHAnsi"/>
        </w:rPr>
        <w:t xml:space="preserve"> the reporting thresholds established in EPCRA section 313(f)(1).</w:t>
      </w:r>
    </w:p>
    <w:p w:rsidR="00626F01" w:rsidRPr="00A90910" w:rsidP="00626F01" w14:paraId="3636A78D" w14:textId="4F765E50">
      <w:pPr>
        <w:spacing w:after="200" w:line="276" w:lineRule="auto"/>
        <w:rPr>
          <w:rFonts w:asciiTheme="minorHAnsi" w:hAnsiTheme="minorHAnsi" w:cstheme="minorBidi"/>
        </w:rPr>
      </w:pPr>
      <w:r w:rsidRPr="10FDB71D">
        <w:rPr>
          <w:rFonts w:asciiTheme="minorHAnsi" w:hAnsiTheme="minorHAnsi" w:cstheme="minorBidi"/>
        </w:rPr>
        <w:t xml:space="preserve">EPA established an alternate </w:t>
      </w:r>
      <w:r w:rsidRPr="10FDB71D">
        <w:rPr>
          <w:rFonts w:asciiTheme="minorHAnsi" w:hAnsiTheme="minorHAnsi" w:cstheme="minorBidi"/>
          <w:spacing w:val="-2"/>
        </w:rPr>
        <w:t>threshold</w:t>
      </w:r>
      <w:r>
        <w:rPr>
          <w:rStyle w:val="FootnoteReference"/>
          <w:rFonts w:asciiTheme="minorHAnsi" w:hAnsiTheme="minorHAnsi" w:cstheme="minorBidi"/>
          <w:spacing w:val="-2"/>
        </w:rPr>
        <w:footnoteReference w:id="7"/>
      </w:r>
      <w:r w:rsidRPr="10FDB71D">
        <w:rPr>
          <w:rFonts w:asciiTheme="minorHAnsi" w:hAnsiTheme="minorHAnsi" w:cstheme="minorBidi"/>
          <w:spacing w:val="-2"/>
        </w:rPr>
        <w:t xml:space="preserve"> under EPCRA </w:t>
      </w:r>
      <w:r w:rsidRPr="10FDB71D" w:rsidR="00EB7860">
        <w:rPr>
          <w:rFonts w:asciiTheme="minorHAnsi" w:hAnsiTheme="minorHAnsi" w:cstheme="minorBidi"/>
        </w:rPr>
        <w:t xml:space="preserve">section </w:t>
      </w:r>
      <w:r w:rsidRPr="10FDB71D">
        <w:rPr>
          <w:rFonts w:asciiTheme="minorHAnsi" w:hAnsiTheme="minorHAnsi" w:cstheme="minorBidi"/>
          <w:spacing w:val="-2"/>
        </w:rPr>
        <w:t xml:space="preserve">313(f)(2) for a category of facilities with </w:t>
      </w:r>
      <w:r w:rsidRPr="10FDB71D" w:rsidR="436E8282">
        <w:rPr>
          <w:rFonts w:asciiTheme="minorHAnsi" w:hAnsiTheme="minorHAnsi" w:cstheme="minorBidi"/>
          <w:spacing w:val="-2"/>
        </w:rPr>
        <w:t>smaller</w:t>
      </w:r>
      <w:r w:rsidRPr="10FDB71D">
        <w:rPr>
          <w:rFonts w:asciiTheme="minorHAnsi" w:hAnsiTheme="minorHAnsi" w:cstheme="minorBidi"/>
          <w:spacing w:val="-2"/>
        </w:rPr>
        <w:t xml:space="preserve"> amounts of a listed</w:t>
      </w:r>
      <w:r w:rsidRPr="10FDB71D">
        <w:rPr>
          <w:rFonts w:asciiTheme="minorHAnsi" w:hAnsiTheme="minorHAnsi" w:cstheme="minorBidi"/>
        </w:rPr>
        <w:t xml:space="preserve"> toxic chemical in wastes. A facility with such </w:t>
      </w:r>
      <w:r w:rsidRPr="10FDB71D" w:rsidR="10CF1DA4">
        <w:rPr>
          <w:rFonts w:asciiTheme="minorHAnsi" w:hAnsiTheme="minorHAnsi" w:cstheme="minorBidi"/>
        </w:rPr>
        <w:t>small</w:t>
      </w:r>
      <w:r w:rsidRPr="10FDB71D">
        <w:rPr>
          <w:rFonts w:asciiTheme="minorHAnsi" w:hAnsiTheme="minorHAnsi" w:cstheme="minorBidi"/>
        </w:rPr>
        <w:t>er amounts of listed chemicals in wastes may submit an EPA T</w:t>
      </w:r>
      <w:r w:rsidR="00862F30">
        <w:rPr>
          <w:rFonts w:asciiTheme="minorHAnsi" w:hAnsiTheme="minorHAnsi" w:cstheme="minorBidi"/>
        </w:rPr>
        <w:t>RI</w:t>
      </w:r>
      <w:r w:rsidRPr="10FDB71D">
        <w:rPr>
          <w:rFonts w:asciiTheme="minorHAnsi" w:hAnsiTheme="minorHAnsi" w:cstheme="minorBidi"/>
        </w:rPr>
        <w:t xml:space="preserve"> Form A for the reportable chemicals instead of a Form R for each reportable chemical. Note that a Form A may contain multiple chemicals. </w:t>
      </w:r>
      <w:r w:rsidRPr="10FDB71D">
        <w:rPr>
          <w:rFonts w:asciiTheme="minorHAnsi" w:hAnsiTheme="minorHAnsi" w:cstheme="minorBidi"/>
          <w:spacing w:val="-2"/>
        </w:rPr>
        <w:t>Form A submissions foster continued attention to chemical</w:t>
      </w:r>
      <w:r w:rsidRPr="10FDB71D">
        <w:rPr>
          <w:rFonts w:asciiTheme="minorHAnsi" w:hAnsiTheme="minorHAnsi" w:cstheme="minorBidi"/>
        </w:rPr>
        <w:t xml:space="preserve"> management practices and provide important facility identification information. With a Form A, EPA and the </w:t>
      </w:r>
      <w:r w:rsidRPr="10FDB71D">
        <w:rPr>
          <w:rFonts w:asciiTheme="minorHAnsi" w:hAnsiTheme="minorHAnsi" w:cstheme="minorBidi"/>
        </w:rPr>
        <w:t>general public</w:t>
      </w:r>
      <w:r w:rsidRPr="10FDB71D">
        <w:rPr>
          <w:rFonts w:asciiTheme="minorHAnsi" w:hAnsiTheme="minorHAnsi" w:cstheme="minorBidi"/>
        </w:rPr>
        <w:t xml:space="preserve"> receive a specific indication annually that a facility has a certain chemical; however, facilities provide less extensive reporting on chemicals when</w:t>
      </w:r>
      <w:r w:rsidRPr="10FDB71D" w:rsidR="00EB7860">
        <w:rPr>
          <w:rFonts w:asciiTheme="minorHAnsi" w:hAnsiTheme="minorHAnsi" w:cstheme="minorBidi"/>
        </w:rPr>
        <w:t xml:space="preserve"> using the alternate threshold</w:t>
      </w:r>
      <w:r w:rsidRPr="10FDB71D">
        <w:rPr>
          <w:rFonts w:asciiTheme="minorHAnsi" w:hAnsiTheme="minorHAnsi" w:cstheme="minorBidi"/>
        </w:rPr>
        <w:t>.</w:t>
      </w:r>
    </w:p>
    <w:p w:rsidR="00A64CE8" w:rsidRPr="00A90910" w:rsidP="00626F01" w14:paraId="27E696B8" w14:textId="0360DE23">
      <w:pPr>
        <w:spacing w:after="200" w:line="276" w:lineRule="auto"/>
        <w:rPr>
          <w:rFonts w:asciiTheme="minorHAnsi" w:hAnsiTheme="minorHAnsi" w:cstheme="minorHAnsi"/>
          <w:b/>
          <w:bCs/>
        </w:rPr>
      </w:pPr>
      <w:r w:rsidRPr="00A90910">
        <w:rPr>
          <w:rFonts w:asciiTheme="minorHAnsi" w:hAnsiTheme="minorHAnsi" w:cstheme="minorHAnsi"/>
        </w:rPr>
        <w:t xml:space="preserve">The information collected on the Form R, or alternatively on the shorter Form A, fulfills EPA’s responsibilities under EPCRA </w:t>
      </w:r>
      <w:r w:rsidRPr="00A90910" w:rsidR="00EB7860">
        <w:rPr>
          <w:rFonts w:asciiTheme="minorHAnsi" w:hAnsiTheme="minorHAnsi" w:cstheme="minorHAnsi"/>
        </w:rPr>
        <w:t xml:space="preserve">section </w:t>
      </w:r>
      <w:r w:rsidRPr="00A90910">
        <w:rPr>
          <w:rFonts w:asciiTheme="minorHAnsi" w:hAnsiTheme="minorHAnsi" w:cstheme="minorHAnsi"/>
        </w:rPr>
        <w:t>313(f)(2), addressing the statutory mandates and the public's right-to-know. Table 1 summarizes the information reported by facilities on the two types of TRI reporting forms.</w:t>
      </w:r>
    </w:p>
    <w:p w:rsidR="00A64CE8" w:rsidRPr="004D3E9B" w:rsidP="004D3E9B" w14:paraId="612139E7" w14:textId="46F13ADC">
      <w:pPr>
        <w:pStyle w:val="Heading4"/>
      </w:pPr>
      <w:r w:rsidRPr="004D3E9B">
        <w:t>Table 1</w:t>
      </w:r>
      <w:r w:rsidRPr="004D3E9B" w:rsidR="004A0C4E">
        <w:t xml:space="preserve">: </w:t>
      </w:r>
      <w:r w:rsidRPr="004D3E9B">
        <w:t xml:space="preserve">Form R and Form </w:t>
      </w:r>
      <w:r w:rsidRPr="004D3E9B">
        <w:t>A</w:t>
      </w:r>
      <w:r w:rsidRPr="004D3E9B">
        <w:t xml:space="preserve"> Information Collection</w:t>
      </w:r>
    </w:p>
    <w:tbl>
      <w:tblPr>
        <w:tblW w:w="10038" w:type="dxa"/>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1E0"/>
      </w:tblPr>
      <w:tblGrid>
        <w:gridCol w:w="7878"/>
        <w:gridCol w:w="1080"/>
        <w:gridCol w:w="1080"/>
      </w:tblGrid>
      <w:tr w14:paraId="52621F47" w14:textId="77777777" w:rsidTr="00483DA1">
        <w:tblPrEx>
          <w:tblW w:w="10038" w:type="dxa"/>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1E0"/>
        </w:tblPrEx>
        <w:trPr>
          <w:trHeight w:val="167"/>
          <w:jc w:val="center"/>
        </w:trPr>
        <w:tc>
          <w:tcPr>
            <w:tcW w:w="7878" w:type="dxa"/>
            <w:tcBorders>
              <w:top w:val="double" w:sz="4" w:space="0" w:color="auto"/>
            </w:tcBorders>
          </w:tcPr>
          <w:p w:rsidR="00A64CE8" w:rsidRPr="00A90910" w:rsidP="004A0C4E" w14:paraId="52B73A05" w14:textId="77777777">
            <w:pPr>
              <w:autoSpaceDE/>
              <w:autoSpaceDN/>
              <w:spacing w:after="0" w:line="259" w:lineRule="auto"/>
              <w:ind w:right="144"/>
              <w:jc w:val="center"/>
              <w:rPr>
                <w:rFonts w:asciiTheme="minorHAnsi" w:hAnsiTheme="minorHAnsi" w:cstheme="minorHAnsi"/>
                <w:b/>
              </w:rPr>
            </w:pPr>
            <w:r w:rsidRPr="00A90910">
              <w:rPr>
                <w:rFonts w:asciiTheme="minorHAnsi" w:hAnsiTheme="minorHAnsi" w:cstheme="minorHAnsi"/>
                <w:b/>
              </w:rPr>
              <w:t>Information Collected</w:t>
            </w:r>
          </w:p>
        </w:tc>
        <w:tc>
          <w:tcPr>
            <w:tcW w:w="1080" w:type="dxa"/>
            <w:tcBorders>
              <w:top w:val="double" w:sz="4" w:space="0" w:color="auto"/>
            </w:tcBorders>
          </w:tcPr>
          <w:p w:rsidR="00A64CE8" w:rsidRPr="00A90910" w:rsidP="004A0C4E" w14:paraId="5A39A942" w14:textId="77777777">
            <w:pPr>
              <w:spacing w:after="0" w:line="259" w:lineRule="auto"/>
              <w:jc w:val="center"/>
              <w:rPr>
                <w:rFonts w:asciiTheme="minorHAnsi" w:hAnsiTheme="minorHAnsi" w:cstheme="minorHAnsi"/>
                <w:b/>
              </w:rPr>
            </w:pPr>
            <w:r w:rsidRPr="00A90910">
              <w:rPr>
                <w:rFonts w:asciiTheme="minorHAnsi" w:hAnsiTheme="minorHAnsi" w:cstheme="minorHAnsi"/>
                <w:b/>
              </w:rPr>
              <w:t>Form R</w:t>
            </w:r>
          </w:p>
        </w:tc>
        <w:tc>
          <w:tcPr>
            <w:tcW w:w="1080" w:type="dxa"/>
            <w:tcBorders>
              <w:top w:val="double" w:sz="4" w:space="0" w:color="auto"/>
            </w:tcBorders>
          </w:tcPr>
          <w:p w:rsidR="00A64CE8" w:rsidRPr="00A90910" w:rsidP="004A0C4E" w14:paraId="711F21D7" w14:textId="77777777">
            <w:pPr>
              <w:spacing w:after="0" w:line="259" w:lineRule="auto"/>
              <w:jc w:val="center"/>
              <w:rPr>
                <w:rFonts w:asciiTheme="minorHAnsi" w:hAnsiTheme="minorHAnsi" w:cstheme="minorHAnsi"/>
                <w:b/>
              </w:rPr>
            </w:pPr>
            <w:r w:rsidRPr="00A90910">
              <w:rPr>
                <w:rFonts w:asciiTheme="minorHAnsi" w:hAnsiTheme="minorHAnsi" w:cstheme="minorHAnsi"/>
                <w:b/>
              </w:rPr>
              <w:t>Form A</w:t>
            </w:r>
          </w:p>
        </w:tc>
      </w:tr>
      <w:tr w14:paraId="05E996EA" w14:textId="77777777" w:rsidTr="00483DA1">
        <w:tblPrEx>
          <w:tblW w:w="10038" w:type="dxa"/>
          <w:jc w:val="center"/>
          <w:tblLook w:val="01E0"/>
        </w:tblPrEx>
        <w:trPr>
          <w:trHeight w:val="300"/>
          <w:jc w:val="center"/>
        </w:trPr>
        <w:tc>
          <w:tcPr>
            <w:tcW w:w="7878" w:type="dxa"/>
          </w:tcPr>
          <w:p w:rsidR="00A64CE8" w:rsidRPr="00A90910" w:rsidP="004A0C4E" w14:paraId="1956CF78" w14:textId="77777777">
            <w:pPr>
              <w:autoSpaceDE/>
              <w:autoSpaceDN/>
              <w:spacing w:after="0" w:line="259" w:lineRule="auto"/>
              <w:ind w:right="144"/>
              <w:rPr>
                <w:rFonts w:asciiTheme="minorHAnsi" w:hAnsiTheme="minorHAnsi" w:cstheme="minorHAnsi"/>
              </w:rPr>
            </w:pPr>
            <w:r w:rsidRPr="00A90910">
              <w:rPr>
                <w:rFonts w:asciiTheme="minorHAnsi" w:hAnsiTheme="minorHAnsi" w:cstheme="minorHAnsi"/>
              </w:rPr>
              <w:t>Location of facilities manufacturing, processing or otherwise using these chemicals</w:t>
            </w:r>
          </w:p>
        </w:tc>
        <w:tc>
          <w:tcPr>
            <w:tcW w:w="1080" w:type="dxa"/>
            <w:vAlign w:val="center"/>
          </w:tcPr>
          <w:p w:rsidR="00A64CE8" w:rsidRPr="00A90910" w:rsidP="004A0C4E" w14:paraId="3261FEEB"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747D4C6B"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r>
      <w:tr w14:paraId="0B3E179F" w14:textId="77777777" w:rsidTr="00483DA1">
        <w:tblPrEx>
          <w:tblW w:w="10038" w:type="dxa"/>
          <w:jc w:val="center"/>
          <w:tblLook w:val="01E0"/>
        </w:tblPrEx>
        <w:trPr>
          <w:trHeight w:val="588"/>
          <w:jc w:val="center"/>
        </w:trPr>
        <w:tc>
          <w:tcPr>
            <w:tcW w:w="7878" w:type="dxa"/>
          </w:tcPr>
          <w:p w:rsidR="00A64CE8" w:rsidRPr="00A90910" w:rsidP="004A0C4E" w14:paraId="6D4F542A" w14:textId="77777777">
            <w:pPr>
              <w:autoSpaceDE/>
              <w:autoSpaceDN/>
              <w:spacing w:after="0" w:line="259" w:lineRule="auto"/>
              <w:ind w:right="144"/>
              <w:rPr>
                <w:rFonts w:asciiTheme="minorHAnsi" w:hAnsiTheme="minorHAnsi" w:cstheme="minorHAnsi"/>
              </w:rPr>
            </w:pPr>
            <w:r w:rsidRPr="00A90910">
              <w:rPr>
                <w:rFonts w:asciiTheme="minorHAnsi" w:hAnsiTheme="minorHAnsi" w:cstheme="minorHAnsi"/>
              </w:rPr>
              <w:t xml:space="preserve">Indication that the chemicals are being manufactured, </w:t>
            </w:r>
            <w:r w:rsidRPr="00A90910">
              <w:rPr>
                <w:rFonts w:asciiTheme="minorHAnsi" w:hAnsiTheme="minorHAnsi" w:cstheme="minorHAnsi"/>
              </w:rPr>
              <w:t>processed</w:t>
            </w:r>
            <w:r w:rsidRPr="00A90910">
              <w:rPr>
                <w:rFonts w:asciiTheme="minorHAnsi" w:hAnsiTheme="minorHAnsi" w:cstheme="minorHAnsi"/>
              </w:rPr>
              <w:t xml:space="preserve"> or otherwise used at current reporting thresholds</w:t>
            </w:r>
          </w:p>
        </w:tc>
        <w:tc>
          <w:tcPr>
            <w:tcW w:w="1080" w:type="dxa"/>
            <w:vAlign w:val="center"/>
          </w:tcPr>
          <w:p w:rsidR="00A64CE8" w:rsidRPr="00A90910" w:rsidP="004A0C4E" w14:paraId="175CC233"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5C92EA94"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r>
      <w:tr w14:paraId="2434D53F" w14:textId="77777777" w:rsidTr="00483DA1">
        <w:tblPrEx>
          <w:tblW w:w="10038" w:type="dxa"/>
          <w:jc w:val="center"/>
          <w:tblLook w:val="01E0"/>
        </w:tblPrEx>
        <w:trPr>
          <w:jc w:val="center"/>
        </w:trPr>
        <w:tc>
          <w:tcPr>
            <w:tcW w:w="7878" w:type="dxa"/>
          </w:tcPr>
          <w:p w:rsidR="00A64CE8" w:rsidRPr="00A90910" w:rsidP="004A0C4E" w14:paraId="681CD8CB" w14:textId="77777777">
            <w:pPr>
              <w:spacing w:after="0" w:line="259" w:lineRule="auto"/>
              <w:rPr>
                <w:rFonts w:asciiTheme="minorHAnsi" w:hAnsiTheme="minorHAnsi" w:cstheme="minorHAnsi"/>
              </w:rPr>
            </w:pPr>
            <w:r w:rsidRPr="00A90910">
              <w:rPr>
                <w:rFonts w:asciiTheme="minorHAnsi" w:hAnsiTheme="minorHAnsi" w:cstheme="minorHAnsi"/>
              </w:rPr>
              <w:t>Certification that the sum of amounts of the chemical in releases and waste did not exceed the appropriate Non-PBT or PBT (lead in stainless steel, brass, or bronze alloy) release and waste annual reportable amounts for that reporting year</w:t>
            </w:r>
          </w:p>
        </w:tc>
        <w:tc>
          <w:tcPr>
            <w:tcW w:w="1080" w:type="dxa"/>
            <w:vAlign w:val="center"/>
          </w:tcPr>
          <w:p w:rsidR="00A64CE8" w:rsidRPr="00A90910" w:rsidP="004A0C4E" w14:paraId="35B5E021" w14:textId="77777777">
            <w:pPr>
              <w:spacing w:after="0" w:line="259" w:lineRule="auto"/>
              <w:jc w:val="center"/>
              <w:rPr>
                <w:rFonts w:asciiTheme="minorHAnsi" w:hAnsiTheme="minorHAnsi" w:cstheme="minorHAnsi"/>
              </w:rPr>
            </w:pPr>
          </w:p>
        </w:tc>
        <w:tc>
          <w:tcPr>
            <w:tcW w:w="1080" w:type="dxa"/>
            <w:vAlign w:val="center"/>
          </w:tcPr>
          <w:p w:rsidR="00A64CE8" w:rsidRPr="00A90910" w:rsidP="004A0C4E" w14:paraId="1D64198C"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r>
      <w:tr w14:paraId="3FE87319" w14:textId="77777777" w:rsidTr="00483DA1">
        <w:tblPrEx>
          <w:tblW w:w="10038" w:type="dxa"/>
          <w:jc w:val="center"/>
          <w:tblLook w:val="01E0"/>
        </w:tblPrEx>
        <w:trPr>
          <w:trHeight w:val="54"/>
          <w:jc w:val="center"/>
        </w:trPr>
        <w:tc>
          <w:tcPr>
            <w:tcW w:w="7878" w:type="dxa"/>
          </w:tcPr>
          <w:p w:rsidR="00A64CE8" w:rsidRPr="00A90910" w:rsidP="004A0C4E" w14:paraId="19E58D02" w14:textId="77777777">
            <w:pPr>
              <w:spacing w:after="0" w:line="259" w:lineRule="auto"/>
              <w:rPr>
                <w:rFonts w:asciiTheme="minorHAnsi" w:hAnsiTheme="minorHAnsi" w:cstheme="minorHAnsi"/>
              </w:rPr>
            </w:pPr>
            <w:r w:rsidRPr="00A90910">
              <w:rPr>
                <w:rFonts w:asciiTheme="minorHAnsi" w:hAnsiTheme="minorHAnsi" w:cstheme="minorHAnsi"/>
              </w:rPr>
              <w:t>Accounting of quantities of chemicals entering environmental mediums on</w:t>
            </w:r>
            <w:r w:rsidRPr="00A90910" w:rsidR="00BB5A26">
              <w:rPr>
                <w:rFonts w:asciiTheme="minorHAnsi" w:hAnsiTheme="minorHAnsi" w:cstheme="minorHAnsi"/>
              </w:rPr>
              <w:t xml:space="preserve"> </w:t>
            </w:r>
            <w:r w:rsidRPr="00A90910">
              <w:rPr>
                <w:rFonts w:asciiTheme="minorHAnsi" w:hAnsiTheme="minorHAnsi" w:cstheme="minorHAnsi"/>
              </w:rPr>
              <w:t>site</w:t>
            </w:r>
          </w:p>
        </w:tc>
        <w:tc>
          <w:tcPr>
            <w:tcW w:w="1080" w:type="dxa"/>
            <w:vAlign w:val="center"/>
          </w:tcPr>
          <w:p w:rsidR="00A64CE8" w:rsidRPr="00A90910" w:rsidP="004A0C4E" w14:paraId="165F4545"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5FF11CBD" w14:textId="77777777">
            <w:pPr>
              <w:spacing w:after="0" w:line="259" w:lineRule="auto"/>
              <w:jc w:val="center"/>
              <w:rPr>
                <w:rFonts w:asciiTheme="minorHAnsi" w:hAnsiTheme="minorHAnsi" w:cstheme="minorHAnsi"/>
              </w:rPr>
            </w:pPr>
          </w:p>
        </w:tc>
      </w:tr>
      <w:tr w14:paraId="49AAB744" w14:textId="77777777" w:rsidTr="00483DA1">
        <w:tblPrEx>
          <w:tblW w:w="10038" w:type="dxa"/>
          <w:jc w:val="center"/>
          <w:tblLook w:val="01E0"/>
        </w:tblPrEx>
        <w:trPr>
          <w:trHeight w:val="54"/>
          <w:jc w:val="center"/>
        </w:trPr>
        <w:tc>
          <w:tcPr>
            <w:tcW w:w="7878" w:type="dxa"/>
          </w:tcPr>
          <w:p w:rsidR="00A64CE8" w:rsidRPr="00A90910" w:rsidP="004A0C4E" w14:paraId="53946A43" w14:textId="443ED72F">
            <w:pPr>
              <w:spacing w:after="0" w:line="259" w:lineRule="auto"/>
              <w:rPr>
                <w:rFonts w:asciiTheme="minorHAnsi" w:hAnsiTheme="minorHAnsi" w:cstheme="minorHAnsi"/>
              </w:rPr>
            </w:pPr>
            <w:r w:rsidRPr="00A90910">
              <w:rPr>
                <w:rFonts w:asciiTheme="minorHAnsi" w:hAnsiTheme="minorHAnsi" w:cstheme="minorHAnsi"/>
              </w:rPr>
              <w:t>Disclosure of chemical transfers to off</w:t>
            </w:r>
            <w:r w:rsidRPr="00A90910" w:rsidR="00955076">
              <w:rPr>
                <w:rFonts w:asciiTheme="minorHAnsi" w:hAnsiTheme="minorHAnsi" w:cstheme="minorHAnsi"/>
              </w:rPr>
              <w:t>-</w:t>
            </w:r>
            <w:r w:rsidRPr="00A90910">
              <w:rPr>
                <w:rFonts w:asciiTheme="minorHAnsi" w:hAnsiTheme="minorHAnsi" w:cstheme="minorHAnsi"/>
              </w:rPr>
              <w:t>site locations</w:t>
            </w:r>
          </w:p>
        </w:tc>
        <w:tc>
          <w:tcPr>
            <w:tcW w:w="1080" w:type="dxa"/>
            <w:vAlign w:val="center"/>
          </w:tcPr>
          <w:p w:rsidR="00A64CE8" w:rsidRPr="00A90910" w:rsidP="004A0C4E" w14:paraId="7FBD608E"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1F2E2E16" w14:textId="77777777">
            <w:pPr>
              <w:spacing w:after="0" w:line="259" w:lineRule="auto"/>
              <w:jc w:val="center"/>
              <w:rPr>
                <w:rFonts w:asciiTheme="minorHAnsi" w:hAnsiTheme="minorHAnsi" w:cstheme="minorHAnsi"/>
              </w:rPr>
            </w:pPr>
          </w:p>
        </w:tc>
      </w:tr>
      <w:tr w14:paraId="3DC9EE86" w14:textId="77777777" w:rsidTr="00483DA1">
        <w:tblPrEx>
          <w:tblW w:w="10038" w:type="dxa"/>
          <w:jc w:val="center"/>
          <w:tblLook w:val="01E0"/>
        </w:tblPrEx>
        <w:trPr>
          <w:trHeight w:val="54"/>
          <w:jc w:val="center"/>
        </w:trPr>
        <w:tc>
          <w:tcPr>
            <w:tcW w:w="7878" w:type="dxa"/>
          </w:tcPr>
          <w:p w:rsidR="00A64CE8" w:rsidRPr="00A90910" w:rsidP="004A0C4E" w14:paraId="35458B2A" w14:textId="77777777">
            <w:pPr>
              <w:spacing w:after="0" w:line="259" w:lineRule="auto"/>
              <w:rPr>
                <w:rFonts w:asciiTheme="minorHAnsi" w:hAnsiTheme="minorHAnsi" w:cstheme="minorHAnsi"/>
              </w:rPr>
            </w:pPr>
            <w:r w:rsidRPr="00A90910">
              <w:rPr>
                <w:rFonts w:asciiTheme="minorHAnsi" w:hAnsiTheme="minorHAnsi" w:cstheme="minorHAnsi"/>
              </w:rPr>
              <w:t>Description of on</w:t>
            </w:r>
            <w:r w:rsidRPr="00A90910" w:rsidR="00BB5A26">
              <w:rPr>
                <w:rFonts w:asciiTheme="minorHAnsi" w:hAnsiTheme="minorHAnsi" w:cstheme="minorHAnsi"/>
              </w:rPr>
              <w:t>-</w:t>
            </w:r>
            <w:r w:rsidRPr="00A90910">
              <w:rPr>
                <w:rFonts w:asciiTheme="minorHAnsi" w:hAnsiTheme="minorHAnsi" w:cstheme="minorHAnsi"/>
              </w:rPr>
              <w:t>site waste treatment, energy recovery, and recycling processes</w:t>
            </w:r>
          </w:p>
        </w:tc>
        <w:tc>
          <w:tcPr>
            <w:tcW w:w="1080" w:type="dxa"/>
            <w:vAlign w:val="center"/>
          </w:tcPr>
          <w:p w:rsidR="00A64CE8" w:rsidRPr="00A90910" w:rsidP="004A0C4E" w14:paraId="47F88D78"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25580BD0" w14:textId="77777777">
            <w:pPr>
              <w:spacing w:after="0" w:line="259" w:lineRule="auto"/>
              <w:jc w:val="center"/>
              <w:rPr>
                <w:rFonts w:asciiTheme="minorHAnsi" w:hAnsiTheme="minorHAnsi" w:cstheme="minorHAnsi"/>
              </w:rPr>
            </w:pPr>
          </w:p>
        </w:tc>
      </w:tr>
      <w:tr w14:paraId="32F1B00B" w14:textId="77777777" w:rsidTr="00483DA1">
        <w:tblPrEx>
          <w:tblW w:w="10038" w:type="dxa"/>
          <w:jc w:val="center"/>
          <w:tblLook w:val="01E0"/>
        </w:tblPrEx>
        <w:trPr>
          <w:trHeight w:val="54"/>
          <w:jc w:val="center"/>
        </w:trPr>
        <w:tc>
          <w:tcPr>
            <w:tcW w:w="7878" w:type="dxa"/>
          </w:tcPr>
          <w:p w:rsidR="00A64CE8" w:rsidRPr="00A90910" w:rsidP="004A0C4E" w14:paraId="06D05ADB" w14:textId="77777777">
            <w:pPr>
              <w:spacing w:after="0" w:line="259" w:lineRule="auto"/>
              <w:rPr>
                <w:rFonts w:asciiTheme="minorHAnsi" w:hAnsiTheme="minorHAnsi" w:cstheme="minorHAnsi"/>
              </w:rPr>
            </w:pPr>
            <w:r w:rsidRPr="00A90910">
              <w:rPr>
                <w:rFonts w:asciiTheme="minorHAnsi" w:hAnsiTheme="minorHAnsi" w:cstheme="minorHAnsi"/>
              </w:rPr>
              <w:t>Accounting of other disposal, source reduction and recycling activities</w:t>
            </w:r>
          </w:p>
        </w:tc>
        <w:tc>
          <w:tcPr>
            <w:tcW w:w="1080" w:type="dxa"/>
            <w:vAlign w:val="center"/>
          </w:tcPr>
          <w:p w:rsidR="00A64CE8" w:rsidRPr="00A90910" w:rsidP="004A0C4E" w14:paraId="023A44AD"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vAlign w:val="center"/>
          </w:tcPr>
          <w:p w:rsidR="00A64CE8" w:rsidRPr="00A90910" w:rsidP="004A0C4E" w14:paraId="10694E68" w14:textId="77777777">
            <w:pPr>
              <w:spacing w:after="0" w:line="259" w:lineRule="auto"/>
              <w:jc w:val="center"/>
              <w:rPr>
                <w:rFonts w:asciiTheme="minorHAnsi" w:hAnsiTheme="minorHAnsi" w:cstheme="minorHAnsi"/>
              </w:rPr>
            </w:pPr>
          </w:p>
        </w:tc>
      </w:tr>
      <w:tr w14:paraId="692B827C" w14:textId="77777777" w:rsidTr="00483DA1">
        <w:tblPrEx>
          <w:tblW w:w="10038" w:type="dxa"/>
          <w:jc w:val="center"/>
          <w:tblLook w:val="01E0"/>
        </w:tblPrEx>
        <w:trPr>
          <w:trHeight w:val="54"/>
          <w:jc w:val="center"/>
        </w:trPr>
        <w:tc>
          <w:tcPr>
            <w:tcW w:w="7878" w:type="dxa"/>
            <w:tcBorders>
              <w:bottom w:val="double" w:sz="4" w:space="0" w:color="auto"/>
            </w:tcBorders>
          </w:tcPr>
          <w:p w:rsidR="00A64CE8" w:rsidRPr="00A90910" w:rsidP="004A0C4E" w14:paraId="7CFB72AE" w14:textId="77777777">
            <w:pPr>
              <w:spacing w:after="0" w:line="259" w:lineRule="auto"/>
              <w:rPr>
                <w:rFonts w:asciiTheme="minorHAnsi" w:hAnsiTheme="minorHAnsi" w:cstheme="minorHAnsi"/>
              </w:rPr>
            </w:pPr>
            <w:r w:rsidRPr="00A90910">
              <w:rPr>
                <w:rFonts w:asciiTheme="minorHAnsi" w:hAnsiTheme="minorHAnsi" w:cstheme="minorHAnsi"/>
              </w:rPr>
              <w:t xml:space="preserve">Additional optional information on source reduction, </w:t>
            </w:r>
            <w:r w:rsidRPr="00A90910">
              <w:rPr>
                <w:rFonts w:asciiTheme="minorHAnsi" w:hAnsiTheme="minorHAnsi" w:cstheme="minorHAnsi"/>
              </w:rPr>
              <w:t>recycling</w:t>
            </w:r>
            <w:r w:rsidRPr="00A90910">
              <w:rPr>
                <w:rFonts w:asciiTheme="minorHAnsi" w:hAnsiTheme="minorHAnsi" w:cstheme="minorHAnsi"/>
              </w:rPr>
              <w:t xml:space="preserve"> and pollution control activities</w:t>
            </w:r>
          </w:p>
        </w:tc>
        <w:tc>
          <w:tcPr>
            <w:tcW w:w="1080" w:type="dxa"/>
            <w:tcBorders>
              <w:bottom w:val="double" w:sz="4" w:space="0" w:color="auto"/>
            </w:tcBorders>
            <w:vAlign w:val="center"/>
          </w:tcPr>
          <w:p w:rsidR="00A64CE8" w:rsidRPr="00A90910" w:rsidP="004A0C4E" w14:paraId="556B7180" w14:textId="77777777">
            <w:pPr>
              <w:spacing w:after="0" w:line="259" w:lineRule="auto"/>
              <w:jc w:val="center"/>
              <w:rPr>
                <w:rFonts w:asciiTheme="minorHAnsi" w:hAnsiTheme="minorHAnsi" w:cstheme="minorHAnsi"/>
              </w:rPr>
            </w:pPr>
            <w:r w:rsidRPr="00A90910">
              <w:rPr>
                <w:rFonts w:asciiTheme="minorHAnsi" w:hAnsiTheme="minorHAnsi" w:cstheme="minorHAnsi"/>
              </w:rPr>
              <w:t>√</w:t>
            </w:r>
          </w:p>
        </w:tc>
        <w:tc>
          <w:tcPr>
            <w:tcW w:w="1080" w:type="dxa"/>
            <w:tcBorders>
              <w:bottom w:val="double" w:sz="4" w:space="0" w:color="auto"/>
            </w:tcBorders>
            <w:vAlign w:val="center"/>
          </w:tcPr>
          <w:p w:rsidR="00A64CE8" w:rsidRPr="00A90910" w:rsidP="004A0C4E" w14:paraId="15EE11BF" w14:textId="77777777">
            <w:pPr>
              <w:spacing w:after="0" w:line="259" w:lineRule="auto"/>
              <w:jc w:val="center"/>
              <w:rPr>
                <w:rFonts w:asciiTheme="minorHAnsi" w:hAnsiTheme="minorHAnsi" w:cstheme="minorHAnsi"/>
              </w:rPr>
            </w:pPr>
          </w:p>
        </w:tc>
      </w:tr>
    </w:tbl>
    <w:p w:rsidR="00626F01" w:rsidRPr="00995B9C" w:rsidP="00A90910" w14:paraId="385043F7" w14:textId="77777777">
      <w:pPr>
        <w:pStyle w:val="Heading2"/>
      </w:pPr>
      <w:r w:rsidRPr="00995B9C">
        <w:t>2. Indicate how, by whom, and for what purpose the information is to be used. Except for a new collection, indicate the actual use the agency has made of the information received from the current collection.</w:t>
      </w:r>
    </w:p>
    <w:p w:rsidR="00626F01" w:rsidRPr="00A90910" w:rsidP="00626F01" w14:paraId="7FF7DEB8" w14:textId="4883E562">
      <w:pPr>
        <w:spacing w:after="200" w:line="276" w:lineRule="auto"/>
        <w:rPr>
          <w:rFonts w:asciiTheme="minorHAnsi" w:hAnsiTheme="minorHAnsi" w:cstheme="minorBidi"/>
          <w:b/>
        </w:rPr>
      </w:pPr>
      <w:r w:rsidRPr="10FDB71D">
        <w:rPr>
          <w:rFonts w:asciiTheme="minorHAnsi" w:hAnsiTheme="minorHAnsi" w:cstheme="minorBidi"/>
        </w:rPr>
        <w:t>The overall goal of the T</w:t>
      </w:r>
      <w:r w:rsidR="00862F30">
        <w:rPr>
          <w:rFonts w:asciiTheme="minorHAnsi" w:hAnsiTheme="minorHAnsi" w:cstheme="minorBidi"/>
        </w:rPr>
        <w:t>RI</w:t>
      </w:r>
      <w:r w:rsidRPr="10FDB71D">
        <w:rPr>
          <w:rFonts w:asciiTheme="minorHAnsi" w:hAnsiTheme="minorHAnsi" w:cstheme="minorBidi"/>
        </w:rPr>
        <w:t xml:space="preserve"> Program is to provide communities with information about toxic chemical releases and other waste management activities and to support informed decision making by industry, government, non-governmental organizations, and the public.</w:t>
      </w:r>
      <w:r>
        <w:rPr>
          <w:rStyle w:val="FootnoteReference"/>
          <w:rFonts w:asciiTheme="minorHAnsi" w:hAnsiTheme="minorHAnsi" w:cstheme="minorBidi"/>
        </w:rPr>
        <w:footnoteReference w:id="8"/>
      </w:r>
      <w:r w:rsidRPr="10FDB71D">
        <w:rPr>
          <w:rFonts w:asciiTheme="minorHAnsi" w:hAnsiTheme="minorHAnsi" w:cstheme="minorBidi"/>
        </w:rPr>
        <w:t xml:space="preserve"> The Program’s success is due, in large part, to </w:t>
      </w:r>
      <w:r w:rsidRPr="10FDB71D" w:rsidR="509AF805">
        <w:rPr>
          <w:rFonts w:asciiTheme="minorHAnsi" w:hAnsiTheme="minorHAnsi" w:cstheme="minorBidi"/>
        </w:rPr>
        <w:t xml:space="preserve">EPCRA’s </w:t>
      </w:r>
      <w:r w:rsidRPr="10FDB71D">
        <w:rPr>
          <w:rFonts w:asciiTheme="minorHAnsi" w:hAnsiTheme="minorHAnsi" w:cstheme="minorBidi"/>
        </w:rPr>
        <w:t xml:space="preserve">right-to-know provisions. By requiring that the resulting data be made publicly available "by electronic and other means," Congress ensured that the </w:t>
      </w:r>
      <w:r w:rsidRPr="10FDB71D">
        <w:rPr>
          <w:rFonts w:asciiTheme="minorHAnsi" w:hAnsiTheme="minorHAnsi" w:cstheme="minorBidi"/>
        </w:rPr>
        <w:t>general public</w:t>
      </w:r>
      <w:r w:rsidRPr="10FDB71D">
        <w:rPr>
          <w:rFonts w:asciiTheme="minorHAnsi" w:hAnsiTheme="minorHAnsi" w:cstheme="minorBidi"/>
        </w:rPr>
        <w:t xml:space="preserve">, the media, environmental </w:t>
      </w:r>
      <w:r w:rsidR="00197994">
        <w:rPr>
          <w:rFonts w:asciiTheme="minorHAnsi" w:hAnsiTheme="minorHAnsi" w:cstheme="minorBidi"/>
        </w:rPr>
        <w:t>and public interest groups</w:t>
      </w:r>
      <w:r w:rsidRPr="10FDB71D">
        <w:rPr>
          <w:rFonts w:asciiTheme="minorHAnsi" w:hAnsiTheme="minorHAnsi" w:cstheme="minorBidi"/>
        </w:rPr>
        <w:t xml:space="preserve">, researchers, the business community, and others could evaluate and influence industry's efforts to manage toxic </w:t>
      </w:r>
      <w:r w:rsidRPr="10FDB71D" w:rsidR="00524BBA">
        <w:rPr>
          <w:rFonts w:asciiTheme="minorHAnsi" w:hAnsiTheme="minorHAnsi" w:cstheme="minorBidi"/>
        </w:rPr>
        <w:t>emissions. Consequently</w:t>
      </w:r>
      <w:r w:rsidRPr="10FDB71D">
        <w:rPr>
          <w:rFonts w:asciiTheme="minorHAnsi" w:hAnsiTheme="minorHAnsi" w:cstheme="minorBidi"/>
        </w:rPr>
        <w:t xml:space="preserve">, EPA makes available data collected under EPCRA </w:t>
      </w:r>
      <w:r w:rsidRPr="10FDB71D" w:rsidR="00EB7860">
        <w:rPr>
          <w:rFonts w:asciiTheme="minorHAnsi" w:hAnsiTheme="minorHAnsi" w:cstheme="minorBidi"/>
        </w:rPr>
        <w:t xml:space="preserve">section </w:t>
      </w:r>
      <w:r w:rsidRPr="10FDB71D">
        <w:rPr>
          <w:rFonts w:asciiTheme="minorHAnsi" w:hAnsiTheme="minorHAnsi" w:cstheme="minorBidi"/>
        </w:rPr>
        <w:t xml:space="preserve">313 and PPA </w:t>
      </w:r>
      <w:r w:rsidRPr="10FDB71D" w:rsidR="00EB7860">
        <w:rPr>
          <w:rFonts w:asciiTheme="minorHAnsi" w:hAnsiTheme="minorHAnsi" w:cstheme="minorBidi"/>
        </w:rPr>
        <w:t xml:space="preserve">section </w:t>
      </w:r>
      <w:r w:rsidRPr="10FDB71D">
        <w:rPr>
          <w:rFonts w:asciiTheme="minorHAnsi" w:hAnsiTheme="minorHAnsi" w:cstheme="minorBidi"/>
        </w:rPr>
        <w:t xml:space="preserve">6607 through </w:t>
      </w:r>
      <w:r w:rsidRPr="10FDB71D" w:rsidR="007478B0">
        <w:rPr>
          <w:rFonts w:asciiTheme="minorHAnsi" w:hAnsiTheme="minorHAnsi" w:cstheme="minorBidi"/>
        </w:rPr>
        <w:t xml:space="preserve">data </w:t>
      </w:r>
      <w:r w:rsidRPr="10FDB71D">
        <w:rPr>
          <w:rFonts w:asciiTheme="minorHAnsi" w:hAnsiTheme="minorHAnsi" w:cstheme="minorBidi"/>
        </w:rPr>
        <w:t xml:space="preserve">access tools such as EPA's Envirofacts, TRI Explorer, </w:t>
      </w:r>
      <w:r w:rsidRPr="10FDB71D" w:rsidR="0012120C">
        <w:rPr>
          <w:rFonts w:asciiTheme="minorHAnsi" w:hAnsiTheme="minorHAnsi" w:cstheme="minorBidi"/>
        </w:rPr>
        <w:t xml:space="preserve">and </w:t>
      </w:r>
      <w:r w:rsidRPr="10FDB71D" w:rsidR="00BF509F">
        <w:rPr>
          <w:rFonts w:asciiTheme="minorHAnsi" w:hAnsiTheme="minorHAnsi" w:cstheme="minorBidi"/>
        </w:rPr>
        <w:t>TRI Toxics Tracker</w:t>
      </w:r>
      <w:r w:rsidRPr="10FDB71D" w:rsidR="0012120C">
        <w:rPr>
          <w:rFonts w:asciiTheme="minorHAnsi" w:hAnsiTheme="minorHAnsi" w:cstheme="minorBidi"/>
        </w:rPr>
        <w:t>.</w:t>
      </w:r>
      <w:r w:rsidR="00A01BF5">
        <w:rPr>
          <w:rFonts w:asciiTheme="minorHAnsi" w:hAnsiTheme="minorHAnsi" w:cstheme="minorBidi"/>
        </w:rPr>
        <w:t xml:space="preserve"> </w:t>
      </w:r>
      <w:r w:rsidRPr="10FDB71D">
        <w:rPr>
          <w:rFonts w:asciiTheme="minorHAnsi" w:hAnsiTheme="minorHAnsi" w:cstheme="minorBidi"/>
        </w:rPr>
        <w:t xml:space="preserve">The TRI Program now provides the TRI Preliminary Dataset within weeks after the annual July 1 TRI reporting deadline. </w:t>
      </w:r>
      <w:r w:rsidRPr="10FDB71D" w:rsidR="3AD4698C">
        <w:rPr>
          <w:rFonts w:asciiTheme="minorHAnsi" w:hAnsiTheme="minorHAnsi" w:cstheme="minorBidi"/>
        </w:rPr>
        <w:t>Each</w:t>
      </w:r>
      <w:r w:rsidRPr="10FDB71D">
        <w:rPr>
          <w:rFonts w:asciiTheme="minorHAnsi" w:hAnsiTheme="minorHAnsi" w:cstheme="minorBidi"/>
        </w:rPr>
        <w:t xml:space="preserve"> release consists of downloadable files </w:t>
      </w:r>
      <w:r w:rsidRPr="10FDB71D" w:rsidR="2912D7B4">
        <w:rPr>
          <w:rFonts w:asciiTheme="minorHAnsi" w:hAnsiTheme="minorHAnsi" w:cstheme="minorBidi"/>
        </w:rPr>
        <w:t xml:space="preserve">provided </w:t>
      </w:r>
      <w:r w:rsidRPr="10FDB71D">
        <w:rPr>
          <w:rFonts w:asciiTheme="minorHAnsi" w:hAnsiTheme="minorHAnsi" w:cstheme="minorBidi"/>
        </w:rPr>
        <w:t xml:space="preserve">on the TRI </w:t>
      </w:r>
      <w:r w:rsidRPr="10FDB71D" w:rsidR="00082560">
        <w:rPr>
          <w:rFonts w:asciiTheme="minorHAnsi" w:hAnsiTheme="minorHAnsi" w:cstheme="minorBidi"/>
        </w:rPr>
        <w:t>w</w:t>
      </w:r>
      <w:r w:rsidRPr="10FDB71D">
        <w:rPr>
          <w:rFonts w:asciiTheme="minorHAnsi" w:hAnsiTheme="minorHAnsi" w:cstheme="minorBidi"/>
        </w:rPr>
        <w:t>ebsite (</w:t>
      </w:r>
      <w:r w:rsidRPr="10FDB71D" w:rsidR="2D771659">
        <w:rPr>
          <w:rFonts w:asciiTheme="minorHAnsi" w:hAnsiTheme="minorHAnsi" w:cstheme="minorBidi"/>
        </w:rPr>
        <w:t>and</w:t>
      </w:r>
      <w:r w:rsidRPr="10FDB71D">
        <w:rPr>
          <w:rFonts w:asciiTheme="minorHAnsi" w:hAnsiTheme="minorHAnsi" w:cstheme="minorBidi"/>
        </w:rPr>
        <w:t xml:space="preserve"> accessible through Data.gov), as well as updated online data access tools</w:t>
      </w:r>
      <w:r w:rsidRPr="10FDB71D" w:rsidR="00EB7860">
        <w:rPr>
          <w:rFonts w:asciiTheme="minorHAnsi" w:hAnsiTheme="minorHAnsi" w:cstheme="minorBidi"/>
        </w:rPr>
        <w:t>.</w:t>
      </w:r>
    </w:p>
    <w:p w:rsidR="00CB203C" w:rsidP="00626F01" w14:paraId="25177A9A" w14:textId="430DB48B">
      <w:pPr>
        <w:spacing w:after="200" w:line="276" w:lineRule="auto"/>
        <w:rPr>
          <w:rFonts w:asciiTheme="minorHAnsi" w:hAnsiTheme="minorHAnsi" w:cstheme="minorBidi"/>
        </w:rPr>
      </w:pPr>
      <w:r w:rsidRPr="10FDB71D">
        <w:rPr>
          <w:rFonts w:asciiTheme="minorHAnsi" w:hAnsiTheme="minorHAnsi" w:cstheme="minorBidi"/>
        </w:rPr>
        <w:t xml:space="preserve">EPA generally makes available the annual TRI National Analysis and the final dataset used for that analysis within </w:t>
      </w:r>
      <w:r w:rsidRPr="10FDB71D" w:rsidR="002274BB">
        <w:rPr>
          <w:rFonts w:asciiTheme="minorHAnsi" w:hAnsiTheme="minorHAnsi" w:cstheme="minorBidi"/>
        </w:rPr>
        <w:t>seven</w:t>
      </w:r>
      <w:r w:rsidRPr="10FDB71D">
        <w:rPr>
          <w:rFonts w:asciiTheme="minorHAnsi" w:hAnsiTheme="minorHAnsi" w:cstheme="minorBidi"/>
        </w:rPr>
        <w:t xml:space="preserve"> months after the reporting deadline. In addition to providing information to the public via electronic means, EPA also conducts outreach activities to make key groups and the public aware of TRI. Libraries in communities across the United States (in particular, members of the </w:t>
      </w:r>
      <w:r w:rsidRPr="00CA2CB7">
        <w:rPr>
          <w:rFonts w:asciiTheme="minorHAnsi" w:hAnsiTheme="minorHAnsi" w:cstheme="minorBidi"/>
        </w:rPr>
        <w:t>Federal Depository Library Program</w:t>
      </w:r>
      <w:r>
        <w:rPr>
          <w:rStyle w:val="FootnoteReference"/>
        </w:rPr>
        <w:footnoteReference w:id="9"/>
      </w:r>
      <w:r w:rsidRPr="10FDB71D">
        <w:rPr>
          <w:rFonts w:asciiTheme="minorHAnsi" w:hAnsiTheme="minorHAnsi" w:cstheme="minorBidi"/>
        </w:rPr>
        <w:t>) provide public access to TRI data</w:t>
      </w:r>
      <w:r w:rsidRPr="10FDB71D" w:rsidR="00560D2F">
        <w:rPr>
          <w:rFonts w:asciiTheme="minorHAnsi" w:hAnsiTheme="minorHAnsi" w:cstheme="minorBidi"/>
        </w:rPr>
        <w:t>.</w:t>
      </w:r>
    </w:p>
    <w:p w:rsidR="00743940" w:rsidRPr="00A90910" w:rsidP="00626F01" w14:paraId="5C92F060" w14:textId="2851A0EC">
      <w:pPr>
        <w:spacing w:after="200" w:line="276" w:lineRule="auto"/>
        <w:rPr>
          <w:rFonts w:asciiTheme="minorHAnsi" w:hAnsiTheme="minorHAnsi" w:cstheme="minorBidi"/>
          <w:b/>
        </w:rPr>
      </w:pPr>
      <w:r w:rsidRPr="10FDB71D">
        <w:rPr>
          <w:rFonts w:asciiTheme="minorHAnsi" w:hAnsiTheme="minorHAnsi" w:cstheme="minorBidi"/>
        </w:rPr>
        <w:t xml:space="preserve">EPA, other federal, state, </w:t>
      </w:r>
      <w:r>
        <w:rPr>
          <w:rFonts w:asciiTheme="minorHAnsi" w:hAnsiTheme="minorHAnsi" w:cstheme="minorBidi"/>
        </w:rPr>
        <w:t xml:space="preserve">tribal </w:t>
      </w:r>
      <w:r w:rsidRPr="10FDB71D">
        <w:rPr>
          <w:rFonts w:asciiTheme="minorHAnsi" w:hAnsiTheme="minorHAnsi" w:cstheme="minorBidi"/>
        </w:rPr>
        <w:t xml:space="preserve">and local government agencies; industry; and the public use TRI extensively. </w:t>
      </w:r>
      <w:r w:rsidRPr="10FDB71D" w:rsidR="00946B49">
        <w:rPr>
          <w:rFonts w:asciiTheme="minorHAnsi" w:hAnsiTheme="minorHAnsi" w:cstheme="minorBidi"/>
        </w:rPr>
        <w:t>EPA use</w:t>
      </w:r>
      <w:r w:rsidR="00C232ED">
        <w:rPr>
          <w:rFonts w:asciiTheme="minorHAnsi" w:hAnsiTheme="minorHAnsi" w:cstheme="minorBidi"/>
        </w:rPr>
        <w:t>s</w:t>
      </w:r>
      <w:r w:rsidRPr="10FDB71D" w:rsidR="00946B49">
        <w:rPr>
          <w:rFonts w:asciiTheme="minorHAnsi" w:hAnsiTheme="minorHAnsi" w:cstheme="minorBidi"/>
        </w:rPr>
        <w:t xml:space="preserve"> TRI data, along with other data, to help establish programmatic priorities, evaluate potential hazards to human health and the environment, and undertake appropriate regulatory and/or enforcement activities. Environmental and public interest groups use the data to better understand toxic chemical releases at the community level and to work with industry, government agencies, and others to promote reductions in toxic chemical releases. Industri</w:t>
      </w:r>
      <w:r w:rsidR="004508EB">
        <w:rPr>
          <w:rFonts w:asciiTheme="minorHAnsi" w:hAnsiTheme="minorHAnsi" w:cstheme="minorBidi"/>
        </w:rPr>
        <w:t>es</w:t>
      </w:r>
      <w:r w:rsidRPr="10FDB71D" w:rsidR="00946B49">
        <w:rPr>
          <w:rFonts w:asciiTheme="minorHAnsi" w:hAnsiTheme="minorHAnsi" w:cstheme="minorBidi"/>
        </w:rPr>
        <w:t xml:space="preserve"> use TRI data to evaluate the efficiency of their production processes and to help track and communicate their progress in achieving pollution prevention </w:t>
      </w:r>
      <w:r w:rsidRPr="10FDB71D" w:rsidR="00946B49">
        <w:rPr>
          <w:rFonts w:asciiTheme="minorHAnsi" w:hAnsiTheme="minorHAnsi" w:cstheme="minorBidi"/>
        </w:rPr>
        <w:t>goals. States use the TRI data to compare toxic chemical releases and other waste management approaches within specific industries and to set environmental priorities at the state level</w:t>
      </w:r>
      <w:r w:rsidRPr="10FDB71D" w:rsidR="00560D2F">
        <w:rPr>
          <w:rFonts w:asciiTheme="minorHAnsi" w:hAnsiTheme="minorHAnsi" w:cstheme="minorBidi"/>
        </w:rPr>
        <w:t xml:space="preserve">. </w:t>
      </w:r>
      <w:r w:rsidRPr="10FDB71D" w:rsidR="00946B49">
        <w:rPr>
          <w:rFonts w:asciiTheme="minorHAnsi" w:hAnsiTheme="minorHAnsi" w:cstheme="minorBidi"/>
        </w:rPr>
        <w:t xml:space="preserve">See EPA’s </w:t>
      </w:r>
      <w:r w:rsidRPr="10FDB71D" w:rsidR="00946B49">
        <w:rPr>
          <w:rFonts w:asciiTheme="minorHAnsi" w:hAnsiTheme="minorHAnsi" w:cstheme="minorBidi"/>
          <w:i/>
        </w:rPr>
        <w:t>The Toxics Release Inventory in Action: Media, Government, Business, Community and Academic Uses of TRI Data</w:t>
      </w:r>
      <w:r w:rsidRPr="10FDB71D" w:rsidR="00A64CE8">
        <w:rPr>
          <w:rFonts w:asciiTheme="minorHAnsi" w:hAnsiTheme="minorHAnsi" w:cstheme="minorBidi"/>
        </w:rPr>
        <w:t xml:space="preserve"> for more detailed descriptions of how these organizations use TRI data</w:t>
      </w:r>
      <w:r w:rsidR="0038547C">
        <w:rPr>
          <w:rFonts w:asciiTheme="minorHAnsi" w:hAnsiTheme="minorHAnsi" w:cstheme="minorBidi"/>
        </w:rPr>
        <w:t>.</w:t>
      </w:r>
      <w:r>
        <w:rPr>
          <w:rStyle w:val="FootnoteReference"/>
          <w:rFonts w:asciiTheme="minorHAnsi" w:hAnsiTheme="minorHAnsi"/>
        </w:rPr>
        <w:footnoteReference w:id="10"/>
      </w:r>
      <w:r w:rsidR="0038547C">
        <w:t xml:space="preserve"> </w:t>
      </w:r>
      <w:r w:rsidRPr="10FDB71D" w:rsidR="00A64CE8">
        <w:rPr>
          <w:rFonts w:asciiTheme="minorHAnsi" w:hAnsiTheme="minorHAnsi" w:cstheme="minorBidi"/>
        </w:rPr>
        <w:t xml:space="preserve">EPA encourages TRI data users </w:t>
      </w:r>
      <w:r w:rsidRPr="10FDB71D" w:rsidR="00A64CE8">
        <w:rPr>
          <w:rFonts w:asciiTheme="minorHAnsi" w:hAnsiTheme="minorHAnsi" w:cstheme="minorBidi"/>
          <w:spacing w:val="-2"/>
        </w:rPr>
        <w:t>to provide feedback on ways to imp</w:t>
      </w:r>
      <w:r w:rsidRPr="10FDB71D" w:rsidR="0078453A">
        <w:rPr>
          <w:rFonts w:asciiTheme="minorHAnsi" w:hAnsiTheme="minorHAnsi" w:cstheme="minorBidi"/>
        </w:rPr>
        <w:t>rove TRI products and services.</w:t>
      </w:r>
    </w:p>
    <w:p w:rsidR="00626F01" w:rsidRPr="00995B9C" w:rsidP="00A90910" w14:paraId="18217962" w14:textId="77777777">
      <w:pPr>
        <w:pStyle w:val="Heading2"/>
      </w:pPr>
      <w:r w:rsidRPr="00995B9C">
        <w:t>3. 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p>
    <w:p w:rsidR="009147D7" w:rsidRPr="00A90910" w:rsidP="00626F01" w14:paraId="76D38E29" w14:textId="2E5685F0">
      <w:pPr>
        <w:spacing w:after="200" w:line="276" w:lineRule="auto"/>
        <w:rPr>
          <w:rFonts w:asciiTheme="minorHAnsi" w:hAnsiTheme="minorHAnsi" w:cstheme="minorBidi"/>
        </w:rPr>
      </w:pPr>
      <w:r>
        <w:rPr>
          <w:rFonts w:asciiTheme="minorHAnsi" w:hAnsiTheme="minorHAnsi" w:cstheme="minorBidi"/>
        </w:rPr>
        <w:t xml:space="preserve">Effective January 21, 2014, </w:t>
      </w:r>
      <w:r w:rsidRPr="10FDB71D">
        <w:rPr>
          <w:rFonts w:asciiTheme="minorHAnsi" w:hAnsiTheme="minorHAnsi" w:cstheme="minorBidi"/>
        </w:rPr>
        <w:t xml:space="preserve">EPA requires the electronic submission of TRI Form R/Form A through the Internet via EPA’s </w:t>
      </w:r>
      <w:r w:rsidRPr="00CA2CB7">
        <w:rPr>
          <w:rFonts w:asciiTheme="minorHAnsi" w:hAnsiTheme="minorHAnsi" w:cstheme="minorBidi"/>
        </w:rPr>
        <w:t>Central Data Exchange (CD</w:t>
      </w:r>
      <w:r w:rsidRPr="00CA2CB7">
        <w:rPr>
          <w:rFonts w:asciiTheme="minorHAnsi" w:hAnsiTheme="minorHAnsi" w:cstheme="minorHAnsi"/>
        </w:rPr>
        <w:t>X)</w:t>
      </w:r>
      <w:r>
        <w:rPr>
          <w:rStyle w:val="FootnoteReference"/>
          <w:rFonts w:asciiTheme="minorHAnsi" w:hAnsiTheme="minorHAnsi" w:cstheme="minorHAnsi"/>
        </w:rPr>
        <w:footnoteReference w:id="11"/>
      </w:r>
      <w:r w:rsidRPr="10FDB71D">
        <w:rPr>
          <w:rFonts w:asciiTheme="minorHAnsi" w:hAnsiTheme="minorHAnsi" w:cstheme="minorBidi"/>
        </w:rPr>
        <w:t xml:space="preserve"> by using the </w:t>
      </w:r>
      <w:hyperlink r:id="rId10" w:history="1">
        <w:r w:rsidRPr="10FDB71D">
          <w:rPr>
            <w:rFonts w:asciiTheme="minorHAnsi" w:hAnsiTheme="minorHAnsi" w:cstheme="minorBidi"/>
          </w:rPr>
          <w:t>Toxics Release Inventory Made Easy Web (TRI-</w:t>
        </w:r>
        <w:r w:rsidRPr="10FDB71D">
          <w:rPr>
            <w:rFonts w:asciiTheme="minorHAnsi" w:hAnsiTheme="minorHAnsi" w:cstheme="minorBidi"/>
          </w:rPr>
          <w:t>MEweb</w:t>
        </w:r>
        <w:r w:rsidRPr="10FDB71D">
          <w:rPr>
            <w:rStyle w:val="Hyperlink"/>
            <w:rFonts w:asciiTheme="minorHAnsi" w:hAnsiTheme="minorHAnsi" w:cstheme="minorBidi"/>
          </w:rPr>
          <w:t>)</w:t>
        </w:r>
      </w:hyperlink>
      <w:r w:rsidRPr="10FDB71D">
        <w:rPr>
          <w:rFonts w:asciiTheme="minorHAnsi" w:hAnsiTheme="minorHAnsi" w:cstheme="minorBidi"/>
        </w:rPr>
        <w:t xml:space="preserve"> reporting software (except for trade secret reports, which must be submitted on hard copy). TRI-</w:t>
      </w:r>
      <w:r w:rsidRPr="10FDB71D">
        <w:rPr>
          <w:rFonts w:asciiTheme="minorHAnsi" w:hAnsiTheme="minorHAnsi" w:cstheme="minorBidi"/>
        </w:rPr>
        <w:t>MEweb</w:t>
      </w:r>
      <w:r w:rsidRPr="10FDB71D">
        <w:rPr>
          <w:rFonts w:asciiTheme="minorHAnsi" w:hAnsiTheme="minorHAnsi" w:cstheme="minorBidi"/>
        </w:rPr>
        <w:t xml:space="preserve"> helps facilities prepare high-quality reports more easily than they could by using paper reporting forms due to </w:t>
      </w:r>
      <w:r w:rsidRPr="10FDB71D">
        <w:rPr>
          <w:rFonts w:asciiTheme="minorHAnsi" w:hAnsiTheme="minorHAnsi" w:cstheme="minorBidi"/>
        </w:rPr>
        <w:t>a number of</w:t>
      </w:r>
      <w:r w:rsidRPr="10FDB71D">
        <w:rPr>
          <w:rFonts w:asciiTheme="minorHAnsi" w:hAnsiTheme="minorHAnsi" w:cstheme="minorBidi"/>
        </w:rPr>
        <w:t xml:space="preserve"> technology advances, including built-in data quality checks.</w:t>
      </w:r>
    </w:p>
    <w:p w:rsidR="004943AE" w:rsidRPr="00A90910" w:rsidP="00A90910" w14:paraId="5394C2DC" w14:textId="5A69ABE3">
      <w:pPr>
        <w:pStyle w:val="NoSpacing"/>
        <w:spacing w:after="200" w:line="276" w:lineRule="auto"/>
        <w:rPr>
          <w:rFonts w:asciiTheme="minorHAnsi" w:hAnsiTheme="minorHAnsi" w:cstheme="minorHAnsi"/>
        </w:rPr>
      </w:pPr>
      <w:r w:rsidRPr="00A90910">
        <w:rPr>
          <w:rFonts w:asciiTheme="minorHAnsi" w:hAnsiTheme="minorHAnsi" w:cstheme="minorHAnsi"/>
        </w:rPr>
        <w:t>Additionally, EPA has made reporting via TRI-</w:t>
      </w:r>
      <w:r w:rsidRPr="00A90910">
        <w:rPr>
          <w:rFonts w:asciiTheme="minorHAnsi" w:hAnsiTheme="minorHAnsi" w:cstheme="minorHAnsi"/>
        </w:rPr>
        <w:t>MEweb</w:t>
      </w:r>
      <w:r w:rsidRPr="00A90910">
        <w:rPr>
          <w:rFonts w:asciiTheme="minorHAnsi" w:hAnsiTheme="minorHAnsi" w:cstheme="minorHAnsi"/>
        </w:rPr>
        <w:t xml:space="preserve"> more automated for facilities. Once facility-level information (including parent company data) is submitted in TRI-</w:t>
      </w:r>
      <w:r w:rsidRPr="00A90910">
        <w:rPr>
          <w:rFonts w:asciiTheme="minorHAnsi" w:hAnsiTheme="minorHAnsi" w:cstheme="minorHAnsi"/>
        </w:rPr>
        <w:t>MEweb</w:t>
      </w:r>
      <w:r w:rsidRPr="00A90910">
        <w:rPr>
          <w:rFonts w:asciiTheme="minorHAnsi" w:hAnsiTheme="minorHAnsi" w:cstheme="minorHAnsi"/>
        </w:rPr>
        <w:t>, the data remain in TRI-</w:t>
      </w:r>
      <w:r w:rsidRPr="00A90910">
        <w:rPr>
          <w:rFonts w:asciiTheme="minorHAnsi" w:hAnsiTheme="minorHAnsi" w:cstheme="minorHAnsi"/>
        </w:rPr>
        <w:t>MEweb</w:t>
      </w:r>
      <w:r w:rsidRPr="00A90910">
        <w:rPr>
          <w:rFonts w:asciiTheme="minorHAnsi" w:hAnsiTheme="minorHAnsi" w:cstheme="minorHAnsi"/>
        </w:rPr>
        <w:t xml:space="preserve"> and are automatically populated for each chemical reporting form. For the parent company data element, EPA has incorporated a drop-down list of known TRI parent company names in the standardized format to assist facilities in identifying their parent company and the standardized format for reporting purposes.</w:t>
      </w:r>
    </w:p>
    <w:p w:rsidR="00626F01" w:rsidRPr="00995B9C" w:rsidP="00A90910" w14:paraId="3241EE22" w14:textId="77777777">
      <w:pPr>
        <w:pStyle w:val="Heading2"/>
      </w:pPr>
      <w:r w:rsidRPr="00995B9C">
        <w:t>4. Describe efforts to identify duplication. Show specifically why any similar information already available cannot be used or modified for use for the purposes described in Item 2 above.</w:t>
      </w:r>
    </w:p>
    <w:p w:rsidR="00C137DE" w:rsidRPr="00A90910" w:rsidP="00C137DE" w14:paraId="29B2BF8E" w14:textId="50C65A4A">
      <w:pPr>
        <w:spacing w:after="200" w:line="276" w:lineRule="auto"/>
        <w:ind w:right="288"/>
        <w:rPr>
          <w:rFonts w:asciiTheme="minorHAnsi" w:hAnsiTheme="minorHAnsi" w:cstheme="minorHAnsi"/>
        </w:rPr>
      </w:pPr>
      <w:r w:rsidRPr="00A90910">
        <w:rPr>
          <w:rFonts w:asciiTheme="minorHAnsi" w:hAnsiTheme="minorHAnsi" w:cstheme="minorHAnsi"/>
        </w:rPr>
        <w:t xml:space="preserve">The basic information requested on Form R/Form A is required to be reported by law. Other statutes, however, also necessitate the reporting of information about releases of chemicals to the environment, as well as transfers, treatment, and source reduction and recycling activities, creating the possibility of overlap or duplication of reporting requirements. EPA anticipates some overlap and notes that section 313(g)(2) of EPCRA specifies that respondents may use readily available data collected pursuant to other provisions of law to complete the EPCRA </w:t>
      </w:r>
      <w:r w:rsidRPr="00A90910" w:rsidR="00D90795">
        <w:rPr>
          <w:rFonts w:asciiTheme="minorHAnsi" w:hAnsiTheme="minorHAnsi" w:cstheme="minorHAnsi"/>
        </w:rPr>
        <w:t>section</w:t>
      </w:r>
      <w:r w:rsidRPr="00A90910" w:rsidR="00DF0651">
        <w:rPr>
          <w:rFonts w:asciiTheme="minorHAnsi" w:hAnsiTheme="minorHAnsi" w:cstheme="minorHAnsi"/>
        </w:rPr>
        <w:t xml:space="preserve"> </w:t>
      </w:r>
      <w:r w:rsidRPr="00A90910">
        <w:rPr>
          <w:rFonts w:asciiTheme="minorHAnsi" w:hAnsiTheme="minorHAnsi" w:cstheme="minorHAnsi"/>
        </w:rPr>
        <w:t xml:space="preserve">313 reports. Information required by these other statutes may not provide readily </w:t>
      </w:r>
      <w:r w:rsidRPr="00A90910">
        <w:rPr>
          <w:rFonts w:asciiTheme="minorHAnsi" w:hAnsiTheme="minorHAnsi" w:cstheme="minorHAnsi"/>
          <w:spacing w:val="-2"/>
        </w:rPr>
        <w:t xml:space="preserve">accessible multi-media release and transfer, inventory, or pollution </w:t>
      </w:r>
      <w:r w:rsidRPr="00A90910">
        <w:rPr>
          <w:rFonts w:asciiTheme="minorHAnsi" w:hAnsiTheme="minorHAnsi" w:cstheme="minorHAnsi"/>
          <w:spacing w:val="-2"/>
        </w:rPr>
        <w:t>prevention data with the same scope, level of</w:t>
      </w:r>
      <w:r w:rsidRPr="00A90910">
        <w:rPr>
          <w:rFonts w:asciiTheme="minorHAnsi" w:hAnsiTheme="minorHAnsi" w:cstheme="minorHAnsi"/>
        </w:rPr>
        <w:t xml:space="preserve"> detail, chemical coverage, and frequency of collection as data currently included in TRI. </w:t>
      </w:r>
    </w:p>
    <w:p w:rsidR="00C137DE" w:rsidRPr="00A90910" w:rsidP="00C137DE" w14:paraId="3C675A49" w14:textId="086D5625">
      <w:pPr>
        <w:spacing w:after="200" w:line="276" w:lineRule="auto"/>
        <w:ind w:right="288"/>
        <w:rPr>
          <w:rFonts w:asciiTheme="minorHAnsi" w:hAnsiTheme="minorHAnsi" w:cstheme="minorHAnsi"/>
          <w:b/>
        </w:rPr>
      </w:pPr>
      <w:r w:rsidRPr="00A90910">
        <w:rPr>
          <w:rFonts w:asciiTheme="minorHAnsi" w:hAnsiTheme="minorHAnsi" w:cstheme="minorHAnsi"/>
          <w:spacing w:val="-2"/>
        </w:rPr>
        <w:t>S</w:t>
      </w:r>
      <w:r w:rsidRPr="00A90910">
        <w:rPr>
          <w:rFonts w:asciiTheme="minorHAnsi" w:hAnsiTheme="minorHAnsi" w:cstheme="minorHAnsi"/>
        </w:rPr>
        <w:t>everal existing data sources contain media-specific data on releases and transfers, chemical inventory data, or pollution prevention information. In theory, information from these databases could be combined to form an analog of release and transfer data contained in TRI. However, given the currently available data sources (see Table 2 and</w:t>
      </w:r>
      <w:r w:rsidR="00D8136A">
        <w:rPr>
          <w:rFonts w:asciiTheme="minorHAnsi" w:hAnsiTheme="minorHAnsi" w:cstheme="minorHAnsi"/>
        </w:rPr>
        <w:t xml:space="preserve"> the</w:t>
      </w:r>
      <w:r w:rsidRPr="00A90910">
        <w:rPr>
          <w:rFonts w:asciiTheme="minorHAnsi" w:hAnsiTheme="minorHAnsi" w:cstheme="minorHAnsi"/>
        </w:rPr>
        <w:t xml:space="preserve"> Appendix), this substitution is extremely unlikely. For example, differences exist across the databases in chemical coverage and facility coverage, as well as differences in the level of public access, reporting frequency, and the integration of data from various sources at the facility level. TRI contains information on releases, transfers, </w:t>
      </w:r>
      <w:r w:rsidRPr="00A90910" w:rsidR="00A64CE8">
        <w:rPr>
          <w:rFonts w:asciiTheme="minorHAnsi" w:hAnsiTheme="minorHAnsi" w:cstheme="minorHAnsi"/>
        </w:rPr>
        <w:t>and other waste management</w:t>
      </w:r>
      <w:r w:rsidRPr="00A90910">
        <w:rPr>
          <w:rFonts w:asciiTheme="minorHAnsi" w:hAnsiTheme="minorHAnsi" w:cstheme="minorHAnsi"/>
        </w:rPr>
        <w:t xml:space="preserve"> </w:t>
      </w:r>
      <w:r w:rsidRPr="002868B5">
        <w:rPr>
          <w:rFonts w:asciiTheme="minorHAnsi" w:hAnsiTheme="minorHAnsi" w:cstheme="minorHAnsi"/>
        </w:rPr>
        <w:t xml:space="preserve">activities for </w:t>
      </w:r>
      <w:r w:rsidRPr="002868B5" w:rsidR="004A13FA">
        <w:rPr>
          <w:rFonts w:asciiTheme="minorHAnsi" w:hAnsiTheme="minorHAnsi" w:cstheme="minorHAnsi"/>
        </w:rPr>
        <w:t>7</w:t>
      </w:r>
      <w:r w:rsidRPr="002868B5" w:rsidR="00494D10">
        <w:rPr>
          <w:rFonts w:asciiTheme="minorHAnsi" w:hAnsiTheme="minorHAnsi" w:cstheme="minorHAnsi"/>
        </w:rPr>
        <w:t>94</w:t>
      </w:r>
      <w:r w:rsidRPr="002868B5">
        <w:rPr>
          <w:rFonts w:asciiTheme="minorHAnsi" w:hAnsiTheme="minorHAnsi" w:cstheme="minorHAnsi"/>
        </w:rPr>
        <w:t xml:space="preserve"> individually listed chemicals and 3</w:t>
      </w:r>
      <w:r w:rsidRPr="002868B5" w:rsidR="004A13FA">
        <w:rPr>
          <w:rFonts w:asciiTheme="minorHAnsi" w:hAnsiTheme="minorHAnsi" w:cstheme="minorHAnsi"/>
        </w:rPr>
        <w:t>3</w:t>
      </w:r>
      <w:r w:rsidRPr="002868B5">
        <w:rPr>
          <w:rFonts w:asciiTheme="minorHAnsi" w:hAnsiTheme="minorHAnsi" w:cstheme="minorHAnsi"/>
        </w:rPr>
        <w:t xml:space="preserve"> chemical categories</w:t>
      </w:r>
      <w:r w:rsidRPr="00A90910">
        <w:rPr>
          <w:rFonts w:asciiTheme="minorHAnsi" w:hAnsiTheme="minorHAnsi" w:cstheme="minorHAnsi"/>
          <w:spacing w:val="-2"/>
        </w:rPr>
        <w:t xml:space="preserve">. </w:t>
      </w:r>
      <w:r w:rsidRPr="00A90910">
        <w:rPr>
          <w:rFonts w:asciiTheme="minorHAnsi" w:hAnsiTheme="minorHAnsi" w:cstheme="minorHAnsi"/>
        </w:rPr>
        <w:t>The following sections describe other sources of chemical releases and transfers, chemical inventory, and pollution prevention data and compare these sources with TRI.</w:t>
      </w:r>
    </w:p>
    <w:p w:rsidR="00C137DE" w:rsidRPr="004D3E9B" w:rsidP="00A90910" w14:paraId="03DBDC8D" w14:textId="77777777">
      <w:pPr>
        <w:pStyle w:val="Heading3"/>
      </w:pPr>
      <w:r w:rsidRPr="004D3E9B">
        <w:t>Chemical Release and Transfer Data</w:t>
      </w:r>
    </w:p>
    <w:p w:rsidR="00C137DE" w:rsidRPr="00A90910" w:rsidP="00C137DE" w14:paraId="65668C02" w14:textId="77777777">
      <w:pPr>
        <w:spacing w:after="200" w:line="276" w:lineRule="auto"/>
        <w:ind w:right="288"/>
        <w:rPr>
          <w:rFonts w:asciiTheme="minorHAnsi" w:hAnsiTheme="minorHAnsi" w:cstheme="minorHAnsi"/>
          <w:b/>
        </w:rPr>
      </w:pPr>
      <w:r w:rsidRPr="00A90910">
        <w:rPr>
          <w:rFonts w:asciiTheme="minorHAnsi" w:hAnsiTheme="minorHAnsi" w:cstheme="minorHAnsi"/>
        </w:rPr>
        <w:t>TRI contains information on toxic chemicals handled by facilities, including details on quantities of chemicals managed through disposal or other release, recycling, energy recovery or treatment. These data include: 1) on-site releases with details on releases by environmental media (e.g., stack or point air emissions, discharges to receiving streams or water bodies, etc.), and 2) off-site transfer data with details on the off-site locations that receive transfers and the disposal, treatment, energy recovery, or recycling methods used to manage the chemicals at the off-site locations. Waste management data include quantities that are treated, used for energy recovery, or recycled and are discussed in the section on pollution prevention below</w:t>
      </w:r>
      <w:r w:rsidRPr="00A90910" w:rsidR="008F38FD">
        <w:rPr>
          <w:rFonts w:asciiTheme="minorHAnsi" w:hAnsiTheme="minorHAnsi" w:cstheme="minorHAnsi"/>
          <w:bCs/>
        </w:rPr>
        <w:t>.</w:t>
      </w:r>
    </w:p>
    <w:p w:rsidR="00F70C82" w:rsidRPr="00A90910" w:rsidP="00C137DE" w14:paraId="31C352C4" w14:textId="17710170">
      <w:pPr>
        <w:spacing w:after="200" w:line="276" w:lineRule="auto"/>
        <w:ind w:right="288"/>
        <w:rPr>
          <w:rFonts w:asciiTheme="minorHAnsi" w:hAnsiTheme="minorHAnsi" w:cstheme="minorHAnsi"/>
          <w:b/>
        </w:rPr>
      </w:pPr>
      <w:r w:rsidRPr="00A90910">
        <w:rPr>
          <w:rFonts w:asciiTheme="minorHAnsi" w:hAnsiTheme="minorHAnsi" w:cstheme="minorHAnsi"/>
          <w:bCs/>
        </w:rPr>
        <w:t xml:space="preserve">Table 2 presents a summary of national databases containing fixed location data on chemical releases and transfers, each of which are discussed in this section. </w:t>
      </w:r>
      <w:r w:rsidR="00FF6CA6">
        <w:rPr>
          <w:rFonts w:asciiTheme="minorHAnsi" w:hAnsiTheme="minorHAnsi" w:cstheme="minorHAnsi"/>
          <w:bCs/>
        </w:rPr>
        <w:t xml:space="preserve">The </w:t>
      </w:r>
      <w:r w:rsidRPr="00A90910">
        <w:rPr>
          <w:rFonts w:asciiTheme="minorHAnsi" w:hAnsiTheme="minorHAnsi" w:cstheme="minorHAnsi"/>
          <w:bCs/>
        </w:rPr>
        <w:t>Appendix provides a comprehensive</w:t>
      </w:r>
      <w:r w:rsidRPr="00A90910" w:rsidR="008F38FD">
        <w:rPr>
          <w:rFonts w:asciiTheme="minorHAnsi" w:hAnsiTheme="minorHAnsi" w:cstheme="minorHAnsi"/>
          <w:bCs/>
        </w:rPr>
        <w:t xml:space="preserve"> list of relevant data sources.</w:t>
      </w:r>
    </w:p>
    <w:p w:rsidR="00A64CE8" w:rsidRPr="004D3E9B" w:rsidP="004D3E9B" w14:paraId="2DD75631" w14:textId="1BC27DFC">
      <w:pPr>
        <w:pStyle w:val="Heading4"/>
      </w:pPr>
      <w:r w:rsidRPr="004D3E9B">
        <w:t>Table 2</w:t>
      </w:r>
      <w:r w:rsidRPr="004D3E9B" w:rsidR="00483DA1">
        <w:t xml:space="preserve"> - </w:t>
      </w:r>
      <w:r w:rsidRPr="004D3E9B">
        <w:t xml:space="preserve">Federal Databases with Air Release, Water Discharge, and Waste </w:t>
      </w:r>
      <w:r w:rsidRPr="004D3E9B" w:rsidR="00B63AA1">
        <w:t xml:space="preserve">Management </w:t>
      </w:r>
      <w:r w:rsidRPr="004D3E9B">
        <w:t>Data</w:t>
      </w:r>
    </w:p>
    <w:tbl>
      <w:tblPr>
        <w:tblW w:w="0" w:type="auto"/>
        <w:tblLayout w:type="fixed"/>
        <w:tblCellMar>
          <w:left w:w="29" w:type="dxa"/>
          <w:right w:w="29" w:type="dxa"/>
        </w:tblCellMar>
        <w:tblLook w:val="0000"/>
      </w:tblPr>
      <w:tblGrid>
        <w:gridCol w:w="2291"/>
        <w:gridCol w:w="2420"/>
        <w:gridCol w:w="2080"/>
        <w:gridCol w:w="3169"/>
      </w:tblGrid>
      <w:tr w14:paraId="5F4E2E48" w14:textId="77777777" w:rsidTr="00483DA1">
        <w:tblPrEx>
          <w:tblW w:w="0" w:type="auto"/>
          <w:tblLayout w:type="fixed"/>
          <w:tblCellMar>
            <w:left w:w="29" w:type="dxa"/>
            <w:right w:w="29" w:type="dxa"/>
          </w:tblCellMar>
          <w:tblLook w:val="0000"/>
        </w:tblPrEx>
        <w:trPr>
          <w:cantSplit/>
        </w:trPr>
        <w:tc>
          <w:tcPr>
            <w:tcW w:w="2291" w:type="dxa"/>
            <w:tcBorders>
              <w:top w:val="double" w:sz="8" w:space="0" w:color="000000"/>
              <w:left w:val="double" w:sz="8" w:space="0" w:color="000000"/>
              <w:bottom w:val="nil"/>
              <w:right w:val="nil"/>
            </w:tcBorders>
            <w:vAlign w:val="center"/>
          </w:tcPr>
          <w:p w:rsidR="00A64CE8" w:rsidRPr="002868B5" w:rsidP="00684AAB" w14:paraId="39126A19" w14:textId="3B7E89B5">
            <w:pPr>
              <w:keepNext/>
              <w:tabs>
                <w:tab w:val="left" w:pos="0"/>
                <w:tab w:val="left" w:pos="720"/>
                <w:tab w:val="left" w:pos="1440"/>
              </w:tabs>
              <w:jc w:val="center"/>
              <w:rPr>
                <w:rFonts w:asciiTheme="minorHAnsi" w:hAnsiTheme="minorHAnsi" w:cstheme="minorHAnsi"/>
                <w:b/>
              </w:rPr>
            </w:pPr>
            <w:r w:rsidRPr="002868B5">
              <w:rPr>
                <w:rFonts w:asciiTheme="minorHAnsi" w:hAnsiTheme="minorHAnsi" w:cstheme="minorHAnsi"/>
                <w:b/>
                <w:bCs/>
              </w:rPr>
              <w:t>Data Source</w:t>
            </w:r>
          </w:p>
        </w:tc>
        <w:tc>
          <w:tcPr>
            <w:tcW w:w="2420" w:type="dxa"/>
            <w:tcBorders>
              <w:top w:val="double" w:sz="8" w:space="0" w:color="000000"/>
              <w:left w:val="single" w:sz="6" w:space="0" w:color="000000"/>
              <w:bottom w:val="nil"/>
              <w:right w:val="nil"/>
            </w:tcBorders>
            <w:vAlign w:val="center"/>
          </w:tcPr>
          <w:p w:rsidR="00A64CE8" w:rsidRPr="002868B5" w:rsidP="00684AAB" w14:paraId="127D01D3" w14:textId="77777777">
            <w:pPr>
              <w:keepNext/>
              <w:tabs>
                <w:tab w:val="left" w:pos="0"/>
                <w:tab w:val="left" w:pos="720"/>
                <w:tab w:val="left" w:pos="1440"/>
              </w:tabs>
              <w:jc w:val="center"/>
              <w:rPr>
                <w:rFonts w:asciiTheme="minorHAnsi" w:hAnsiTheme="minorHAnsi" w:cstheme="minorHAnsi"/>
                <w:b/>
              </w:rPr>
            </w:pPr>
            <w:r w:rsidRPr="002868B5">
              <w:rPr>
                <w:rFonts w:asciiTheme="minorHAnsi" w:hAnsiTheme="minorHAnsi" w:cstheme="minorHAnsi"/>
                <w:b/>
                <w:bCs/>
              </w:rPr>
              <w:t>Media and Chemical Coverage</w:t>
            </w:r>
          </w:p>
        </w:tc>
        <w:tc>
          <w:tcPr>
            <w:tcW w:w="2080" w:type="dxa"/>
            <w:tcBorders>
              <w:top w:val="double" w:sz="8" w:space="0" w:color="000000"/>
              <w:left w:val="single" w:sz="6" w:space="0" w:color="000000"/>
              <w:bottom w:val="nil"/>
              <w:right w:val="nil"/>
            </w:tcBorders>
            <w:vAlign w:val="center"/>
          </w:tcPr>
          <w:p w:rsidR="00A64CE8" w:rsidRPr="002868B5" w:rsidP="00684AAB" w14:paraId="60BBACBB" w14:textId="77777777">
            <w:pPr>
              <w:keepNext/>
              <w:tabs>
                <w:tab w:val="left" w:pos="0"/>
                <w:tab w:val="left" w:pos="720"/>
                <w:tab w:val="left" w:pos="1440"/>
                <w:tab w:val="left" w:pos="2160"/>
              </w:tabs>
              <w:spacing w:after="8"/>
              <w:jc w:val="center"/>
              <w:rPr>
                <w:rFonts w:asciiTheme="minorHAnsi" w:hAnsiTheme="minorHAnsi" w:cstheme="minorHAnsi"/>
                <w:b/>
              </w:rPr>
            </w:pPr>
            <w:r w:rsidRPr="002868B5">
              <w:rPr>
                <w:rFonts w:asciiTheme="minorHAnsi" w:hAnsiTheme="minorHAnsi" w:cstheme="minorHAnsi"/>
                <w:b/>
              </w:rPr>
              <w:t xml:space="preserve">Relevant Release </w:t>
            </w:r>
            <w:r w:rsidRPr="002868B5">
              <w:rPr>
                <w:rFonts w:asciiTheme="minorHAnsi" w:hAnsiTheme="minorHAnsi" w:cstheme="minorHAnsi"/>
                <w:b/>
                <w:bCs/>
              </w:rPr>
              <w:t>Statistics Available</w:t>
            </w:r>
          </w:p>
        </w:tc>
        <w:tc>
          <w:tcPr>
            <w:tcW w:w="3169" w:type="dxa"/>
            <w:tcBorders>
              <w:top w:val="double" w:sz="8" w:space="0" w:color="000000"/>
              <w:left w:val="single" w:sz="6" w:space="0" w:color="000000"/>
              <w:bottom w:val="nil"/>
              <w:right w:val="double" w:sz="8" w:space="0" w:color="000000"/>
            </w:tcBorders>
            <w:vAlign w:val="center"/>
          </w:tcPr>
          <w:p w:rsidR="00A64CE8" w:rsidRPr="002868B5" w:rsidP="00684AAB" w14:paraId="1ADE5ACD" w14:textId="1A50CE64">
            <w:pPr>
              <w:keepNext/>
              <w:tabs>
                <w:tab w:val="left" w:pos="0"/>
                <w:tab w:val="left" w:pos="720"/>
                <w:tab w:val="left" w:pos="1440"/>
                <w:tab w:val="left" w:pos="2160"/>
              </w:tabs>
              <w:spacing w:after="8"/>
              <w:jc w:val="center"/>
              <w:rPr>
                <w:rFonts w:asciiTheme="minorHAnsi" w:hAnsiTheme="minorHAnsi" w:cstheme="minorHAnsi"/>
                <w:b/>
                <w:vertAlign w:val="superscript"/>
              </w:rPr>
            </w:pPr>
            <w:r w:rsidRPr="002868B5">
              <w:rPr>
                <w:rFonts w:asciiTheme="minorHAnsi" w:hAnsiTheme="minorHAnsi" w:cstheme="minorHAnsi"/>
                <w:b/>
                <w:bCs/>
              </w:rPr>
              <w:t>Ease of Database Substitutio</w:t>
            </w:r>
            <w:r w:rsidRPr="002868B5" w:rsidR="00946B49">
              <w:rPr>
                <w:rFonts w:asciiTheme="minorHAnsi" w:hAnsiTheme="minorHAnsi" w:cstheme="minorHAnsi"/>
                <w:b/>
                <w:bCs/>
              </w:rPr>
              <w:t xml:space="preserve">n for TRI </w:t>
            </w:r>
            <w:r w:rsidRPr="002868B5" w:rsidR="00946B49">
              <w:rPr>
                <w:rFonts w:asciiTheme="minorHAnsi" w:hAnsiTheme="minorHAnsi" w:cstheme="minorHAnsi"/>
                <w:b/>
                <w:bCs/>
              </w:rPr>
              <w:t>Data</w:t>
            </w:r>
            <w:r w:rsidRPr="002868B5" w:rsidR="00946B49">
              <w:rPr>
                <w:rFonts w:asciiTheme="minorHAnsi" w:hAnsiTheme="minorHAnsi" w:cstheme="minorHAnsi"/>
                <w:b/>
                <w:bCs/>
                <w:vertAlign w:val="superscript"/>
              </w:rPr>
              <w:t>a</w:t>
            </w:r>
          </w:p>
        </w:tc>
      </w:tr>
      <w:tr w14:paraId="2BEB1C93" w14:textId="77777777" w:rsidTr="00483DA1">
        <w:tblPrEx>
          <w:tblW w:w="0" w:type="auto"/>
          <w:tblLayout w:type="fixed"/>
          <w:tblCellMar>
            <w:left w:w="29" w:type="dxa"/>
            <w:right w:w="29" w:type="dxa"/>
          </w:tblCellMar>
          <w:tblLook w:val="0000"/>
        </w:tblPrEx>
        <w:trPr>
          <w:cantSplit/>
        </w:trPr>
        <w:tc>
          <w:tcPr>
            <w:tcW w:w="2291" w:type="dxa"/>
            <w:tcBorders>
              <w:top w:val="double" w:sz="8" w:space="0" w:color="000000"/>
              <w:left w:val="double" w:sz="8" w:space="0" w:color="000000"/>
              <w:bottom w:val="nil"/>
              <w:right w:val="nil"/>
            </w:tcBorders>
          </w:tcPr>
          <w:p w:rsidR="00A64CE8" w:rsidRPr="002868B5" w:rsidP="00684AAB" w14:paraId="555268C1" w14:textId="77777777">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National Emissions Inventory (NEI)</w:t>
            </w:r>
          </w:p>
        </w:tc>
        <w:tc>
          <w:tcPr>
            <w:tcW w:w="2420" w:type="dxa"/>
            <w:tcBorders>
              <w:top w:val="double" w:sz="8" w:space="0" w:color="000000"/>
              <w:left w:val="single" w:sz="6" w:space="0" w:color="000000"/>
              <w:bottom w:val="nil"/>
              <w:right w:val="nil"/>
            </w:tcBorders>
          </w:tcPr>
          <w:p w:rsidR="00A64CE8" w:rsidRPr="002868B5" w:rsidP="00684AAB" w14:paraId="5589A3D5" w14:textId="4E335C84">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Contains annual emissions of 8 criteria air pollutants (CAPs) and 187 hazardous air pollutants (HAPs) for facilities.</w:t>
            </w:r>
          </w:p>
        </w:tc>
        <w:tc>
          <w:tcPr>
            <w:tcW w:w="2080" w:type="dxa"/>
            <w:tcBorders>
              <w:top w:val="double" w:sz="8" w:space="0" w:color="000000"/>
              <w:left w:val="single" w:sz="6" w:space="0" w:color="000000"/>
              <w:bottom w:val="nil"/>
              <w:right w:val="nil"/>
            </w:tcBorders>
          </w:tcPr>
          <w:p w:rsidR="00A64CE8" w:rsidRPr="002868B5" w:rsidP="00684AAB" w14:paraId="1C5EF58D" w14:textId="77777777">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Total annual releases.</w:t>
            </w:r>
          </w:p>
        </w:tc>
        <w:tc>
          <w:tcPr>
            <w:tcW w:w="3169" w:type="dxa"/>
            <w:tcBorders>
              <w:top w:val="double" w:sz="8" w:space="0" w:color="000000"/>
              <w:left w:val="single" w:sz="6" w:space="0" w:color="000000"/>
              <w:bottom w:val="nil"/>
              <w:right w:val="double" w:sz="8" w:space="0" w:color="000000"/>
            </w:tcBorders>
          </w:tcPr>
          <w:p w:rsidR="00A64CE8" w:rsidRPr="002868B5" w:rsidP="00684AAB" w14:paraId="01FEED88" w14:textId="44C6F709">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 xml:space="preserve">Includes air releases only. Data are updated only every 3 years. Coverage of TRI chemicals </w:t>
            </w:r>
            <w:r w:rsidRPr="002868B5">
              <w:rPr>
                <w:rFonts w:asciiTheme="minorHAnsi" w:hAnsiTheme="minorHAnsi" w:cstheme="minorHAnsi"/>
              </w:rPr>
              <w:t>is</w:t>
            </w:r>
            <w:r w:rsidRPr="002868B5">
              <w:rPr>
                <w:rFonts w:asciiTheme="minorHAnsi" w:hAnsiTheme="minorHAnsi" w:cstheme="minorHAnsi"/>
              </w:rPr>
              <w:t xml:space="preserve"> limited.</w:t>
            </w:r>
            <w:r w:rsidRPr="002868B5" w:rsidR="00B63AA1">
              <w:rPr>
                <w:rFonts w:asciiTheme="minorHAnsi" w:hAnsiTheme="minorHAnsi" w:cstheme="minorHAnsi"/>
              </w:rPr>
              <w:t xml:space="preserve"> </w:t>
            </w:r>
            <w:r w:rsidRPr="002868B5" w:rsidR="00530B51">
              <w:rPr>
                <w:rFonts w:asciiTheme="minorHAnsi" w:hAnsiTheme="minorHAnsi" w:cstheme="minorHAnsi"/>
              </w:rPr>
              <w:t xml:space="preserve">Historically, </w:t>
            </w:r>
            <w:r w:rsidRPr="002868B5" w:rsidR="00B63AA1">
              <w:rPr>
                <w:rFonts w:asciiTheme="minorHAnsi" w:hAnsiTheme="minorHAnsi" w:cstheme="minorHAnsi"/>
              </w:rPr>
              <w:t xml:space="preserve">TRI is the source of the NEI record for </w:t>
            </w:r>
            <w:r w:rsidRPr="002868B5" w:rsidR="004F187D">
              <w:rPr>
                <w:rFonts w:asciiTheme="minorHAnsi" w:hAnsiTheme="minorHAnsi" w:cstheme="minorHAnsi"/>
              </w:rPr>
              <w:t>more than half</w:t>
            </w:r>
            <w:r w:rsidRPr="002868B5" w:rsidR="00441927">
              <w:rPr>
                <w:rFonts w:asciiTheme="minorHAnsi" w:hAnsiTheme="minorHAnsi" w:cstheme="minorHAnsi"/>
              </w:rPr>
              <w:t xml:space="preserve"> of</w:t>
            </w:r>
            <w:r w:rsidRPr="002868B5" w:rsidR="00A74B7D">
              <w:rPr>
                <w:rFonts w:asciiTheme="minorHAnsi" w:hAnsiTheme="minorHAnsi" w:cstheme="minorHAnsi"/>
              </w:rPr>
              <w:t xml:space="preserve"> the</w:t>
            </w:r>
            <w:r w:rsidRPr="002868B5" w:rsidR="00B63AA1">
              <w:rPr>
                <w:rFonts w:asciiTheme="minorHAnsi" w:hAnsiTheme="minorHAnsi" w:cstheme="minorHAnsi"/>
              </w:rPr>
              <w:t xml:space="preserve"> facility-chemical records.</w:t>
            </w:r>
          </w:p>
        </w:tc>
      </w:tr>
      <w:tr w14:paraId="5BE79FFB" w14:textId="77777777" w:rsidTr="00483DA1">
        <w:tblPrEx>
          <w:tblW w:w="0" w:type="auto"/>
          <w:tblLayout w:type="fixed"/>
          <w:tblCellMar>
            <w:left w:w="29" w:type="dxa"/>
            <w:right w:w="29" w:type="dxa"/>
          </w:tblCellMar>
          <w:tblLook w:val="0000"/>
        </w:tblPrEx>
        <w:trPr>
          <w:cantSplit/>
        </w:trPr>
        <w:tc>
          <w:tcPr>
            <w:tcW w:w="2291" w:type="dxa"/>
            <w:tcBorders>
              <w:top w:val="double" w:sz="8" w:space="0" w:color="000000"/>
              <w:left w:val="double" w:sz="8" w:space="0" w:color="000000"/>
              <w:bottom w:val="nil"/>
              <w:right w:val="single" w:sz="6" w:space="0" w:color="000000"/>
            </w:tcBorders>
          </w:tcPr>
          <w:p w:rsidR="00A64CE8" w:rsidRPr="002868B5" w:rsidP="00684AAB" w14:paraId="75B406A6" w14:textId="77777777">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Integrated Compliance Information System–National Pollutant Discharge Elimination System (ICIS-NPDES)</w:t>
            </w:r>
          </w:p>
        </w:tc>
        <w:tc>
          <w:tcPr>
            <w:tcW w:w="2420" w:type="dxa"/>
            <w:tcBorders>
              <w:top w:val="double" w:sz="8" w:space="0" w:color="000000"/>
              <w:left w:val="single" w:sz="6" w:space="0" w:color="000000"/>
              <w:bottom w:val="nil"/>
              <w:right w:val="nil"/>
            </w:tcBorders>
          </w:tcPr>
          <w:p w:rsidR="00A64CE8" w:rsidRPr="002868B5" w:rsidP="00684AAB" w14:paraId="166FF795" w14:textId="2907D40D">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 xml:space="preserve">Contains monthly discharge monitoring data for selected water </w:t>
            </w:r>
            <w:r w:rsidRPr="002868B5" w:rsidR="00B63AA1">
              <w:rPr>
                <w:rFonts w:asciiTheme="minorHAnsi" w:hAnsiTheme="minorHAnsi" w:cstheme="minorHAnsi"/>
              </w:rPr>
              <w:t>parameters/</w:t>
            </w:r>
            <w:r w:rsidRPr="002868B5">
              <w:rPr>
                <w:rFonts w:asciiTheme="minorHAnsi" w:hAnsiTheme="minorHAnsi" w:cstheme="minorHAnsi"/>
              </w:rPr>
              <w:t xml:space="preserve">pollutants and flow rates </w:t>
            </w:r>
            <w:r w:rsidRPr="002868B5" w:rsidR="007261A5">
              <w:rPr>
                <w:rFonts w:asciiTheme="minorHAnsi" w:hAnsiTheme="minorHAnsi" w:cstheme="minorHAnsi"/>
              </w:rPr>
              <w:t xml:space="preserve">for </w:t>
            </w:r>
            <w:r w:rsidRPr="002868B5" w:rsidR="00B63AA1">
              <w:rPr>
                <w:rFonts w:asciiTheme="minorHAnsi" w:hAnsiTheme="minorHAnsi" w:cstheme="minorHAnsi"/>
              </w:rPr>
              <w:t xml:space="preserve">all CWA </w:t>
            </w:r>
            <w:r w:rsidRPr="002868B5">
              <w:rPr>
                <w:rFonts w:asciiTheme="minorHAnsi" w:hAnsiTheme="minorHAnsi" w:cstheme="minorHAnsi"/>
              </w:rPr>
              <w:t xml:space="preserve">major </w:t>
            </w:r>
            <w:r w:rsidRPr="002868B5" w:rsidR="00B63AA1">
              <w:rPr>
                <w:rFonts w:asciiTheme="minorHAnsi" w:hAnsiTheme="minorHAnsi" w:cstheme="minorHAnsi"/>
              </w:rPr>
              <w:t xml:space="preserve">and many minor </w:t>
            </w:r>
            <w:r w:rsidRPr="002868B5" w:rsidR="00B77BCE">
              <w:rPr>
                <w:rFonts w:asciiTheme="minorHAnsi" w:hAnsiTheme="minorHAnsi" w:cstheme="minorHAnsi"/>
              </w:rPr>
              <w:t>sources.</w:t>
            </w:r>
          </w:p>
        </w:tc>
        <w:tc>
          <w:tcPr>
            <w:tcW w:w="2080" w:type="dxa"/>
            <w:tcBorders>
              <w:top w:val="double" w:sz="8" w:space="0" w:color="000000"/>
              <w:left w:val="single" w:sz="6" w:space="0" w:color="000000"/>
              <w:bottom w:val="nil"/>
              <w:right w:val="nil"/>
            </w:tcBorders>
          </w:tcPr>
          <w:p w:rsidR="00A64CE8" w:rsidRPr="002868B5" w:rsidP="00684AAB" w14:paraId="6079CA8C" w14:textId="598D24C5">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 xml:space="preserve">Concentration </w:t>
            </w:r>
            <w:r w:rsidRPr="002868B5">
              <w:rPr>
                <w:rFonts w:asciiTheme="minorHAnsi" w:hAnsiTheme="minorHAnsi" w:cstheme="minorHAnsi"/>
              </w:rPr>
              <w:t>data;</w:t>
            </w:r>
            <w:r w:rsidRPr="002868B5">
              <w:rPr>
                <w:rFonts w:asciiTheme="minorHAnsi" w:hAnsiTheme="minorHAnsi" w:cstheme="minorHAnsi"/>
              </w:rPr>
              <w:t xml:space="preserve"> </w:t>
            </w:r>
            <w:r w:rsidRPr="002868B5" w:rsidR="008F38FD">
              <w:rPr>
                <w:rFonts w:asciiTheme="minorHAnsi" w:hAnsiTheme="minorHAnsi" w:cstheme="minorHAnsi"/>
              </w:rPr>
              <w:t xml:space="preserve">EPA now derives </w:t>
            </w:r>
            <w:r w:rsidRPr="002868B5" w:rsidR="00B63AA1">
              <w:rPr>
                <w:rFonts w:asciiTheme="minorHAnsi" w:hAnsiTheme="minorHAnsi" w:cstheme="minorHAnsi"/>
              </w:rPr>
              <w:t>annual releases of pollutants for which concentrations and flows are reported as part of periodic discharge monitoring reports</w:t>
            </w:r>
            <w:r w:rsidRPr="002868B5" w:rsidR="00B77BCE">
              <w:rPr>
                <w:rFonts w:asciiTheme="minorHAnsi" w:hAnsiTheme="minorHAnsi" w:cstheme="minorHAnsi"/>
              </w:rPr>
              <w:t>.</w:t>
            </w:r>
          </w:p>
        </w:tc>
        <w:tc>
          <w:tcPr>
            <w:tcW w:w="3169" w:type="dxa"/>
            <w:tcBorders>
              <w:top w:val="double" w:sz="8" w:space="0" w:color="000000"/>
              <w:left w:val="single" w:sz="6" w:space="0" w:color="000000"/>
              <w:bottom w:val="nil"/>
              <w:right w:val="double" w:sz="8" w:space="0" w:color="000000"/>
            </w:tcBorders>
          </w:tcPr>
          <w:p w:rsidR="00A64CE8" w:rsidRPr="002868B5" w:rsidP="00684AAB" w14:paraId="3B5C3846" w14:textId="411D3AFE">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 xml:space="preserve">Includes </w:t>
            </w:r>
            <w:r w:rsidRPr="002868B5" w:rsidR="00B63AA1">
              <w:rPr>
                <w:rFonts w:asciiTheme="minorHAnsi" w:hAnsiTheme="minorHAnsi" w:cstheme="minorHAnsi"/>
              </w:rPr>
              <w:t xml:space="preserve">a limited number of indicator parameters </w:t>
            </w:r>
            <w:r w:rsidRPr="002868B5">
              <w:rPr>
                <w:rFonts w:asciiTheme="minorHAnsi" w:hAnsiTheme="minorHAnsi" w:cstheme="minorHAnsi"/>
              </w:rPr>
              <w:t xml:space="preserve">for which a </w:t>
            </w:r>
            <w:r w:rsidRPr="002868B5" w:rsidR="00B63AA1">
              <w:rPr>
                <w:rFonts w:asciiTheme="minorHAnsi" w:hAnsiTheme="minorHAnsi" w:cstheme="minorHAnsi"/>
              </w:rPr>
              <w:t xml:space="preserve">monitoring requirement or </w:t>
            </w:r>
            <w:r w:rsidRPr="002868B5">
              <w:rPr>
                <w:rFonts w:asciiTheme="minorHAnsi" w:hAnsiTheme="minorHAnsi" w:cstheme="minorHAnsi"/>
              </w:rPr>
              <w:t>discharge limit has been set. Many discharge parameters are not specific to an individual Chemical Abstract Service (CAS) number. Very limited monitoring data for minor dischargers.</w:t>
            </w:r>
            <w:r w:rsidRPr="002868B5" w:rsidR="00BE36A8">
              <w:rPr>
                <w:rFonts w:asciiTheme="minorHAnsi" w:hAnsiTheme="minorHAnsi" w:cstheme="minorHAnsi"/>
              </w:rPr>
              <w:t xml:space="preserve"> </w:t>
            </w:r>
            <w:r w:rsidRPr="002868B5" w:rsidR="00530B51">
              <w:rPr>
                <w:rFonts w:asciiTheme="minorHAnsi" w:hAnsiTheme="minorHAnsi" w:cstheme="minorHAnsi"/>
              </w:rPr>
              <w:t>Histo</w:t>
            </w:r>
            <w:r w:rsidRPr="002868B5" w:rsidR="00634076">
              <w:rPr>
                <w:rFonts w:asciiTheme="minorHAnsi" w:hAnsiTheme="minorHAnsi" w:cstheme="minorHAnsi"/>
              </w:rPr>
              <w:t xml:space="preserve">rically, </w:t>
            </w:r>
            <w:r w:rsidRPr="002868B5" w:rsidR="007F20CB">
              <w:rPr>
                <w:rFonts w:asciiTheme="minorHAnsi" w:hAnsiTheme="minorHAnsi" w:cstheme="minorHAnsi"/>
              </w:rPr>
              <w:t>a</w:t>
            </w:r>
            <w:r w:rsidRPr="002868B5" w:rsidR="00746FB4">
              <w:rPr>
                <w:rFonts w:asciiTheme="minorHAnsi" w:hAnsiTheme="minorHAnsi" w:cstheme="minorHAnsi"/>
              </w:rPr>
              <w:t>bou</w:t>
            </w:r>
            <w:r w:rsidRPr="002868B5" w:rsidR="004B6FE7">
              <w:rPr>
                <w:rFonts w:asciiTheme="minorHAnsi" w:hAnsiTheme="minorHAnsi" w:cstheme="minorHAnsi"/>
              </w:rPr>
              <w:t>t three-quarters of</w:t>
            </w:r>
            <w:r w:rsidRPr="002868B5" w:rsidR="00BE36A8">
              <w:rPr>
                <w:rFonts w:asciiTheme="minorHAnsi" w:hAnsiTheme="minorHAnsi" w:cstheme="minorHAnsi"/>
              </w:rPr>
              <w:t xml:space="preserve"> facilities in TRI with water discharges greater than zero</w:t>
            </w:r>
            <w:r w:rsidRPr="002868B5" w:rsidR="00772D11">
              <w:rPr>
                <w:rFonts w:asciiTheme="minorHAnsi" w:hAnsiTheme="minorHAnsi" w:cstheme="minorHAnsi"/>
              </w:rPr>
              <w:t xml:space="preserve"> </w:t>
            </w:r>
            <w:r w:rsidRPr="002868B5" w:rsidR="00BE36A8">
              <w:rPr>
                <w:rFonts w:asciiTheme="minorHAnsi" w:hAnsiTheme="minorHAnsi" w:cstheme="minorHAnsi"/>
              </w:rPr>
              <w:t>also have NPDES permit IDs.</w:t>
            </w:r>
          </w:p>
        </w:tc>
      </w:tr>
      <w:tr w14:paraId="0BF892F9" w14:textId="77777777" w:rsidTr="00483DA1">
        <w:tblPrEx>
          <w:tblW w:w="0" w:type="auto"/>
          <w:tblLayout w:type="fixed"/>
          <w:tblCellMar>
            <w:left w:w="29" w:type="dxa"/>
            <w:right w:w="29" w:type="dxa"/>
          </w:tblCellMar>
          <w:tblLook w:val="0000"/>
        </w:tblPrEx>
        <w:trPr>
          <w:cantSplit/>
          <w:trHeight w:val="893"/>
        </w:trPr>
        <w:tc>
          <w:tcPr>
            <w:tcW w:w="2291" w:type="dxa"/>
            <w:tcBorders>
              <w:top w:val="double" w:sz="8" w:space="0" w:color="000000"/>
              <w:left w:val="double" w:sz="8" w:space="0" w:color="000000"/>
              <w:bottom w:val="double" w:sz="8" w:space="0" w:color="000000"/>
              <w:right w:val="single" w:sz="6" w:space="0" w:color="000000"/>
            </w:tcBorders>
          </w:tcPr>
          <w:p w:rsidR="00A64CE8" w:rsidRPr="002868B5" w:rsidP="00684AAB" w14:paraId="5FF1561E" w14:textId="77777777">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Biennial Reporting System (BRS)</w:t>
            </w:r>
          </w:p>
        </w:tc>
        <w:tc>
          <w:tcPr>
            <w:tcW w:w="2420" w:type="dxa"/>
            <w:tcBorders>
              <w:top w:val="double" w:sz="8" w:space="0" w:color="000000"/>
              <w:left w:val="single" w:sz="6" w:space="0" w:color="000000"/>
              <w:right w:val="nil"/>
            </w:tcBorders>
          </w:tcPr>
          <w:p w:rsidR="00A64CE8" w:rsidRPr="002868B5" w:rsidP="00684AAB" w14:paraId="4881B95B" w14:textId="53E57DA6">
            <w:pPr>
              <w:keepNext/>
              <w:tabs>
                <w:tab w:val="left" w:pos="0"/>
                <w:tab w:val="left" w:pos="720"/>
                <w:tab w:val="left" w:pos="1440"/>
              </w:tabs>
              <w:spacing w:after="8"/>
              <w:rPr>
                <w:rFonts w:asciiTheme="minorHAnsi" w:hAnsiTheme="minorHAnsi" w:cstheme="minorHAnsi"/>
              </w:rPr>
            </w:pPr>
            <w:r w:rsidRPr="002868B5">
              <w:rPr>
                <w:rFonts w:asciiTheme="minorHAnsi" w:hAnsiTheme="minorHAnsi" w:cstheme="minorHAnsi"/>
              </w:rPr>
              <w:t>Contains annual volumes of RCRA wastes and how they are managed (offsite in the case of Large Quantity Generator and on-site in the case of treatment storage and disposal Facilities, TSDFs). Ea</w:t>
            </w:r>
            <w:r w:rsidRPr="002868B5" w:rsidR="00925F1B">
              <w:rPr>
                <w:rFonts w:asciiTheme="minorHAnsi" w:hAnsiTheme="minorHAnsi" w:cstheme="minorHAnsi"/>
              </w:rPr>
              <w:t>c</w:t>
            </w:r>
            <w:r w:rsidRPr="002868B5">
              <w:rPr>
                <w:rFonts w:asciiTheme="minorHAnsi" w:hAnsiTheme="minorHAnsi" w:cstheme="minorHAnsi"/>
              </w:rPr>
              <w:t>h waste stream is characterized by all applicable waste codes but volumes of each are not broken out. Data are reported once every two years.</w:t>
            </w:r>
          </w:p>
        </w:tc>
        <w:tc>
          <w:tcPr>
            <w:tcW w:w="2080" w:type="dxa"/>
            <w:tcBorders>
              <w:top w:val="double" w:sz="8" w:space="0" w:color="000000"/>
              <w:left w:val="single" w:sz="6" w:space="0" w:color="000000"/>
              <w:right w:val="single" w:sz="6" w:space="0" w:color="000000"/>
            </w:tcBorders>
          </w:tcPr>
          <w:p w:rsidR="00A64CE8" w:rsidRPr="002868B5" w:rsidP="00684AAB" w14:paraId="33B0A696" w14:textId="26123E7F">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Total annual off-site transfers of hazardous waste for land disposal; releases to publicly owned treatment works (POTWs).</w:t>
            </w:r>
          </w:p>
        </w:tc>
        <w:tc>
          <w:tcPr>
            <w:tcW w:w="3169" w:type="dxa"/>
            <w:tcBorders>
              <w:top w:val="double" w:sz="8" w:space="0" w:color="000000"/>
              <w:left w:val="single" w:sz="6" w:space="0" w:color="000000"/>
              <w:right w:val="double" w:sz="8" w:space="0" w:color="000000"/>
            </w:tcBorders>
          </w:tcPr>
          <w:p w:rsidR="00A64CE8" w:rsidRPr="002868B5" w:rsidP="00684AAB" w14:paraId="1AF389C2" w14:textId="5D7AD699">
            <w:pPr>
              <w:keepNext/>
              <w:tabs>
                <w:tab w:val="left" w:pos="0"/>
                <w:tab w:val="left" w:pos="720"/>
                <w:tab w:val="left" w:pos="1440"/>
                <w:tab w:val="left" w:pos="2160"/>
              </w:tabs>
              <w:spacing w:after="8"/>
              <w:rPr>
                <w:rFonts w:asciiTheme="minorHAnsi" w:hAnsiTheme="minorHAnsi" w:cstheme="minorHAnsi"/>
              </w:rPr>
            </w:pPr>
            <w:r w:rsidRPr="002868B5">
              <w:rPr>
                <w:rFonts w:asciiTheme="minorHAnsi" w:hAnsiTheme="minorHAnsi" w:cstheme="minorHAnsi"/>
              </w:rPr>
              <w:t>Many RCRA waste codes are not specific to an individual CAS number. Quantities of chemicals in waste cannot be determined</w:t>
            </w:r>
            <w:r w:rsidRPr="002868B5" w:rsidR="00B63AA1">
              <w:rPr>
                <w:rFonts w:asciiTheme="minorHAnsi" w:hAnsiTheme="minorHAnsi" w:cstheme="minorHAnsi"/>
              </w:rPr>
              <w:t xml:space="preserve"> from BRS</w:t>
            </w:r>
            <w:r w:rsidRPr="002868B5">
              <w:rPr>
                <w:rFonts w:asciiTheme="minorHAnsi" w:hAnsiTheme="minorHAnsi" w:cstheme="minorHAnsi"/>
              </w:rPr>
              <w:t xml:space="preserve">. </w:t>
            </w:r>
            <w:r w:rsidRPr="002868B5" w:rsidR="007F20CB">
              <w:rPr>
                <w:rFonts w:asciiTheme="minorHAnsi" w:hAnsiTheme="minorHAnsi" w:cstheme="minorHAnsi"/>
              </w:rPr>
              <w:t>Hist</w:t>
            </w:r>
            <w:r w:rsidRPr="002868B5" w:rsidR="00F55E2A">
              <w:rPr>
                <w:rFonts w:asciiTheme="minorHAnsi" w:hAnsiTheme="minorHAnsi" w:cstheme="minorHAnsi"/>
              </w:rPr>
              <w:t xml:space="preserve">orically, about </w:t>
            </w:r>
            <w:r w:rsidRPr="002868B5" w:rsidR="00587097">
              <w:rPr>
                <w:rFonts w:asciiTheme="minorHAnsi" w:hAnsiTheme="minorHAnsi" w:cstheme="minorHAnsi"/>
              </w:rPr>
              <w:t>one-quarter</w:t>
            </w:r>
            <w:r w:rsidRPr="002868B5" w:rsidR="008B2A6A">
              <w:rPr>
                <w:rFonts w:asciiTheme="minorHAnsi" w:hAnsiTheme="minorHAnsi" w:cstheme="minorHAnsi"/>
              </w:rPr>
              <w:t xml:space="preserve"> of</w:t>
            </w:r>
            <w:r w:rsidRPr="002868B5" w:rsidR="00E04E9E">
              <w:rPr>
                <w:rFonts w:asciiTheme="minorHAnsi" w:hAnsiTheme="minorHAnsi" w:cstheme="minorHAnsi"/>
              </w:rPr>
              <w:t xml:space="preserve"> TRI reporting facilities also</w:t>
            </w:r>
            <w:r w:rsidRPr="002868B5" w:rsidR="00BE36A8">
              <w:rPr>
                <w:rFonts w:asciiTheme="minorHAnsi" w:hAnsiTheme="minorHAnsi" w:cstheme="minorHAnsi"/>
              </w:rPr>
              <w:t xml:space="preserve"> reported hazardous waste generation to RCRA</w:t>
            </w:r>
            <w:r w:rsidRPr="002868B5" w:rsidR="00E04E9E">
              <w:rPr>
                <w:rFonts w:asciiTheme="minorHAnsi" w:hAnsiTheme="minorHAnsi" w:cstheme="minorHAnsi"/>
              </w:rPr>
              <w:t>.</w:t>
            </w:r>
            <w:r w:rsidRPr="002868B5" w:rsidR="00BE36A8">
              <w:rPr>
                <w:rFonts w:asciiTheme="minorHAnsi" w:hAnsiTheme="minorHAnsi" w:cstheme="minorHAnsi"/>
              </w:rPr>
              <w:t xml:space="preserve"> </w:t>
            </w:r>
          </w:p>
        </w:tc>
      </w:tr>
      <w:tr w14:paraId="420A0CC1" w14:textId="77777777" w:rsidTr="00483DA1">
        <w:tblPrEx>
          <w:tblW w:w="0" w:type="auto"/>
          <w:tblLayout w:type="fixed"/>
          <w:tblCellMar>
            <w:left w:w="29" w:type="dxa"/>
            <w:right w:w="29" w:type="dxa"/>
          </w:tblCellMar>
          <w:tblLook w:val="0000"/>
        </w:tblPrEx>
        <w:trPr>
          <w:cantSplit/>
          <w:trHeight w:val="21"/>
        </w:trPr>
        <w:tc>
          <w:tcPr>
            <w:tcW w:w="9960" w:type="dxa"/>
            <w:gridSpan w:val="4"/>
            <w:tcBorders>
              <w:top w:val="double" w:sz="8" w:space="0" w:color="000000"/>
              <w:left w:val="double" w:sz="8" w:space="0" w:color="000000"/>
              <w:bottom w:val="double" w:sz="8" w:space="0" w:color="000000"/>
              <w:right w:val="double" w:sz="8" w:space="0" w:color="000000"/>
            </w:tcBorders>
          </w:tcPr>
          <w:p w:rsidR="00A64CE8" w:rsidRPr="002868B5" w:rsidP="00684AAB" w14:paraId="5A2B1679" w14:textId="6223452B">
            <w:pPr>
              <w:keepNext/>
              <w:tabs>
                <w:tab w:val="left" w:pos="0"/>
                <w:tab w:val="left" w:pos="720"/>
                <w:tab w:val="left" w:pos="1440"/>
                <w:tab w:val="left" w:pos="2160"/>
              </w:tabs>
              <w:spacing w:after="8"/>
              <w:rPr>
                <w:rFonts w:asciiTheme="minorHAnsi" w:hAnsiTheme="minorHAnsi" w:cstheme="minorHAnsi"/>
                <w:sz w:val="22"/>
                <w:szCs w:val="22"/>
              </w:rPr>
            </w:pPr>
            <w:r w:rsidRPr="002868B5">
              <w:rPr>
                <w:rFonts w:asciiTheme="minorHAnsi" w:hAnsiTheme="minorHAnsi" w:cstheme="minorHAnsi"/>
                <w:sz w:val="22"/>
                <w:szCs w:val="22"/>
                <w:vertAlign w:val="superscript"/>
              </w:rPr>
              <w:t xml:space="preserve">a </w:t>
            </w:r>
            <w:r w:rsidRPr="002868B5">
              <w:rPr>
                <w:rFonts w:asciiTheme="minorHAnsi" w:hAnsiTheme="minorHAnsi" w:cstheme="minorHAnsi"/>
                <w:sz w:val="22"/>
                <w:szCs w:val="22"/>
              </w:rPr>
              <w:t>“Ease of substitution” refers only to the potential of the information in the database to substitute for TRI reporting. It does not imply that the database is not adequate for the purposes for which it was designed.</w:t>
            </w:r>
          </w:p>
        </w:tc>
      </w:tr>
    </w:tbl>
    <w:p w:rsidR="00C137DE" w:rsidRPr="00A90910" w:rsidP="00C137DE" w14:paraId="2712A2C2" w14:textId="77777777">
      <w:pPr>
        <w:keepNext/>
        <w:ind w:firstLine="720"/>
        <w:rPr>
          <w:rFonts w:asciiTheme="minorHAnsi" w:hAnsiTheme="minorHAnsi" w:cstheme="minorHAnsi"/>
        </w:rPr>
      </w:pPr>
    </w:p>
    <w:p w:rsidR="00C137DE" w:rsidRPr="004D3E9B" w:rsidP="00A90910" w14:paraId="22013751" w14:textId="77777777">
      <w:pPr>
        <w:pStyle w:val="Heading3"/>
      </w:pPr>
      <w:r w:rsidRPr="004D3E9B">
        <w:t>Air Releases</w:t>
      </w:r>
    </w:p>
    <w:p w:rsidR="00C137DE" w:rsidRPr="00A90910" w:rsidP="00C137DE" w14:paraId="2F9BB0CD" w14:textId="33BCA1B6">
      <w:pPr>
        <w:spacing w:after="200" w:line="276" w:lineRule="auto"/>
        <w:rPr>
          <w:rFonts w:asciiTheme="minorHAnsi" w:hAnsiTheme="minorHAnsi" w:cstheme="minorHAnsi"/>
        </w:rPr>
      </w:pPr>
      <w:r w:rsidRPr="00A90910">
        <w:rPr>
          <w:rFonts w:asciiTheme="minorHAnsi" w:hAnsiTheme="minorHAnsi" w:cstheme="minorHAnsi"/>
        </w:rPr>
        <w:t xml:space="preserve">The 1990 amendments to the Clean Air Act </w:t>
      </w:r>
      <w:r w:rsidRPr="00A90910" w:rsidR="0027215B">
        <w:rPr>
          <w:rFonts w:asciiTheme="minorHAnsi" w:hAnsiTheme="minorHAnsi" w:cstheme="minorHAnsi"/>
        </w:rPr>
        <w:t xml:space="preserve">(CAA) </w:t>
      </w:r>
      <w:r w:rsidRPr="00A90910">
        <w:rPr>
          <w:rFonts w:asciiTheme="minorHAnsi" w:hAnsiTheme="minorHAnsi" w:cstheme="minorHAnsi"/>
        </w:rPr>
        <w:t>require EPA to monitor and regulate the emissions of criteria air pollutants (CAPs) and hazardous air pollutants (HAPs), requiring EPA to identify the sources of these pollutants, quantify the sources by category, develop regulations, and then assess public health and environmental impacts. To facilitate this process, the Agency created two emissions inventories: the National Toxics Inventory (N</w:t>
      </w:r>
      <w:r w:rsidRPr="00A90910" w:rsidR="00946B49">
        <w:rPr>
          <w:rFonts w:asciiTheme="minorHAnsi" w:hAnsiTheme="minorHAnsi" w:cstheme="minorHAnsi"/>
        </w:rPr>
        <w:t>TI) for HAPs and the National Emission Trends (NET) for CAPs. In 1999, the EPA combined these two databases to form the National Emissions Inventory (NEI)</w:t>
      </w:r>
      <w:r w:rsidRPr="00A90910">
        <w:rPr>
          <w:rFonts w:asciiTheme="minorHAnsi" w:hAnsiTheme="minorHAnsi" w:cstheme="minorHAnsi"/>
        </w:rPr>
        <w:t xml:space="preserve">. </w:t>
      </w:r>
    </w:p>
    <w:p w:rsidR="00C137DE" w:rsidRPr="00A90910" w:rsidP="00C137DE" w14:paraId="13ABE58C" w14:textId="331D4EB1">
      <w:pPr>
        <w:spacing w:after="200" w:line="276" w:lineRule="auto"/>
        <w:rPr>
          <w:rFonts w:asciiTheme="minorHAnsi" w:hAnsiTheme="minorHAnsi" w:cstheme="minorHAnsi"/>
          <w:b/>
          <w:bCs/>
        </w:rPr>
      </w:pPr>
      <w:r w:rsidRPr="00A90910">
        <w:rPr>
          <w:rFonts w:asciiTheme="minorHAnsi" w:hAnsiTheme="minorHAnsi" w:cstheme="minorHAnsi"/>
        </w:rPr>
        <w:t>NEI is EPA</w:t>
      </w:r>
      <w:r w:rsidRPr="00A90910" w:rsidR="0027215B">
        <w:rPr>
          <w:rFonts w:asciiTheme="minorHAnsi" w:hAnsiTheme="minorHAnsi" w:cstheme="minorHAnsi"/>
        </w:rPr>
        <w:t>’</w:t>
      </w:r>
      <w:r w:rsidRPr="00A90910">
        <w:rPr>
          <w:rFonts w:asciiTheme="minorHAnsi" w:hAnsiTheme="minorHAnsi" w:cstheme="minorHAnsi"/>
        </w:rPr>
        <w:t>s compilation of estimates of air pollutants discharged on an annual basis and their sources. Five main categories organize NEI data: point sources (stationary), nonpoint sources (stationary), on-road sources (mobile), non-road sources (mobile), and events (fires). The compilation includes emissions estimates submitted by state, local and tribal air pollution control agencies, emissions estimates calculated by EPA, and emissions obtained from other sources</w:t>
      </w:r>
      <w:r w:rsidRPr="00A90910" w:rsidR="00560D2F">
        <w:rPr>
          <w:rFonts w:asciiTheme="minorHAnsi" w:hAnsiTheme="minorHAnsi" w:cstheme="minorHAnsi"/>
        </w:rPr>
        <w:t xml:space="preserve">. </w:t>
      </w:r>
      <w:r w:rsidRPr="00A90910">
        <w:rPr>
          <w:rFonts w:asciiTheme="minorHAnsi" w:hAnsiTheme="minorHAnsi" w:cstheme="minorHAnsi"/>
        </w:rPr>
        <w:t xml:space="preserve">EPA uses the NEI to track emissions trends over time, develop regional pollutant reduction strategies, </w:t>
      </w:r>
      <w:r w:rsidRPr="00A90910">
        <w:rPr>
          <w:rFonts w:asciiTheme="minorHAnsi" w:hAnsiTheme="minorHAnsi" w:cstheme="minorHAnsi"/>
        </w:rPr>
        <w:t>set</w:t>
      </w:r>
      <w:r w:rsidRPr="00A90910">
        <w:rPr>
          <w:rFonts w:asciiTheme="minorHAnsi" w:hAnsiTheme="minorHAnsi" w:cstheme="minorHAnsi"/>
        </w:rPr>
        <w:t xml:space="preserve"> and analyze regulations, perform air toxics risk assessments including inhalation risks and multi-pathway exposure, model air pollutant dispersion and deposition, and measure environmental performance as required by the Government Perf</w:t>
      </w:r>
      <w:r w:rsidRPr="00A90910" w:rsidR="008F38FD">
        <w:rPr>
          <w:rFonts w:asciiTheme="minorHAnsi" w:hAnsiTheme="minorHAnsi" w:cstheme="minorHAnsi"/>
        </w:rPr>
        <w:t>ormance and Results Act.</w:t>
      </w:r>
    </w:p>
    <w:p w:rsidR="00C137DE" w:rsidRPr="00A90910" w:rsidP="00C137DE" w14:paraId="2749C747" w14:textId="6550DAA9">
      <w:pPr>
        <w:spacing w:after="200" w:line="276" w:lineRule="auto"/>
        <w:rPr>
          <w:rFonts w:asciiTheme="minorHAnsi" w:hAnsiTheme="minorHAnsi" w:cstheme="minorHAnsi"/>
          <w:b/>
          <w:bCs/>
        </w:rPr>
      </w:pPr>
      <w:r w:rsidRPr="00A90910">
        <w:rPr>
          <w:rFonts w:asciiTheme="minorHAnsi" w:hAnsiTheme="minorHAnsi" w:cstheme="minorHAnsi"/>
        </w:rPr>
        <w:t>Since 1996, EPA has compiled the NEI every three years. For 2008, the Agency reengineered the NEI business process to shorten the period between collecting data for a given inventory year and publication of th</w:t>
      </w:r>
      <w:r w:rsidRPr="00A90910" w:rsidR="002467D3">
        <w:rPr>
          <w:rFonts w:asciiTheme="minorHAnsi" w:hAnsiTheme="minorHAnsi" w:cstheme="minorHAnsi"/>
        </w:rPr>
        <w:t>ose</w:t>
      </w:r>
      <w:r w:rsidRPr="00A90910">
        <w:rPr>
          <w:rFonts w:asciiTheme="minorHAnsi" w:hAnsiTheme="minorHAnsi" w:cstheme="minorHAnsi"/>
        </w:rPr>
        <w:t xml:space="preserve"> data. The most recent inventory is the </w:t>
      </w:r>
      <w:r w:rsidRPr="00A90910" w:rsidR="00391034">
        <w:rPr>
          <w:rFonts w:asciiTheme="minorHAnsi" w:hAnsiTheme="minorHAnsi" w:cstheme="minorHAnsi"/>
        </w:rPr>
        <w:t>20</w:t>
      </w:r>
      <w:r w:rsidRPr="00A90910" w:rsidR="00EB463C">
        <w:rPr>
          <w:rFonts w:asciiTheme="minorHAnsi" w:hAnsiTheme="minorHAnsi" w:cstheme="minorHAnsi"/>
        </w:rPr>
        <w:t>23</w:t>
      </w:r>
      <w:r w:rsidRPr="00A90910" w:rsidR="00391034">
        <w:rPr>
          <w:rFonts w:asciiTheme="minorHAnsi" w:hAnsiTheme="minorHAnsi" w:cstheme="minorHAnsi"/>
        </w:rPr>
        <w:t xml:space="preserve"> </w:t>
      </w:r>
      <w:r w:rsidRPr="00A90910">
        <w:rPr>
          <w:rFonts w:asciiTheme="minorHAnsi" w:hAnsiTheme="minorHAnsi" w:cstheme="minorHAnsi"/>
        </w:rPr>
        <w:t xml:space="preserve">NEI, which EPA </w:t>
      </w:r>
      <w:r w:rsidRPr="00A90910" w:rsidR="00EB463C">
        <w:rPr>
          <w:rFonts w:asciiTheme="minorHAnsi" w:hAnsiTheme="minorHAnsi" w:cstheme="minorHAnsi"/>
        </w:rPr>
        <w:t>will</w:t>
      </w:r>
      <w:r w:rsidRPr="00A90910" w:rsidR="00391034">
        <w:rPr>
          <w:rFonts w:asciiTheme="minorHAnsi" w:hAnsiTheme="minorHAnsi" w:cstheme="minorHAnsi"/>
        </w:rPr>
        <w:t xml:space="preserve"> release </w:t>
      </w:r>
      <w:r w:rsidRPr="00A90910">
        <w:rPr>
          <w:rFonts w:asciiTheme="minorHAnsi" w:hAnsiTheme="minorHAnsi" w:cstheme="minorHAnsi"/>
        </w:rPr>
        <w:t xml:space="preserve">in </w:t>
      </w:r>
      <w:r w:rsidRPr="00A90910" w:rsidR="00391034">
        <w:rPr>
          <w:rFonts w:asciiTheme="minorHAnsi" w:hAnsiTheme="minorHAnsi" w:cstheme="minorHAnsi"/>
        </w:rPr>
        <w:t>202</w:t>
      </w:r>
      <w:r w:rsidRPr="00A90910" w:rsidR="00EB463C">
        <w:rPr>
          <w:rFonts w:asciiTheme="minorHAnsi" w:hAnsiTheme="minorHAnsi" w:cstheme="minorHAnsi"/>
        </w:rPr>
        <w:t>6</w:t>
      </w:r>
      <w:r w:rsidRPr="00A90910">
        <w:rPr>
          <w:rFonts w:asciiTheme="minorHAnsi" w:hAnsiTheme="minorHAnsi" w:cstheme="minorHAnsi"/>
        </w:rPr>
        <w:t>.</w:t>
      </w:r>
    </w:p>
    <w:p w:rsidR="00637054" w:rsidRPr="00A90910" w:rsidP="00C137DE" w14:paraId="0B4D0538" w14:textId="485D0960">
      <w:pPr>
        <w:spacing w:after="200" w:line="276" w:lineRule="auto"/>
        <w:rPr>
          <w:rFonts w:asciiTheme="minorHAnsi" w:hAnsiTheme="minorHAnsi" w:cstheme="minorBidi"/>
          <w:b/>
        </w:rPr>
      </w:pPr>
      <w:r w:rsidRPr="10FDB71D">
        <w:rPr>
          <w:rFonts w:asciiTheme="minorHAnsi" w:hAnsiTheme="minorHAnsi" w:cstheme="minorBidi"/>
        </w:rPr>
        <w:t xml:space="preserve">While both </w:t>
      </w:r>
      <w:r w:rsidRPr="10FDB71D" w:rsidR="0F26EE75">
        <w:rPr>
          <w:rFonts w:asciiTheme="minorHAnsi" w:hAnsiTheme="minorHAnsi" w:cstheme="minorBidi"/>
        </w:rPr>
        <w:t>NEI and TRI</w:t>
      </w:r>
      <w:r w:rsidRPr="10FDB71D">
        <w:rPr>
          <w:rFonts w:asciiTheme="minorHAnsi" w:hAnsiTheme="minorHAnsi" w:cstheme="minorBidi"/>
        </w:rPr>
        <w:t xml:space="preserve"> contain facility-chemical records with annual release estimates, there are </w:t>
      </w:r>
      <w:r w:rsidRPr="10FDB71D">
        <w:rPr>
          <w:rFonts w:asciiTheme="minorHAnsi" w:hAnsiTheme="minorHAnsi" w:cstheme="minorBidi"/>
        </w:rPr>
        <w:t>a number of</w:t>
      </w:r>
      <w:r w:rsidRPr="10FDB71D">
        <w:rPr>
          <w:rFonts w:asciiTheme="minorHAnsi" w:hAnsiTheme="minorHAnsi" w:cstheme="minorBidi"/>
        </w:rPr>
        <w:t xml:space="preserve"> differences between </w:t>
      </w:r>
      <w:r w:rsidRPr="10FDB71D" w:rsidR="2208496C">
        <w:rPr>
          <w:rFonts w:asciiTheme="minorHAnsi" w:hAnsiTheme="minorHAnsi" w:cstheme="minorBidi"/>
        </w:rPr>
        <w:t>the datasets</w:t>
      </w:r>
      <w:r w:rsidRPr="10FDB71D" w:rsidR="00A64CE8">
        <w:rPr>
          <w:rFonts w:asciiTheme="minorHAnsi" w:hAnsiTheme="minorHAnsi" w:cstheme="minorBidi"/>
        </w:rPr>
        <w:t xml:space="preserve">, including </w:t>
      </w:r>
      <w:r w:rsidRPr="10FDB71D">
        <w:rPr>
          <w:rFonts w:asciiTheme="minorHAnsi" w:hAnsiTheme="minorHAnsi" w:cstheme="minorBidi"/>
        </w:rPr>
        <w:t>which chemicals are in scope</w:t>
      </w:r>
      <w:r w:rsidRPr="10FDB71D" w:rsidR="00A64CE8">
        <w:rPr>
          <w:rFonts w:asciiTheme="minorHAnsi" w:hAnsiTheme="minorHAnsi" w:cstheme="minorBidi"/>
        </w:rPr>
        <w:t>, the industrial sectors included, and the type of information collected (e.g.</w:t>
      </w:r>
      <w:r w:rsidRPr="10FDB71D" w:rsidR="00082560">
        <w:rPr>
          <w:rFonts w:asciiTheme="minorHAnsi" w:hAnsiTheme="minorHAnsi" w:cstheme="minorBidi"/>
        </w:rPr>
        <w:t>,</w:t>
      </w:r>
      <w:r w:rsidRPr="10FDB71D" w:rsidR="00A64CE8">
        <w:rPr>
          <w:rFonts w:asciiTheme="minorHAnsi" w:hAnsiTheme="minorHAnsi" w:cstheme="minorBidi"/>
        </w:rPr>
        <w:t xml:space="preserve"> </w:t>
      </w:r>
      <w:r w:rsidRPr="10FDB71D">
        <w:rPr>
          <w:rFonts w:asciiTheme="minorHAnsi" w:hAnsiTheme="minorHAnsi" w:cstheme="minorBidi"/>
        </w:rPr>
        <w:t xml:space="preserve">for </w:t>
      </w:r>
      <w:r w:rsidRPr="10FDB71D" w:rsidR="00A64CE8">
        <w:rPr>
          <w:rFonts w:asciiTheme="minorHAnsi" w:hAnsiTheme="minorHAnsi" w:cstheme="minorBidi"/>
        </w:rPr>
        <w:t xml:space="preserve">which environmental media releases are </w:t>
      </w:r>
      <w:r w:rsidRPr="10FDB71D">
        <w:rPr>
          <w:rFonts w:asciiTheme="minorHAnsi" w:hAnsiTheme="minorHAnsi" w:cstheme="minorBidi"/>
        </w:rPr>
        <w:t xml:space="preserve">collected </w:t>
      </w:r>
      <w:r w:rsidRPr="10FDB71D" w:rsidR="00A64CE8">
        <w:rPr>
          <w:rFonts w:asciiTheme="minorHAnsi" w:hAnsiTheme="minorHAnsi" w:cstheme="minorBidi"/>
        </w:rPr>
        <w:t xml:space="preserve">and what other </w:t>
      </w:r>
      <w:r w:rsidRPr="10FDB71D">
        <w:rPr>
          <w:rFonts w:asciiTheme="minorHAnsi" w:hAnsiTheme="minorHAnsi" w:cstheme="minorBidi"/>
        </w:rPr>
        <w:t>information beside</w:t>
      </w:r>
      <w:r w:rsidRPr="10FDB71D" w:rsidR="004245BA">
        <w:rPr>
          <w:rFonts w:asciiTheme="minorHAnsi" w:hAnsiTheme="minorHAnsi" w:cstheme="minorBidi"/>
        </w:rPr>
        <w:t>s</w:t>
      </w:r>
      <w:r w:rsidRPr="10FDB71D">
        <w:rPr>
          <w:rFonts w:asciiTheme="minorHAnsi" w:hAnsiTheme="minorHAnsi" w:cstheme="minorBidi"/>
        </w:rPr>
        <w:t xml:space="preserve"> environmental </w:t>
      </w:r>
      <w:r w:rsidRPr="10FDB71D" w:rsidR="00A64CE8">
        <w:rPr>
          <w:rFonts w:asciiTheme="minorHAnsi" w:hAnsiTheme="minorHAnsi" w:cstheme="minorBidi"/>
        </w:rPr>
        <w:t>release</w:t>
      </w:r>
      <w:r w:rsidRPr="10FDB71D">
        <w:rPr>
          <w:rFonts w:asciiTheme="minorHAnsi" w:hAnsiTheme="minorHAnsi" w:cstheme="minorBidi"/>
        </w:rPr>
        <w:t xml:space="preserve">s are </w:t>
      </w:r>
      <w:r w:rsidRPr="10FDB71D" w:rsidR="008F38FD">
        <w:rPr>
          <w:rFonts w:asciiTheme="minorHAnsi" w:hAnsiTheme="minorHAnsi" w:cstheme="minorBidi"/>
        </w:rPr>
        <w:t>collected).</w:t>
      </w:r>
    </w:p>
    <w:p w:rsidR="00637054" w:rsidRPr="00A90910" w:rsidP="00C137DE" w14:paraId="2D3021A5" w14:textId="154A8335">
      <w:pPr>
        <w:pStyle w:val="ListParagraph"/>
        <w:numPr>
          <w:ilvl w:val="0"/>
          <w:numId w:val="34"/>
        </w:numPr>
        <w:adjustRightInd w:val="0"/>
        <w:spacing w:after="200" w:line="276" w:lineRule="auto"/>
        <w:rPr>
          <w:rFonts w:asciiTheme="minorHAnsi" w:hAnsiTheme="minorHAnsi" w:cstheme="minorHAnsi"/>
        </w:rPr>
      </w:pPr>
      <w:r w:rsidRPr="00A90910">
        <w:rPr>
          <w:rFonts w:asciiTheme="minorHAnsi" w:hAnsiTheme="minorHAnsi" w:cstheme="minorHAnsi"/>
        </w:rPr>
        <w:t xml:space="preserve">TRI reporting is required for </w:t>
      </w:r>
      <w:r w:rsidRPr="00A90910" w:rsidR="007B176E">
        <w:rPr>
          <w:rFonts w:asciiTheme="minorHAnsi" w:hAnsiTheme="minorHAnsi" w:cstheme="minorHAnsi"/>
        </w:rPr>
        <w:t>794</w:t>
      </w:r>
      <w:r w:rsidRPr="00A90910">
        <w:rPr>
          <w:rFonts w:asciiTheme="minorHAnsi" w:hAnsiTheme="minorHAnsi" w:cstheme="minorHAnsi"/>
        </w:rPr>
        <w:t xml:space="preserve"> chemicals and 3</w:t>
      </w:r>
      <w:r w:rsidRPr="00A90910" w:rsidR="007B176E">
        <w:rPr>
          <w:rFonts w:asciiTheme="minorHAnsi" w:hAnsiTheme="minorHAnsi" w:cstheme="minorHAnsi"/>
        </w:rPr>
        <w:t>3</w:t>
      </w:r>
      <w:r w:rsidRPr="00A90910">
        <w:rPr>
          <w:rFonts w:asciiTheme="minorHAnsi" w:hAnsiTheme="minorHAnsi" w:cstheme="minorHAnsi"/>
        </w:rPr>
        <w:t xml:space="preserve"> chemical categories </w:t>
      </w:r>
      <w:r w:rsidRPr="00A90910" w:rsidR="00946B49">
        <w:rPr>
          <w:rFonts w:asciiTheme="minorHAnsi" w:hAnsiTheme="minorHAnsi" w:cstheme="minorHAnsi"/>
        </w:rPr>
        <w:t>known or reasonably anticipated to cause acute or chronic health effects or significant adverse environmental effects. NEI covers 8 Criteria Air Pollutants (CAPs</w:t>
      </w:r>
      <w:r w:rsidRPr="00A90910" w:rsidR="00082560">
        <w:rPr>
          <w:rFonts w:asciiTheme="minorHAnsi" w:hAnsiTheme="minorHAnsi" w:cstheme="minorHAnsi"/>
        </w:rPr>
        <w:t>) (i.e.,</w:t>
      </w:r>
      <w:r w:rsidRPr="00A90910" w:rsidR="00946B49">
        <w:rPr>
          <w:rFonts w:asciiTheme="minorHAnsi" w:hAnsiTheme="minorHAnsi" w:cstheme="minorHAnsi"/>
        </w:rPr>
        <w:t xml:space="preserve"> carbon monoxide, volatile organic compounds, oxides of nitrogen, sulfur dioxide, particulate matter ≤ 2.5 microns, particulate matter ≤ 10 microns, ammonia, and lead) and 187 Hazardous Air Pollutants (HAPs)</w:t>
      </w:r>
      <w:r w:rsidRPr="00A90910" w:rsidR="00560D2F">
        <w:rPr>
          <w:rFonts w:asciiTheme="minorHAnsi" w:hAnsiTheme="minorHAnsi" w:cstheme="minorHAnsi"/>
        </w:rPr>
        <w:t xml:space="preserve">. </w:t>
      </w:r>
      <w:r w:rsidRPr="00A90910" w:rsidR="00946B49">
        <w:rPr>
          <w:rFonts w:asciiTheme="minorHAnsi" w:hAnsiTheme="minorHAnsi" w:cstheme="minorHAnsi"/>
        </w:rPr>
        <w:t xml:space="preserve">TRI covers two of the CAPs (ammonia and lead) and 181 of the </w:t>
      </w:r>
      <w:r w:rsidRPr="00A90910">
        <w:rPr>
          <w:rFonts w:asciiTheme="minorHAnsi" w:hAnsiTheme="minorHAnsi" w:cstheme="minorHAnsi"/>
        </w:rPr>
        <w:t xml:space="preserve">187 </w:t>
      </w:r>
      <w:r w:rsidRPr="00A90910" w:rsidR="008F38FD">
        <w:rPr>
          <w:rFonts w:asciiTheme="minorHAnsi" w:hAnsiTheme="minorHAnsi" w:cstheme="minorHAnsi"/>
        </w:rPr>
        <w:t>HAPs covered by NEI.</w:t>
      </w:r>
    </w:p>
    <w:p w:rsidR="00637054" w:rsidRPr="00A90910" w:rsidP="00C137DE" w14:paraId="2C6E49FA" w14:textId="0500DCFC">
      <w:pPr>
        <w:pStyle w:val="ListParagraph"/>
        <w:numPr>
          <w:ilvl w:val="0"/>
          <w:numId w:val="34"/>
        </w:numPr>
        <w:adjustRightInd w:val="0"/>
        <w:spacing w:after="200" w:line="276" w:lineRule="auto"/>
        <w:rPr>
          <w:rFonts w:asciiTheme="minorHAnsi" w:hAnsiTheme="minorHAnsi" w:cstheme="minorHAnsi"/>
        </w:rPr>
      </w:pPr>
      <w:r w:rsidRPr="00A90910">
        <w:rPr>
          <w:rFonts w:asciiTheme="minorHAnsi" w:hAnsiTheme="minorHAnsi" w:cstheme="minorHAnsi"/>
        </w:rPr>
        <w:t xml:space="preserve">NEI covers all sources of CAP and HAP emissions, including </w:t>
      </w:r>
      <w:r w:rsidRPr="00A90910">
        <w:rPr>
          <w:rFonts w:asciiTheme="minorHAnsi" w:hAnsiTheme="minorHAnsi" w:cstheme="minorHAnsi"/>
        </w:rPr>
        <w:t>a number of</w:t>
      </w:r>
      <w:r w:rsidRPr="00A90910">
        <w:rPr>
          <w:rFonts w:asciiTheme="minorHAnsi" w:hAnsiTheme="minorHAnsi" w:cstheme="minorHAnsi"/>
        </w:rPr>
        <w:t xml:space="preserve"> sectors that are not included in TRI (e.g., agriculture, oil</w:t>
      </w:r>
      <w:r w:rsidRPr="00A90910" w:rsidR="008F38FD">
        <w:rPr>
          <w:rFonts w:asciiTheme="minorHAnsi" w:hAnsiTheme="minorHAnsi" w:cstheme="minorHAnsi"/>
        </w:rPr>
        <w:t xml:space="preserve"> extraction</w:t>
      </w:r>
      <w:r w:rsidRPr="00A90910" w:rsidR="006B3C6B">
        <w:rPr>
          <w:rFonts w:asciiTheme="minorHAnsi" w:hAnsiTheme="minorHAnsi" w:cstheme="minorHAnsi"/>
        </w:rPr>
        <w:t>,</w:t>
      </w:r>
      <w:r w:rsidRPr="00A90910" w:rsidR="008F38FD">
        <w:rPr>
          <w:rFonts w:asciiTheme="minorHAnsi" w:hAnsiTheme="minorHAnsi" w:cstheme="minorHAnsi"/>
        </w:rPr>
        <w:t xml:space="preserve"> and construction).</w:t>
      </w:r>
    </w:p>
    <w:p w:rsidR="00A64CE8" w:rsidRPr="00A90910" w:rsidP="00C137DE" w14:paraId="26D85559" w14:textId="3CB30F84">
      <w:pPr>
        <w:pStyle w:val="ListParagraph"/>
        <w:numPr>
          <w:ilvl w:val="0"/>
          <w:numId w:val="34"/>
        </w:numPr>
        <w:adjustRightInd w:val="0"/>
        <w:spacing w:after="200" w:line="276" w:lineRule="auto"/>
        <w:rPr>
          <w:rFonts w:asciiTheme="minorHAnsi" w:hAnsiTheme="minorHAnsi" w:cstheme="minorHAnsi"/>
        </w:rPr>
      </w:pPr>
      <w:r w:rsidRPr="00A90910">
        <w:rPr>
          <w:rFonts w:asciiTheme="minorHAnsi" w:hAnsiTheme="minorHAnsi" w:cstheme="minorHAnsi"/>
        </w:rPr>
        <w:t>NEI includes county-level emissions estimates for area, mobile and other sources not found in TRI.</w:t>
      </w:r>
    </w:p>
    <w:p w:rsidR="00637054" w:rsidRPr="00A90910" w:rsidP="00C137DE" w14:paraId="7F4FBA5B" w14:textId="34098C2D">
      <w:pPr>
        <w:pStyle w:val="ListParagraph"/>
        <w:numPr>
          <w:ilvl w:val="0"/>
          <w:numId w:val="34"/>
        </w:numPr>
        <w:spacing w:after="200" w:line="276" w:lineRule="auto"/>
        <w:rPr>
          <w:rFonts w:asciiTheme="minorHAnsi" w:hAnsiTheme="minorHAnsi" w:cstheme="minorHAnsi"/>
        </w:rPr>
      </w:pPr>
      <w:r w:rsidRPr="00A90910">
        <w:rPr>
          <w:rFonts w:asciiTheme="minorHAnsi" w:hAnsiTheme="minorHAnsi" w:cstheme="minorHAnsi"/>
        </w:rPr>
        <w:t>TRI includes information on releases, including air emissions and other types of releases (e.g., surface water discharges, underground injection, and landfill disposal of toxic chemicals)</w:t>
      </w:r>
      <w:r w:rsidRPr="00A90910" w:rsidR="00560D2F">
        <w:rPr>
          <w:rFonts w:asciiTheme="minorHAnsi" w:hAnsiTheme="minorHAnsi" w:cstheme="minorHAnsi"/>
        </w:rPr>
        <w:t xml:space="preserve">. </w:t>
      </w:r>
      <w:r w:rsidRPr="00A90910">
        <w:rPr>
          <w:rFonts w:asciiTheme="minorHAnsi" w:hAnsiTheme="minorHAnsi" w:cstheme="minorHAnsi"/>
        </w:rPr>
        <w:t xml:space="preserve">NEI focuses entirely </w:t>
      </w:r>
      <w:r w:rsidRPr="00A90910">
        <w:rPr>
          <w:rFonts w:asciiTheme="minorHAnsi" w:hAnsiTheme="minorHAnsi" w:cstheme="minorHAnsi"/>
        </w:rPr>
        <w:t>on air</w:t>
      </w:r>
      <w:r w:rsidRPr="00A90910">
        <w:rPr>
          <w:rFonts w:asciiTheme="minorHAnsi" w:hAnsiTheme="minorHAnsi" w:cstheme="minorHAnsi"/>
        </w:rPr>
        <w:t xml:space="preserve"> emissions.</w:t>
      </w:r>
    </w:p>
    <w:p w:rsidR="00637054" w:rsidRPr="00A90910" w:rsidP="00C137DE" w14:paraId="30AD2D52" w14:textId="5361CE83">
      <w:pPr>
        <w:pStyle w:val="ListParagraph"/>
        <w:numPr>
          <w:ilvl w:val="0"/>
          <w:numId w:val="34"/>
        </w:numPr>
        <w:spacing w:after="200" w:line="276" w:lineRule="auto"/>
        <w:rPr>
          <w:rFonts w:asciiTheme="minorHAnsi" w:hAnsiTheme="minorHAnsi" w:cstheme="minorBidi"/>
        </w:rPr>
      </w:pPr>
      <w:r w:rsidRPr="10FDB71D">
        <w:rPr>
          <w:rFonts w:asciiTheme="minorHAnsi" w:hAnsiTheme="minorHAnsi" w:cstheme="minorBidi"/>
        </w:rPr>
        <w:t>TRI includes source reduction and waste management data</w:t>
      </w:r>
      <w:r w:rsidRPr="10FDB71D" w:rsidR="00B256BF">
        <w:rPr>
          <w:rFonts w:asciiTheme="minorHAnsi" w:hAnsiTheme="minorHAnsi" w:cstheme="minorBidi"/>
        </w:rPr>
        <w:t xml:space="preserve"> that</w:t>
      </w:r>
      <w:r w:rsidRPr="10FDB71D">
        <w:rPr>
          <w:rFonts w:asciiTheme="minorHAnsi" w:hAnsiTheme="minorHAnsi" w:cstheme="minorBidi"/>
        </w:rPr>
        <w:t xml:space="preserve"> can be used to assess pollution prevention trends on a facility basis. For some records, NEI provides more detailed emission </w:t>
      </w:r>
      <w:r w:rsidRPr="10FDB71D">
        <w:rPr>
          <w:rFonts w:asciiTheme="minorHAnsi" w:hAnsiTheme="minorHAnsi" w:cstheme="minorBidi"/>
        </w:rPr>
        <w:t>source-specific data about releases, such as process descriptions, throughput</w:t>
      </w:r>
      <w:r w:rsidRPr="10FDB71D" w:rsidR="00AF4A65">
        <w:rPr>
          <w:rFonts w:asciiTheme="minorHAnsi" w:hAnsiTheme="minorHAnsi" w:cstheme="minorBidi"/>
        </w:rPr>
        <w:t>,</w:t>
      </w:r>
      <w:r w:rsidRPr="10FDB71D">
        <w:rPr>
          <w:rFonts w:asciiTheme="minorHAnsi" w:hAnsiTheme="minorHAnsi" w:cstheme="minorBidi"/>
        </w:rPr>
        <w:t xml:space="preserve"> and stack height. The different information captured by the data systems largely reflects the different goals behind the development of the inventories. TRI’s main purpose is to provide the public with information about potential chemical hazards</w:t>
      </w:r>
      <w:r w:rsidRPr="10FDB71D" w:rsidR="20A118DA">
        <w:rPr>
          <w:rFonts w:asciiTheme="minorHAnsi" w:hAnsiTheme="minorHAnsi" w:cstheme="minorBidi"/>
        </w:rPr>
        <w:t>.</w:t>
      </w:r>
      <w:r w:rsidRPr="10FDB71D">
        <w:rPr>
          <w:rFonts w:asciiTheme="minorHAnsi" w:hAnsiTheme="minorHAnsi" w:cstheme="minorBidi"/>
        </w:rPr>
        <w:t xml:space="preserve"> NEI, among other purposes, seeks to produce data that would support modeling and risk assessment needs.</w:t>
      </w:r>
    </w:p>
    <w:p w:rsidR="00637054" w:rsidRPr="00A90910" w:rsidP="00C137DE" w14:paraId="7EB06ACB" w14:textId="6A3C6342">
      <w:pPr>
        <w:pStyle w:val="ListParagraph"/>
        <w:numPr>
          <w:ilvl w:val="0"/>
          <w:numId w:val="34"/>
        </w:numPr>
        <w:adjustRightInd w:val="0"/>
        <w:spacing w:after="200" w:line="276" w:lineRule="auto"/>
        <w:rPr>
          <w:rFonts w:asciiTheme="minorHAnsi" w:hAnsiTheme="minorHAnsi" w:cstheme="minorBidi"/>
        </w:rPr>
      </w:pPr>
      <w:r w:rsidRPr="10FDB71D">
        <w:rPr>
          <w:rFonts w:asciiTheme="minorHAnsi" w:hAnsiTheme="minorHAnsi" w:cstheme="minorBidi"/>
        </w:rPr>
        <w:t>TRI has reporting thresholds such as employment on site and chemical use/manufacture. NEI does not have such thresholds and includes smaller facilities as point sources or area sources. For example, a facility must report to TRI only if it has 10 or more full-time employee equivalents and manufactures, processes</w:t>
      </w:r>
      <w:r w:rsidRPr="10FDB71D" w:rsidR="009A3E2E">
        <w:rPr>
          <w:rFonts w:asciiTheme="minorHAnsi" w:hAnsiTheme="minorHAnsi" w:cstheme="minorBidi"/>
        </w:rPr>
        <w:t>,</w:t>
      </w:r>
      <w:r w:rsidRPr="10FDB71D">
        <w:rPr>
          <w:rFonts w:asciiTheme="minorHAnsi" w:hAnsiTheme="minorHAnsi" w:cstheme="minorBidi"/>
        </w:rPr>
        <w:t xml:space="preserve"> or otherwise uses any TRI-listed chemical in quantities greater than the established threshold (typically 25,000 pounds for manufacturing and processing and 10,000 pounds for otherwise use). PBT chemicals have lower thresholds for reporting to TRI. Organizations contributing to NEI are expected to submit release estimates for all CAA major facilities, defined as having the potential to emit </w:t>
      </w:r>
      <w:r w:rsidRPr="10FDB71D" w:rsidR="3C8B0A31">
        <w:rPr>
          <w:rFonts w:asciiTheme="minorHAnsi" w:hAnsiTheme="minorHAnsi" w:cstheme="minorBidi"/>
        </w:rPr>
        <w:t>10</w:t>
      </w:r>
      <w:r w:rsidRPr="10FDB71D">
        <w:rPr>
          <w:rFonts w:asciiTheme="minorHAnsi" w:hAnsiTheme="minorHAnsi" w:cstheme="minorBidi"/>
        </w:rPr>
        <w:t xml:space="preserve"> or more tons per year of one HAP or 25 tons per year or m</w:t>
      </w:r>
      <w:r w:rsidRPr="10FDB71D" w:rsidR="008F38FD">
        <w:rPr>
          <w:rFonts w:asciiTheme="minorHAnsi" w:hAnsiTheme="minorHAnsi" w:cstheme="minorBidi"/>
        </w:rPr>
        <w:t>ore of any combination of HAPs.</w:t>
      </w:r>
    </w:p>
    <w:p w:rsidR="00637054" w:rsidRPr="00A90910" w:rsidP="00C137DE" w14:paraId="0D368317" w14:textId="33D72438">
      <w:pPr>
        <w:pStyle w:val="ListParagraph"/>
        <w:numPr>
          <w:ilvl w:val="0"/>
          <w:numId w:val="34"/>
        </w:numPr>
        <w:adjustRightInd w:val="0"/>
        <w:spacing w:after="200" w:line="276" w:lineRule="auto"/>
        <w:rPr>
          <w:rFonts w:asciiTheme="minorHAnsi" w:hAnsiTheme="minorHAnsi" w:cstheme="minorBidi"/>
        </w:rPr>
      </w:pPr>
      <w:r w:rsidRPr="10FDB71D">
        <w:rPr>
          <w:rFonts w:asciiTheme="minorHAnsi" w:hAnsiTheme="minorHAnsi" w:cstheme="minorBidi"/>
        </w:rPr>
        <w:t xml:space="preserve">TRI data are reported by individual facilities </w:t>
      </w:r>
      <w:r w:rsidRPr="10FDB71D" w:rsidR="19E97479">
        <w:rPr>
          <w:rFonts w:asciiTheme="minorHAnsi" w:hAnsiTheme="minorHAnsi" w:cstheme="minorBidi"/>
        </w:rPr>
        <w:t xml:space="preserve">and </w:t>
      </w:r>
      <w:r w:rsidRPr="10FDB71D">
        <w:rPr>
          <w:rFonts w:asciiTheme="minorHAnsi" w:hAnsiTheme="minorHAnsi" w:cstheme="minorBidi"/>
        </w:rPr>
        <w:t>certified by facility officials</w:t>
      </w:r>
      <w:r w:rsidRPr="10FDB71D" w:rsidR="09A0DD09">
        <w:rPr>
          <w:rFonts w:asciiTheme="minorHAnsi" w:hAnsiTheme="minorHAnsi" w:cstheme="minorBidi"/>
        </w:rPr>
        <w:t>.</w:t>
      </w:r>
      <w:r w:rsidRPr="10FDB71D">
        <w:rPr>
          <w:rFonts w:asciiTheme="minorHAnsi" w:hAnsiTheme="minorHAnsi" w:cstheme="minorBidi"/>
        </w:rPr>
        <w:t xml:space="preserve"> NEI data are compiled from a variety of sources and methods.</w:t>
      </w:r>
    </w:p>
    <w:p w:rsidR="00DD2347" w:rsidRPr="00A90910" w:rsidP="0042397E" w14:paraId="6697CB99" w14:textId="6371EB4E">
      <w:pPr>
        <w:tabs>
          <w:tab w:val="left" w:pos="-1440"/>
          <w:tab w:val="left" w:pos="-974"/>
          <w:tab w:val="left" w:pos="-508"/>
          <w:tab w:val="left" w:pos="-43"/>
          <w:tab w:val="left" w:pos="422"/>
          <w:tab w:val="left" w:pos="888"/>
          <w:tab w:val="left" w:pos="1353"/>
          <w:tab w:val="left" w:pos="1819"/>
          <w:tab w:val="left" w:pos="2284"/>
          <w:tab w:val="left" w:pos="2750"/>
          <w:tab w:val="left" w:pos="3216"/>
          <w:tab w:val="left" w:pos="3681"/>
          <w:tab w:val="left" w:pos="4147"/>
          <w:tab w:val="left" w:pos="4612"/>
          <w:tab w:val="left" w:pos="5078"/>
          <w:tab w:val="left" w:pos="5544"/>
          <w:tab w:val="left" w:pos="6009"/>
          <w:tab w:val="left" w:pos="6475"/>
          <w:tab w:val="left" w:pos="6940"/>
          <w:tab w:val="left" w:pos="7406"/>
          <w:tab w:val="left" w:pos="7872"/>
          <w:tab w:val="left" w:pos="8337"/>
          <w:tab w:val="left" w:pos="8803"/>
          <w:tab w:val="left" w:pos="9268"/>
        </w:tabs>
        <w:spacing w:after="200" w:line="276" w:lineRule="auto"/>
        <w:rPr>
          <w:rFonts w:asciiTheme="minorHAnsi" w:hAnsiTheme="minorHAnsi" w:cstheme="minorHAnsi"/>
        </w:rPr>
      </w:pPr>
      <w:r w:rsidRPr="10FDB71D">
        <w:rPr>
          <w:rFonts w:asciiTheme="minorHAnsi" w:hAnsiTheme="minorHAnsi" w:cstheme="minorBidi"/>
        </w:rPr>
        <w:t xml:space="preserve">In addition, EPA has worked in partnership with states as part of the E-Enterprise program to develop the </w:t>
      </w:r>
      <w:r w:rsidRPr="00CA2CB7">
        <w:rPr>
          <w:rFonts w:asciiTheme="minorHAnsi" w:hAnsiTheme="minorHAnsi" w:cstheme="minorBidi"/>
        </w:rPr>
        <w:t>Combined Air Emissions Reporting System (CAERS)</w:t>
      </w:r>
      <w:r>
        <w:rPr>
          <w:rStyle w:val="FootnoteReference"/>
          <w:rFonts w:asciiTheme="minorHAnsi" w:hAnsiTheme="minorHAnsi" w:cstheme="minorHAnsi"/>
        </w:rPr>
        <w:footnoteReference w:id="12"/>
      </w:r>
      <w:r w:rsidRPr="00CA2CB7">
        <w:rPr>
          <w:rFonts w:asciiTheme="minorHAnsi" w:hAnsiTheme="minorHAnsi" w:cstheme="minorBidi"/>
        </w:rPr>
        <w:t>,</w:t>
      </w:r>
      <w:r w:rsidRPr="10FDB71D">
        <w:rPr>
          <w:rFonts w:asciiTheme="minorHAnsi" w:hAnsiTheme="minorHAnsi" w:cstheme="minorBidi"/>
        </w:rPr>
        <w:t xml:space="preserve"> which provides states an option for collecting of point source emissions (and all related data fields) from owner/operators and supports the requirement of the </w:t>
      </w:r>
      <w:r w:rsidRPr="10FDB71D" w:rsidR="00A16741">
        <w:rPr>
          <w:rFonts w:asciiTheme="minorHAnsi" w:hAnsiTheme="minorHAnsi" w:cstheme="minorBidi"/>
        </w:rPr>
        <w:t xml:space="preserve">Air Emissions Reporting Requirements </w:t>
      </w:r>
      <w:r w:rsidRPr="10FDB71D">
        <w:rPr>
          <w:rFonts w:asciiTheme="minorHAnsi" w:hAnsiTheme="minorHAnsi" w:cstheme="minorBidi"/>
        </w:rPr>
        <w:t xml:space="preserve">to report that data </w:t>
      </w:r>
      <w:r w:rsidRPr="10FDB71D" w:rsidR="00A16741">
        <w:rPr>
          <w:rFonts w:asciiTheme="minorHAnsi" w:hAnsiTheme="minorHAnsi" w:cstheme="minorBidi"/>
        </w:rPr>
        <w:t>(</w:t>
      </w:r>
      <w:r w:rsidRPr="10FDB71D" w:rsidR="00A16741">
        <w:rPr>
          <w:rStyle w:val="Chapterhead"/>
          <w:rFonts w:asciiTheme="minorHAnsi" w:hAnsiTheme="minorHAnsi" w:cstheme="minorBidi"/>
          <w:b w:val="0"/>
          <w:sz w:val="24"/>
          <w:szCs w:val="24"/>
        </w:rPr>
        <w:t xml:space="preserve">EPA ICR </w:t>
      </w:r>
      <w:r w:rsidRPr="10FDB71D" w:rsidR="001E7660">
        <w:rPr>
          <w:rStyle w:val="Chapterhead"/>
          <w:rFonts w:asciiTheme="minorHAnsi" w:hAnsiTheme="minorHAnsi" w:cstheme="minorBidi"/>
          <w:b w:val="0"/>
          <w:sz w:val="24"/>
          <w:szCs w:val="24"/>
        </w:rPr>
        <w:t>No.</w:t>
      </w:r>
      <w:r w:rsidRPr="10FDB71D" w:rsidR="00A16741">
        <w:rPr>
          <w:rStyle w:val="Chapterhead"/>
          <w:rFonts w:asciiTheme="minorHAnsi" w:hAnsiTheme="minorHAnsi" w:cstheme="minorBidi"/>
          <w:b w:val="0"/>
          <w:sz w:val="24"/>
          <w:szCs w:val="24"/>
        </w:rPr>
        <w:t xml:space="preserve"> 2170.08</w:t>
      </w:r>
      <w:r w:rsidRPr="10FDB71D" w:rsidR="001E7660">
        <w:rPr>
          <w:rStyle w:val="Chapterhead"/>
          <w:rFonts w:asciiTheme="minorHAnsi" w:hAnsiTheme="minorHAnsi" w:cstheme="minorBidi"/>
          <w:b w:val="0"/>
          <w:sz w:val="24"/>
          <w:szCs w:val="24"/>
        </w:rPr>
        <w:t>;</w:t>
      </w:r>
      <w:r w:rsidRPr="10FDB71D" w:rsidR="00A16741">
        <w:rPr>
          <w:rStyle w:val="Chapterhead"/>
          <w:rFonts w:asciiTheme="minorHAnsi" w:hAnsiTheme="minorHAnsi" w:cstheme="minorBidi"/>
          <w:b w:val="0"/>
          <w:sz w:val="24"/>
          <w:szCs w:val="24"/>
        </w:rPr>
        <w:t xml:space="preserve"> OMB Control No. </w:t>
      </w:r>
      <w:bookmarkStart w:id="3" w:name="_Hlk94175077"/>
      <w:r w:rsidRPr="10FDB71D" w:rsidR="00A16741">
        <w:rPr>
          <w:rStyle w:val="Chapterhead"/>
          <w:rFonts w:asciiTheme="minorHAnsi" w:hAnsiTheme="minorHAnsi" w:cstheme="minorBidi"/>
          <w:b w:val="0"/>
          <w:sz w:val="24"/>
          <w:szCs w:val="24"/>
        </w:rPr>
        <w:t>2060-0580</w:t>
      </w:r>
      <w:bookmarkEnd w:id="3"/>
      <w:r w:rsidRPr="10FDB71D" w:rsidR="00A16741">
        <w:rPr>
          <w:rStyle w:val="Chapterhead"/>
          <w:rFonts w:asciiTheme="minorHAnsi" w:hAnsiTheme="minorHAnsi" w:cstheme="minorBidi"/>
          <w:b w:val="0"/>
          <w:sz w:val="24"/>
          <w:szCs w:val="24"/>
        </w:rPr>
        <w:t>)</w:t>
      </w:r>
      <w:r w:rsidRPr="10FDB71D">
        <w:rPr>
          <w:rFonts w:asciiTheme="minorHAnsi" w:hAnsiTheme="minorHAnsi" w:cstheme="minorBidi"/>
        </w:rPr>
        <w:t xml:space="preserve">. </w:t>
      </w:r>
      <w:r w:rsidRPr="00A90910">
        <w:rPr>
          <w:rFonts w:asciiTheme="minorHAnsi" w:hAnsiTheme="minorHAnsi" w:cstheme="minorHAnsi"/>
        </w:rPr>
        <w:t xml:space="preserve">States can voluntarily participate in CAERS using a variety of data flows that wholly or partly offset the necessity for states to develop and maintain their own electronic point source data collection system. CAERS also allows states to avoid purchasing such a system or from using less efficient paper forms. Any electronic data collection system has a user “front-end” for data entry and a “back-end” database to store and manage the data. </w:t>
      </w:r>
    </w:p>
    <w:p w:rsidR="005B32DD" w:rsidRPr="00A90910" w:rsidP="0042397E" w14:paraId="07A17192" w14:textId="5C5A62AA">
      <w:pPr>
        <w:spacing w:after="200" w:line="276" w:lineRule="auto"/>
        <w:rPr>
          <w:rFonts w:asciiTheme="minorHAnsi" w:hAnsiTheme="minorHAnsi" w:cstheme="minorBidi"/>
        </w:rPr>
      </w:pPr>
      <w:r w:rsidRPr="10FDB71D">
        <w:rPr>
          <w:rFonts w:asciiTheme="minorHAnsi" w:hAnsiTheme="minorHAnsi" w:cstheme="minorBidi"/>
        </w:rPr>
        <w:t>EPA recognizes potential duplication across certain federal emission data collection programs.</w:t>
      </w:r>
      <w:r w:rsidRPr="10FDB71D" w:rsidR="00DF6E72">
        <w:rPr>
          <w:rFonts w:asciiTheme="minorHAnsi" w:hAnsiTheme="minorHAnsi" w:cstheme="minorBidi"/>
        </w:rPr>
        <w:t xml:space="preserve"> </w:t>
      </w:r>
      <w:r w:rsidRPr="10FDB71D" w:rsidR="00900B9A">
        <w:rPr>
          <w:rFonts w:asciiTheme="minorHAnsi" w:hAnsiTheme="minorHAnsi" w:cstheme="minorBidi"/>
        </w:rPr>
        <w:t xml:space="preserve">For facilities </w:t>
      </w:r>
      <w:r w:rsidRPr="10FDB71D" w:rsidR="7FF0FAA8">
        <w:rPr>
          <w:rFonts w:asciiTheme="minorHAnsi" w:hAnsiTheme="minorHAnsi" w:cstheme="minorBidi"/>
        </w:rPr>
        <w:t>that</w:t>
      </w:r>
      <w:r w:rsidRPr="10FDB71D" w:rsidR="00900B9A">
        <w:rPr>
          <w:rFonts w:asciiTheme="minorHAnsi" w:hAnsiTheme="minorHAnsi" w:cstheme="minorBidi"/>
        </w:rPr>
        <w:t xml:space="preserve"> report </w:t>
      </w:r>
      <w:r w:rsidRPr="10FDB71D" w:rsidR="00E902F9">
        <w:rPr>
          <w:rFonts w:asciiTheme="minorHAnsi" w:hAnsiTheme="minorHAnsi" w:cstheme="minorBidi"/>
        </w:rPr>
        <w:t>using both CAERS and TRI-</w:t>
      </w:r>
      <w:r w:rsidRPr="10FDB71D" w:rsidR="00E902F9">
        <w:rPr>
          <w:rFonts w:asciiTheme="minorHAnsi" w:hAnsiTheme="minorHAnsi" w:cstheme="minorBidi"/>
        </w:rPr>
        <w:t>M</w:t>
      </w:r>
      <w:r w:rsidRPr="10FDB71D" w:rsidR="1161DB8F">
        <w:rPr>
          <w:rFonts w:asciiTheme="minorHAnsi" w:hAnsiTheme="minorHAnsi" w:cstheme="minorBidi"/>
        </w:rPr>
        <w:t>E</w:t>
      </w:r>
      <w:r w:rsidRPr="10FDB71D" w:rsidR="00E902F9">
        <w:rPr>
          <w:rFonts w:asciiTheme="minorHAnsi" w:hAnsiTheme="minorHAnsi" w:cstheme="minorBidi"/>
        </w:rPr>
        <w:t>web</w:t>
      </w:r>
      <w:r w:rsidRPr="10FDB71D" w:rsidR="00E902F9">
        <w:rPr>
          <w:rFonts w:asciiTheme="minorHAnsi" w:hAnsiTheme="minorHAnsi" w:cstheme="minorBidi"/>
        </w:rPr>
        <w:t xml:space="preserve">, </w:t>
      </w:r>
      <w:r w:rsidRPr="10FDB71D" w:rsidR="00900B9A">
        <w:rPr>
          <w:rFonts w:asciiTheme="minorHAnsi" w:hAnsiTheme="minorHAnsi" w:cstheme="minorBidi"/>
        </w:rPr>
        <w:t>CAERS may provide some burden reduction in reporting.</w:t>
      </w:r>
      <w:r w:rsidR="00927D40">
        <w:rPr>
          <w:rFonts w:asciiTheme="minorHAnsi" w:hAnsiTheme="minorHAnsi" w:cstheme="minorBidi"/>
        </w:rPr>
        <w:t xml:space="preserve"> CAERS</w:t>
      </w:r>
      <w:r w:rsidRPr="00927D40" w:rsidR="00927D40">
        <w:rPr>
          <w:rFonts w:asciiTheme="minorHAnsi" w:hAnsiTheme="minorHAnsi" w:cstheme="minorBidi"/>
        </w:rPr>
        <w:t xml:space="preserve"> is currently being used by several </w:t>
      </w:r>
      <w:r w:rsidR="00927D40">
        <w:rPr>
          <w:rFonts w:asciiTheme="minorHAnsi" w:hAnsiTheme="minorHAnsi" w:cstheme="minorBidi"/>
        </w:rPr>
        <w:t>state, local, and tribal</w:t>
      </w:r>
      <w:r w:rsidRPr="00927D40" w:rsidR="00927D40">
        <w:rPr>
          <w:rFonts w:asciiTheme="minorHAnsi" w:hAnsiTheme="minorHAnsi" w:cstheme="minorBidi"/>
        </w:rPr>
        <w:t xml:space="preserve"> partners</w:t>
      </w:r>
      <w:r w:rsidR="005E0688">
        <w:rPr>
          <w:rFonts w:asciiTheme="minorHAnsi" w:hAnsiTheme="minorHAnsi" w:cstheme="minorBidi"/>
        </w:rPr>
        <w:t xml:space="preserve"> in</w:t>
      </w:r>
      <w:r w:rsidRPr="00927D40" w:rsidR="00927D40">
        <w:rPr>
          <w:rFonts w:asciiTheme="minorHAnsi" w:hAnsiTheme="minorHAnsi" w:cstheme="minorBidi"/>
        </w:rPr>
        <w:t xml:space="preserve"> Arizona and Pima County Arizona, Georgia, Idaho, Maine, Rhode Island, and Washington, D.C. with more states projected to onboard in the next few years.</w:t>
      </w:r>
      <w:r w:rsidRPr="10FDB71D" w:rsidR="00900B9A">
        <w:rPr>
          <w:rFonts w:asciiTheme="minorHAnsi" w:hAnsiTheme="minorHAnsi" w:cstheme="minorBidi"/>
        </w:rPr>
        <w:t xml:space="preserve">, </w:t>
      </w:r>
      <w:r w:rsidR="005B118A">
        <w:rPr>
          <w:rFonts w:asciiTheme="minorHAnsi" w:hAnsiTheme="minorHAnsi" w:cstheme="minorBidi"/>
        </w:rPr>
        <w:t>A</w:t>
      </w:r>
      <w:r w:rsidRPr="10FDB71D" w:rsidR="00900B9A">
        <w:rPr>
          <w:rFonts w:asciiTheme="minorHAnsi" w:hAnsiTheme="minorHAnsi" w:cstheme="minorBidi"/>
        </w:rPr>
        <w:t xml:space="preserve">n eligible facility would first submit their detailed emissions information </w:t>
      </w:r>
      <w:r w:rsidRPr="10FDB71D" w:rsidR="00900B9A">
        <w:rPr>
          <w:rFonts w:asciiTheme="minorHAnsi" w:hAnsiTheme="minorHAnsi" w:cstheme="minorBidi"/>
        </w:rPr>
        <w:t xml:space="preserve">to CAERS. </w:t>
      </w:r>
      <w:r w:rsidRPr="10FDB71D" w:rsidR="00875964">
        <w:rPr>
          <w:rFonts w:asciiTheme="minorHAnsi" w:hAnsiTheme="minorHAnsi" w:cstheme="minorBidi"/>
        </w:rPr>
        <w:t xml:space="preserve">Then, </w:t>
      </w:r>
      <w:r w:rsidRPr="10FDB71D" w:rsidR="004513C7">
        <w:rPr>
          <w:rFonts w:asciiTheme="minorHAnsi" w:hAnsiTheme="minorHAnsi" w:cstheme="minorBidi"/>
        </w:rPr>
        <w:t>TRI-</w:t>
      </w:r>
      <w:r w:rsidRPr="10FDB71D" w:rsidR="004513C7">
        <w:rPr>
          <w:rFonts w:asciiTheme="minorHAnsi" w:hAnsiTheme="minorHAnsi" w:cstheme="minorBidi"/>
        </w:rPr>
        <w:t>M</w:t>
      </w:r>
      <w:r w:rsidRPr="10FDB71D" w:rsidR="1E49D9DF">
        <w:rPr>
          <w:rFonts w:asciiTheme="minorHAnsi" w:hAnsiTheme="minorHAnsi" w:cstheme="minorBidi"/>
        </w:rPr>
        <w:t>E</w:t>
      </w:r>
      <w:r w:rsidRPr="10FDB71D" w:rsidR="004513C7">
        <w:rPr>
          <w:rFonts w:asciiTheme="minorHAnsi" w:hAnsiTheme="minorHAnsi" w:cstheme="minorBidi"/>
        </w:rPr>
        <w:t>web</w:t>
      </w:r>
      <w:r w:rsidRPr="10FDB71D" w:rsidR="004513C7">
        <w:rPr>
          <w:rFonts w:asciiTheme="minorHAnsi" w:hAnsiTheme="minorHAnsi" w:cstheme="minorBidi"/>
        </w:rPr>
        <w:t xml:space="preserve"> can pull in the aggregated emissions information (as those data are more granular for NEI) and allow a reporter to confirm that the information from CAERS is accurate and should be submitted to TRI</w:t>
      </w:r>
      <w:r w:rsidRPr="10FDB71D" w:rsidR="00875964">
        <w:rPr>
          <w:rFonts w:asciiTheme="minorHAnsi" w:hAnsiTheme="minorHAnsi" w:cstheme="minorBidi"/>
        </w:rPr>
        <w:t xml:space="preserve">. </w:t>
      </w:r>
      <w:r w:rsidRPr="10FDB71D" w:rsidR="00DF6E72">
        <w:rPr>
          <w:rFonts w:asciiTheme="minorHAnsi" w:hAnsiTheme="minorHAnsi" w:cstheme="minorBidi"/>
        </w:rPr>
        <w:t>This approach promotes burden reduction for owner/operators and data consistency</w:t>
      </w:r>
      <w:r w:rsidRPr="10FDB71D" w:rsidR="00A64651">
        <w:rPr>
          <w:rFonts w:asciiTheme="minorHAnsi" w:hAnsiTheme="minorHAnsi" w:cstheme="minorBidi"/>
        </w:rPr>
        <w:t xml:space="preserve">, as appropriate, </w:t>
      </w:r>
      <w:r w:rsidRPr="10FDB71D" w:rsidR="00DF6E72">
        <w:rPr>
          <w:rFonts w:asciiTheme="minorHAnsi" w:hAnsiTheme="minorHAnsi" w:cstheme="minorBidi"/>
        </w:rPr>
        <w:t>across agencies. While this feature is not appropriate to be used in all cases because of differences across the reporting programs (e.g., different facility definitions), there are cases in which the reporting requirements align and therefore use of CAERS could promote burden reduction for owner/operators.</w:t>
      </w:r>
    </w:p>
    <w:p w:rsidR="00C137DE" w:rsidRPr="004D3E9B" w:rsidP="00A90910" w14:paraId="3D30FE43" w14:textId="6BF18C64">
      <w:pPr>
        <w:pStyle w:val="Heading3"/>
      </w:pPr>
      <w:r w:rsidRPr="004D3E9B">
        <w:t>Water Discharges</w:t>
      </w:r>
    </w:p>
    <w:p w:rsidR="00755F4A" w:rsidRPr="00A90910" w:rsidP="0042397E" w14:paraId="3914C81F" w14:textId="16A4B6A3">
      <w:pPr>
        <w:spacing w:after="200" w:line="276" w:lineRule="auto"/>
        <w:rPr>
          <w:rFonts w:asciiTheme="minorHAnsi" w:hAnsiTheme="minorHAnsi" w:cstheme="minorHAnsi"/>
          <w:b/>
          <w:bCs/>
        </w:rPr>
      </w:pPr>
      <w:r w:rsidRPr="00A90910">
        <w:rPr>
          <w:rFonts w:asciiTheme="minorHAnsi" w:hAnsiTheme="minorHAnsi" w:cstheme="minorHAnsi"/>
        </w:rPr>
        <w:t>The Integrated Compliance Information System–National Pollutant Discharge Elimination System (ICIS-NPDES)</w:t>
      </w:r>
      <w:r>
        <w:rPr>
          <w:rStyle w:val="FootnoteReference"/>
          <w:rFonts w:asciiTheme="minorHAnsi" w:hAnsiTheme="minorHAnsi" w:cstheme="minorHAnsi"/>
        </w:rPr>
        <w:footnoteReference w:id="13"/>
      </w:r>
      <w:r w:rsidRPr="00A90910">
        <w:rPr>
          <w:rFonts w:asciiTheme="minorHAnsi" w:hAnsiTheme="minorHAnsi" w:cstheme="minorHAnsi"/>
        </w:rPr>
        <w:t xml:space="preserve"> </w:t>
      </w:r>
      <w:r w:rsidRPr="00A90910" w:rsidR="00637054">
        <w:rPr>
          <w:rFonts w:asciiTheme="minorHAnsi" w:hAnsiTheme="minorHAnsi" w:cstheme="minorHAnsi"/>
        </w:rPr>
        <w:t xml:space="preserve">is the repository of wastewater discharge monitoring and other CWA compliance activities (e.g., construction plans) required by CWA permits. The system also contains information about the compliance status, inspections, and enforcement actions related to </w:t>
      </w:r>
      <w:r w:rsidRPr="00A90910">
        <w:rPr>
          <w:rFonts w:asciiTheme="minorHAnsi" w:hAnsiTheme="minorHAnsi" w:cstheme="minorHAnsi"/>
        </w:rPr>
        <w:t>facilities that discharge to surface waters. For entities permitted to discharge wastewater into navigable waters, ICIS-NPDES contains information on permit issuance and expiration dates, quantities of wastewater and concentrations of pollutants facilities are permitted to discharge, and monitoring data measuring facilities’ discharges. ICIS-NPDES data are not directly comparable to TRI:</w:t>
      </w:r>
    </w:p>
    <w:p w:rsidR="00755F4A" w:rsidRPr="00A90910" w:rsidP="0042397E" w14:paraId="53FF8B3A" w14:textId="6677B78B">
      <w:pPr>
        <w:pStyle w:val="ListParagraph"/>
        <w:numPr>
          <w:ilvl w:val="0"/>
          <w:numId w:val="37"/>
        </w:numPr>
        <w:spacing w:after="200" w:line="276" w:lineRule="auto"/>
        <w:rPr>
          <w:rFonts w:asciiTheme="minorHAnsi" w:hAnsiTheme="minorHAnsi" w:cstheme="minorHAnsi"/>
        </w:rPr>
      </w:pPr>
      <w:r w:rsidRPr="00A90910">
        <w:rPr>
          <w:rFonts w:asciiTheme="minorHAnsi" w:hAnsiTheme="minorHAnsi" w:cstheme="minorHAnsi"/>
        </w:rPr>
        <w:t xml:space="preserve">Permit </w:t>
      </w:r>
      <w:r w:rsidRPr="00A90910" w:rsidR="00946B49">
        <w:rPr>
          <w:rFonts w:asciiTheme="minorHAnsi" w:hAnsiTheme="minorHAnsi" w:cstheme="minorHAnsi"/>
        </w:rPr>
        <w:t xml:space="preserve">compliance data in ICIS-NPDES typically include monthly monitoring measures of pollutant concentrations in effluent discharges </w:t>
      </w:r>
      <w:r w:rsidRPr="00A90910">
        <w:rPr>
          <w:rFonts w:asciiTheme="minorHAnsi" w:hAnsiTheme="minorHAnsi" w:cstheme="minorHAnsi"/>
        </w:rPr>
        <w:t xml:space="preserve">and measured flow, </w:t>
      </w:r>
      <w:r w:rsidRPr="00A90910" w:rsidR="00946B49">
        <w:rPr>
          <w:rFonts w:asciiTheme="minorHAnsi" w:hAnsiTheme="minorHAnsi" w:cstheme="minorHAnsi"/>
        </w:rPr>
        <w:t>while TRI includes estimates of the total amount (in pounds) of a pollutant discharged to water.</w:t>
      </w:r>
      <w:r w:rsidRPr="00A90910" w:rsidR="00A64CE8">
        <w:rPr>
          <w:rFonts w:asciiTheme="minorHAnsi" w:hAnsiTheme="minorHAnsi" w:cstheme="minorHAnsi"/>
        </w:rPr>
        <w:t xml:space="preserve"> </w:t>
      </w:r>
      <w:r w:rsidRPr="00A90910">
        <w:rPr>
          <w:rFonts w:asciiTheme="minorHAnsi" w:hAnsiTheme="minorHAnsi" w:cstheme="minorHAnsi"/>
        </w:rPr>
        <w:t>EPA now derives annual loadings from ICIS-NPDES, which is comparable to TRI releases to water.</w:t>
      </w:r>
    </w:p>
    <w:p w:rsidR="00743940" w:rsidRPr="00A90910" w:rsidP="0042397E" w14:paraId="73918636" w14:textId="5A659D44">
      <w:pPr>
        <w:pStyle w:val="ListParagraph"/>
        <w:numPr>
          <w:ilvl w:val="0"/>
          <w:numId w:val="36"/>
        </w:numPr>
        <w:spacing w:after="200" w:line="276" w:lineRule="auto"/>
        <w:rPr>
          <w:rFonts w:asciiTheme="minorHAnsi" w:hAnsiTheme="minorHAnsi" w:cstheme="minorBidi"/>
        </w:rPr>
      </w:pPr>
      <w:r w:rsidRPr="491CAFFF">
        <w:rPr>
          <w:rFonts w:asciiTheme="minorHAnsi" w:hAnsiTheme="minorHAnsi" w:cstheme="minorBidi"/>
        </w:rPr>
        <w:t>M</w:t>
      </w:r>
      <w:r w:rsidRPr="491CAFFF" w:rsidR="00946B49">
        <w:rPr>
          <w:rFonts w:asciiTheme="minorHAnsi" w:hAnsiTheme="minorHAnsi" w:cstheme="minorBidi"/>
        </w:rPr>
        <w:t xml:space="preserve">onitoring required by the NPDES covers only </w:t>
      </w:r>
      <w:r w:rsidRPr="491CAFFF" w:rsidR="00755F4A">
        <w:rPr>
          <w:rFonts w:asciiTheme="minorHAnsi" w:hAnsiTheme="minorHAnsi" w:cstheme="minorBidi"/>
        </w:rPr>
        <w:t xml:space="preserve">parameters the permit writer deems </w:t>
      </w:r>
      <w:r w:rsidRPr="491CAFFF" w:rsidR="00640BF0">
        <w:rPr>
          <w:rFonts w:asciiTheme="minorHAnsi" w:hAnsiTheme="minorHAnsi" w:cstheme="minorBidi"/>
        </w:rPr>
        <w:t>necessary</w:t>
      </w:r>
      <w:r w:rsidRPr="491CAFFF" w:rsidR="00755F4A">
        <w:rPr>
          <w:rFonts w:asciiTheme="minorHAnsi" w:hAnsiTheme="minorHAnsi" w:cstheme="minorBidi"/>
        </w:rPr>
        <w:t xml:space="preserve"> to ensure compliance with permit limits set for the protection of the receiving water</w:t>
      </w:r>
      <w:r w:rsidRPr="491CAFFF" w:rsidR="00560D2F">
        <w:rPr>
          <w:rFonts w:asciiTheme="minorHAnsi" w:hAnsiTheme="minorHAnsi" w:cstheme="minorBidi"/>
        </w:rPr>
        <w:t xml:space="preserve">. </w:t>
      </w:r>
      <w:r w:rsidRPr="491CAFFF" w:rsidR="00755F4A">
        <w:rPr>
          <w:rFonts w:asciiTheme="minorHAnsi" w:hAnsiTheme="minorHAnsi" w:cstheme="minorBidi"/>
        </w:rPr>
        <w:t xml:space="preserve">The </w:t>
      </w:r>
      <w:r w:rsidRPr="491CAFFF" w:rsidR="00946B49">
        <w:rPr>
          <w:rFonts w:asciiTheme="minorHAnsi" w:hAnsiTheme="minorHAnsi" w:cstheme="minorBidi"/>
        </w:rPr>
        <w:t>selected chemicals in</w:t>
      </w:r>
      <w:r w:rsidRPr="491CAFFF" w:rsidR="00755F4A">
        <w:rPr>
          <w:rFonts w:asciiTheme="minorHAnsi" w:hAnsiTheme="minorHAnsi" w:cstheme="minorBidi"/>
        </w:rPr>
        <w:t xml:space="preserve"> </w:t>
      </w:r>
      <w:r w:rsidRPr="491CAFFF" w:rsidR="00946B49">
        <w:rPr>
          <w:rFonts w:asciiTheme="minorHAnsi" w:hAnsiTheme="minorHAnsi" w:cstheme="minorBidi"/>
        </w:rPr>
        <w:t xml:space="preserve">wastewater </w:t>
      </w:r>
      <w:r w:rsidRPr="491CAFFF" w:rsidR="00640BF0">
        <w:rPr>
          <w:rFonts w:asciiTheme="minorHAnsi" w:hAnsiTheme="minorHAnsi" w:cstheme="minorBidi"/>
        </w:rPr>
        <w:t>do</w:t>
      </w:r>
      <w:r w:rsidRPr="491CAFFF" w:rsidR="00946B49">
        <w:rPr>
          <w:rFonts w:asciiTheme="minorHAnsi" w:hAnsiTheme="minorHAnsi" w:cstheme="minorBidi"/>
        </w:rPr>
        <w:t xml:space="preserve"> not comprehensively cover all TRI chemicals discharged to surface water at specific facilities.</w:t>
      </w:r>
      <w:r w:rsidRPr="491CAFFF" w:rsidR="00A64CE8">
        <w:rPr>
          <w:rFonts w:asciiTheme="minorHAnsi" w:hAnsiTheme="minorHAnsi" w:cstheme="minorBidi"/>
        </w:rPr>
        <w:t xml:space="preserve"> </w:t>
      </w:r>
    </w:p>
    <w:p w:rsidR="00C137DE" w:rsidRPr="004D3E9B" w:rsidP="00A90910" w14:paraId="44B5F8DE" w14:textId="77777777">
      <w:pPr>
        <w:pStyle w:val="Heading3"/>
      </w:pPr>
      <w:r w:rsidRPr="004D3E9B">
        <w:t>Waste Disposal</w:t>
      </w:r>
    </w:p>
    <w:p w:rsidR="0042397E" w:rsidRPr="00A90910" w:rsidP="0042397E" w14:paraId="48770C9B" w14:textId="1D370820">
      <w:pPr>
        <w:spacing w:after="200" w:line="276" w:lineRule="auto"/>
        <w:rPr>
          <w:rFonts w:asciiTheme="minorHAnsi" w:hAnsiTheme="minorHAnsi" w:cstheme="minorBidi"/>
          <w:b/>
        </w:rPr>
      </w:pPr>
      <w:r w:rsidRPr="2F7CBCE0">
        <w:rPr>
          <w:rFonts w:asciiTheme="minorHAnsi" w:hAnsiTheme="minorHAnsi" w:cstheme="minorBidi"/>
        </w:rPr>
        <w:t xml:space="preserve">Under the Resource Conservation and Recovery Act (RCRA), large quantity generators </w:t>
      </w:r>
      <w:r w:rsidRPr="2F7CBCE0" w:rsidR="00755F4A">
        <w:rPr>
          <w:rFonts w:asciiTheme="minorHAnsi" w:hAnsiTheme="minorHAnsi" w:cstheme="minorBidi"/>
        </w:rPr>
        <w:t xml:space="preserve">(LQGs) </w:t>
      </w:r>
      <w:r w:rsidRPr="2F7CBCE0">
        <w:rPr>
          <w:rFonts w:asciiTheme="minorHAnsi" w:hAnsiTheme="minorHAnsi" w:cstheme="minorBidi"/>
        </w:rPr>
        <w:t xml:space="preserve">and treatment, storage, and disposal facilities </w:t>
      </w:r>
      <w:r w:rsidRPr="2F7CBCE0" w:rsidR="00755F4A">
        <w:rPr>
          <w:rFonts w:asciiTheme="minorHAnsi" w:hAnsiTheme="minorHAnsi" w:cstheme="minorBidi"/>
        </w:rPr>
        <w:t xml:space="preserve">(TSDFs) must </w:t>
      </w:r>
      <w:r w:rsidRPr="2F7CBCE0">
        <w:rPr>
          <w:rFonts w:asciiTheme="minorHAnsi" w:hAnsiTheme="minorHAnsi" w:cstheme="minorBidi"/>
        </w:rPr>
        <w:t>submit information on the generation, management, and final disposition of RCRA-defined hazardous wastes</w:t>
      </w:r>
      <w:r w:rsidRPr="2F7CBCE0" w:rsidR="00755F4A">
        <w:rPr>
          <w:rFonts w:asciiTheme="minorHAnsi" w:hAnsiTheme="minorHAnsi" w:cstheme="minorBidi"/>
        </w:rPr>
        <w:t xml:space="preserve"> every other year. Biennial Reporters submit</w:t>
      </w:r>
      <w:r w:rsidRPr="2F7CBCE0">
        <w:rPr>
          <w:rFonts w:asciiTheme="minorHAnsi" w:hAnsiTheme="minorHAnsi" w:cstheme="minorBidi"/>
        </w:rPr>
        <w:t xml:space="preserve"> the following information about each waste generated or managed in the preceding </w:t>
      </w:r>
      <w:r w:rsidRPr="2F7CBCE0" w:rsidR="00755F4A">
        <w:rPr>
          <w:rFonts w:asciiTheme="minorHAnsi" w:hAnsiTheme="minorHAnsi" w:cstheme="minorBidi"/>
        </w:rPr>
        <w:t xml:space="preserve">calendar </w:t>
      </w:r>
      <w:r w:rsidRPr="2F7CBCE0">
        <w:rPr>
          <w:rFonts w:asciiTheme="minorHAnsi" w:hAnsiTheme="minorHAnsi" w:cstheme="minorBidi"/>
        </w:rPr>
        <w:t xml:space="preserve">year: </w:t>
      </w:r>
      <w:r w:rsidRPr="2F7CBCE0">
        <w:rPr>
          <w:rFonts w:asciiTheme="minorHAnsi" w:hAnsiTheme="minorHAnsi" w:cstheme="minorBidi"/>
        </w:rPr>
        <w:t xml:space="preserve">constituent waste codes; amounts generated; on- and off-site treatment, storage, and management; wastes received; and </w:t>
      </w:r>
      <w:r w:rsidRPr="2F7CBCE0" w:rsidR="00755F4A">
        <w:rPr>
          <w:rFonts w:asciiTheme="minorHAnsi" w:hAnsiTheme="minorHAnsi" w:cstheme="minorBidi"/>
        </w:rPr>
        <w:t xml:space="preserve">the identification of </w:t>
      </w:r>
      <w:r w:rsidRPr="2F7CBCE0">
        <w:rPr>
          <w:rFonts w:asciiTheme="minorHAnsi" w:hAnsiTheme="minorHAnsi" w:cstheme="minorBidi"/>
        </w:rPr>
        <w:t>off-site shipment recipients. Facilities submit t</w:t>
      </w:r>
      <w:r w:rsidRPr="2F7CBCE0" w:rsidR="00946B49">
        <w:rPr>
          <w:rFonts w:asciiTheme="minorHAnsi" w:hAnsiTheme="minorHAnsi" w:cstheme="minorBidi"/>
        </w:rPr>
        <w:t xml:space="preserve">hese biennial Hazardous Waste Reports to the state or EPA Regional office. </w:t>
      </w:r>
      <w:r w:rsidRPr="2F7CBCE0" w:rsidR="00755F4A">
        <w:rPr>
          <w:rFonts w:asciiTheme="minorHAnsi" w:hAnsiTheme="minorHAnsi" w:cstheme="minorBidi"/>
        </w:rPr>
        <w:t xml:space="preserve">Following processing by the states and EPA Regions, these biennial reports (BR) are transferred into the BR module of EPA’s </w:t>
      </w:r>
      <w:r w:rsidRPr="2F7CBCE0" w:rsidR="00755F4A">
        <w:rPr>
          <w:rFonts w:asciiTheme="minorHAnsi" w:hAnsiTheme="minorHAnsi" w:cstheme="minorBidi"/>
        </w:rPr>
        <w:t>RCRAInfo</w:t>
      </w:r>
      <w:r w:rsidRPr="009F3030" w:rsidR="00755F4A">
        <w:rPr>
          <w:rFonts w:asciiTheme="minorHAnsi" w:hAnsiTheme="minorHAnsi" w:cstheme="minorBidi"/>
        </w:rPr>
        <w:t xml:space="preserve"> system</w:t>
      </w:r>
      <w:r>
        <w:rPr>
          <w:rStyle w:val="FootnoteReference"/>
        </w:rPr>
        <w:footnoteReference w:id="14"/>
      </w:r>
      <w:r w:rsidRPr="2F7CBCE0" w:rsidR="00755F4A">
        <w:rPr>
          <w:rFonts w:asciiTheme="minorHAnsi" w:hAnsiTheme="minorHAnsi" w:cstheme="minorBidi"/>
        </w:rPr>
        <w:t xml:space="preserve">. </w:t>
      </w:r>
      <w:r w:rsidRPr="2F7CBCE0" w:rsidR="00946B49">
        <w:rPr>
          <w:rFonts w:asciiTheme="minorHAnsi" w:hAnsiTheme="minorHAnsi" w:cstheme="minorBidi"/>
        </w:rPr>
        <w:t>Biennial Reporting data do not duplicate the information contained within TRI, as: (1) hazardous waste codes do not map to unique chemicals; (2) quantities of specific chemicals in the waste stream cannot be determined; and (3) reporting occurs every other year, as opposed to annually for TRI.</w:t>
      </w:r>
    </w:p>
    <w:p w:rsidR="00A64CE8" w:rsidRPr="004D3E9B" w:rsidP="00A90910" w14:paraId="2F6D5F03" w14:textId="655351D4">
      <w:pPr>
        <w:pStyle w:val="Heading3"/>
      </w:pPr>
      <w:r w:rsidRPr="004D3E9B">
        <w:t xml:space="preserve">On-site </w:t>
      </w:r>
      <w:r w:rsidRPr="004D3E9B" w:rsidR="00946B49">
        <w:t>Chemical Inventory Data</w:t>
      </w:r>
    </w:p>
    <w:p w:rsidR="00755F4A" w:rsidRPr="00A90910" w:rsidP="00C137DE" w14:paraId="1305F762" w14:textId="747899B6">
      <w:pPr>
        <w:tabs>
          <w:tab w:val="left" w:pos="8880"/>
        </w:tabs>
        <w:spacing w:after="200" w:line="276" w:lineRule="auto"/>
        <w:rPr>
          <w:rFonts w:asciiTheme="minorHAnsi" w:hAnsiTheme="minorHAnsi" w:cstheme="minorBidi"/>
        </w:rPr>
      </w:pPr>
      <w:r w:rsidRPr="084F0F38">
        <w:rPr>
          <w:rFonts w:asciiTheme="minorHAnsi" w:hAnsiTheme="minorHAnsi" w:cstheme="minorBidi"/>
          <w:spacing w:val="-2"/>
        </w:rPr>
        <w:t>In addition to data pertaining to releases, on</w:t>
      </w:r>
      <w:r w:rsidRPr="084F0F38" w:rsidR="00BB5A26">
        <w:rPr>
          <w:rFonts w:asciiTheme="minorHAnsi" w:hAnsiTheme="minorHAnsi" w:cstheme="minorBidi"/>
          <w:spacing w:val="-2"/>
        </w:rPr>
        <w:t>-</w:t>
      </w:r>
      <w:r w:rsidRPr="084F0F38">
        <w:rPr>
          <w:rFonts w:asciiTheme="minorHAnsi" w:hAnsiTheme="minorHAnsi" w:cstheme="minorBidi"/>
          <w:spacing w:val="-2"/>
        </w:rPr>
        <w:t>site man</w:t>
      </w:r>
      <w:r w:rsidRPr="084F0F38" w:rsidR="009B6A23">
        <w:rPr>
          <w:rFonts w:asciiTheme="minorHAnsi" w:hAnsiTheme="minorHAnsi" w:cstheme="minorBidi"/>
          <w:spacing w:val="-2"/>
        </w:rPr>
        <w:t>a</w:t>
      </w:r>
      <w:r w:rsidRPr="084F0F38">
        <w:rPr>
          <w:rFonts w:asciiTheme="minorHAnsi" w:hAnsiTheme="minorHAnsi" w:cstheme="minorBidi"/>
          <w:spacing w:val="-2"/>
        </w:rPr>
        <w:t>gement</w:t>
      </w:r>
      <w:r w:rsidRPr="5D14FFD4" w:rsidR="2CF79C78">
        <w:rPr>
          <w:rFonts w:asciiTheme="minorHAnsi" w:hAnsiTheme="minorHAnsi" w:cstheme="minorBidi"/>
          <w:spacing w:val="-2"/>
        </w:rPr>
        <w:t>,</w:t>
      </w:r>
      <w:r w:rsidRPr="084F0F38">
        <w:rPr>
          <w:rFonts w:asciiTheme="minorHAnsi" w:hAnsiTheme="minorHAnsi" w:cstheme="minorBidi"/>
          <w:spacing w:val="-2"/>
        </w:rPr>
        <w:t xml:space="preserve"> and transfers, TRI </w:t>
      </w:r>
      <w:r w:rsidRPr="084F0F38" w:rsidR="00705C73">
        <w:rPr>
          <w:rFonts w:asciiTheme="minorHAnsi" w:hAnsiTheme="minorHAnsi" w:cstheme="minorBidi"/>
          <w:spacing w:val="-2"/>
        </w:rPr>
        <w:t>F</w:t>
      </w:r>
      <w:r w:rsidRPr="084F0F38">
        <w:rPr>
          <w:rFonts w:asciiTheme="minorHAnsi" w:hAnsiTheme="minorHAnsi" w:cstheme="minorBidi"/>
          <w:spacing w:val="-2"/>
        </w:rPr>
        <w:t xml:space="preserve">orm R requires reporting of the </w:t>
      </w:r>
      <w:r w:rsidRPr="084F0F38">
        <w:rPr>
          <w:rFonts w:asciiTheme="minorHAnsi" w:hAnsiTheme="minorHAnsi" w:cstheme="minorBidi"/>
        </w:rPr>
        <w:t>maximum amount of a qualifying chemical that is on</w:t>
      </w:r>
      <w:r w:rsidRPr="084F0F38" w:rsidR="00082560">
        <w:rPr>
          <w:rFonts w:asciiTheme="minorHAnsi" w:hAnsiTheme="minorHAnsi" w:cstheme="minorBidi"/>
        </w:rPr>
        <w:t xml:space="preserve"> </w:t>
      </w:r>
      <w:r w:rsidRPr="084F0F38">
        <w:rPr>
          <w:rFonts w:asciiTheme="minorHAnsi" w:hAnsiTheme="minorHAnsi" w:cstheme="minorBidi"/>
        </w:rPr>
        <w:t>site at any one time</w:t>
      </w:r>
      <w:r w:rsidRPr="084F0F38" w:rsidR="00705C73">
        <w:rPr>
          <w:rFonts w:asciiTheme="minorHAnsi" w:hAnsiTheme="minorHAnsi" w:cstheme="minorBidi"/>
        </w:rPr>
        <w:t xml:space="preserve"> during the reporting year</w:t>
      </w:r>
      <w:r w:rsidRPr="084F0F38">
        <w:rPr>
          <w:rFonts w:asciiTheme="minorHAnsi" w:hAnsiTheme="minorHAnsi" w:cstheme="minorBidi"/>
        </w:rPr>
        <w:t xml:space="preserve">. </w:t>
      </w:r>
      <w:r w:rsidRPr="3622B704" w:rsidR="7A615FF7">
        <w:rPr>
          <w:rFonts w:asciiTheme="minorHAnsi" w:hAnsiTheme="minorHAnsi" w:cstheme="minorBidi"/>
        </w:rPr>
        <w:t>A</w:t>
      </w:r>
      <w:r w:rsidRPr="084F0F38">
        <w:rPr>
          <w:rFonts w:asciiTheme="minorHAnsi" w:hAnsiTheme="minorHAnsi" w:cstheme="minorBidi"/>
        </w:rPr>
        <w:t xml:space="preserve"> number of</w:t>
      </w:r>
      <w:r w:rsidRPr="084F0F38">
        <w:rPr>
          <w:rFonts w:asciiTheme="minorHAnsi" w:hAnsiTheme="minorHAnsi" w:cstheme="minorBidi"/>
        </w:rPr>
        <w:t xml:space="preserve"> federal programs also require disclosure of the presence or handling of chemicals</w:t>
      </w:r>
      <w:r w:rsidRPr="650D9CF7" w:rsidR="205CDAAE">
        <w:rPr>
          <w:rFonts w:asciiTheme="minorHAnsi" w:hAnsiTheme="minorHAnsi" w:cstheme="minorBidi"/>
        </w:rPr>
        <w:t>.</w:t>
      </w:r>
      <w:r w:rsidRPr="084F0F38">
        <w:rPr>
          <w:rFonts w:asciiTheme="minorHAnsi" w:hAnsiTheme="minorHAnsi" w:cstheme="minorBidi"/>
        </w:rPr>
        <w:t xml:space="preserve"> </w:t>
      </w:r>
      <w:r w:rsidRPr="650D9CF7" w:rsidR="6E5D92B3">
        <w:rPr>
          <w:rFonts w:asciiTheme="minorHAnsi" w:hAnsiTheme="minorHAnsi" w:cstheme="minorBidi"/>
        </w:rPr>
        <w:t>S</w:t>
      </w:r>
      <w:r w:rsidRPr="650D9CF7">
        <w:rPr>
          <w:rFonts w:asciiTheme="minorHAnsi" w:hAnsiTheme="minorHAnsi" w:cstheme="minorBidi"/>
        </w:rPr>
        <w:t>ome</w:t>
      </w:r>
      <w:r w:rsidRPr="084F0F38">
        <w:rPr>
          <w:rFonts w:asciiTheme="minorHAnsi" w:hAnsiTheme="minorHAnsi" w:cstheme="minorBidi"/>
        </w:rPr>
        <w:t xml:space="preserve"> that also require reporting of maximum amount on-site.</w:t>
      </w:r>
    </w:p>
    <w:p w:rsidR="00755F4A" w:rsidRPr="00A90910" w:rsidP="002868B5" w14:paraId="666C593D" w14:textId="19CA66CA">
      <w:pPr>
        <w:spacing w:line="276" w:lineRule="auto"/>
        <w:rPr>
          <w:rFonts w:asciiTheme="minorHAnsi" w:hAnsiTheme="minorHAnsi" w:cstheme="minorBidi"/>
        </w:rPr>
      </w:pPr>
      <w:r w:rsidRPr="7061ACAE">
        <w:rPr>
          <w:rFonts w:asciiTheme="minorHAnsi" w:hAnsiTheme="minorHAnsi" w:cstheme="minorBidi"/>
        </w:rPr>
        <w:t xml:space="preserve">Under EPCRA </w:t>
      </w:r>
      <w:r w:rsidRPr="7061ACAE" w:rsidR="008F38FD">
        <w:rPr>
          <w:rFonts w:asciiTheme="minorHAnsi" w:hAnsiTheme="minorHAnsi" w:cstheme="minorBidi"/>
        </w:rPr>
        <w:t xml:space="preserve">section </w:t>
      </w:r>
      <w:r w:rsidRPr="7061ACAE">
        <w:rPr>
          <w:rFonts w:asciiTheme="minorHAnsi" w:hAnsiTheme="minorHAnsi" w:cstheme="minorBidi"/>
        </w:rPr>
        <w:t xml:space="preserve">312, the </w:t>
      </w:r>
      <w:r w:rsidRPr="005937B1">
        <w:rPr>
          <w:rFonts w:asciiTheme="minorHAnsi" w:hAnsiTheme="minorHAnsi" w:cstheme="minorBidi"/>
        </w:rPr>
        <w:t xml:space="preserve">Emergency Response </w:t>
      </w:r>
      <w:r w:rsidRPr="002929FA">
        <w:rPr>
          <w:rFonts w:asciiTheme="minorHAnsi" w:hAnsiTheme="minorHAnsi" w:cstheme="minorBidi"/>
        </w:rPr>
        <w:t>Program</w:t>
      </w:r>
      <w:r>
        <w:rPr>
          <w:rStyle w:val="FootnoteReference"/>
          <w:rFonts w:asciiTheme="minorHAnsi" w:hAnsiTheme="minorHAnsi" w:cstheme="minorHAnsi"/>
        </w:rPr>
        <w:footnoteReference w:id="15"/>
      </w:r>
      <w:r w:rsidRPr="002929FA">
        <w:rPr>
          <w:rFonts w:asciiTheme="minorHAnsi" w:hAnsiTheme="minorHAnsi" w:cstheme="minorHAnsi"/>
        </w:rPr>
        <w:t xml:space="preserve"> requires</w:t>
      </w:r>
      <w:r w:rsidRPr="56C3AC57">
        <w:rPr>
          <w:rFonts w:asciiTheme="minorHAnsi" w:hAnsiTheme="minorHAnsi" w:cstheme="minorBidi"/>
        </w:rPr>
        <w:t xml:space="preserve"> regulated facilities to submit annual inventory reports of hazardous chemicals stored on-site</w:t>
      </w:r>
      <w:r w:rsidRPr="56C3AC57" w:rsidR="006E2D78">
        <w:rPr>
          <w:rFonts w:asciiTheme="minorHAnsi" w:hAnsiTheme="minorHAnsi" w:cstheme="minorBidi"/>
        </w:rPr>
        <w:t xml:space="preserve"> to</w:t>
      </w:r>
      <w:r w:rsidRPr="56C3AC57">
        <w:rPr>
          <w:rFonts w:asciiTheme="minorHAnsi" w:hAnsiTheme="minorHAnsi" w:cstheme="minorBidi"/>
        </w:rPr>
        <w:t xml:space="preserve"> their Local Emergency Planning Commission (LEPC) and the State Emergency Response Commission (SERC)</w:t>
      </w:r>
      <w:r w:rsidRPr="56C3AC57" w:rsidR="00560D2F">
        <w:rPr>
          <w:rFonts w:asciiTheme="minorHAnsi" w:hAnsiTheme="minorHAnsi" w:cstheme="minorBidi"/>
        </w:rPr>
        <w:t xml:space="preserve">. </w:t>
      </w:r>
      <w:r w:rsidRPr="56C3AC57">
        <w:rPr>
          <w:rFonts w:asciiTheme="minorHAnsi" w:hAnsiTheme="minorHAnsi" w:cstheme="minorBidi"/>
        </w:rPr>
        <w:t xml:space="preserve">The information contained in the Tier II reports surpasses the chemical inventory data requested on TRI Form R in terms of the chemicals covered, absence of thresholds, and level of detail. Tier II information is not submitted by the state SERCs or LEPCs to EPA and is </w:t>
      </w:r>
      <w:r w:rsidR="00DA0922">
        <w:rPr>
          <w:rFonts w:asciiTheme="minorHAnsi" w:hAnsiTheme="minorHAnsi" w:cstheme="minorBidi"/>
        </w:rPr>
        <w:t xml:space="preserve">generally </w:t>
      </w:r>
      <w:r w:rsidRPr="1D741DF1">
        <w:rPr>
          <w:rFonts w:asciiTheme="minorHAnsi" w:hAnsiTheme="minorHAnsi" w:cstheme="minorBidi"/>
        </w:rPr>
        <w:t xml:space="preserve">not </w:t>
      </w:r>
      <w:r w:rsidR="00DA0922">
        <w:rPr>
          <w:rFonts w:asciiTheme="minorHAnsi" w:hAnsiTheme="minorHAnsi" w:cstheme="minorBidi"/>
        </w:rPr>
        <w:t xml:space="preserve">published online. Tier II is </w:t>
      </w:r>
      <w:r w:rsidRPr="56C3AC57">
        <w:rPr>
          <w:rFonts w:asciiTheme="minorHAnsi" w:hAnsiTheme="minorHAnsi" w:cstheme="minorBidi"/>
        </w:rPr>
        <w:t>not considered a ready substitute for the portion of TRI concerning maximum amount of chemicals stored on site.</w:t>
      </w:r>
    </w:p>
    <w:p w:rsidR="00A64CE8" w:rsidRPr="00A90910" w:rsidP="00C137DE" w14:paraId="10EA55F6" w14:textId="66B1FD5C">
      <w:pPr>
        <w:tabs>
          <w:tab w:val="left" w:pos="8880"/>
        </w:tabs>
        <w:spacing w:after="200" w:line="276" w:lineRule="auto"/>
        <w:rPr>
          <w:rFonts w:asciiTheme="minorHAnsi" w:hAnsiTheme="minorHAnsi" w:cstheme="minorBidi"/>
        </w:rPr>
      </w:pPr>
      <w:r w:rsidRPr="303FA42C">
        <w:rPr>
          <w:rFonts w:asciiTheme="minorHAnsi" w:hAnsiTheme="minorHAnsi" w:cstheme="minorBidi"/>
        </w:rPr>
        <w:t xml:space="preserve">Under </w:t>
      </w:r>
      <w:r w:rsidRPr="303FA42C" w:rsidR="0027215B">
        <w:rPr>
          <w:rFonts w:asciiTheme="minorHAnsi" w:hAnsiTheme="minorHAnsi" w:cstheme="minorBidi"/>
        </w:rPr>
        <w:t>C</w:t>
      </w:r>
      <w:r w:rsidRPr="303FA42C" w:rsidR="005F56C6">
        <w:rPr>
          <w:rFonts w:asciiTheme="minorHAnsi" w:hAnsiTheme="minorHAnsi" w:cstheme="minorBidi"/>
        </w:rPr>
        <w:t>A</w:t>
      </w:r>
      <w:r w:rsidRPr="303FA42C" w:rsidR="0027215B">
        <w:rPr>
          <w:rFonts w:asciiTheme="minorHAnsi" w:hAnsiTheme="minorHAnsi" w:cstheme="minorBidi"/>
        </w:rPr>
        <w:t xml:space="preserve">A </w:t>
      </w:r>
      <w:r w:rsidRPr="303FA42C" w:rsidR="008F38FD">
        <w:rPr>
          <w:rFonts w:asciiTheme="minorHAnsi" w:hAnsiTheme="minorHAnsi" w:cstheme="minorBidi"/>
        </w:rPr>
        <w:t xml:space="preserve">section </w:t>
      </w:r>
      <w:r w:rsidRPr="303FA42C">
        <w:rPr>
          <w:rFonts w:asciiTheme="minorHAnsi" w:hAnsiTheme="minorHAnsi" w:cstheme="minorBidi"/>
        </w:rPr>
        <w:t xml:space="preserve">112(r), facilities with processes that </w:t>
      </w:r>
      <w:r w:rsidRPr="303FA42C">
        <w:rPr>
          <w:rFonts w:asciiTheme="minorHAnsi" w:hAnsiTheme="minorHAnsi" w:cstheme="minorBidi"/>
        </w:rPr>
        <w:t>use</w:t>
      </w:r>
      <w:r w:rsidRPr="303FA42C">
        <w:rPr>
          <w:rFonts w:asciiTheme="minorHAnsi" w:hAnsiTheme="minorHAnsi" w:cstheme="minorBidi"/>
        </w:rPr>
        <w:t xml:space="preserve"> or store more than a specified amount of certain flammable and toxic substances must develop and implement a risk management program </w:t>
      </w:r>
      <w:r w:rsidRPr="303FA42C" w:rsidR="09195CA6">
        <w:rPr>
          <w:rFonts w:asciiTheme="minorHAnsi" w:hAnsiTheme="minorHAnsi" w:cstheme="minorBidi"/>
        </w:rPr>
        <w:t>called a Risk Management Plan (RMP)</w:t>
      </w:r>
      <w:r w:rsidRPr="303FA42C">
        <w:rPr>
          <w:rFonts w:asciiTheme="minorHAnsi" w:hAnsiTheme="minorHAnsi" w:cstheme="minorBidi"/>
        </w:rPr>
        <w:t xml:space="preserve"> and submit to EPA a summary of their </w:t>
      </w:r>
      <w:r w:rsidRPr="303FA42C" w:rsidR="214AB98D">
        <w:rPr>
          <w:rFonts w:asciiTheme="minorHAnsi" w:hAnsiTheme="minorHAnsi" w:cstheme="minorBidi"/>
        </w:rPr>
        <w:t>RMP</w:t>
      </w:r>
      <w:r w:rsidRPr="303FA42C">
        <w:rPr>
          <w:rFonts w:asciiTheme="minorHAnsi" w:hAnsiTheme="minorHAnsi" w:cstheme="minorBidi"/>
        </w:rPr>
        <w:t xml:space="preserve">. </w:t>
      </w:r>
      <w:r w:rsidRPr="303FA42C" w:rsidR="2B2025A5">
        <w:rPr>
          <w:rFonts w:asciiTheme="minorHAnsi" w:hAnsiTheme="minorHAnsi" w:cstheme="minorBidi"/>
        </w:rPr>
        <w:t>RMP</w:t>
      </w:r>
      <w:r w:rsidRPr="303FA42C">
        <w:rPr>
          <w:rFonts w:asciiTheme="minorHAnsi" w:hAnsiTheme="minorHAnsi" w:cstheme="minorBidi"/>
        </w:rPr>
        <w:t xml:space="preserve">s include the amounts (in pounds) of each substance that </w:t>
      </w:r>
      <w:r w:rsidRPr="303FA42C" w:rsidR="43C10C1F">
        <w:rPr>
          <w:rFonts w:asciiTheme="minorHAnsi" w:hAnsiTheme="minorHAnsi" w:cstheme="minorBidi"/>
        </w:rPr>
        <w:t>is</w:t>
      </w:r>
      <w:r w:rsidRPr="303FA42C">
        <w:rPr>
          <w:rFonts w:asciiTheme="minorHAnsi" w:hAnsiTheme="minorHAnsi" w:cstheme="minorBidi"/>
        </w:rPr>
        <w:t xml:space="preserve"> processed or used, hazard assessments of the potential effects of hypothetical accident scenarios, a five-year history of accidental releases involving regulated substances at the facility, and information about the facility’s accident prevention and emergency response programs. Facilities with processes that use or store more than a threshold amount (500–20,000 pounds) of a listed </w:t>
      </w:r>
      <w:r w:rsidRPr="303FA42C" w:rsidR="00705C73">
        <w:rPr>
          <w:rFonts w:asciiTheme="minorHAnsi" w:hAnsiTheme="minorHAnsi" w:cstheme="minorBidi"/>
        </w:rPr>
        <w:t>substance</w:t>
      </w:r>
      <w:r w:rsidRPr="303FA42C">
        <w:rPr>
          <w:rFonts w:asciiTheme="minorHAnsi" w:hAnsiTheme="minorHAnsi" w:cstheme="minorBidi"/>
        </w:rPr>
        <w:t xml:space="preserve"> must file an RMP, including following a significant accidental release. </w:t>
      </w:r>
      <w:r w:rsidRPr="303FA42C" w:rsidR="00705C73">
        <w:rPr>
          <w:rFonts w:asciiTheme="minorHAnsi" w:hAnsiTheme="minorHAnsi" w:cstheme="minorBidi"/>
        </w:rPr>
        <w:t>Facilities must update and resubmit RMPs in events of operational changes</w:t>
      </w:r>
      <w:r w:rsidRPr="303FA42C" w:rsidR="002147F7">
        <w:rPr>
          <w:rFonts w:asciiTheme="minorHAnsi" w:hAnsiTheme="minorHAnsi" w:cstheme="minorBidi"/>
        </w:rPr>
        <w:t>, an accident,</w:t>
      </w:r>
      <w:r w:rsidRPr="303FA42C" w:rsidR="00705C73">
        <w:rPr>
          <w:rFonts w:asciiTheme="minorHAnsi" w:hAnsiTheme="minorHAnsi" w:cstheme="minorBidi"/>
        </w:rPr>
        <w:t xml:space="preserve"> or every five years. </w:t>
      </w:r>
      <w:r w:rsidRPr="303FA42C">
        <w:rPr>
          <w:rFonts w:asciiTheme="minorHAnsi" w:hAnsiTheme="minorHAnsi" w:cstheme="minorBidi"/>
        </w:rPr>
        <w:t xml:space="preserve">RMP </w:t>
      </w:r>
      <w:r w:rsidRPr="303FA42C" w:rsidR="002147F7">
        <w:rPr>
          <w:rFonts w:asciiTheme="minorHAnsi" w:hAnsiTheme="minorHAnsi" w:cstheme="minorBidi"/>
        </w:rPr>
        <w:t xml:space="preserve">inventory </w:t>
      </w:r>
      <w:r w:rsidRPr="303FA42C">
        <w:rPr>
          <w:rFonts w:asciiTheme="minorHAnsi" w:hAnsiTheme="minorHAnsi" w:cstheme="minorBidi"/>
        </w:rPr>
        <w:t xml:space="preserve">data </w:t>
      </w:r>
      <w:r w:rsidRPr="303FA42C" w:rsidR="002147F7">
        <w:rPr>
          <w:rFonts w:asciiTheme="minorHAnsi" w:hAnsiTheme="minorHAnsi" w:cstheme="minorBidi"/>
        </w:rPr>
        <w:t xml:space="preserve">(i.e., identification of chemicals used and maximum amount on-site) do not substitute for TRI </w:t>
      </w:r>
      <w:r w:rsidRPr="303FA42C">
        <w:rPr>
          <w:rFonts w:asciiTheme="minorHAnsi" w:hAnsiTheme="minorHAnsi" w:cstheme="minorBidi"/>
        </w:rPr>
        <w:t xml:space="preserve">as: (1) RMP covers </w:t>
      </w:r>
      <w:r w:rsidRPr="303FA42C">
        <w:rPr>
          <w:rFonts w:asciiTheme="minorHAnsi" w:hAnsiTheme="minorHAnsi" w:cstheme="minorBidi"/>
        </w:rPr>
        <w:t xml:space="preserve">only 54 of the </w:t>
      </w:r>
      <w:r w:rsidRPr="303FA42C" w:rsidR="00C11362">
        <w:rPr>
          <w:rFonts w:asciiTheme="minorHAnsi" w:hAnsiTheme="minorHAnsi" w:cstheme="minorBidi"/>
        </w:rPr>
        <w:t>827</w:t>
      </w:r>
      <w:r w:rsidRPr="303FA42C">
        <w:rPr>
          <w:rFonts w:asciiTheme="minorHAnsi" w:hAnsiTheme="minorHAnsi" w:cstheme="minorBidi"/>
        </w:rPr>
        <w:t xml:space="preserve"> TRI chemical and chemical compound categories</w:t>
      </w:r>
      <w:r>
        <w:rPr>
          <w:rStyle w:val="FootnoteReference"/>
          <w:rFonts w:asciiTheme="minorHAnsi" w:hAnsiTheme="minorHAnsi" w:cstheme="minorBidi"/>
        </w:rPr>
        <w:footnoteReference w:id="16"/>
      </w:r>
      <w:r w:rsidRPr="303FA42C">
        <w:rPr>
          <w:rFonts w:asciiTheme="minorHAnsi" w:hAnsiTheme="minorHAnsi" w:cstheme="minorBidi"/>
        </w:rPr>
        <w:t xml:space="preserve"> </w:t>
      </w:r>
      <w:r w:rsidRPr="303FA42C" w:rsidR="002147F7">
        <w:rPr>
          <w:rFonts w:asciiTheme="minorHAnsi" w:hAnsiTheme="minorHAnsi" w:cstheme="minorBidi"/>
        </w:rPr>
        <w:t xml:space="preserve">and </w:t>
      </w:r>
      <w:r w:rsidRPr="303FA42C">
        <w:rPr>
          <w:rFonts w:asciiTheme="minorHAnsi" w:hAnsiTheme="minorHAnsi" w:cstheme="minorBidi"/>
        </w:rPr>
        <w:t>(2) RMP reporting occurs every five years, as opposed to annually for TRI.</w:t>
      </w:r>
      <w:r>
        <w:rPr>
          <w:rStyle w:val="FootnoteReference"/>
          <w:rFonts w:asciiTheme="minorHAnsi" w:hAnsiTheme="minorHAnsi" w:cstheme="minorBidi"/>
        </w:rPr>
        <w:footnoteReference w:id="17"/>
      </w:r>
    </w:p>
    <w:p w:rsidR="00C137DE" w:rsidRPr="00A90910" w:rsidP="00C137DE" w14:paraId="2C234940" w14:textId="602B0BEA">
      <w:pPr>
        <w:tabs>
          <w:tab w:val="left" w:pos="630"/>
        </w:tabs>
        <w:spacing w:after="200" w:line="276" w:lineRule="auto"/>
        <w:rPr>
          <w:rFonts w:asciiTheme="minorHAnsi" w:hAnsiTheme="minorHAnsi" w:cstheme="minorBidi"/>
        </w:rPr>
      </w:pPr>
      <w:r w:rsidRPr="00A90910">
        <w:rPr>
          <w:rFonts w:asciiTheme="minorHAnsi" w:hAnsiTheme="minorHAnsi" w:cstheme="minorBidi"/>
        </w:rPr>
        <w:t xml:space="preserve">Under </w:t>
      </w:r>
      <w:r w:rsidRPr="00A90910" w:rsidR="008F38FD">
        <w:rPr>
          <w:rFonts w:asciiTheme="minorHAnsi" w:hAnsiTheme="minorHAnsi" w:cstheme="minorBidi"/>
        </w:rPr>
        <w:t>s</w:t>
      </w:r>
      <w:r w:rsidRPr="00A90910">
        <w:rPr>
          <w:rFonts w:asciiTheme="minorHAnsi" w:hAnsiTheme="minorHAnsi" w:cstheme="minorBidi"/>
        </w:rPr>
        <w:t xml:space="preserve">ection 8(a) of the Toxic Substances Control Act (TSCA), chemical manufacturers and importers must report to EPA’s Chemical Data Reporting (CDR) every four years. Facilities must report chemical production amounts for sites that produce (including import) 25,000 pounds or more of a TSCA inventory chemical substance during any one calendar year between submission periods. Facilities must also report downstream uses of their chemicals </w:t>
      </w:r>
      <w:r w:rsidRPr="303FA42C">
        <w:rPr>
          <w:rFonts w:asciiTheme="minorHAnsi" w:hAnsiTheme="minorHAnsi" w:cstheme="minorBidi"/>
        </w:rPr>
        <w:t>a</w:t>
      </w:r>
      <w:r w:rsidRPr="303FA42C" w:rsidR="557E8F7B">
        <w:rPr>
          <w:rFonts w:asciiTheme="minorHAnsi" w:hAnsiTheme="minorHAnsi" w:cstheme="minorBidi"/>
        </w:rPr>
        <w:t>nd</w:t>
      </w:r>
      <w:r w:rsidRPr="00A90910">
        <w:rPr>
          <w:rFonts w:asciiTheme="minorHAnsi" w:hAnsiTheme="minorHAnsi" w:cstheme="minorBidi"/>
        </w:rPr>
        <w:t xml:space="preserve"> </w:t>
      </w:r>
      <w:r w:rsidRPr="303FA42C">
        <w:rPr>
          <w:rFonts w:asciiTheme="minorHAnsi" w:hAnsiTheme="minorHAnsi" w:cstheme="minorBidi"/>
        </w:rPr>
        <w:t>characteriz</w:t>
      </w:r>
      <w:r w:rsidRPr="303FA42C" w:rsidR="2584F9CC">
        <w:rPr>
          <w:rFonts w:asciiTheme="minorHAnsi" w:hAnsiTheme="minorHAnsi" w:cstheme="minorBidi"/>
        </w:rPr>
        <w:t>e</w:t>
      </w:r>
      <w:r w:rsidRPr="00A90910">
        <w:rPr>
          <w:rFonts w:asciiTheme="minorHAnsi" w:hAnsiTheme="minorHAnsi" w:cstheme="minorBidi"/>
        </w:rPr>
        <w:t xml:space="preserve"> end uses of </w:t>
      </w:r>
      <w:r w:rsidRPr="303FA42C">
        <w:rPr>
          <w:rFonts w:asciiTheme="minorHAnsi" w:hAnsiTheme="minorHAnsi" w:cstheme="minorBidi"/>
        </w:rPr>
        <w:t>chemical</w:t>
      </w:r>
      <w:r w:rsidRPr="303FA42C" w:rsidR="15AFCDA2">
        <w:rPr>
          <w:rFonts w:asciiTheme="minorHAnsi" w:hAnsiTheme="minorHAnsi" w:cstheme="minorBidi"/>
        </w:rPr>
        <w:t>s</w:t>
      </w:r>
      <w:r w:rsidRPr="303FA42C">
        <w:rPr>
          <w:rFonts w:asciiTheme="minorHAnsi" w:hAnsiTheme="minorHAnsi" w:cstheme="minorBidi"/>
        </w:rPr>
        <w:t>.</w:t>
      </w:r>
      <w:r w:rsidRPr="00A90910">
        <w:rPr>
          <w:rFonts w:asciiTheme="minorHAnsi" w:hAnsiTheme="minorHAnsi" w:cstheme="minorBidi"/>
        </w:rPr>
        <w:t xml:space="preserve"> CDR includes annual production volume, chemical concentration, and physical form data not found in TRI</w:t>
      </w:r>
      <w:r w:rsidRPr="00A90910" w:rsidR="00560D2F">
        <w:rPr>
          <w:rFonts w:asciiTheme="minorHAnsi" w:hAnsiTheme="minorHAnsi" w:cstheme="minorBidi"/>
        </w:rPr>
        <w:t xml:space="preserve">. </w:t>
      </w:r>
      <w:r w:rsidRPr="00A90910">
        <w:rPr>
          <w:rFonts w:asciiTheme="minorHAnsi" w:hAnsiTheme="minorHAnsi" w:cstheme="minorBidi"/>
        </w:rPr>
        <w:t>CDR also contains a broader range of chemicals than TRI by covering the entire TSCA list</w:t>
      </w:r>
      <w:r w:rsidRPr="00A90910" w:rsidR="00560D2F">
        <w:rPr>
          <w:rFonts w:asciiTheme="minorHAnsi" w:hAnsiTheme="minorHAnsi" w:cstheme="minorBidi"/>
        </w:rPr>
        <w:t xml:space="preserve">. </w:t>
      </w:r>
      <w:r w:rsidRPr="00A90910">
        <w:rPr>
          <w:rFonts w:asciiTheme="minorHAnsi" w:hAnsiTheme="minorHAnsi" w:cstheme="minorBidi"/>
        </w:rPr>
        <w:t>However, CDR reporting is applicable only to chemical manufacturers (including importers). Consequently, CDR reporting does not apply to industrial facilities in other sectors that process or otherwise use chemicals</w:t>
      </w:r>
      <w:r w:rsidR="009E204A">
        <w:rPr>
          <w:rFonts w:asciiTheme="minorHAnsi" w:hAnsiTheme="minorHAnsi" w:cstheme="minorBidi"/>
        </w:rPr>
        <w:t>.</w:t>
      </w:r>
    </w:p>
    <w:p w:rsidR="0027215B" w:rsidRPr="00A90910" w:rsidP="00C137DE" w14:paraId="7A67BF4B" w14:textId="398AF619">
      <w:pPr>
        <w:tabs>
          <w:tab w:val="left" w:pos="630"/>
        </w:tabs>
        <w:spacing w:after="200" w:line="276" w:lineRule="auto"/>
        <w:rPr>
          <w:rFonts w:asciiTheme="minorHAnsi" w:hAnsiTheme="minorHAnsi" w:cstheme="minorBidi"/>
        </w:rPr>
      </w:pPr>
      <w:r w:rsidRPr="00A90910">
        <w:rPr>
          <w:rFonts w:asciiTheme="minorHAnsi" w:hAnsiTheme="minorHAnsi" w:cstheme="minorBidi"/>
        </w:rPr>
        <w:t>Under the Hazard Communication Standard (</w:t>
      </w:r>
      <w:r w:rsidRPr="303FA42C" w:rsidR="787F03B4">
        <w:rPr>
          <w:rFonts w:asciiTheme="minorHAnsi" w:hAnsiTheme="minorHAnsi" w:cstheme="minorBidi"/>
        </w:rPr>
        <w:t xml:space="preserve">HCS) </w:t>
      </w:r>
      <w:r w:rsidRPr="303FA42C">
        <w:rPr>
          <w:rFonts w:asciiTheme="minorHAnsi" w:hAnsiTheme="minorHAnsi" w:cstheme="minorBidi"/>
        </w:rPr>
        <w:t>(</w:t>
      </w:r>
      <w:r w:rsidRPr="00A90910">
        <w:rPr>
          <w:rFonts w:asciiTheme="minorHAnsi" w:hAnsiTheme="minorHAnsi" w:cstheme="minorBidi"/>
        </w:rPr>
        <w:t>20 CFR 1910.1200), the Occupational Safety and Health Administration (OSHA) requires that safety data sheets (</w:t>
      </w:r>
      <w:r w:rsidRPr="303FA42C">
        <w:rPr>
          <w:rFonts w:asciiTheme="minorHAnsi" w:hAnsiTheme="minorHAnsi" w:cstheme="minorBidi"/>
        </w:rPr>
        <w:t>SDS</w:t>
      </w:r>
      <w:r w:rsidRPr="303FA42C" w:rsidR="69E7EF99">
        <w:rPr>
          <w:rFonts w:asciiTheme="minorHAnsi" w:hAnsiTheme="minorHAnsi" w:cstheme="minorBidi"/>
        </w:rPr>
        <w:t>s</w:t>
      </w:r>
      <w:r w:rsidRPr="00A90910">
        <w:rPr>
          <w:rFonts w:asciiTheme="minorHAnsi" w:hAnsiTheme="minorHAnsi" w:cstheme="minorBidi"/>
        </w:rPr>
        <w:t xml:space="preserve">) be prepared by manufacturers, importers, and distributors of hazardous chemicals present above their respective concentration limits and provided to downstream users to communicate information on these hazards. SDSs include certain required information such as product and chemical identification, composition and ingredient information, hazard identification, physical and chemical properties, and safety precautions to be used when handling or storing the hazardous substance. The HCS also describes optional information that may be included on an SDS, such as regulatory information. Under TRI’s supplier notification requirements (40 CFR 372.45), a supplier of a mixture or trade name product which includes a TRI chemical would have to notify downstream suppliers (including TRI facilities, or customers who would subsequently distribute the product to TRI facilities) of the mixture or product’s inclusion of the TRI chemical and the chemical’s concentration. This notice must be provided at least with the first shipment of the year and after any product reformulation alters the concentration. If a mixture or trade name product is subject to both SDS and TRI supplier notification requirements, the supplier notification regulation allows the supplier to attach or incorporate the necessary information into the SDS to limit any duplicative requirements while providing necessary information on the presence for TRI chemicals for TRI reporting facilities. Both SDS and supplier notification regulations currently include a de minimis exemption to allow covered entities to disregard low concentrations of chemicals. However, the removal of the “de minimis” exemption for the </w:t>
      </w:r>
      <w:r w:rsidRPr="00A90910">
        <w:rPr>
          <w:rFonts w:asciiTheme="minorHAnsi" w:hAnsiTheme="minorHAnsi" w:cstheme="minorBidi"/>
        </w:rPr>
        <w:t xml:space="preserve">TRI supplier notification requirement may mean an entity would need to provide a supplier notification requirement for a TRI chemical </w:t>
      </w:r>
      <w:r w:rsidRPr="303FA42C" w:rsidR="3AB1048C">
        <w:rPr>
          <w:rFonts w:asciiTheme="minorHAnsi" w:hAnsiTheme="minorHAnsi" w:cstheme="minorBidi"/>
        </w:rPr>
        <w:t>though</w:t>
      </w:r>
      <w:r w:rsidRPr="00A90910">
        <w:rPr>
          <w:rFonts w:asciiTheme="minorHAnsi" w:hAnsiTheme="minorHAnsi" w:cstheme="minorBidi"/>
        </w:rPr>
        <w:t xml:space="preserve"> it would not need to list the chemical substance on an SDS.</w:t>
      </w:r>
    </w:p>
    <w:p w:rsidR="00A64CE8" w:rsidRPr="004D3E9B" w:rsidP="00A90910" w14:paraId="1B47C102" w14:textId="60BDF723">
      <w:pPr>
        <w:pStyle w:val="Heading3"/>
      </w:pPr>
      <w:r w:rsidRPr="004D3E9B">
        <w:t>Pollution Prevention Data</w:t>
      </w:r>
    </w:p>
    <w:p w:rsidR="00A64CE8" w:rsidRPr="00A90910" w:rsidP="00C137DE" w14:paraId="3FE64DF8" w14:textId="1AC103AA">
      <w:pPr>
        <w:tabs>
          <w:tab w:val="left" w:pos="8880"/>
        </w:tabs>
        <w:spacing w:after="200" w:line="276" w:lineRule="auto"/>
        <w:rPr>
          <w:rFonts w:asciiTheme="minorHAnsi" w:hAnsiTheme="minorHAnsi" w:cstheme="minorHAnsi"/>
        </w:rPr>
      </w:pPr>
      <w:r w:rsidRPr="00A90910">
        <w:rPr>
          <w:rFonts w:asciiTheme="minorHAnsi" w:hAnsiTheme="minorHAnsi" w:cstheme="minorHAnsi"/>
        </w:rPr>
        <w:t>TRI</w:t>
      </w:r>
      <w:r w:rsidRPr="00A90910" w:rsidR="00946B49">
        <w:rPr>
          <w:rFonts w:asciiTheme="minorHAnsi" w:hAnsiTheme="minorHAnsi" w:cstheme="minorHAnsi"/>
        </w:rPr>
        <w:t xml:space="preserve"> also collects pollution prevention data from reporting facilities</w:t>
      </w:r>
      <w:r w:rsidRPr="00A90910" w:rsidR="00560D2F">
        <w:rPr>
          <w:rFonts w:asciiTheme="minorHAnsi" w:hAnsiTheme="minorHAnsi" w:cstheme="minorHAnsi"/>
        </w:rPr>
        <w:t xml:space="preserve">. </w:t>
      </w:r>
      <w:r w:rsidRPr="00A90910" w:rsidR="00946B49">
        <w:rPr>
          <w:rFonts w:asciiTheme="minorHAnsi" w:hAnsiTheme="minorHAnsi" w:cstheme="minorHAnsi"/>
        </w:rPr>
        <w:t>These data include quantities of chemicals managed by waste management practice (e.g., recycling, energy recovery, etc.) and source reduction activities implemented at the facility</w:t>
      </w:r>
      <w:r w:rsidRPr="00A90910" w:rsidR="00B77BCE">
        <w:rPr>
          <w:rFonts w:asciiTheme="minorHAnsi" w:hAnsiTheme="minorHAnsi" w:cstheme="minorHAnsi"/>
        </w:rPr>
        <w:t>.</w:t>
      </w:r>
    </w:p>
    <w:p w:rsidR="00A64CE8" w:rsidRPr="00A90910" w:rsidP="00C137DE" w14:paraId="0E4E1070" w14:textId="49CF4539">
      <w:pPr>
        <w:tabs>
          <w:tab w:val="left" w:pos="8880"/>
        </w:tabs>
        <w:spacing w:after="200" w:line="276" w:lineRule="auto"/>
        <w:rPr>
          <w:rFonts w:asciiTheme="minorHAnsi" w:hAnsiTheme="minorHAnsi" w:cstheme="minorBidi"/>
        </w:rPr>
      </w:pPr>
      <w:r w:rsidRPr="303FA42C">
        <w:rPr>
          <w:rFonts w:asciiTheme="minorHAnsi" w:hAnsiTheme="minorHAnsi" w:cstheme="minorBidi"/>
        </w:rPr>
        <w:t xml:space="preserve">Under RCRA, facilities must report </w:t>
      </w:r>
      <w:r w:rsidRPr="303FA42C" w:rsidR="002147F7">
        <w:rPr>
          <w:rFonts w:asciiTheme="minorHAnsi" w:hAnsiTheme="minorHAnsi" w:cstheme="minorBidi"/>
        </w:rPr>
        <w:t xml:space="preserve">some </w:t>
      </w:r>
      <w:r w:rsidRPr="303FA42C">
        <w:rPr>
          <w:rFonts w:asciiTheme="minorHAnsi" w:hAnsiTheme="minorHAnsi" w:cstheme="minorBidi"/>
        </w:rPr>
        <w:t xml:space="preserve">pollution prevention data in their Biennial Hazardous Waste Reports (described above). While </w:t>
      </w:r>
      <w:r w:rsidRPr="303FA42C" w:rsidR="00877E03">
        <w:rPr>
          <w:rFonts w:asciiTheme="minorHAnsi" w:hAnsiTheme="minorHAnsi" w:cstheme="minorBidi"/>
        </w:rPr>
        <w:t xml:space="preserve">these biennial reports </w:t>
      </w:r>
      <w:r w:rsidRPr="303FA42C">
        <w:rPr>
          <w:rFonts w:asciiTheme="minorHAnsi" w:hAnsiTheme="minorHAnsi" w:cstheme="minorBidi"/>
        </w:rPr>
        <w:t>provide qualitative and quantitative pollution prevention information, facility and chemical coverage is not directly comparable to data required for TRI reporting</w:t>
      </w:r>
      <w:r w:rsidRPr="303FA42C" w:rsidR="00560D2F">
        <w:rPr>
          <w:rFonts w:asciiTheme="minorHAnsi" w:hAnsiTheme="minorHAnsi" w:cstheme="minorBidi"/>
        </w:rPr>
        <w:t xml:space="preserve">. </w:t>
      </w:r>
      <w:r w:rsidRPr="303FA42C" w:rsidR="00877E03">
        <w:rPr>
          <w:rFonts w:asciiTheme="minorHAnsi" w:hAnsiTheme="minorHAnsi" w:cstheme="minorBidi"/>
        </w:rPr>
        <w:t xml:space="preserve">Biennial reports </w:t>
      </w:r>
      <w:r w:rsidRPr="303FA42C">
        <w:rPr>
          <w:rFonts w:asciiTheme="minorHAnsi" w:hAnsiTheme="minorHAnsi" w:cstheme="minorBidi"/>
        </w:rPr>
        <w:t>contain data on generation, transfer, and management of hazardous wastes</w:t>
      </w:r>
      <w:r w:rsidRPr="303FA42C" w:rsidR="36EF5B32">
        <w:rPr>
          <w:rFonts w:asciiTheme="minorHAnsi" w:hAnsiTheme="minorHAnsi" w:cstheme="minorBidi"/>
        </w:rPr>
        <w:t>.</w:t>
      </w:r>
      <w:r w:rsidRPr="303FA42C">
        <w:rPr>
          <w:rFonts w:asciiTheme="minorHAnsi" w:hAnsiTheme="minorHAnsi" w:cstheme="minorBidi"/>
        </w:rPr>
        <w:t xml:space="preserve"> TRI reporting requires data on toxic chemicals in waste streams or process by-products (al</w:t>
      </w:r>
      <w:r w:rsidRPr="303FA42C" w:rsidR="008F38FD">
        <w:rPr>
          <w:rFonts w:asciiTheme="minorHAnsi" w:hAnsiTheme="minorHAnsi" w:cstheme="minorBidi"/>
        </w:rPr>
        <w:t>l production phases and media).</w:t>
      </w:r>
    </w:p>
    <w:p w:rsidR="00094DDA" w:rsidRPr="00A90910" w:rsidP="00C137DE" w14:paraId="03D9B94B" w14:textId="795EE905">
      <w:pPr>
        <w:spacing w:after="200" w:line="276" w:lineRule="auto"/>
        <w:ind w:right="432"/>
        <w:rPr>
          <w:rFonts w:asciiTheme="minorHAnsi" w:hAnsiTheme="minorHAnsi" w:cstheme="minorHAnsi"/>
        </w:rPr>
      </w:pPr>
      <w:r w:rsidRPr="00A90910">
        <w:rPr>
          <w:rFonts w:asciiTheme="minorHAnsi" w:hAnsiTheme="minorHAnsi" w:cstheme="minorHAnsi"/>
        </w:rPr>
        <w:t>Under various state regulations, at least fourteen states</w:t>
      </w:r>
      <w:r>
        <w:rPr>
          <w:rStyle w:val="FootnoteReference"/>
          <w:rFonts w:asciiTheme="minorHAnsi" w:hAnsiTheme="minorHAnsi" w:cstheme="minorHAnsi"/>
        </w:rPr>
        <w:footnoteReference w:id="18"/>
      </w:r>
      <w:r w:rsidRPr="00A90910">
        <w:rPr>
          <w:rFonts w:asciiTheme="minorHAnsi" w:hAnsiTheme="minorHAnsi" w:cstheme="minorHAnsi"/>
        </w:rPr>
        <w:t xml:space="preserve"> implement mandatory pollution prevention programs for TRI filers, facilities that use toxic chemicals, or generators of hazardous waste</w:t>
      </w:r>
      <w:r w:rsidRPr="00A90910" w:rsidR="00560D2F">
        <w:rPr>
          <w:rFonts w:asciiTheme="minorHAnsi" w:hAnsiTheme="minorHAnsi" w:cstheme="minorHAnsi"/>
        </w:rPr>
        <w:t xml:space="preserve">. </w:t>
      </w:r>
      <w:r w:rsidRPr="00A90910">
        <w:rPr>
          <w:rFonts w:asciiTheme="minorHAnsi" w:hAnsiTheme="minorHAnsi" w:cstheme="minorHAnsi"/>
        </w:rPr>
        <w:t>Pollution prevention data are collected under these programs and stored in databases administered by state environmental agencies</w:t>
      </w:r>
      <w:r w:rsidRPr="00A90910" w:rsidR="00560D2F">
        <w:rPr>
          <w:rFonts w:asciiTheme="minorHAnsi" w:hAnsiTheme="minorHAnsi" w:cstheme="minorHAnsi"/>
        </w:rPr>
        <w:t xml:space="preserve">. </w:t>
      </w:r>
      <w:r w:rsidRPr="00A90910">
        <w:rPr>
          <w:rFonts w:asciiTheme="minorHAnsi" w:hAnsiTheme="minorHAnsi" w:cstheme="minorHAnsi"/>
        </w:rPr>
        <w:t xml:space="preserve">The types of pollution prevention data collected vary by state and may include both data </w:t>
      </w:r>
      <w:r w:rsidRPr="00A90910">
        <w:rPr>
          <w:rFonts w:asciiTheme="minorHAnsi" w:hAnsiTheme="minorHAnsi" w:cstheme="minorHAnsi"/>
        </w:rPr>
        <w:t>similar to</w:t>
      </w:r>
      <w:r w:rsidRPr="00A90910">
        <w:rPr>
          <w:rFonts w:asciiTheme="minorHAnsi" w:hAnsiTheme="minorHAnsi" w:cstheme="minorHAnsi"/>
        </w:rPr>
        <w:t xml:space="preserve"> that collected by TRI (e.g., quantities of waste managed, source reduction activities) and details not found in TRI (e.g., pollution prevention plans, costs associated with waste management, etc.)</w:t>
      </w:r>
      <w:r w:rsidRPr="00A90910" w:rsidR="00560D2F">
        <w:rPr>
          <w:rFonts w:asciiTheme="minorHAnsi" w:hAnsiTheme="minorHAnsi" w:cstheme="minorHAnsi"/>
        </w:rPr>
        <w:t xml:space="preserve">. </w:t>
      </w:r>
      <w:r w:rsidRPr="00A90910">
        <w:rPr>
          <w:rFonts w:asciiTheme="minorHAnsi" w:hAnsiTheme="minorHAnsi" w:cstheme="minorHAnsi"/>
        </w:rPr>
        <w:t xml:space="preserve">However, no federal or state program collects </w:t>
      </w:r>
      <w:r w:rsidRPr="00A90910" w:rsidR="009D0A69">
        <w:rPr>
          <w:rFonts w:asciiTheme="minorHAnsi" w:hAnsiTheme="minorHAnsi" w:cstheme="minorHAnsi"/>
        </w:rPr>
        <w:t>all</w:t>
      </w:r>
      <w:r w:rsidRPr="00A90910">
        <w:rPr>
          <w:rFonts w:asciiTheme="minorHAnsi" w:hAnsiTheme="minorHAnsi" w:cstheme="minorHAnsi"/>
        </w:rPr>
        <w:t xml:space="preserve"> the pollution prevention data currently required by TRI.</w:t>
      </w:r>
    </w:p>
    <w:p w:rsidR="00C137DE" w:rsidRPr="00995B9C" w:rsidP="00A90910" w14:paraId="04F15977" w14:textId="77777777">
      <w:pPr>
        <w:pStyle w:val="Heading2"/>
      </w:pPr>
      <w:r w:rsidRPr="00995B9C">
        <w:t>5. If the collection of information impacts small businesses or other small entities, describe any methods used to minimize burden.</w:t>
      </w:r>
    </w:p>
    <w:p w:rsidR="00C137DE" w:rsidRPr="00A90910" w:rsidP="00C137DE" w14:paraId="49FC89EE" w14:textId="491E6937">
      <w:pPr>
        <w:spacing w:after="200" w:line="276" w:lineRule="auto"/>
        <w:rPr>
          <w:rFonts w:asciiTheme="minorHAnsi" w:hAnsiTheme="minorHAnsi" w:cstheme="minorBidi"/>
          <w:b/>
        </w:rPr>
      </w:pPr>
      <w:r w:rsidRPr="303FA42C">
        <w:rPr>
          <w:rFonts w:asciiTheme="minorHAnsi" w:hAnsiTheme="minorHAnsi" w:cstheme="minorBidi"/>
        </w:rPr>
        <w:t xml:space="preserve">Under EPCRA section 313 (b)(1)(A), </w:t>
      </w:r>
      <w:r w:rsidRPr="303FA42C">
        <w:rPr>
          <w:rFonts w:asciiTheme="minorHAnsi" w:hAnsiTheme="minorHAnsi" w:cstheme="minorBidi"/>
          <w:spacing w:val="-2"/>
        </w:rPr>
        <w:t>facilities with fewer than 10 full-time employees (or the equivalent) do not have</w:t>
      </w:r>
      <w:r w:rsidRPr="303FA42C">
        <w:rPr>
          <w:rFonts w:asciiTheme="minorHAnsi" w:hAnsiTheme="minorHAnsi" w:cstheme="minorBidi"/>
        </w:rPr>
        <w:t xml:space="preserve"> to report. </w:t>
      </w:r>
      <w:r w:rsidRPr="303FA42C" w:rsidR="00FF1243">
        <w:rPr>
          <w:rFonts w:asciiTheme="minorHAnsi" w:hAnsiTheme="minorHAnsi" w:cstheme="minorBidi"/>
        </w:rPr>
        <w:t>Two provisions that apply to TRI reporters universally</w:t>
      </w:r>
      <w:r w:rsidRPr="303FA42C" w:rsidR="2043BE0E">
        <w:rPr>
          <w:rFonts w:asciiTheme="minorHAnsi" w:hAnsiTheme="minorHAnsi" w:cstheme="minorBidi"/>
        </w:rPr>
        <w:t>,</w:t>
      </w:r>
      <w:r w:rsidRPr="303FA42C" w:rsidR="00FF1243">
        <w:rPr>
          <w:rFonts w:asciiTheme="minorHAnsi" w:hAnsiTheme="minorHAnsi" w:cstheme="minorBidi"/>
        </w:rPr>
        <w:t xml:space="preserve"> 1) the optional range reporting provision</w:t>
      </w:r>
      <w:r>
        <w:rPr>
          <w:rStyle w:val="FootnoteReference"/>
          <w:rFonts w:asciiTheme="minorHAnsi" w:hAnsiTheme="minorHAnsi" w:cstheme="minorBidi"/>
        </w:rPr>
        <w:footnoteReference w:id="19"/>
      </w:r>
      <w:r w:rsidRPr="303FA42C" w:rsidR="00FF1243">
        <w:rPr>
          <w:rFonts w:asciiTheme="minorHAnsi" w:hAnsiTheme="minorHAnsi" w:cstheme="minorBidi"/>
        </w:rPr>
        <w:t xml:space="preserve"> and 2) an alternate threshold allowing Form </w:t>
      </w:r>
      <w:r w:rsidRPr="303FA42C" w:rsidR="00FF1243">
        <w:rPr>
          <w:rFonts w:asciiTheme="minorHAnsi" w:hAnsiTheme="minorHAnsi" w:cstheme="minorBidi"/>
        </w:rPr>
        <w:t>A</w:t>
      </w:r>
      <w:r w:rsidRPr="303FA42C" w:rsidR="00FF1243">
        <w:rPr>
          <w:rFonts w:asciiTheme="minorHAnsi" w:hAnsiTheme="minorHAnsi" w:cstheme="minorBidi"/>
        </w:rPr>
        <w:t xml:space="preserve"> eligibility, are particularly beneficial to non-exempt smaller facilities with small releases and wastes. </w:t>
      </w:r>
      <w:r w:rsidRPr="303FA42C">
        <w:rPr>
          <w:rFonts w:asciiTheme="minorHAnsi" w:hAnsiTheme="minorHAnsi" w:cstheme="minorBidi"/>
        </w:rPr>
        <w:t xml:space="preserve">In addition, EPA has taken several steps to minimize the burden for covered small businesses. EPA added a range reporting option to the Final Rule </w:t>
      </w:r>
      <w:r w:rsidRPr="303FA42C">
        <w:rPr>
          <w:rFonts w:asciiTheme="minorHAnsi" w:hAnsiTheme="minorHAnsi" w:cstheme="minorBidi"/>
        </w:rPr>
        <w:t xml:space="preserve">(53 FR 4500, February 16, 1988), which codified the EPCRA section 313 reporting requirements. Range reporting was the preferred option from the Regulatory Flexibility Act analysis to provide burden reduction for </w:t>
      </w:r>
      <w:r w:rsidRPr="303FA42C">
        <w:rPr>
          <w:rFonts w:asciiTheme="minorHAnsi" w:hAnsiTheme="minorHAnsi" w:cstheme="minorBidi"/>
          <w:spacing w:val="-2"/>
        </w:rPr>
        <w:t>small businesses. Range reporting provides an option for releases of less than 1,000 pounds to</w:t>
      </w:r>
      <w:r w:rsidRPr="303FA42C">
        <w:rPr>
          <w:rFonts w:asciiTheme="minorHAnsi" w:hAnsiTheme="minorHAnsi" w:cstheme="minorBidi"/>
        </w:rPr>
        <w:t xml:space="preserve"> be recorded as a code representing one of three ranges (1 to 10 pounds, 11 to 499 pounds, or 500 to 999 pounds) rather than as a specific estimate of the release amount. The benefit is not limited to small businesses. </w:t>
      </w:r>
      <w:r w:rsidRPr="303FA42C" w:rsidR="02709CA4">
        <w:rPr>
          <w:rFonts w:asciiTheme="minorHAnsi" w:hAnsiTheme="minorHAnsi" w:cstheme="minorBidi"/>
        </w:rPr>
        <w:t>F</w:t>
      </w:r>
      <w:r w:rsidRPr="303FA42C">
        <w:rPr>
          <w:rFonts w:asciiTheme="minorHAnsi" w:hAnsiTheme="minorHAnsi" w:cstheme="minorBidi"/>
        </w:rPr>
        <w:t>acilities may not use range reporting on Form Rs for PBT chemicals.</w:t>
      </w:r>
    </w:p>
    <w:p w:rsidR="000600E1" w:rsidRPr="00A90910" w:rsidP="00C137DE" w14:paraId="3B210DBC" w14:textId="784454D6">
      <w:pPr>
        <w:spacing w:after="200" w:line="276" w:lineRule="auto"/>
        <w:rPr>
          <w:rFonts w:asciiTheme="minorHAnsi" w:hAnsiTheme="minorHAnsi" w:cstheme="minorHAnsi"/>
          <w:b/>
          <w:bCs/>
        </w:rPr>
      </w:pPr>
      <w:r w:rsidRPr="00A90910">
        <w:rPr>
          <w:rFonts w:asciiTheme="minorHAnsi" w:hAnsiTheme="minorHAnsi" w:cstheme="minorHAnsi"/>
        </w:rPr>
        <w:t>In response to a petition from the Small Business Administration, EPA p</w:t>
      </w:r>
      <w:r w:rsidRPr="00A90910">
        <w:rPr>
          <w:rFonts w:asciiTheme="minorHAnsi" w:hAnsiTheme="minorHAnsi" w:cstheme="minorHAnsi"/>
          <w:spacing w:val="-2"/>
        </w:rPr>
        <w:t>romulgated the alternate threshold (59 FR 61488, November 30, 1994), manifested in Form A reporting, as discussed in Section 1(b).</w:t>
      </w:r>
      <w:r w:rsidRPr="00A90910">
        <w:rPr>
          <w:rFonts w:asciiTheme="minorHAnsi" w:hAnsiTheme="minorHAnsi" w:cstheme="minorHAnsi"/>
        </w:rPr>
        <w:t xml:space="preserve"> Although any reporting facility meeting the criteria may use the alternate threshold, this alternate threshold may be particularly advantageous to small entities.</w:t>
      </w:r>
    </w:p>
    <w:p w:rsidR="00C137DE" w:rsidRPr="00995B9C" w:rsidP="00A90910" w14:paraId="78052A8C" w14:textId="3DE2926B">
      <w:pPr>
        <w:pStyle w:val="Heading2"/>
      </w:pPr>
      <w:r w:rsidRPr="00995B9C">
        <w:t>6. Describe the consequence to Federal program or policy activities if the collection is not conducted or is conducted less frequently, as well as any technical or legal obstacles to reducing burden.</w:t>
      </w:r>
    </w:p>
    <w:p w:rsidR="00A64CE8" w:rsidRPr="00A90910" w:rsidP="00C137DE" w14:paraId="05D6BAAA" w14:textId="233F2F3C">
      <w:pPr>
        <w:spacing w:after="200" w:line="276" w:lineRule="auto"/>
        <w:rPr>
          <w:rFonts w:asciiTheme="minorHAnsi" w:hAnsiTheme="minorHAnsi" w:cstheme="minorBidi"/>
          <w:b/>
        </w:rPr>
      </w:pPr>
      <w:r w:rsidRPr="303FA42C">
        <w:rPr>
          <w:rFonts w:asciiTheme="minorHAnsi" w:hAnsiTheme="minorHAnsi" w:cstheme="minorBidi"/>
        </w:rPr>
        <w:t>EPCRA s</w:t>
      </w:r>
      <w:r w:rsidRPr="303FA42C" w:rsidR="00946B49">
        <w:rPr>
          <w:rFonts w:asciiTheme="minorHAnsi" w:hAnsiTheme="minorHAnsi" w:cstheme="minorBidi"/>
        </w:rPr>
        <w:t>ection 313 requires annual reporting. Section 313(</w:t>
      </w:r>
      <w:r w:rsidRPr="303FA42C" w:rsidR="00946B49">
        <w:rPr>
          <w:rFonts w:asciiTheme="minorHAnsi" w:hAnsiTheme="minorHAnsi" w:cstheme="minorBidi"/>
        </w:rPr>
        <w:t>i</w:t>
      </w:r>
      <w:r w:rsidRPr="303FA42C" w:rsidR="00946B49">
        <w:rPr>
          <w:rFonts w:asciiTheme="minorHAnsi" w:hAnsiTheme="minorHAnsi" w:cstheme="minorBidi"/>
        </w:rPr>
        <w:t>) permits EPA to modify the reporting frequency by rulemaking</w:t>
      </w:r>
      <w:r w:rsidRPr="303FA42C" w:rsidR="67B5C772">
        <w:rPr>
          <w:rFonts w:asciiTheme="minorHAnsi" w:hAnsiTheme="minorHAnsi" w:cstheme="minorBidi"/>
        </w:rPr>
        <w:t>,</w:t>
      </w:r>
      <w:r w:rsidRPr="303FA42C" w:rsidR="00946B49">
        <w:rPr>
          <w:rFonts w:asciiTheme="minorHAnsi" w:hAnsiTheme="minorHAnsi" w:cstheme="minorBidi"/>
        </w:rPr>
        <w:t xml:space="preserve"> </w:t>
      </w:r>
      <w:r w:rsidRPr="303FA42C" w:rsidR="05264132">
        <w:rPr>
          <w:rFonts w:asciiTheme="minorHAnsi" w:hAnsiTheme="minorHAnsi" w:cstheme="minorBidi"/>
        </w:rPr>
        <w:t>but</w:t>
      </w:r>
      <w:r w:rsidRPr="303FA42C" w:rsidR="00946B49">
        <w:rPr>
          <w:rFonts w:asciiTheme="minorHAnsi" w:hAnsiTheme="minorHAnsi" w:cstheme="minorBidi"/>
        </w:rPr>
        <w:t xml:space="preserve"> EPA must first notify Congress and then delay the </w:t>
      </w:r>
      <w:r w:rsidRPr="303FA42C" w:rsidR="00946B49">
        <w:rPr>
          <w:rFonts w:asciiTheme="minorHAnsi" w:hAnsiTheme="minorHAnsi" w:cstheme="minorBidi"/>
          <w:spacing w:val="-2"/>
        </w:rPr>
        <w:t>initiation of such a rulemaking for at least 12 months, but no more than 24 months, from the</w:t>
      </w:r>
      <w:r w:rsidRPr="303FA42C" w:rsidR="00946B49">
        <w:rPr>
          <w:rFonts w:asciiTheme="minorHAnsi" w:hAnsiTheme="minorHAnsi" w:cstheme="minorBidi"/>
        </w:rPr>
        <w:t xml:space="preserve"> date of the notification. In addition, EPA must find</w:t>
      </w:r>
      <w:r w:rsidRPr="303FA42C" w:rsidR="00946B49">
        <w:rPr>
          <w:rFonts w:asciiTheme="minorHAnsi" w:hAnsiTheme="minorHAnsi" w:cstheme="minorBidi"/>
          <w:spacing w:val="-2"/>
        </w:rPr>
        <w:t xml:space="preserve"> that the modification is consistent with the provisions of subsection (h) of </w:t>
      </w:r>
      <w:r w:rsidRPr="303FA42C" w:rsidR="00D90795">
        <w:rPr>
          <w:rFonts w:asciiTheme="minorHAnsi" w:hAnsiTheme="minorHAnsi" w:cstheme="minorBidi"/>
        </w:rPr>
        <w:t>section</w:t>
      </w:r>
      <w:r w:rsidRPr="303FA42C">
        <w:rPr>
          <w:rFonts w:asciiTheme="minorHAnsi" w:hAnsiTheme="minorHAnsi" w:cstheme="minorBidi"/>
        </w:rPr>
        <w:t xml:space="preserve"> </w:t>
      </w:r>
      <w:r w:rsidRPr="303FA42C" w:rsidR="00946B49">
        <w:rPr>
          <w:rFonts w:asciiTheme="minorHAnsi" w:hAnsiTheme="minorHAnsi" w:cstheme="minorBidi"/>
          <w:spacing w:val="-2"/>
        </w:rPr>
        <w:t>313</w:t>
      </w:r>
      <w:r w:rsidRPr="303FA42C" w:rsidR="00946B49">
        <w:rPr>
          <w:rFonts w:asciiTheme="minorHAnsi" w:hAnsiTheme="minorHAnsi" w:cstheme="minorBidi"/>
        </w:rPr>
        <w:t xml:space="preserve"> based on:</w:t>
      </w:r>
    </w:p>
    <w:p w:rsidR="00A64CE8" w:rsidRPr="00A90910" w:rsidP="00C137DE" w14:paraId="19C3BE43" w14:textId="77777777">
      <w:pPr>
        <w:spacing w:after="200" w:line="276" w:lineRule="auto"/>
        <w:ind w:left="720" w:hanging="360"/>
        <w:rPr>
          <w:rFonts w:asciiTheme="minorHAnsi" w:hAnsiTheme="minorHAnsi" w:cstheme="minorHAnsi"/>
        </w:rPr>
      </w:pPr>
      <w:r w:rsidRPr="00A90910">
        <w:rPr>
          <w:rFonts w:asciiTheme="minorHAnsi" w:hAnsiTheme="minorHAnsi" w:cstheme="minorHAnsi"/>
        </w:rPr>
        <w:t>(</w:t>
      </w:r>
      <w:r w:rsidRPr="00A90910">
        <w:rPr>
          <w:rFonts w:asciiTheme="minorHAnsi" w:hAnsiTheme="minorHAnsi" w:cstheme="minorHAnsi"/>
        </w:rPr>
        <w:t>i</w:t>
      </w:r>
      <w:r w:rsidRPr="00A90910">
        <w:rPr>
          <w:rFonts w:asciiTheme="minorHAnsi" w:hAnsiTheme="minorHAnsi" w:cstheme="minorHAnsi"/>
        </w:rPr>
        <w:t>)</w:t>
      </w:r>
      <w:r w:rsidRPr="00A90910">
        <w:rPr>
          <w:rFonts w:asciiTheme="minorHAnsi" w:hAnsiTheme="minorHAnsi" w:cstheme="minorHAnsi"/>
        </w:rPr>
        <w:tab/>
        <w:t>experience from previously submitted toxic chemical release forms; and</w:t>
      </w:r>
    </w:p>
    <w:p w:rsidR="00A64CE8" w:rsidRPr="00A90910" w:rsidP="00C137DE" w14:paraId="0566D427" w14:textId="77777777">
      <w:pPr>
        <w:spacing w:after="200" w:line="276" w:lineRule="auto"/>
        <w:ind w:left="720" w:hanging="360"/>
        <w:rPr>
          <w:rFonts w:asciiTheme="minorHAnsi" w:hAnsiTheme="minorHAnsi" w:cstheme="minorHAnsi"/>
        </w:rPr>
      </w:pPr>
      <w:r w:rsidRPr="00A90910">
        <w:rPr>
          <w:rFonts w:asciiTheme="minorHAnsi" w:hAnsiTheme="minorHAnsi" w:cstheme="minorHAnsi"/>
        </w:rPr>
        <w:t>(ii)</w:t>
      </w:r>
      <w:r w:rsidRPr="00A90910">
        <w:rPr>
          <w:rFonts w:asciiTheme="minorHAnsi" w:hAnsiTheme="minorHAnsi" w:cstheme="minorHAnsi"/>
        </w:rPr>
        <w:tab/>
        <w:t>determinations made under paragraph (3).</w:t>
      </w:r>
    </w:p>
    <w:p w:rsidR="00A64CE8" w:rsidRPr="00A90910" w:rsidP="00A90910" w14:paraId="54E59E67" w14:textId="77777777">
      <w:pPr>
        <w:spacing w:before="288" w:after="200" w:line="276" w:lineRule="auto"/>
        <w:rPr>
          <w:rFonts w:asciiTheme="minorHAnsi" w:hAnsiTheme="minorHAnsi" w:cstheme="minorHAnsi"/>
        </w:rPr>
      </w:pPr>
      <w:r w:rsidRPr="00A90910">
        <w:rPr>
          <w:rFonts w:asciiTheme="minorHAnsi" w:hAnsiTheme="minorHAnsi" w:cstheme="minorHAnsi"/>
        </w:rPr>
        <w:t>Paragraph (3), in turn, provides that EPA must determine:</w:t>
      </w:r>
    </w:p>
    <w:p w:rsidR="00A64CE8" w:rsidRPr="00A90910" w:rsidP="00C137DE" w14:paraId="07FAC524" w14:textId="77777777">
      <w:pPr>
        <w:numPr>
          <w:ilvl w:val="0"/>
          <w:numId w:val="8"/>
        </w:numPr>
        <w:tabs>
          <w:tab w:val="clear" w:pos="432"/>
          <w:tab w:val="num" w:pos="720"/>
        </w:tabs>
        <w:spacing w:before="288" w:after="200" w:line="276" w:lineRule="auto"/>
        <w:ind w:left="720" w:right="648" w:hanging="360"/>
        <w:rPr>
          <w:rFonts w:asciiTheme="minorHAnsi" w:hAnsiTheme="minorHAnsi" w:cstheme="minorHAnsi"/>
        </w:rPr>
      </w:pPr>
      <w:r w:rsidRPr="00A90910">
        <w:rPr>
          <w:rFonts w:asciiTheme="minorHAnsi" w:hAnsiTheme="minorHAnsi" w:cstheme="minorHAnsi"/>
        </w:rPr>
        <w:t>The extent to which information relating to the proposed modification provided on the toxic chemical release forms has been used by the Administrator or other agencies of the federal government, states, local governments, health professionals and the public.</w:t>
      </w:r>
    </w:p>
    <w:p w:rsidR="00A64CE8" w:rsidRPr="00A90910" w:rsidP="00C137DE" w14:paraId="3A69A2E3" w14:textId="77777777">
      <w:pPr>
        <w:numPr>
          <w:ilvl w:val="0"/>
          <w:numId w:val="8"/>
        </w:numPr>
        <w:tabs>
          <w:tab w:val="clear" w:pos="432"/>
          <w:tab w:val="num" w:pos="720"/>
        </w:tabs>
        <w:spacing w:before="324" w:after="200" w:line="276" w:lineRule="auto"/>
        <w:ind w:left="720" w:right="216" w:hanging="360"/>
        <w:rPr>
          <w:rFonts w:asciiTheme="minorHAnsi" w:hAnsiTheme="minorHAnsi" w:cstheme="minorHAnsi"/>
        </w:rPr>
      </w:pPr>
      <w:r w:rsidRPr="00A90910">
        <w:rPr>
          <w:rFonts w:asciiTheme="minorHAnsi" w:hAnsiTheme="minorHAnsi" w:cstheme="minorHAnsi"/>
        </w:rPr>
        <w:t>The extent to which information is (</w:t>
      </w:r>
      <w:r w:rsidRPr="00A90910">
        <w:rPr>
          <w:rFonts w:asciiTheme="minorHAnsi" w:hAnsiTheme="minorHAnsi" w:cstheme="minorHAnsi"/>
        </w:rPr>
        <w:t>i</w:t>
      </w:r>
      <w:r w:rsidRPr="00A90910">
        <w:rPr>
          <w:rFonts w:asciiTheme="minorHAnsi" w:hAnsiTheme="minorHAnsi" w:cstheme="minorHAnsi"/>
        </w:rPr>
        <w:t>) readily available to potential users from other sources, such as state reporting programs, and (ii) provided to the Administrator under another federal law or through a state program.</w:t>
      </w:r>
    </w:p>
    <w:p w:rsidR="00C137DE" w:rsidRPr="00A90910" w:rsidP="00C137DE" w14:paraId="2D65853B" w14:textId="77777777">
      <w:pPr>
        <w:numPr>
          <w:ilvl w:val="0"/>
          <w:numId w:val="8"/>
        </w:numPr>
        <w:tabs>
          <w:tab w:val="clear" w:pos="432"/>
          <w:tab w:val="num" w:pos="720"/>
        </w:tabs>
        <w:spacing w:before="288" w:after="200" w:line="276" w:lineRule="auto"/>
        <w:ind w:left="720" w:right="360" w:hanging="360"/>
        <w:rPr>
          <w:rFonts w:asciiTheme="minorHAnsi" w:hAnsiTheme="minorHAnsi" w:cstheme="minorHAnsi"/>
        </w:rPr>
      </w:pPr>
      <w:r w:rsidRPr="00A90910">
        <w:rPr>
          <w:rFonts w:asciiTheme="minorHAnsi" w:hAnsiTheme="minorHAnsi" w:cstheme="minorHAnsi"/>
        </w:rPr>
        <w:t>The extent to which the modification would impose additional and unreasonable burdens on facilities subject to the reporting requirements under this section.</w:t>
      </w:r>
    </w:p>
    <w:p w:rsidR="00A64CE8" w:rsidRPr="00A90910" w:rsidP="00C137DE" w14:paraId="49369954" w14:textId="6789D2B6">
      <w:pPr>
        <w:spacing w:before="288" w:after="200" w:line="276" w:lineRule="auto"/>
        <w:ind w:right="360"/>
        <w:rPr>
          <w:rFonts w:asciiTheme="minorHAnsi" w:hAnsiTheme="minorHAnsi" w:cstheme="minorHAnsi"/>
        </w:rPr>
      </w:pPr>
      <w:r w:rsidRPr="00A90910">
        <w:rPr>
          <w:rFonts w:asciiTheme="minorHAnsi" w:hAnsiTheme="minorHAnsi" w:cstheme="minorHAnsi"/>
        </w:rPr>
        <w:t>Since TRI represents the best available multi-media database for tracking toxic chemical releases in the United States, a change in the reporting frequency to less than once a year could have a significant impact on the availability of timely toxic chemical data and affect data users, particularly at the community level</w:t>
      </w:r>
      <w:r w:rsidRPr="00A90910" w:rsidR="00560D2F">
        <w:rPr>
          <w:rFonts w:asciiTheme="minorHAnsi" w:hAnsiTheme="minorHAnsi" w:cstheme="minorHAnsi"/>
        </w:rPr>
        <w:t xml:space="preserve">. </w:t>
      </w:r>
      <w:r w:rsidRPr="00A90910">
        <w:rPr>
          <w:rFonts w:asciiTheme="minorHAnsi" w:hAnsiTheme="minorHAnsi" w:cstheme="minorHAnsi"/>
        </w:rPr>
        <w:t>Additionally, public access to the most current toxic chemical release data and other waste management informati</w:t>
      </w:r>
      <w:r w:rsidRPr="00A90910" w:rsidR="007A0D42">
        <w:rPr>
          <w:rFonts w:asciiTheme="minorHAnsi" w:hAnsiTheme="minorHAnsi" w:cstheme="minorHAnsi"/>
        </w:rPr>
        <w:t>on would become more difficult.</w:t>
      </w:r>
    </w:p>
    <w:p w:rsidR="000600E1" w:rsidRPr="00A94FFA" w:rsidP="00A90910" w14:paraId="043CC637" w14:textId="77777777">
      <w:pPr>
        <w:pStyle w:val="Heading2"/>
      </w:pPr>
      <w:r w:rsidRPr="00995B9C">
        <w:t xml:space="preserve">7. Explain any </w:t>
      </w:r>
      <w:r w:rsidRPr="00A94FFA">
        <w:t xml:space="preserve">special circumstances that would cause an information collection to be conducted in a manner: </w:t>
      </w:r>
    </w:p>
    <w:p w:rsidR="000600E1" w:rsidRPr="00D52ADD" w:rsidP="00A94FFA" w14:paraId="1C5C64CF" w14:textId="77777777">
      <w:pPr>
        <w:pStyle w:val="Heading2"/>
        <w:numPr>
          <w:ilvl w:val="0"/>
          <w:numId w:val="36"/>
        </w:numPr>
      </w:pPr>
      <w:r w:rsidRPr="00D52ADD">
        <w:t xml:space="preserve">requiring respondents to report information to the agency more often than </w:t>
      </w:r>
      <w:r w:rsidRPr="00D52ADD">
        <w:t>quarterly;</w:t>
      </w:r>
      <w:r w:rsidRPr="00D52ADD">
        <w:t xml:space="preserve"> </w:t>
      </w:r>
    </w:p>
    <w:p w:rsidR="000600E1" w:rsidRPr="00D52ADD" w:rsidP="00A94FFA" w14:paraId="79800ECB" w14:textId="77777777">
      <w:pPr>
        <w:pStyle w:val="Heading2"/>
        <w:numPr>
          <w:ilvl w:val="0"/>
          <w:numId w:val="36"/>
        </w:numPr>
      </w:pPr>
      <w:r w:rsidRPr="00D52ADD">
        <w:t xml:space="preserve">requiring respondents to prepare a written response to a collection of information in fewer than 30 days after receipt of </w:t>
      </w:r>
      <w:r w:rsidRPr="00D52ADD">
        <w:t>it;</w:t>
      </w:r>
      <w:r w:rsidRPr="00D52ADD">
        <w:t xml:space="preserve"> </w:t>
      </w:r>
    </w:p>
    <w:p w:rsidR="000600E1" w:rsidRPr="00D52ADD" w:rsidP="00A94FFA" w14:paraId="081BB2B3" w14:textId="77777777">
      <w:pPr>
        <w:pStyle w:val="Heading2"/>
        <w:numPr>
          <w:ilvl w:val="0"/>
          <w:numId w:val="36"/>
        </w:numPr>
      </w:pPr>
      <w:r w:rsidRPr="00D52ADD">
        <w:t xml:space="preserve">requiring respondents to submit more than an original and two copies of any </w:t>
      </w:r>
      <w:r w:rsidRPr="00D52ADD">
        <w:t>document;</w:t>
      </w:r>
      <w:r w:rsidRPr="00D52ADD">
        <w:t xml:space="preserve"> </w:t>
      </w:r>
    </w:p>
    <w:p w:rsidR="000600E1" w:rsidRPr="00D52ADD" w:rsidP="00A94FFA" w14:paraId="03CCA469" w14:textId="77777777">
      <w:pPr>
        <w:pStyle w:val="Heading2"/>
        <w:numPr>
          <w:ilvl w:val="0"/>
          <w:numId w:val="36"/>
        </w:numPr>
      </w:pPr>
      <w:r w:rsidRPr="00D52ADD">
        <w:t xml:space="preserve">requiring respondents to retain records, other than health, medical, government contract, grant-in-aid, or tax records, for more than three </w:t>
      </w:r>
      <w:r w:rsidRPr="00D52ADD">
        <w:t>years;</w:t>
      </w:r>
      <w:r w:rsidRPr="00D52ADD">
        <w:t xml:space="preserve"> </w:t>
      </w:r>
    </w:p>
    <w:p w:rsidR="000600E1" w:rsidP="00A94FFA" w14:paraId="3AE4AB79" w14:textId="77777777">
      <w:pPr>
        <w:pStyle w:val="Heading2"/>
        <w:numPr>
          <w:ilvl w:val="0"/>
          <w:numId w:val="36"/>
        </w:numPr>
      </w:pPr>
      <w:r w:rsidRPr="00D52ADD">
        <w:t xml:space="preserve">in connection with a statistical survey, that is not designed to produce valid and reliable results that can be generalized to the universe of </w:t>
      </w:r>
      <w:r w:rsidRPr="00D52ADD">
        <w:t>study;</w:t>
      </w:r>
    </w:p>
    <w:p w:rsidR="000600E1" w:rsidRPr="00D52ADD" w:rsidP="00A94FFA" w14:paraId="52CCC0F7" w14:textId="284D5C8F">
      <w:pPr>
        <w:pStyle w:val="Heading2"/>
        <w:numPr>
          <w:ilvl w:val="0"/>
          <w:numId w:val="36"/>
        </w:numPr>
      </w:pPr>
      <w:r w:rsidRPr="00D52ADD">
        <w:t xml:space="preserve">requiring the use of a statistical data classification that has not been reviewed and approved by </w:t>
      </w:r>
      <w:r w:rsidRPr="00D52ADD">
        <w:t>OMB;</w:t>
      </w:r>
      <w:r w:rsidRPr="00D52ADD">
        <w:t xml:space="preserve"> </w:t>
      </w:r>
    </w:p>
    <w:p w:rsidR="000600E1" w:rsidRPr="00D52ADD" w:rsidP="00A94FFA" w14:paraId="712979C9" w14:textId="77777777">
      <w:pPr>
        <w:pStyle w:val="Heading2"/>
        <w:numPr>
          <w:ilvl w:val="0"/>
          <w:numId w:val="36"/>
        </w:numPr>
      </w:pPr>
      <w:r w:rsidRPr="00D52ADD">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C137DE" w:rsidRPr="00D52ADD" w:rsidP="00A94FFA" w14:paraId="47FDD5D8" w14:textId="77777777">
      <w:pPr>
        <w:pStyle w:val="Heading2"/>
        <w:numPr>
          <w:ilvl w:val="0"/>
          <w:numId w:val="36"/>
        </w:numPr>
      </w:pPr>
      <w:r w:rsidRPr="00D52ADD">
        <w:t>requiring respondents to submit proprietary trade secrets, or other confidential information unless the agency can demonstrate that it has instituted procedures to protect the information's confidentiality to the extent permitted by law.</w:t>
      </w:r>
    </w:p>
    <w:p w:rsidR="005F56C6" w:rsidP="00D52ADD" w14:paraId="6DBE285C" w14:textId="33E663A6">
      <w:pPr>
        <w:tabs>
          <w:tab w:val="left" w:pos="720"/>
        </w:tabs>
        <w:spacing w:after="0"/>
        <w:ind w:left="-86"/>
        <w:rPr>
          <w:rFonts w:asciiTheme="minorHAnsi" w:hAnsiTheme="minorHAnsi" w:cstheme="minorHAnsi"/>
        </w:rPr>
      </w:pPr>
      <w:r w:rsidRPr="00D52ADD">
        <w:rPr>
          <w:rFonts w:asciiTheme="minorHAnsi" w:hAnsiTheme="minorHAnsi" w:cstheme="minorHAnsi"/>
        </w:rPr>
        <w:t>There are no special circumstances.  The collection of information is conducted in a</w:t>
      </w:r>
      <w:r w:rsidR="005E5E16">
        <w:rPr>
          <w:rFonts w:asciiTheme="minorHAnsi" w:hAnsiTheme="minorHAnsi" w:cstheme="minorHAnsi"/>
        </w:rPr>
        <w:t xml:space="preserve"> </w:t>
      </w:r>
      <w:r w:rsidRPr="00D52ADD">
        <w:rPr>
          <w:rFonts w:asciiTheme="minorHAnsi" w:hAnsiTheme="minorHAnsi" w:cstheme="minorHAnsi"/>
        </w:rPr>
        <w:t>manner consistent with</w:t>
      </w:r>
      <w:r w:rsidR="005E5E16">
        <w:rPr>
          <w:rFonts w:asciiTheme="minorHAnsi" w:hAnsiTheme="minorHAnsi" w:cstheme="minorHAnsi"/>
        </w:rPr>
        <w:t xml:space="preserve"> </w:t>
      </w:r>
      <w:r w:rsidRPr="00D52ADD">
        <w:rPr>
          <w:rFonts w:asciiTheme="minorHAnsi" w:hAnsiTheme="minorHAnsi" w:cstheme="minorHAnsi"/>
        </w:rPr>
        <w:t>the guidelines in 5 CFR 1320.5(d)(2).</w:t>
      </w:r>
    </w:p>
    <w:p w:rsidR="004D3E9B" w:rsidRPr="00D52ADD" w:rsidP="005F56C6" w14:paraId="77E1723B" w14:textId="77777777">
      <w:pPr>
        <w:tabs>
          <w:tab w:val="left" w:pos="720"/>
        </w:tabs>
        <w:spacing w:after="0"/>
        <w:ind w:left="720" w:hanging="806"/>
        <w:rPr>
          <w:rFonts w:asciiTheme="minorHAnsi" w:hAnsiTheme="minorHAnsi" w:cstheme="minorHAnsi"/>
          <w:b/>
        </w:rPr>
      </w:pPr>
    </w:p>
    <w:p w:rsidR="004F2067" w:rsidP="004F2067" w14:paraId="1301AB72" w14:textId="77777777">
      <w:pPr>
        <w:pStyle w:val="Heading2"/>
      </w:pPr>
      <w:r w:rsidRPr="00995B9C">
        <w:t xml:space="preserve">8. If applicable, provide a copy and identify the date and page number of </w:t>
      </w:r>
      <w:r w:rsidRPr="00995B9C">
        <w:t>publication</w:t>
      </w:r>
      <w:r w:rsidRPr="00995B9C">
        <w:t xml:space="preserve"> in the Federal Register of the agency's notice, required by 5 CFR 1320.8(d), soliciting comments on the information collection prior to submission to OMB. Summarize public comments received in response to that notice and describe actions taken by the agency in response to these comments. Specifically address comments received on cost and hour burden. </w:t>
      </w:r>
    </w:p>
    <w:p w:rsidR="004F2067" w:rsidP="004F2067" w14:paraId="14F8140A" w14:textId="77777777">
      <w:pPr>
        <w:pStyle w:val="Heading2"/>
      </w:pPr>
      <w:r w:rsidRPr="004D3E9B">
        <w:rPr>
          <w:rFonts w:cstheme="minorBidi"/>
        </w:rPr>
        <w:t xml:space="preserve">Describe efforts to consult with persons outside the agency to obtain their views on the availability of data, frequency of collection, the clarity of instructions and recordkeeping, disclosure, or reporting format (if any), and on the data elements to be recorded, disclosed, or reported. </w:t>
      </w:r>
    </w:p>
    <w:p w:rsidR="00C137DE" w:rsidRPr="004F2067" w:rsidP="004F2067" w14:paraId="74459891" w14:textId="5EBD0866">
      <w:pPr>
        <w:pStyle w:val="Heading2"/>
      </w:pPr>
      <w:r w:rsidRPr="004D3E9B">
        <w:t xml:space="preserve">Consultation with representatives of those from whom information is to be obtained or those who must compile records should occur at least once every 3 years - even if the collection of </w:t>
      </w:r>
      <w:r w:rsidRPr="004D3E9B">
        <w:t xml:space="preserve">information activity is the same as in prior periods. There may be circumstances that may preclude consultation in a specific situation. These circumstances should be explained. </w:t>
      </w:r>
    </w:p>
    <w:p w:rsidR="00F910DD" w:rsidRPr="00F93A42" w:rsidP="00F910DD" w14:paraId="585ED613" w14:textId="5EF7440F">
      <w:pPr>
        <w:rPr>
          <w:rFonts w:ascii="Calibri" w:hAnsi="Calibri" w:cs="Calibri"/>
        </w:rPr>
      </w:pPr>
      <w:bookmarkStart w:id="4" w:name="_Hlk167353459"/>
      <w:r w:rsidRPr="00F93A42">
        <w:rPr>
          <w:rFonts w:ascii="Calibri" w:hAnsi="Calibri" w:cs="Calibri"/>
        </w:rPr>
        <w:t xml:space="preserve">Pursuant to 5 CFR 1320.8(d), EPA published a notice in the </w:t>
      </w:r>
      <w:r w:rsidRPr="00F910DD">
        <w:rPr>
          <w:rFonts w:ascii="Calibri" w:hAnsi="Calibri" w:cs="Calibri"/>
          <w:b/>
          <w:bCs/>
        </w:rPr>
        <w:t xml:space="preserve">Federal Register </w:t>
      </w:r>
      <w:r w:rsidRPr="00F93A42">
        <w:rPr>
          <w:rFonts w:ascii="Calibri" w:hAnsi="Calibri" w:cs="Calibri"/>
        </w:rPr>
        <w:t xml:space="preserve">on </w:t>
      </w:r>
      <w:r>
        <w:rPr>
          <w:rFonts w:ascii="Calibri" w:hAnsi="Calibri" w:cs="Calibri"/>
        </w:rPr>
        <w:t>S</w:t>
      </w:r>
      <w:r w:rsidRPr="00BE63A1">
        <w:rPr>
          <w:rFonts w:asciiTheme="minorHAnsi" w:hAnsiTheme="minorHAnsi" w:cstheme="minorHAnsi"/>
        </w:rPr>
        <w:t>eptember 18, 2024</w:t>
      </w:r>
      <w:r w:rsidR="00D2703E">
        <w:rPr>
          <w:rFonts w:asciiTheme="minorHAnsi" w:hAnsiTheme="minorHAnsi" w:cstheme="minorHAnsi"/>
        </w:rPr>
        <w:t xml:space="preserve"> </w:t>
      </w:r>
      <w:r w:rsidRPr="00BE63A1">
        <w:rPr>
          <w:rFonts w:asciiTheme="minorHAnsi" w:hAnsiTheme="minorHAnsi" w:cstheme="minorHAnsi"/>
        </w:rPr>
        <w:t>(</w:t>
      </w:r>
      <w:r w:rsidRPr="00BE63A1" w:rsidR="00BE63A1">
        <w:rPr>
          <w:rFonts w:asciiTheme="minorHAnsi" w:hAnsiTheme="minorHAnsi" w:cstheme="minorHAnsi"/>
        </w:rPr>
        <w:t>89 FR 76470; FRL-11918-01-OCSPP)</w:t>
      </w:r>
      <w:r w:rsidRPr="00BE63A1">
        <w:rPr>
          <w:rFonts w:asciiTheme="minorHAnsi" w:hAnsiTheme="minorHAnsi" w:cstheme="minorHAnsi"/>
        </w:rPr>
        <w:t xml:space="preserve">, announcing the </w:t>
      </w:r>
      <w:r w:rsidRPr="00F93A42">
        <w:rPr>
          <w:rFonts w:ascii="Calibri" w:hAnsi="Calibri" w:cs="Calibri"/>
        </w:rPr>
        <w:t>planned renewal of this information collection activity, soliciting public comment on specific aspects of the ICR and providing a 60-day public comment period.</w:t>
      </w:r>
    </w:p>
    <w:p w:rsidR="00F910DD" w:rsidP="00F910DD" w14:paraId="49476D98" w14:textId="2B0A5470">
      <w:pPr>
        <w:rPr>
          <w:rFonts w:ascii="Calibri" w:hAnsi="Calibri" w:cs="Calibri"/>
        </w:rPr>
      </w:pPr>
      <w:r w:rsidRPr="00F93A42">
        <w:rPr>
          <w:rFonts w:ascii="Calibri" w:hAnsi="Calibri" w:cs="Calibri"/>
        </w:rPr>
        <w:t xml:space="preserve">The EPA also consulted </w:t>
      </w:r>
      <w:r w:rsidR="00D2703E">
        <w:rPr>
          <w:rFonts w:ascii="Calibri" w:hAnsi="Calibri" w:cs="Calibri"/>
        </w:rPr>
        <w:t xml:space="preserve">9 </w:t>
      </w:r>
      <w:r w:rsidRPr="00F93A42">
        <w:rPr>
          <w:rFonts w:ascii="Calibri" w:hAnsi="Calibri" w:cs="Calibri"/>
        </w:rPr>
        <w:t xml:space="preserve">stakeholders, specifically asking them for their assessment of the regulatory burden estimates expressed by the Agency in this ICR </w:t>
      </w:r>
      <w:r>
        <w:rPr>
          <w:rFonts w:ascii="Calibri" w:hAnsi="Calibri" w:cs="Calibri"/>
        </w:rPr>
        <w:t>(Attachment 4</w:t>
      </w:r>
      <w:r w:rsidRPr="00F93A42">
        <w:rPr>
          <w:rFonts w:ascii="Calibri" w:hAnsi="Calibri" w:cs="Calibri"/>
        </w:rPr>
        <w:t xml:space="preserve">). </w:t>
      </w:r>
      <w:bookmarkStart w:id="5" w:name="_Hlk172121000"/>
      <w:r w:rsidRPr="00F93A42">
        <w:rPr>
          <w:rFonts w:ascii="Calibri" w:hAnsi="Calibri" w:cs="Calibri"/>
        </w:rPr>
        <w:t>The stakeholders consulted were:</w:t>
      </w:r>
      <w:bookmarkEnd w:id="5"/>
    </w:p>
    <w:p w:rsidR="00977478" w:rsidRPr="00977478" w:rsidP="00977478" w14:paraId="4FA2A406" w14:textId="66CD6687">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American Chemistry Council</w:t>
      </w:r>
      <w:r>
        <w:rPr>
          <w:rFonts w:asciiTheme="minorHAnsi" w:hAnsiTheme="minorHAnsi" w:cstheme="minorHAnsi"/>
        </w:rPr>
        <w:t xml:space="preserve">, </w:t>
      </w:r>
    </w:p>
    <w:p w:rsidR="00977478" w:rsidRPr="00977478" w:rsidP="00977478" w14:paraId="2D7B6148" w14:textId="55CC3D9E">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American Chemical Society</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714FDE98" w14:textId="0C28ED14">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Vinyl Institute</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201B6C73" w14:textId="5A69C96F">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Earth Justice</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571C3BBC" w14:textId="671746B7">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Environmental Working Group</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712C91D5" w14:textId="4FA7A1B7">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Environmental Defense Fund</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55E37FDB" w14:textId="6036F6D7">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Chemours</w:t>
      </w:r>
      <w:r>
        <w:rPr>
          <w:rFonts w:asciiTheme="minorHAnsi" w:hAnsiTheme="minorHAnsi" w:cstheme="minorHAnsi"/>
        </w:rPr>
        <w:t>,</w:t>
      </w:r>
      <w:r w:rsidRPr="00977478">
        <w:rPr>
          <w:rFonts w:asciiTheme="minorHAnsi" w:hAnsiTheme="minorHAnsi" w:cstheme="minorHAnsi"/>
        </w:rPr>
        <w:t xml:space="preserve"> </w:t>
      </w:r>
    </w:p>
    <w:p w:rsidR="00977478" w:rsidRPr="00977478" w:rsidP="00977478" w14:paraId="13ACC88E" w14:textId="417E719B">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National Association of Chemical Distributors</w:t>
      </w:r>
      <w:r>
        <w:rPr>
          <w:rFonts w:asciiTheme="minorHAnsi" w:hAnsiTheme="minorHAnsi" w:cstheme="minorHAnsi"/>
        </w:rPr>
        <w:t>, and</w:t>
      </w:r>
      <w:r w:rsidRPr="00977478">
        <w:rPr>
          <w:rFonts w:asciiTheme="minorHAnsi" w:hAnsiTheme="minorHAnsi" w:cstheme="minorHAnsi"/>
        </w:rPr>
        <w:t xml:space="preserve"> </w:t>
      </w:r>
    </w:p>
    <w:p w:rsidR="00D2703E" w:rsidP="00A36A61" w14:paraId="6F36BB90" w14:textId="7CC332E8">
      <w:pPr>
        <w:pStyle w:val="ListParagraph"/>
        <w:numPr>
          <w:ilvl w:val="0"/>
          <w:numId w:val="62"/>
        </w:numPr>
        <w:autoSpaceDE/>
        <w:autoSpaceDN/>
        <w:spacing w:after="0"/>
        <w:contextualSpacing w:val="0"/>
        <w:rPr>
          <w:rFonts w:asciiTheme="minorHAnsi" w:hAnsiTheme="minorHAnsi" w:cstheme="minorHAnsi"/>
        </w:rPr>
      </w:pPr>
      <w:r w:rsidRPr="00977478">
        <w:rPr>
          <w:rFonts w:asciiTheme="minorHAnsi" w:hAnsiTheme="minorHAnsi" w:cstheme="minorHAnsi"/>
        </w:rPr>
        <w:t>U.S. Chamber of Commerce</w:t>
      </w:r>
    </w:p>
    <w:p w:rsidR="00977478" w:rsidP="00977478" w14:paraId="706C07D3" w14:textId="77777777">
      <w:pPr>
        <w:autoSpaceDE/>
        <w:autoSpaceDN/>
        <w:spacing w:after="0"/>
        <w:rPr>
          <w:rFonts w:asciiTheme="minorHAnsi" w:hAnsiTheme="minorHAnsi" w:cstheme="minorHAnsi"/>
        </w:rPr>
      </w:pPr>
    </w:p>
    <w:p w:rsidR="00977478" w:rsidRPr="00977478" w:rsidP="00977478" w14:paraId="68019327" w14:textId="3931F70C">
      <w:pPr>
        <w:autoSpaceDE/>
        <w:autoSpaceDN/>
        <w:spacing w:after="0"/>
        <w:rPr>
          <w:rFonts w:asciiTheme="minorHAnsi" w:hAnsiTheme="minorHAnsi" w:cstheme="minorHAnsi"/>
        </w:rPr>
      </w:pPr>
      <w:r>
        <w:rPr>
          <w:rFonts w:asciiTheme="minorHAnsi" w:hAnsiTheme="minorHAnsi" w:cstheme="minorHAnsi"/>
        </w:rPr>
        <w:t xml:space="preserve">The agency received one comment during the </w:t>
      </w:r>
      <w:r>
        <w:rPr>
          <w:rFonts w:asciiTheme="minorHAnsi" w:hAnsiTheme="minorHAnsi" w:cstheme="minorHAnsi"/>
        </w:rPr>
        <w:t>consultation</w:t>
      </w:r>
      <w:r>
        <w:rPr>
          <w:rFonts w:asciiTheme="minorHAnsi" w:hAnsiTheme="minorHAnsi" w:cstheme="minorHAnsi"/>
        </w:rPr>
        <w:t xml:space="preserve"> but it was not substantive</w:t>
      </w:r>
      <w:r w:rsidR="005B198F">
        <w:rPr>
          <w:rFonts w:asciiTheme="minorHAnsi" w:hAnsiTheme="minorHAnsi" w:cstheme="minorHAnsi"/>
        </w:rPr>
        <w:t xml:space="preserve"> (Attachment 5)</w:t>
      </w:r>
      <w:r>
        <w:rPr>
          <w:rFonts w:asciiTheme="minorHAnsi" w:hAnsiTheme="minorHAnsi" w:cstheme="minorHAnsi"/>
        </w:rPr>
        <w:t xml:space="preserve">.  </w:t>
      </w:r>
    </w:p>
    <w:bookmarkEnd w:id="4"/>
    <w:p w:rsidR="009147D7" w:rsidRPr="00995B9C" w:rsidP="00D52ADD" w14:paraId="292B46BA" w14:textId="7BF893E9">
      <w:pPr>
        <w:pStyle w:val="Heading2"/>
      </w:pPr>
      <w:r w:rsidRPr="00995B9C">
        <w:t>9. Explain any decision to provide any payment or gift to respondents, other than remuneration of contractors or grantees.</w:t>
      </w:r>
    </w:p>
    <w:p w:rsidR="009147D7" w:rsidRPr="00D52ADD" w:rsidP="00390957" w14:paraId="208D95E8" w14:textId="308D545B">
      <w:pPr>
        <w:autoSpaceDE/>
        <w:autoSpaceDN/>
        <w:rPr>
          <w:rFonts w:asciiTheme="minorHAnsi" w:hAnsiTheme="minorHAnsi" w:cstheme="minorHAnsi"/>
        </w:rPr>
      </w:pPr>
      <w:r w:rsidRPr="00D52ADD">
        <w:rPr>
          <w:rFonts w:asciiTheme="minorHAnsi" w:hAnsiTheme="minorHAnsi" w:cstheme="minorHAnsi"/>
        </w:rPr>
        <w:t>This collection does provide any payment or gift to respondents.</w:t>
      </w:r>
    </w:p>
    <w:p w:rsidR="00A64CE8" w:rsidRPr="00995B9C" w:rsidP="00D52ADD" w14:paraId="0EB46010" w14:textId="7B9D0307">
      <w:pPr>
        <w:pStyle w:val="Heading2"/>
      </w:pPr>
      <w:r w:rsidRPr="00995B9C">
        <w:t xml:space="preserve">10. Describe any assurance of confidentiality provided to respondents and the basis for the assurance in statute, regulation, or agency policy. If the collection requires a </w:t>
      </w:r>
      <w:r w:rsidRPr="00995B9C">
        <w:t>systems of records notice (SORN)</w:t>
      </w:r>
      <w:r w:rsidRPr="00995B9C">
        <w:t xml:space="preserve"> or privacy impact assessment (PIA), those should be cited and described here. </w:t>
      </w:r>
    </w:p>
    <w:p w:rsidR="00A64CE8" w:rsidRPr="00D52ADD" w:rsidP="00C137DE" w14:paraId="06222288" w14:textId="0DC2BB75">
      <w:pPr>
        <w:spacing w:after="200" w:line="276" w:lineRule="auto"/>
        <w:ind w:right="216"/>
        <w:rPr>
          <w:rFonts w:asciiTheme="minorHAnsi" w:hAnsiTheme="minorHAnsi" w:cstheme="minorHAnsi"/>
          <w:b/>
        </w:rPr>
      </w:pPr>
      <w:r w:rsidRPr="00D52ADD">
        <w:rPr>
          <w:rFonts w:asciiTheme="minorHAnsi" w:hAnsiTheme="minorHAnsi" w:cstheme="minorHAnsi"/>
        </w:rPr>
        <w:t xml:space="preserve">Respondents may designate the specific chemical identity of a substance as a trade secret according to EPCRA </w:t>
      </w:r>
      <w:r w:rsidRPr="00D52ADD" w:rsidR="007A0D42">
        <w:rPr>
          <w:rFonts w:asciiTheme="minorHAnsi" w:hAnsiTheme="minorHAnsi" w:cstheme="minorHAnsi"/>
        </w:rPr>
        <w:t xml:space="preserve">section </w:t>
      </w:r>
      <w:r w:rsidRPr="00D52ADD">
        <w:rPr>
          <w:rFonts w:asciiTheme="minorHAnsi" w:hAnsiTheme="minorHAnsi" w:cstheme="minorHAnsi"/>
        </w:rPr>
        <w:t xml:space="preserve">322. Procedures for submission and review of trade secret claims under EPCRA </w:t>
      </w:r>
      <w:r w:rsidRPr="00D52ADD" w:rsidR="007A0D42">
        <w:rPr>
          <w:rFonts w:asciiTheme="minorHAnsi" w:hAnsiTheme="minorHAnsi" w:cstheme="minorHAnsi"/>
        </w:rPr>
        <w:t xml:space="preserve">section </w:t>
      </w:r>
      <w:r w:rsidRPr="00D52ADD">
        <w:rPr>
          <w:rFonts w:asciiTheme="minorHAnsi" w:hAnsiTheme="minorHAnsi" w:cstheme="minorHAnsi"/>
        </w:rPr>
        <w:t xml:space="preserve">313 are set forth in 40 CFR 350. </w:t>
      </w:r>
      <w:r w:rsidRPr="00D52ADD" w:rsidR="009B7153">
        <w:rPr>
          <w:rFonts w:asciiTheme="minorHAnsi" w:hAnsiTheme="minorHAnsi" w:cstheme="minorHAnsi"/>
        </w:rPr>
        <w:t>Trade secret submissions are only accept</w:t>
      </w:r>
      <w:r w:rsidRPr="00D52ADD" w:rsidR="00A05625">
        <w:rPr>
          <w:rFonts w:asciiTheme="minorHAnsi" w:hAnsiTheme="minorHAnsi" w:cstheme="minorHAnsi"/>
        </w:rPr>
        <w:t>ed</w:t>
      </w:r>
      <w:r w:rsidRPr="00D52ADD" w:rsidR="009B7153">
        <w:rPr>
          <w:rFonts w:asciiTheme="minorHAnsi" w:hAnsiTheme="minorHAnsi" w:cstheme="minorHAnsi"/>
        </w:rPr>
        <w:t xml:space="preserve"> on hard copy and must adhere to the requirements provided in </w:t>
      </w:r>
      <w:r w:rsidRPr="00D52ADD" w:rsidR="00A05625">
        <w:rPr>
          <w:rFonts w:asciiTheme="minorHAnsi" w:hAnsiTheme="minorHAnsi" w:cstheme="minorHAnsi"/>
        </w:rPr>
        <w:t>40 CFR 350 and 372</w:t>
      </w:r>
      <w:r w:rsidRPr="00D52ADD" w:rsidR="000F7D61">
        <w:rPr>
          <w:rFonts w:asciiTheme="minorHAnsi" w:hAnsiTheme="minorHAnsi" w:cstheme="minorHAnsi"/>
        </w:rPr>
        <w:t>.85(c)(3)</w:t>
      </w:r>
      <w:r w:rsidRPr="00D52ADD" w:rsidR="00A05625">
        <w:rPr>
          <w:rFonts w:asciiTheme="minorHAnsi" w:hAnsiTheme="minorHAnsi" w:cstheme="minorHAnsi"/>
        </w:rPr>
        <w:t xml:space="preserve"> and in the Reporting Forms and Instructions. </w:t>
      </w:r>
      <w:r w:rsidRPr="00D52ADD">
        <w:rPr>
          <w:rFonts w:asciiTheme="minorHAnsi" w:hAnsiTheme="minorHAnsi" w:cstheme="minorHAnsi"/>
        </w:rPr>
        <w:t>When a facility claims the chemical identity to be a trade secret and properly substantiates the claim, EPA will not disclose the identity of the chemical to the public. EPA securely stores forms with trade secret information and allows access to those documents only to persons with Trade Secret clearance. Data made available to the public through any means do not include trade secret information.</w:t>
      </w:r>
    </w:p>
    <w:p w:rsidR="00C137DE" w:rsidRPr="00995B9C" w:rsidP="00D52ADD" w14:paraId="2AD23238" w14:textId="77777777">
      <w:pPr>
        <w:pStyle w:val="Heading2"/>
      </w:pPr>
      <w:r w:rsidRPr="00995B9C">
        <w:t xml:space="preserve">11. 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information, the explanation to be given to </w:t>
      </w:r>
      <w:r w:rsidRPr="00995B9C">
        <w:t>persons from whom the information is requested, and any steps to be taken to obtain their consent.</w:t>
      </w:r>
    </w:p>
    <w:p w:rsidR="00871DAD" w:rsidRPr="005241DA" w:rsidP="00871DAD" w14:paraId="263E0B85" w14:textId="77777777">
      <w:pPr>
        <w:rPr>
          <w:rFonts w:asciiTheme="minorHAnsi" w:hAnsiTheme="minorHAnsi" w:cstheme="minorHAnsi"/>
        </w:rPr>
      </w:pPr>
      <w:r w:rsidRPr="005241DA">
        <w:rPr>
          <w:rFonts w:asciiTheme="minorHAnsi" w:hAnsiTheme="minorHAnsi" w:cstheme="minorHAnsi"/>
        </w:rPr>
        <w:t>No information of a sensitive or private nature is requested in conjunction with these information collection activities, and these information collection activities comply with the provisions of the Privacy Act of 1974 and OMB Circular A-108.</w:t>
      </w:r>
    </w:p>
    <w:p w:rsidR="009147D7" w:rsidRPr="00995B9C" w:rsidP="00D52ADD" w14:paraId="709AAB53" w14:textId="6C64C7AB">
      <w:pPr>
        <w:pStyle w:val="Heading2"/>
      </w:pPr>
      <w:r w:rsidRPr="00995B9C">
        <w:t xml:space="preserve">12. Provide estimates of the hour burden of the collection of information. The statement should: </w:t>
      </w:r>
    </w:p>
    <w:p w:rsidR="009147D7" w:rsidRPr="004D3E9B" w:rsidP="00D52ADD" w14:paraId="2030F3E8" w14:textId="4B77D270">
      <w:pPr>
        <w:pStyle w:val="Heading2"/>
        <w:numPr>
          <w:ilvl w:val="0"/>
          <w:numId w:val="36"/>
        </w:numPr>
        <w:rPr>
          <w:rFonts w:cstheme="minorBidi"/>
        </w:rPr>
      </w:pPr>
      <w:r w:rsidRPr="004D3E9B">
        <w:rPr>
          <w:rFonts w:cstheme="minorBidi"/>
        </w:rPr>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9147D7" w:rsidRPr="004D3E9B" w:rsidP="00D52ADD" w14:paraId="1AFE1B57" w14:textId="77777777">
      <w:pPr>
        <w:pStyle w:val="Heading2"/>
        <w:numPr>
          <w:ilvl w:val="0"/>
          <w:numId w:val="36"/>
        </w:numPr>
      </w:pPr>
      <w:r w:rsidRPr="004D3E9B">
        <w:t xml:space="preserve">If this request for approval covers more than one form, provide separate hour burden estimates for each </w:t>
      </w:r>
      <w:r w:rsidRPr="004D3E9B">
        <w:t>form</w:t>
      </w:r>
      <w:r w:rsidRPr="004D3E9B">
        <w:t xml:space="preserve"> and aggregate the hour burdens. </w:t>
      </w:r>
    </w:p>
    <w:p w:rsidR="009147D7" w:rsidRPr="004D3E9B" w:rsidP="00D52ADD" w14:paraId="2D752C94" w14:textId="289298D6">
      <w:pPr>
        <w:pStyle w:val="Heading2"/>
        <w:numPr>
          <w:ilvl w:val="0"/>
          <w:numId w:val="36"/>
        </w:numPr>
      </w:pPr>
      <w:r w:rsidRPr="004D3E9B">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 Instead, this cost should be included under ‘Annual Cost to Federal Government’.</w:t>
      </w:r>
    </w:p>
    <w:p w:rsidR="00A64CE8" w:rsidP="00C43A6E" w14:paraId="4549C0F3" w14:textId="65BBA8E7">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200" w:line="276" w:lineRule="auto"/>
        <w:rPr>
          <w:rFonts w:asciiTheme="minorHAnsi" w:hAnsiTheme="minorHAnsi" w:cstheme="minorHAnsi"/>
        </w:rPr>
      </w:pPr>
      <w:r w:rsidRPr="00D52ADD">
        <w:rPr>
          <w:rFonts w:asciiTheme="minorHAnsi" w:hAnsiTheme="minorHAnsi" w:cstheme="minorHAnsi"/>
        </w:rPr>
        <w:t xml:space="preserve">The reporting requirements found in EPCRA </w:t>
      </w:r>
      <w:r w:rsidRPr="00D52ADD" w:rsidR="007A0D42">
        <w:rPr>
          <w:rFonts w:asciiTheme="minorHAnsi" w:hAnsiTheme="minorHAnsi" w:cstheme="minorHAnsi"/>
        </w:rPr>
        <w:t xml:space="preserve">section </w:t>
      </w:r>
      <w:r w:rsidRPr="00D52ADD">
        <w:rPr>
          <w:rFonts w:asciiTheme="minorHAnsi" w:hAnsiTheme="minorHAnsi" w:cstheme="minorHAnsi"/>
        </w:rPr>
        <w:t xml:space="preserve">313 </w:t>
      </w:r>
      <w:bookmarkStart w:id="6" w:name="_Hlk164259562"/>
      <w:r w:rsidRPr="00D52ADD">
        <w:rPr>
          <w:rFonts w:asciiTheme="minorHAnsi" w:hAnsiTheme="minorHAnsi" w:cstheme="minorHAnsi"/>
        </w:rPr>
        <w:t xml:space="preserve">apply to owners and operators of facilities </w:t>
      </w:r>
      <w:r w:rsidRPr="00D52ADD" w:rsidR="003E0301">
        <w:rPr>
          <w:rFonts w:asciiTheme="minorHAnsi" w:hAnsiTheme="minorHAnsi" w:cstheme="minorHAnsi"/>
        </w:rPr>
        <w:t xml:space="preserve">covered under EPCRA section 313(a). EPCRA section 313(a) includes facilities </w:t>
      </w:r>
      <w:r w:rsidRPr="00D52ADD">
        <w:rPr>
          <w:rFonts w:asciiTheme="minorHAnsi" w:hAnsiTheme="minorHAnsi" w:cstheme="minorHAnsi"/>
        </w:rPr>
        <w:t>that</w:t>
      </w:r>
      <w:r w:rsidRPr="00D52ADD" w:rsidR="003E0301">
        <w:rPr>
          <w:rFonts w:asciiTheme="minorHAnsi" w:hAnsiTheme="minorHAnsi" w:cstheme="minorHAnsi"/>
        </w:rPr>
        <w:t xml:space="preserve"> meet the following three criteria:</w:t>
      </w:r>
      <w:r w:rsidRPr="00D52ADD">
        <w:rPr>
          <w:rFonts w:asciiTheme="minorHAnsi" w:hAnsiTheme="minorHAnsi" w:cstheme="minorHAnsi"/>
        </w:rPr>
        <w:t xml:space="preserve"> have 10 or more full-time employee equivalents (i.e., a total of 20,000 hours worked per year or greater; see 40 CFR 372.3); </w:t>
      </w:r>
      <w:bookmarkEnd w:id="6"/>
      <w:r w:rsidRPr="00D52ADD">
        <w:rPr>
          <w:rFonts w:asciiTheme="minorHAnsi" w:hAnsiTheme="minorHAnsi" w:cstheme="minorHAnsi"/>
        </w:rPr>
        <w:t>are included in a North American Industry Classification System (NAICS) Code listed at 40 CFR 372.23</w:t>
      </w:r>
      <w:r w:rsidRPr="00D52ADD" w:rsidR="00D10029">
        <w:rPr>
          <w:rFonts w:asciiTheme="minorHAnsi" w:hAnsiTheme="minorHAnsi" w:cstheme="minorHAnsi"/>
        </w:rPr>
        <w:t xml:space="preserve"> or under Executive Order 13148;</w:t>
      </w:r>
      <w:r w:rsidRPr="00D52ADD">
        <w:rPr>
          <w:rFonts w:asciiTheme="minorHAnsi" w:hAnsiTheme="minorHAnsi" w:cstheme="minorHAnsi"/>
        </w:rPr>
        <w:t xml:space="preserve"> federal facilities regardless of their industry classification; and </w:t>
      </w:r>
      <w:r w:rsidRPr="00D52ADD" w:rsidR="00D10029">
        <w:rPr>
          <w:rFonts w:asciiTheme="minorHAnsi" w:hAnsiTheme="minorHAnsi" w:cstheme="minorHAnsi"/>
        </w:rPr>
        <w:t xml:space="preserve">that </w:t>
      </w:r>
      <w:r w:rsidRPr="00D52ADD">
        <w:rPr>
          <w:rFonts w:asciiTheme="minorHAnsi" w:hAnsiTheme="minorHAnsi" w:cstheme="minorHAnsi"/>
        </w:rPr>
        <w:t xml:space="preserve">manufacture (defined to include importing), process, or otherwise use any EPCRA section 313 (TRI) chemical in quantities greater than the established thresholds for the specific chemical in the course of a calendar year. </w:t>
      </w:r>
      <w:r w:rsidRPr="00D52ADD" w:rsidR="003E0301">
        <w:rPr>
          <w:rFonts w:asciiTheme="minorHAnsi" w:hAnsiTheme="minorHAnsi" w:cstheme="minorHAnsi"/>
        </w:rPr>
        <w:t xml:space="preserve">Section 313(a) also includes facilities that EPA has determined to extend TRI reporting requirements to under the authority at section 313(b)(2), and which also manufacture (including import), process, or otherwise use a TRI chemical above the respective activity threshold over the course of a year. </w:t>
      </w:r>
      <w:r w:rsidRPr="00D52ADD">
        <w:rPr>
          <w:rFonts w:asciiTheme="minorHAnsi" w:hAnsiTheme="minorHAnsi" w:cstheme="minorHAnsi"/>
        </w:rPr>
        <w:t>Historically the TRI-covered industrial sectors were identified by their Standard Industrial Classification (SIC) codes</w:t>
      </w:r>
      <w:r w:rsidRPr="00D52ADD" w:rsidR="00560D2F">
        <w:rPr>
          <w:rFonts w:asciiTheme="minorHAnsi" w:hAnsiTheme="minorHAnsi" w:cstheme="minorHAnsi"/>
        </w:rPr>
        <w:t xml:space="preserve">. </w:t>
      </w:r>
      <w:r w:rsidRPr="00D52ADD">
        <w:rPr>
          <w:rFonts w:asciiTheme="minorHAnsi" w:hAnsiTheme="minorHAnsi" w:cstheme="minorHAnsi"/>
        </w:rPr>
        <w:t>Beginning with Reporting Year (RY) 2006, the TRI Program converted from SIC codes to NAICS codes (71 FR 32464, June 6, 2006)</w:t>
      </w:r>
      <w:r w:rsidRPr="00D52ADD" w:rsidR="00560D2F">
        <w:rPr>
          <w:rFonts w:asciiTheme="minorHAnsi" w:hAnsiTheme="minorHAnsi" w:cstheme="minorHAnsi"/>
        </w:rPr>
        <w:t xml:space="preserve">. </w:t>
      </w:r>
      <w:bookmarkStart w:id="7" w:name="_Hlk164259725"/>
      <w:r w:rsidRPr="00D52ADD">
        <w:rPr>
          <w:rFonts w:asciiTheme="minorHAnsi" w:hAnsiTheme="minorHAnsi" w:cstheme="minorHAnsi"/>
        </w:rPr>
        <w:t xml:space="preserve">The full list of NAICS codes for facilities that must report to TRI (including exemptions and/or limitations), if all other </w:t>
      </w:r>
      <w:r w:rsidRPr="00D52ADD" w:rsidR="000D0472">
        <w:rPr>
          <w:rFonts w:asciiTheme="minorHAnsi" w:hAnsiTheme="minorHAnsi" w:cstheme="minorHAnsi"/>
        </w:rPr>
        <w:t xml:space="preserve">reporting </w:t>
      </w:r>
      <w:r w:rsidRPr="00D52ADD">
        <w:rPr>
          <w:rFonts w:asciiTheme="minorHAnsi" w:hAnsiTheme="minorHAnsi" w:cstheme="minorHAnsi"/>
        </w:rPr>
        <w:t>threshold</w:t>
      </w:r>
      <w:r w:rsidRPr="00D52ADD" w:rsidR="000D0472">
        <w:rPr>
          <w:rFonts w:asciiTheme="minorHAnsi" w:hAnsiTheme="minorHAnsi" w:cstheme="minorHAnsi"/>
        </w:rPr>
        <w:t>s</w:t>
      </w:r>
      <w:r w:rsidRPr="00D52ADD">
        <w:rPr>
          <w:rFonts w:asciiTheme="minorHAnsi" w:hAnsiTheme="minorHAnsi" w:cstheme="minorHAnsi"/>
        </w:rPr>
        <w:t xml:space="preserve"> are m</w:t>
      </w:r>
      <w:r w:rsidRPr="00D52ADD" w:rsidR="007A0D42">
        <w:rPr>
          <w:rFonts w:asciiTheme="minorHAnsi" w:hAnsiTheme="minorHAnsi" w:cstheme="minorHAnsi"/>
        </w:rPr>
        <w:t xml:space="preserve">et, can be found </w:t>
      </w:r>
      <w:r w:rsidRPr="00D52ADD" w:rsidR="00EF7BF8">
        <w:rPr>
          <w:rFonts w:asciiTheme="minorHAnsi" w:hAnsiTheme="minorHAnsi" w:cstheme="minorHAnsi"/>
        </w:rPr>
        <w:t>at 40 CFR 372.23</w:t>
      </w:r>
      <w:r w:rsidRPr="00D52ADD" w:rsidR="007A0D42">
        <w:rPr>
          <w:rFonts w:asciiTheme="minorHAnsi" w:hAnsiTheme="minorHAnsi" w:cstheme="minorHAnsi"/>
        </w:rPr>
        <w:t>.</w:t>
      </w:r>
      <w:bookmarkEnd w:id="7"/>
    </w:p>
    <w:p w:rsidR="00981FFC" w:rsidRPr="00981FFC" w:rsidP="00D52ADD" w14:paraId="7C923773" w14:textId="6428CE0E">
      <w:pPr>
        <w:pStyle w:val="Heading3"/>
      </w:pPr>
      <w:r>
        <w:t>Form-Related Activities</w:t>
      </w:r>
    </w:p>
    <w:p w:rsidR="00C137DE" w:rsidRPr="00D52ADD" w:rsidP="00C43A6E" w14:paraId="13BB8BF7" w14:textId="77777777">
      <w:pPr>
        <w:pStyle w:val="BodyTextIndent"/>
        <w:spacing w:after="200" w:line="276" w:lineRule="auto"/>
        <w:jc w:val="left"/>
        <w:rPr>
          <w:rFonts w:asciiTheme="minorHAnsi" w:hAnsiTheme="minorHAnsi" w:cstheme="minorHAnsi"/>
        </w:rPr>
      </w:pPr>
      <w:r w:rsidRPr="00D52ADD">
        <w:rPr>
          <w:rFonts w:asciiTheme="minorHAnsi" w:hAnsiTheme="minorHAnsi" w:cstheme="minorHAnsi"/>
          <w:b/>
        </w:rPr>
        <w:t>Form R</w:t>
      </w:r>
      <w:r>
        <w:rPr>
          <w:rStyle w:val="FootnoteReference"/>
          <w:rFonts w:asciiTheme="minorHAnsi" w:hAnsiTheme="minorHAnsi" w:cstheme="minorHAnsi"/>
          <w:b/>
        </w:rPr>
        <w:footnoteReference w:id="20"/>
      </w:r>
      <w:r w:rsidRPr="00D52ADD" w:rsidR="006B09C2">
        <w:rPr>
          <w:rFonts w:asciiTheme="minorHAnsi" w:hAnsiTheme="minorHAnsi" w:cstheme="minorHAnsi"/>
          <w:b/>
        </w:rPr>
        <w:t>:</w:t>
      </w:r>
      <w:r w:rsidRPr="00D52ADD" w:rsidR="006B09C2">
        <w:rPr>
          <w:rFonts w:asciiTheme="minorHAnsi" w:hAnsiTheme="minorHAnsi" w:cstheme="minorHAnsi"/>
        </w:rPr>
        <w:t xml:space="preserve"> </w:t>
      </w:r>
      <w:r w:rsidRPr="00D52ADD">
        <w:rPr>
          <w:rFonts w:asciiTheme="minorHAnsi" w:hAnsiTheme="minorHAnsi" w:cstheme="minorHAnsi"/>
        </w:rPr>
        <w:t xml:space="preserve">Facilities reporting to TRI report releases and other waste management of listed chemicals on Form R. The required data items, summarized below, are specified in 40 CFR 372.85. Form R </w:t>
      </w:r>
      <w:r w:rsidRPr="00D52ADD" w:rsidR="00946B49">
        <w:rPr>
          <w:rFonts w:asciiTheme="minorHAnsi" w:hAnsiTheme="minorHAnsi" w:cstheme="minorHAnsi"/>
        </w:rPr>
        <w:t xml:space="preserve">consists of two sections. In </w:t>
      </w:r>
      <w:r w:rsidRPr="00D52ADD" w:rsidR="00946B49">
        <w:rPr>
          <w:rFonts w:asciiTheme="minorHAnsi" w:hAnsiTheme="minorHAnsi" w:cstheme="minorHAnsi"/>
          <w:b/>
        </w:rPr>
        <w:t>Part I</w:t>
      </w:r>
      <w:r w:rsidRPr="00D52ADD" w:rsidR="00946B49">
        <w:rPr>
          <w:rFonts w:asciiTheme="minorHAnsi" w:hAnsiTheme="minorHAnsi" w:cstheme="minorHAnsi"/>
        </w:rPr>
        <w:t>, respondents report facility identification information including: facility identification number; facility name and address; NAICS code; facility Dun and Bradstreet (D&amp;B) number; parent company na</w:t>
      </w:r>
      <w:r w:rsidRPr="00D52ADD" w:rsidR="00560D2F">
        <w:rPr>
          <w:rFonts w:asciiTheme="minorHAnsi" w:hAnsiTheme="minorHAnsi" w:cstheme="minorHAnsi"/>
        </w:rPr>
        <w:t xml:space="preserve">me; parent company D&amp;B number; </w:t>
      </w:r>
      <w:r w:rsidRPr="00D52ADD" w:rsidR="00946B49">
        <w:rPr>
          <w:rFonts w:asciiTheme="minorHAnsi" w:hAnsiTheme="minorHAnsi" w:cstheme="minorHAnsi"/>
        </w:rPr>
        <w:t>name, email address, and phone of the technical contact; and name, email address, and phone of the public contact</w:t>
      </w:r>
      <w:r w:rsidRPr="00D52ADD" w:rsidR="00560D2F">
        <w:rPr>
          <w:rFonts w:asciiTheme="minorHAnsi" w:hAnsiTheme="minorHAnsi" w:cstheme="minorHAnsi"/>
        </w:rPr>
        <w:t xml:space="preserve">. </w:t>
      </w:r>
      <w:r w:rsidRPr="00D52ADD" w:rsidR="00946B49">
        <w:rPr>
          <w:rFonts w:asciiTheme="minorHAnsi" w:hAnsiTheme="minorHAnsi" w:cstheme="minorHAnsi"/>
        </w:rPr>
        <w:t xml:space="preserve">In </w:t>
      </w:r>
      <w:r w:rsidRPr="00D52ADD" w:rsidR="00946B49">
        <w:rPr>
          <w:rFonts w:asciiTheme="minorHAnsi" w:hAnsiTheme="minorHAnsi" w:cstheme="minorHAnsi"/>
          <w:b/>
        </w:rPr>
        <w:t>Part II</w:t>
      </w:r>
      <w:r w:rsidRPr="00D52ADD" w:rsidR="00946B49">
        <w:rPr>
          <w:rFonts w:asciiTheme="minorHAnsi" w:hAnsiTheme="minorHAnsi" w:cstheme="minorHAnsi"/>
        </w:rPr>
        <w:t>, respondents report</w:t>
      </w:r>
      <w:r w:rsidRPr="00D52ADD" w:rsidR="0049268E">
        <w:rPr>
          <w:rFonts w:asciiTheme="minorHAnsi" w:hAnsiTheme="minorHAnsi" w:cstheme="minorHAnsi"/>
        </w:rPr>
        <w:t xml:space="preserve"> on</w:t>
      </w:r>
      <w:r w:rsidRPr="00D52ADD" w:rsidR="007E4460">
        <w:rPr>
          <w:rFonts w:asciiTheme="minorHAnsi" w:hAnsiTheme="minorHAnsi" w:cstheme="minorHAnsi"/>
        </w:rPr>
        <w:t xml:space="preserve"> </w:t>
      </w:r>
      <w:r w:rsidRPr="00D52ADD" w:rsidR="0049268E">
        <w:rPr>
          <w:rFonts w:asciiTheme="minorHAnsi" w:hAnsiTheme="minorHAnsi" w:cstheme="minorHAnsi"/>
        </w:rPr>
        <w:t>the</w:t>
      </w:r>
      <w:r w:rsidRPr="00D52ADD" w:rsidR="007E4460">
        <w:rPr>
          <w:rFonts w:asciiTheme="minorHAnsi" w:hAnsiTheme="minorHAnsi" w:cstheme="minorHAnsi"/>
        </w:rPr>
        <w:t xml:space="preserve"> </w:t>
      </w:r>
      <w:r w:rsidRPr="00D52ADD" w:rsidR="0049268E">
        <w:rPr>
          <w:rFonts w:asciiTheme="minorHAnsi" w:hAnsiTheme="minorHAnsi" w:cstheme="minorHAnsi"/>
        </w:rPr>
        <w:t>t</w:t>
      </w:r>
      <w:r w:rsidRPr="00D52ADD" w:rsidR="00946B49">
        <w:rPr>
          <w:rFonts w:asciiTheme="minorHAnsi" w:hAnsiTheme="minorHAnsi" w:cstheme="minorHAnsi"/>
        </w:rPr>
        <w:t>oxic chemical identity,</w:t>
      </w:r>
      <w:r w:rsidRPr="00D52ADD" w:rsidR="0049268E">
        <w:rPr>
          <w:rFonts w:asciiTheme="minorHAnsi" w:hAnsiTheme="minorHAnsi" w:cstheme="minorHAnsi"/>
        </w:rPr>
        <w:t xml:space="preserve"> m</w:t>
      </w:r>
      <w:r w:rsidRPr="00D52ADD" w:rsidR="00946B49">
        <w:rPr>
          <w:rFonts w:asciiTheme="minorHAnsi" w:hAnsiTheme="minorHAnsi" w:cstheme="minorHAnsi"/>
        </w:rPr>
        <w:t>ixture component identity,</w:t>
      </w:r>
      <w:r w:rsidRPr="00D52ADD" w:rsidR="0049268E">
        <w:rPr>
          <w:rFonts w:asciiTheme="minorHAnsi" w:hAnsiTheme="minorHAnsi" w:cstheme="minorHAnsi"/>
        </w:rPr>
        <w:t xml:space="preserve"> </w:t>
      </w:r>
      <w:r w:rsidRPr="00D52ADD" w:rsidR="0049268E">
        <w:rPr>
          <w:rFonts w:asciiTheme="minorHAnsi" w:hAnsiTheme="minorHAnsi" w:cstheme="minorHAnsi"/>
        </w:rPr>
        <w:t>a</w:t>
      </w:r>
      <w:r w:rsidRPr="00D52ADD" w:rsidR="00946B49">
        <w:rPr>
          <w:rFonts w:asciiTheme="minorHAnsi" w:hAnsiTheme="minorHAnsi" w:cstheme="minorHAnsi"/>
        </w:rPr>
        <w:t>ctivities</w:t>
      </w:r>
      <w:r w:rsidRPr="00D52ADD" w:rsidR="00946B49">
        <w:rPr>
          <w:rFonts w:asciiTheme="minorHAnsi" w:hAnsiTheme="minorHAnsi" w:cstheme="minorHAnsi"/>
        </w:rPr>
        <w:t xml:space="preserve"> and uses of the toxic chemical at the facility,</w:t>
      </w:r>
      <w:r w:rsidRPr="00D52ADD" w:rsidR="0049268E">
        <w:rPr>
          <w:rFonts w:asciiTheme="minorHAnsi" w:hAnsiTheme="minorHAnsi" w:cstheme="minorHAnsi"/>
        </w:rPr>
        <w:t xml:space="preserve"> m</w:t>
      </w:r>
      <w:r w:rsidRPr="00D52ADD" w:rsidR="00946B49">
        <w:rPr>
          <w:rFonts w:asciiTheme="minorHAnsi" w:hAnsiTheme="minorHAnsi" w:cstheme="minorHAnsi"/>
        </w:rPr>
        <w:t>aximum amount of the toxic chemical on</w:t>
      </w:r>
      <w:r w:rsidRPr="00D52ADD" w:rsidR="00177889">
        <w:rPr>
          <w:rFonts w:asciiTheme="minorHAnsi" w:hAnsiTheme="minorHAnsi" w:cstheme="minorHAnsi"/>
        </w:rPr>
        <w:t xml:space="preserve"> </w:t>
      </w:r>
      <w:r w:rsidRPr="00D52ADD" w:rsidR="00946B49">
        <w:rPr>
          <w:rFonts w:asciiTheme="minorHAnsi" w:hAnsiTheme="minorHAnsi" w:cstheme="minorHAnsi"/>
        </w:rPr>
        <w:t>site at any time during the calendar year,</w:t>
      </w:r>
      <w:r w:rsidRPr="00D52ADD" w:rsidR="0049268E">
        <w:rPr>
          <w:rFonts w:asciiTheme="minorHAnsi" w:hAnsiTheme="minorHAnsi" w:cstheme="minorHAnsi"/>
        </w:rPr>
        <w:t xml:space="preserve"> q</w:t>
      </w:r>
      <w:r w:rsidRPr="00D52ADD" w:rsidR="00946B49">
        <w:rPr>
          <w:rFonts w:asciiTheme="minorHAnsi" w:hAnsiTheme="minorHAnsi" w:cstheme="minorHAnsi"/>
        </w:rPr>
        <w:t>uantity of the toxic chemical entering each environmental medium on</w:t>
      </w:r>
      <w:r w:rsidRPr="00D52ADD" w:rsidR="00177889">
        <w:rPr>
          <w:rFonts w:asciiTheme="minorHAnsi" w:hAnsiTheme="minorHAnsi" w:cstheme="minorHAnsi"/>
        </w:rPr>
        <w:t xml:space="preserve"> </w:t>
      </w:r>
      <w:r w:rsidRPr="00D52ADD" w:rsidR="00946B49">
        <w:rPr>
          <w:rFonts w:asciiTheme="minorHAnsi" w:hAnsiTheme="minorHAnsi" w:cstheme="minorHAnsi"/>
        </w:rPr>
        <w:t>site,</w:t>
      </w:r>
      <w:r w:rsidRPr="00D52ADD" w:rsidR="0049268E">
        <w:rPr>
          <w:rFonts w:asciiTheme="minorHAnsi" w:hAnsiTheme="minorHAnsi" w:cstheme="minorHAnsi"/>
        </w:rPr>
        <w:t xml:space="preserve"> t</w:t>
      </w:r>
      <w:r w:rsidRPr="00D52ADD" w:rsidR="00946B49">
        <w:rPr>
          <w:rFonts w:asciiTheme="minorHAnsi" w:hAnsiTheme="minorHAnsi" w:cstheme="minorHAnsi"/>
        </w:rPr>
        <w:t>ransfers of the toxic chemical in wastes to off-site locations,</w:t>
      </w:r>
      <w:r w:rsidRPr="00D52ADD" w:rsidR="0049268E">
        <w:rPr>
          <w:rFonts w:asciiTheme="minorHAnsi" w:hAnsiTheme="minorHAnsi" w:cstheme="minorHAnsi"/>
        </w:rPr>
        <w:t xml:space="preserve"> o</w:t>
      </w:r>
      <w:r w:rsidRPr="00D52ADD" w:rsidR="00946B49">
        <w:rPr>
          <w:rFonts w:asciiTheme="minorHAnsi" w:hAnsiTheme="minorHAnsi" w:cstheme="minorHAnsi"/>
        </w:rPr>
        <w:t>n-site waste treatment methods and efficiency, and</w:t>
      </w:r>
      <w:r w:rsidRPr="00D52ADD" w:rsidR="0049268E">
        <w:rPr>
          <w:rFonts w:asciiTheme="minorHAnsi" w:hAnsiTheme="minorHAnsi" w:cstheme="minorHAnsi"/>
        </w:rPr>
        <w:t xml:space="preserve"> s</w:t>
      </w:r>
      <w:r w:rsidRPr="00D52ADD" w:rsidR="00946B49">
        <w:rPr>
          <w:rFonts w:asciiTheme="minorHAnsi" w:hAnsiTheme="minorHAnsi" w:cstheme="minorHAnsi"/>
        </w:rPr>
        <w:t>ource reduction and recycling activities.</w:t>
      </w:r>
    </w:p>
    <w:p w:rsidR="00A64CE8" w:rsidRPr="00D52ADD" w:rsidP="00C43A6E" w14:paraId="2FEAD9BA" w14:textId="1CF5377C">
      <w:pPr>
        <w:pStyle w:val="BodyTextIndent"/>
        <w:spacing w:after="200" w:line="276" w:lineRule="auto"/>
        <w:jc w:val="left"/>
        <w:rPr>
          <w:rFonts w:asciiTheme="minorHAnsi" w:hAnsiTheme="minorHAnsi" w:cstheme="minorHAnsi"/>
        </w:rPr>
      </w:pPr>
      <w:r w:rsidRPr="00D52ADD">
        <w:rPr>
          <w:rFonts w:asciiTheme="minorHAnsi" w:hAnsiTheme="minorHAnsi" w:cstheme="minorHAnsi"/>
        </w:rPr>
        <w:t xml:space="preserve">On Form R </w:t>
      </w:r>
      <w:r w:rsidRPr="00D52ADD">
        <w:rPr>
          <w:rFonts w:asciiTheme="minorHAnsi" w:hAnsiTheme="minorHAnsi" w:cstheme="minorHAnsi"/>
          <w:b/>
        </w:rPr>
        <w:t>Schedule 1</w:t>
      </w:r>
      <w:r w:rsidRPr="00D52ADD">
        <w:rPr>
          <w:rFonts w:asciiTheme="minorHAnsi" w:hAnsiTheme="minorHAnsi" w:cstheme="minorHAnsi"/>
        </w:rPr>
        <w:t>, facilities reporting on dioxin and dioxin-like compounds report the individual grams data for each member of the dioxin and dioxin-like compounds category present</w:t>
      </w:r>
      <w:r w:rsidRPr="00D52ADD" w:rsidR="00560D2F">
        <w:rPr>
          <w:rFonts w:asciiTheme="minorHAnsi" w:hAnsiTheme="minorHAnsi" w:cstheme="minorHAnsi"/>
        </w:rPr>
        <w:t xml:space="preserve">. </w:t>
      </w:r>
      <w:r w:rsidRPr="00D52ADD">
        <w:rPr>
          <w:rFonts w:asciiTheme="minorHAnsi" w:hAnsiTheme="minorHAnsi" w:cstheme="minorHAnsi"/>
        </w:rPr>
        <w:t>Form R Schedule 1 is a four-page form that mirrors the data elements from Form R Part II Chemical-Specific Information sections 5, 6, and 8 (current year only).</w:t>
      </w:r>
    </w:p>
    <w:p w:rsidR="00A64CE8" w:rsidRPr="00D52ADD" w:rsidP="00C43A6E" w14:paraId="1F327049" w14:textId="1076019C">
      <w:pPr>
        <w:spacing w:after="200" w:line="276" w:lineRule="auto"/>
        <w:ind w:right="648"/>
        <w:rPr>
          <w:rFonts w:asciiTheme="minorHAnsi" w:hAnsiTheme="minorHAnsi" w:cstheme="minorBidi"/>
        </w:rPr>
      </w:pPr>
      <w:r w:rsidRPr="303FA42C">
        <w:rPr>
          <w:rFonts w:asciiTheme="minorHAnsi" w:hAnsiTheme="minorHAnsi" w:cstheme="minorBidi"/>
          <w:b/>
        </w:rPr>
        <w:t>Form A</w:t>
      </w:r>
      <w:r w:rsidRPr="303FA42C" w:rsidR="006B09C2">
        <w:rPr>
          <w:rFonts w:asciiTheme="minorHAnsi" w:hAnsiTheme="minorHAnsi" w:cstheme="minorBidi"/>
          <w:b/>
        </w:rPr>
        <w:t>:</w:t>
      </w:r>
      <w:r w:rsidRPr="303FA42C" w:rsidR="00B460BE">
        <w:rPr>
          <w:rFonts w:asciiTheme="minorHAnsi" w:hAnsiTheme="minorHAnsi" w:cstheme="minorBidi"/>
          <w:b/>
        </w:rPr>
        <w:t xml:space="preserve"> </w:t>
      </w:r>
      <w:r w:rsidRPr="303FA42C">
        <w:rPr>
          <w:rFonts w:asciiTheme="minorHAnsi" w:hAnsiTheme="minorHAnsi" w:cstheme="minorBidi"/>
        </w:rPr>
        <w:t xml:space="preserve">Form A consists of two sections. </w:t>
      </w:r>
      <w:r w:rsidRPr="303FA42C">
        <w:rPr>
          <w:rFonts w:asciiTheme="minorHAnsi" w:hAnsiTheme="minorHAnsi" w:cstheme="minorBidi"/>
          <w:b/>
        </w:rPr>
        <w:t xml:space="preserve">Part I </w:t>
      </w:r>
      <w:r w:rsidRPr="303FA42C">
        <w:rPr>
          <w:rFonts w:asciiTheme="minorHAnsi" w:hAnsiTheme="minorHAnsi" w:cstheme="minorBidi"/>
        </w:rPr>
        <w:t xml:space="preserve">solicits the same information as Part I of Form R (see list above) but requires a different certification statement </w:t>
      </w:r>
      <w:r w:rsidRPr="303FA42C" w:rsidR="00B256BF">
        <w:rPr>
          <w:rFonts w:asciiTheme="minorHAnsi" w:hAnsiTheme="minorHAnsi" w:cstheme="minorBidi"/>
        </w:rPr>
        <w:t>that</w:t>
      </w:r>
      <w:r w:rsidRPr="303FA42C">
        <w:rPr>
          <w:rFonts w:asciiTheme="minorHAnsi" w:hAnsiTheme="minorHAnsi" w:cstheme="minorBidi"/>
        </w:rPr>
        <w:t xml:space="preserve"> represents a signed statement by a facility owner/operator or senior management official. In contrast to Form R where reduced threshold eligibility is not an issue, the </w:t>
      </w:r>
      <w:r w:rsidRPr="303FA42C" w:rsidR="00F81B48">
        <w:rPr>
          <w:rFonts w:asciiTheme="minorHAnsi" w:hAnsiTheme="minorHAnsi" w:cstheme="minorBidi"/>
        </w:rPr>
        <w:t>Form As</w:t>
      </w:r>
      <w:r w:rsidRPr="303FA42C">
        <w:rPr>
          <w:rFonts w:asciiTheme="minorHAnsi" w:hAnsiTheme="minorHAnsi" w:cstheme="minorBidi"/>
        </w:rPr>
        <w:t xml:space="preserve"> signed statement certifies that the annual reportable amount as defined by 40 CFR 372.27(a) did not exceed 500 pounds for the reporting year, and that the amounts manufactured, or processed, or otherwise used did not exceed 1 million pounds for that year</w:t>
      </w:r>
      <w:r w:rsidRPr="303FA42C" w:rsidR="00560D2F">
        <w:rPr>
          <w:rFonts w:asciiTheme="minorHAnsi" w:hAnsiTheme="minorHAnsi" w:cstheme="minorBidi"/>
        </w:rPr>
        <w:t xml:space="preserve">. </w:t>
      </w:r>
      <w:r w:rsidRPr="303FA42C">
        <w:rPr>
          <w:rFonts w:asciiTheme="minorHAnsi" w:hAnsiTheme="minorHAnsi" w:cstheme="minorBidi"/>
        </w:rPr>
        <w:t>In most instances, PBT chemicals may not be reported using Form A.</w:t>
      </w:r>
      <w:r>
        <w:rPr>
          <w:rStyle w:val="FootnoteReference"/>
          <w:rFonts w:asciiTheme="minorHAnsi" w:hAnsiTheme="minorHAnsi" w:cstheme="minorBidi"/>
        </w:rPr>
        <w:footnoteReference w:id="21"/>
      </w:r>
      <w:r w:rsidRPr="303FA42C">
        <w:rPr>
          <w:rFonts w:asciiTheme="minorHAnsi" w:hAnsiTheme="minorHAnsi" w:cstheme="minorBidi"/>
        </w:rPr>
        <w:t xml:space="preserve"> In </w:t>
      </w:r>
      <w:r w:rsidRPr="303FA42C">
        <w:rPr>
          <w:rFonts w:asciiTheme="minorHAnsi" w:hAnsiTheme="minorHAnsi" w:cstheme="minorBidi"/>
          <w:b/>
        </w:rPr>
        <w:t>Part II</w:t>
      </w:r>
      <w:r w:rsidRPr="303FA42C">
        <w:rPr>
          <w:rFonts w:asciiTheme="minorHAnsi" w:hAnsiTheme="minorHAnsi" w:cstheme="minorBidi"/>
        </w:rPr>
        <w:t>, a facility may report multiple chemicals on a single Form A</w:t>
      </w:r>
      <w:r w:rsidRPr="303FA42C" w:rsidR="00560D2F">
        <w:rPr>
          <w:rFonts w:asciiTheme="minorHAnsi" w:hAnsiTheme="minorHAnsi" w:cstheme="minorBidi"/>
        </w:rPr>
        <w:t xml:space="preserve">. </w:t>
      </w:r>
      <w:r w:rsidRPr="303FA42C" w:rsidR="007A0D42">
        <w:rPr>
          <w:rFonts w:asciiTheme="minorHAnsi" w:hAnsiTheme="minorHAnsi" w:cstheme="minorBidi"/>
        </w:rPr>
        <w:t>Specifically Form A solicits</w:t>
      </w:r>
      <w:r w:rsidRPr="303FA42C" w:rsidR="0049268E">
        <w:rPr>
          <w:rFonts w:asciiTheme="minorHAnsi" w:hAnsiTheme="minorHAnsi" w:cstheme="minorBidi"/>
        </w:rPr>
        <w:t xml:space="preserve"> the toxic chemical identity, and the mixture component identity.</w:t>
      </w:r>
    </w:p>
    <w:p w:rsidR="00A64CE8" w:rsidRPr="00D52ADD" w:rsidP="00C43A6E" w14:paraId="6EE60E02" w14:textId="1092309C">
      <w:pPr>
        <w:spacing w:after="200" w:line="276" w:lineRule="auto"/>
        <w:rPr>
          <w:rFonts w:asciiTheme="minorHAnsi" w:hAnsiTheme="minorHAnsi" w:cstheme="minorHAnsi"/>
        </w:rPr>
      </w:pPr>
      <w:r w:rsidRPr="00D52ADD">
        <w:rPr>
          <w:rFonts w:asciiTheme="minorHAnsi" w:hAnsiTheme="minorHAnsi" w:cstheme="minorHAnsi"/>
          <w:b/>
        </w:rPr>
        <w:t>Recordkeeping</w:t>
      </w:r>
      <w:r w:rsidRPr="00D52ADD">
        <w:rPr>
          <w:rFonts w:asciiTheme="minorHAnsi" w:hAnsiTheme="minorHAnsi" w:cstheme="minorHAnsi"/>
        </w:rPr>
        <w:t xml:space="preserve">: </w:t>
      </w:r>
      <w:r w:rsidRPr="00D52ADD" w:rsidR="00946B49">
        <w:rPr>
          <w:rFonts w:asciiTheme="minorHAnsi" w:hAnsiTheme="minorHAnsi" w:cstheme="minorHAnsi"/>
        </w:rPr>
        <w:t xml:space="preserve">In addition to annual reporting requirements, facilities must maintain records used to provide the information required on the form according to 40 CFR </w:t>
      </w:r>
      <w:r w:rsidRPr="00D52ADD" w:rsidR="007A0D42">
        <w:rPr>
          <w:rFonts w:asciiTheme="minorHAnsi" w:hAnsiTheme="minorHAnsi" w:cstheme="minorHAnsi"/>
        </w:rPr>
        <w:t xml:space="preserve">section </w:t>
      </w:r>
      <w:r w:rsidRPr="00D52ADD" w:rsidR="00946B49">
        <w:rPr>
          <w:rFonts w:asciiTheme="minorHAnsi" w:hAnsiTheme="minorHAnsi" w:cstheme="minorHAnsi"/>
        </w:rPr>
        <w:t xml:space="preserve">372.10. Those records may </w:t>
      </w:r>
      <w:r w:rsidRPr="00D52ADD" w:rsidR="00946B49">
        <w:rPr>
          <w:rFonts w:asciiTheme="minorHAnsi" w:hAnsiTheme="minorHAnsi" w:cstheme="minorHAnsi"/>
          <w:spacing w:val="-2"/>
        </w:rPr>
        <w:t>include estimation methodology and calculations; engineering reports; inventory, incident, and</w:t>
      </w:r>
      <w:r w:rsidRPr="00D52ADD" w:rsidR="00946B49">
        <w:rPr>
          <w:rFonts w:asciiTheme="minorHAnsi" w:hAnsiTheme="minorHAnsi" w:cstheme="minorHAnsi"/>
        </w:rPr>
        <w:t xml:space="preserve"> operating logs; and other supporting materials. Facilities must keep a copy of each report filed for at least three years.</w:t>
      </w:r>
    </w:p>
    <w:p w:rsidR="00A64CE8" w:rsidRPr="00981FFC" w:rsidP="00D52ADD" w14:paraId="67DBFA77" w14:textId="118A90DF">
      <w:pPr>
        <w:pStyle w:val="Heading3"/>
      </w:pPr>
      <w:r w:rsidRPr="00981FFC">
        <w:t>Non-Form</w:t>
      </w:r>
      <w:r w:rsidR="00981FFC">
        <w:t>-Related</w:t>
      </w:r>
      <w:r w:rsidRPr="00981FFC">
        <w:t xml:space="preserve"> Activities</w:t>
      </w:r>
    </w:p>
    <w:p w:rsidR="00743940" w:rsidRPr="00D52ADD" w:rsidP="00C43A6E" w14:paraId="7D249645" w14:textId="343C483D">
      <w:pPr>
        <w:tabs>
          <w:tab w:val="left" w:pos="450"/>
        </w:tabs>
        <w:spacing w:before="288" w:after="200" w:line="276" w:lineRule="auto"/>
        <w:ind w:right="288"/>
        <w:rPr>
          <w:rFonts w:asciiTheme="minorHAnsi" w:hAnsiTheme="minorHAnsi" w:cstheme="minorHAnsi"/>
        </w:rPr>
      </w:pPr>
      <w:r w:rsidRPr="00D52ADD">
        <w:rPr>
          <w:rFonts w:asciiTheme="minorHAnsi" w:hAnsiTheme="minorHAnsi" w:cstheme="minorHAnsi"/>
          <w:b/>
        </w:rPr>
        <w:t>Supplier Notification:</w:t>
      </w:r>
      <w:r w:rsidRPr="00D52ADD">
        <w:rPr>
          <w:rFonts w:asciiTheme="minorHAnsi" w:hAnsiTheme="minorHAnsi" w:cstheme="minorHAnsi"/>
        </w:rPr>
        <w:t xml:space="preserve"> Certain suppliers of mixtures or trade name products containing </w:t>
      </w:r>
      <w:r w:rsidRPr="00D52ADD">
        <w:rPr>
          <w:rFonts w:asciiTheme="minorHAnsi" w:hAnsiTheme="minorHAnsi" w:cstheme="minorHAnsi"/>
          <w:spacing w:val="-2"/>
        </w:rPr>
        <w:t>reportable substances must annually notify their customers of the product's composition if the</w:t>
      </w:r>
      <w:r w:rsidRPr="00D52ADD">
        <w:rPr>
          <w:rFonts w:asciiTheme="minorHAnsi" w:hAnsiTheme="minorHAnsi" w:cstheme="minorHAnsi"/>
        </w:rPr>
        <w:t xml:space="preserve"> customer is subject to EPCRA </w:t>
      </w:r>
      <w:r w:rsidRPr="00D52ADD" w:rsidR="00D90795">
        <w:rPr>
          <w:rFonts w:asciiTheme="minorHAnsi" w:hAnsiTheme="minorHAnsi" w:cstheme="minorHAnsi"/>
        </w:rPr>
        <w:t xml:space="preserve">section </w:t>
      </w:r>
      <w:r w:rsidRPr="00D52ADD">
        <w:rPr>
          <w:rFonts w:asciiTheme="minorHAnsi" w:hAnsiTheme="minorHAnsi" w:cstheme="minorHAnsi"/>
        </w:rPr>
        <w:t>313 reporting. This activity includes the time required to inform customers, either by letter or through the materials safety data sheet (MSDS) for the product.</w:t>
      </w:r>
      <w:r w:rsidRPr="00D52ADD" w:rsidR="0049268E">
        <w:rPr>
          <w:rFonts w:asciiTheme="minorHAnsi" w:hAnsiTheme="minorHAnsi" w:cstheme="minorHAnsi"/>
        </w:rPr>
        <w:t xml:space="preserve"> EPA estimates </w:t>
      </w:r>
      <w:r w:rsidRPr="00D52ADD" w:rsidR="004C6A7F">
        <w:rPr>
          <w:rFonts w:asciiTheme="minorHAnsi" w:hAnsiTheme="minorHAnsi" w:cstheme="minorHAnsi"/>
        </w:rPr>
        <w:t xml:space="preserve">the </w:t>
      </w:r>
      <w:r w:rsidR="00DC30C1">
        <w:rPr>
          <w:rFonts w:asciiTheme="minorHAnsi" w:hAnsiTheme="minorHAnsi" w:cstheme="minorHAnsi"/>
        </w:rPr>
        <w:t>annual</w:t>
      </w:r>
      <w:r w:rsidRPr="00D52ADD" w:rsidR="004C6A7F">
        <w:rPr>
          <w:rFonts w:asciiTheme="minorHAnsi" w:hAnsiTheme="minorHAnsi" w:cstheme="minorHAnsi"/>
        </w:rPr>
        <w:t xml:space="preserve"> supplier notification burden to be </w:t>
      </w:r>
      <w:r w:rsidRPr="00D52ADD" w:rsidR="2C908270">
        <w:rPr>
          <w:rFonts w:asciiTheme="minorHAnsi" w:hAnsiTheme="minorHAnsi" w:cstheme="minorHAnsi"/>
        </w:rPr>
        <w:t>103,058</w:t>
      </w:r>
      <w:r w:rsidRPr="00D52ADD" w:rsidR="004C6A7F">
        <w:rPr>
          <w:rFonts w:asciiTheme="minorHAnsi" w:hAnsiTheme="minorHAnsi" w:cstheme="minorHAnsi"/>
        </w:rPr>
        <w:t xml:space="preserve"> hours.</w:t>
      </w:r>
      <w:r>
        <w:rPr>
          <w:rStyle w:val="FootnoteReference"/>
          <w:rFonts w:asciiTheme="minorHAnsi" w:hAnsiTheme="minorHAnsi" w:cstheme="minorHAnsi"/>
        </w:rPr>
        <w:footnoteReference w:id="22"/>
      </w:r>
    </w:p>
    <w:p w:rsidR="00A64CE8" w:rsidRPr="00D52ADD" w:rsidP="00C43A6E" w14:paraId="7FA5DC9C" w14:textId="07C93A63">
      <w:pPr>
        <w:spacing w:before="252" w:after="200" w:line="276" w:lineRule="auto"/>
        <w:rPr>
          <w:rFonts w:asciiTheme="minorHAnsi" w:hAnsiTheme="minorHAnsi" w:cstheme="minorBidi"/>
        </w:rPr>
      </w:pPr>
      <w:r w:rsidRPr="303FA42C">
        <w:rPr>
          <w:rFonts w:asciiTheme="minorHAnsi" w:hAnsiTheme="minorHAnsi" w:cstheme="minorBidi"/>
          <w:b/>
        </w:rPr>
        <w:t>Non-Reporter Compliance Determination:</w:t>
      </w:r>
      <w:r w:rsidRPr="303FA42C">
        <w:rPr>
          <w:rFonts w:asciiTheme="minorHAnsi" w:hAnsiTheme="minorHAnsi" w:cstheme="minorBidi"/>
        </w:rPr>
        <w:t xml:space="preserve"> In any given reporting year, </w:t>
      </w:r>
      <w:r w:rsidR="006369AA">
        <w:rPr>
          <w:rFonts w:asciiTheme="minorHAnsi" w:hAnsiTheme="minorHAnsi" w:cstheme="minorBidi"/>
        </w:rPr>
        <w:t>some</w:t>
      </w:r>
      <w:r>
        <w:rPr>
          <w:rFonts w:asciiTheme="minorHAnsi" w:hAnsiTheme="minorHAnsi" w:cstheme="minorBidi"/>
        </w:rPr>
        <w:t xml:space="preserve"> </w:t>
      </w:r>
      <w:r w:rsidRPr="303FA42C">
        <w:rPr>
          <w:rFonts w:asciiTheme="minorHAnsi" w:hAnsiTheme="minorHAnsi" w:cstheme="minorBidi"/>
        </w:rPr>
        <w:t xml:space="preserve">facilities will complete </w:t>
      </w:r>
      <w:r w:rsidRPr="303FA42C" w:rsidR="3BB41851">
        <w:rPr>
          <w:rFonts w:asciiTheme="minorHAnsi" w:hAnsiTheme="minorHAnsi" w:cstheme="minorBidi"/>
        </w:rPr>
        <w:t xml:space="preserve">a </w:t>
      </w:r>
      <w:r w:rsidRPr="303FA42C">
        <w:rPr>
          <w:rFonts w:asciiTheme="minorHAnsi" w:hAnsiTheme="minorHAnsi" w:cstheme="minorBidi"/>
        </w:rPr>
        <w:t xml:space="preserve">compliance determination but will not file a Form R or Form A. The </w:t>
      </w:r>
      <w:r w:rsidRPr="303FA42C" w:rsidR="008D7A43">
        <w:rPr>
          <w:rFonts w:asciiTheme="minorHAnsi" w:hAnsiTheme="minorHAnsi" w:cstheme="minorBidi"/>
        </w:rPr>
        <w:t xml:space="preserve">process for determining whether reporting is required </w:t>
      </w:r>
      <w:r w:rsidRPr="303FA42C">
        <w:rPr>
          <w:rFonts w:asciiTheme="minorHAnsi" w:hAnsiTheme="minorHAnsi" w:cstheme="minorBidi"/>
        </w:rPr>
        <w:t xml:space="preserve">is the same as </w:t>
      </w:r>
      <w:r w:rsidRPr="303FA42C" w:rsidR="008D7A43">
        <w:rPr>
          <w:rFonts w:asciiTheme="minorHAnsi" w:hAnsiTheme="minorHAnsi" w:cstheme="minorBidi"/>
        </w:rPr>
        <w:t xml:space="preserve">described </w:t>
      </w:r>
      <w:r w:rsidRPr="303FA42C">
        <w:rPr>
          <w:rFonts w:asciiTheme="minorHAnsi" w:hAnsiTheme="minorHAnsi" w:cstheme="minorBidi"/>
        </w:rPr>
        <w:t>above under Form Activities</w:t>
      </w:r>
      <w:r w:rsidRPr="303FA42C" w:rsidR="21CC4B97">
        <w:rPr>
          <w:rFonts w:asciiTheme="minorHAnsi" w:hAnsiTheme="minorHAnsi" w:cstheme="minorBidi"/>
        </w:rPr>
        <w:t>.</w:t>
      </w:r>
      <w:r w:rsidRPr="303FA42C">
        <w:rPr>
          <w:rFonts w:asciiTheme="minorHAnsi" w:hAnsiTheme="minorHAnsi" w:cstheme="minorBidi"/>
        </w:rPr>
        <w:t xml:space="preserve"> </w:t>
      </w:r>
      <w:r w:rsidRPr="303FA42C" w:rsidR="696BA074">
        <w:rPr>
          <w:rFonts w:asciiTheme="minorHAnsi" w:hAnsiTheme="minorHAnsi" w:cstheme="minorBidi"/>
        </w:rPr>
        <w:t>G</w:t>
      </w:r>
      <w:r w:rsidRPr="303FA42C">
        <w:rPr>
          <w:rFonts w:asciiTheme="minorHAnsi" w:hAnsiTheme="minorHAnsi" w:cstheme="minorBidi"/>
        </w:rPr>
        <w:t>iven that compliance determination applies to all other facilities in NAICS-code-eligible sectors (with ten or more employees)—including those that ultimately do not report to TRI—this separate activity ac</w:t>
      </w:r>
      <w:r w:rsidRPr="303FA42C" w:rsidR="007A0D42">
        <w:rPr>
          <w:rFonts w:asciiTheme="minorHAnsi" w:hAnsiTheme="minorHAnsi" w:cstheme="minorBidi"/>
        </w:rPr>
        <w:t>counts for the latter category.</w:t>
      </w:r>
      <w:r w:rsidRPr="303FA42C" w:rsidR="0049268E">
        <w:rPr>
          <w:rFonts w:asciiTheme="minorHAnsi" w:hAnsiTheme="minorHAnsi" w:cstheme="minorBidi"/>
        </w:rPr>
        <w:t xml:space="preserve"> EPA estimates </w:t>
      </w:r>
      <w:r w:rsidRPr="303FA42C" w:rsidR="004C6A7F">
        <w:rPr>
          <w:rFonts w:asciiTheme="minorHAnsi" w:hAnsiTheme="minorHAnsi" w:cstheme="minorBidi"/>
        </w:rPr>
        <w:t xml:space="preserve">the </w:t>
      </w:r>
      <w:r w:rsidR="00DC30C1">
        <w:rPr>
          <w:rFonts w:asciiTheme="minorHAnsi" w:hAnsiTheme="minorHAnsi" w:cstheme="minorBidi"/>
        </w:rPr>
        <w:t>annual</w:t>
      </w:r>
      <w:r w:rsidRPr="303FA42C" w:rsidR="004C6A7F">
        <w:rPr>
          <w:rFonts w:asciiTheme="minorHAnsi" w:hAnsiTheme="minorHAnsi" w:cstheme="minorBidi"/>
        </w:rPr>
        <w:t xml:space="preserve"> non-reporter compliance determination burden to be 734,976 hours.</w:t>
      </w:r>
    </w:p>
    <w:p w:rsidR="00C137DE" w:rsidRPr="00D52ADD" w:rsidP="00C43A6E" w14:paraId="28B5F2B4" w14:textId="1827352C">
      <w:pPr>
        <w:spacing w:before="288" w:after="200" w:line="276" w:lineRule="auto"/>
        <w:ind w:right="288"/>
        <w:rPr>
          <w:rFonts w:asciiTheme="minorHAnsi" w:hAnsiTheme="minorHAnsi" w:cstheme="minorBidi"/>
        </w:rPr>
      </w:pPr>
      <w:bookmarkStart w:id="8" w:name="_Hlk525304665"/>
      <w:r w:rsidRPr="1FF13DBC">
        <w:rPr>
          <w:rFonts w:asciiTheme="minorHAnsi" w:hAnsiTheme="minorHAnsi" w:cstheme="minorBidi"/>
          <w:b/>
        </w:rPr>
        <w:t xml:space="preserve">Petitions: </w:t>
      </w:r>
      <w:r w:rsidRPr="1FF13DBC">
        <w:rPr>
          <w:rFonts w:asciiTheme="minorHAnsi" w:hAnsiTheme="minorHAnsi" w:cstheme="minorBidi"/>
        </w:rPr>
        <w:t xml:space="preserve">Any person may petition EPA to add or delete a chemical from the TRI toxic chemical list. EPA evaluates the toxicity of the chemical against the listing criteria established by Congress and </w:t>
      </w:r>
      <w:r w:rsidRPr="1FF13DBC">
        <w:rPr>
          <w:rFonts w:asciiTheme="minorHAnsi" w:hAnsiTheme="minorHAnsi" w:cstheme="minorBidi"/>
        </w:rPr>
        <w:t>makes a determination</w:t>
      </w:r>
      <w:r w:rsidRPr="1FF13DBC">
        <w:rPr>
          <w:rFonts w:asciiTheme="minorHAnsi" w:hAnsiTheme="minorHAnsi" w:cstheme="minorBidi"/>
        </w:rPr>
        <w:t xml:space="preserve"> to grant or deny the petition request. If the petition is granted, EPA will propose a rule to add or delete the chemical and after reviewing the public comments will issue a final rule. If the petition is </w:t>
      </w:r>
      <w:r w:rsidRPr="1FF13DBC" w:rsidR="172ED11E">
        <w:rPr>
          <w:rFonts w:asciiTheme="minorHAnsi" w:hAnsiTheme="minorHAnsi" w:cstheme="minorBidi"/>
        </w:rPr>
        <w:t>deni</w:t>
      </w:r>
      <w:r w:rsidRPr="1FF13DBC">
        <w:rPr>
          <w:rFonts w:asciiTheme="minorHAnsi" w:hAnsiTheme="minorHAnsi" w:cstheme="minorBidi"/>
        </w:rPr>
        <w:t xml:space="preserve">ed, EPA issues a notice explaining why the petition was denied. The activities required to prepare and file a </w:t>
      </w:r>
      <w:r w:rsidRPr="1FF13DBC" w:rsidR="0078453A">
        <w:rPr>
          <w:rFonts w:asciiTheme="minorHAnsi" w:hAnsiTheme="minorHAnsi" w:cstheme="minorBidi"/>
        </w:rPr>
        <w:t xml:space="preserve">petition include </w:t>
      </w:r>
      <w:r w:rsidRPr="1FF13DBC" w:rsidR="00746BBE">
        <w:rPr>
          <w:rFonts w:asciiTheme="minorHAnsi" w:hAnsiTheme="minorHAnsi" w:cstheme="minorBidi"/>
        </w:rPr>
        <w:t xml:space="preserve">reading EPA policy and guidance documents and consult with EPA, </w:t>
      </w:r>
      <w:r w:rsidRPr="1FF13DBC" w:rsidR="00746BBE">
        <w:rPr>
          <w:rFonts w:asciiTheme="minorHAnsi" w:hAnsiTheme="minorHAnsi" w:cstheme="minorBidi"/>
        </w:rPr>
        <w:t>prepare</w:t>
      </w:r>
      <w:r w:rsidRPr="1FF13DBC" w:rsidR="00746BBE">
        <w:rPr>
          <w:rFonts w:asciiTheme="minorHAnsi" w:hAnsiTheme="minorHAnsi" w:cstheme="minorBidi"/>
        </w:rPr>
        <w:t xml:space="preserve"> and conduct a literature search, write the petition</w:t>
      </w:r>
      <w:r w:rsidRPr="1FF13DBC" w:rsidR="142EAAF1">
        <w:rPr>
          <w:rFonts w:asciiTheme="minorHAnsi" w:hAnsiTheme="minorHAnsi" w:cstheme="minorBidi"/>
        </w:rPr>
        <w:t>,</w:t>
      </w:r>
      <w:r w:rsidRPr="1FF13DBC" w:rsidR="00746BBE">
        <w:rPr>
          <w:rFonts w:asciiTheme="minorHAnsi" w:hAnsiTheme="minorHAnsi" w:cstheme="minorBidi"/>
        </w:rPr>
        <w:t xml:space="preserve"> and submit to EPA. EPA estimates</w:t>
      </w:r>
      <w:r w:rsidRPr="1FF13DBC" w:rsidR="004C6A7F">
        <w:rPr>
          <w:rFonts w:asciiTheme="minorHAnsi" w:hAnsiTheme="minorHAnsi" w:cstheme="minorBidi"/>
        </w:rPr>
        <w:t xml:space="preserve"> the</w:t>
      </w:r>
      <w:r w:rsidR="00DC30C1">
        <w:rPr>
          <w:rFonts w:asciiTheme="minorHAnsi" w:hAnsiTheme="minorHAnsi" w:cstheme="minorBidi"/>
        </w:rPr>
        <w:t xml:space="preserve"> annual</w:t>
      </w:r>
      <w:r w:rsidRPr="1FF13DBC" w:rsidR="004C6A7F">
        <w:rPr>
          <w:rFonts w:asciiTheme="minorHAnsi" w:hAnsiTheme="minorHAnsi" w:cstheme="minorBidi"/>
        </w:rPr>
        <w:t xml:space="preserve"> petition burden to be 925 hours. </w:t>
      </w:r>
      <w:bookmarkEnd w:id="8"/>
    </w:p>
    <w:p w:rsidR="00A64CE8" w:rsidRPr="00D52ADD" w:rsidP="00C43A6E" w14:paraId="737FB41A" w14:textId="28084800">
      <w:pPr>
        <w:spacing w:before="288" w:after="200" w:line="276" w:lineRule="auto"/>
        <w:ind w:right="288"/>
        <w:rPr>
          <w:rFonts w:asciiTheme="minorHAnsi" w:hAnsiTheme="minorHAnsi" w:cstheme="minorHAnsi"/>
        </w:rPr>
      </w:pPr>
      <w:r w:rsidRPr="00D52ADD">
        <w:rPr>
          <w:rFonts w:asciiTheme="minorHAnsi" w:hAnsiTheme="minorHAnsi" w:cstheme="minorHAnsi"/>
        </w:rPr>
        <w:t>EPA provides the reporting community with instructions, guidance documents, training materials, and toll-free hotlines to assist them in completing and submittin</w:t>
      </w:r>
      <w:r w:rsidRPr="00D52ADD" w:rsidR="0078453A">
        <w:rPr>
          <w:rFonts w:asciiTheme="minorHAnsi" w:hAnsiTheme="minorHAnsi" w:cstheme="minorHAnsi"/>
        </w:rPr>
        <w:t>g their reporting forms to EPA.</w:t>
      </w:r>
      <w:r w:rsidRPr="00D52ADD" w:rsidR="009B7153">
        <w:rPr>
          <w:rFonts w:asciiTheme="minorHAnsi" w:hAnsiTheme="minorHAnsi" w:cstheme="minorHAnsi"/>
        </w:rPr>
        <w:t xml:space="preserve"> These materials are accessible online</w:t>
      </w:r>
      <w:r>
        <w:rPr>
          <w:rStyle w:val="FootnoteReference"/>
          <w:rFonts w:asciiTheme="minorHAnsi" w:hAnsiTheme="minorHAnsi"/>
        </w:rPr>
        <w:footnoteReference w:id="23"/>
      </w:r>
      <w:r w:rsidRPr="00D52ADD" w:rsidR="009B7153">
        <w:rPr>
          <w:rFonts w:asciiTheme="minorHAnsi" w:hAnsiTheme="minorHAnsi" w:cstheme="minorHAnsi"/>
        </w:rPr>
        <w:t xml:space="preserve">. </w:t>
      </w:r>
    </w:p>
    <w:p w:rsidR="006B09C2" w:rsidRPr="00D52ADD" w:rsidP="00C43A6E" w14:paraId="7A210C3A" w14:textId="3F20D48B">
      <w:pPr>
        <w:spacing w:after="200" w:line="276" w:lineRule="auto"/>
        <w:ind w:right="288"/>
        <w:rPr>
          <w:rFonts w:asciiTheme="minorHAnsi" w:hAnsiTheme="minorHAnsi" w:cstheme="minorBidi"/>
        </w:rPr>
      </w:pPr>
      <w:r w:rsidRPr="303FA42C">
        <w:rPr>
          <w:rFonts w:asciiTheme="minorHAnsi" w:hAnsiTheme="minorHAnsi" w:cstheme="minorBidi"/>
          <w:b/>
        </w:rPr>
        <w:t>Notification from EPA on potential application of discretionary authority:</w:t>
      </w:r>
      <w:r w:rsidRPr="303FA42C">
        <w:rPr>
          <w:rFonts w:asciiTheme="minorHAnsi" w:hAnsiTheme="minorHAnsi" w:cstheme="minorBidi"/>
        </w:rPr>
        <w:t xml:space="preserve"> Under EPCRA section 313(b)(2), the EPA Administrator </w:t>
      </w:r>
      <w:r w:rsidRPr="303FA42C" w:rsidR="00AE5CAC">
        <w:rPr>
          <w:rFonts w:asciiTheme="minorHAnsi" w:hAnsiTheme="minorHAnsi" w:cstheme="minorBidi"/>
        </w:rPr>
        <w:t>has the authority to</w:t>
      </w:r>
      <w:r w:rsidRPr="303FA42C">
        <w:rPr>
          <w:rFonts w:asciiTheme="minorHAnsi" w:hAnsiTheme="minorHAnsi" w:cstheme="minorBidi"/>
        </w:rPr>
        <w:t xml:space="preserve"> apply TRI reporting requirements </w:t>
      </w:r>
      <w:r w:rsidRPr="303FA42C" w:rsidR="003E0301">
        <w:rPr>
          <w:rFonts w:asciiTheme="minorHAnsi" w:hAnsiTheme="minorHAnsi" w:cstheme="minorBidi"/>
        </w:rPr>
        <w:t xml:space="preserve">under section 313(a) </w:t>
      </w:r>
      <w:r w:rsidRPr="303FA42C">
        <w:rPr>
          <w:rFonts w:asciiTheme="minorHAnsi" w:hAnsiTheme="minorHAnsi" w:cstheme="minorBidi"/>
        </w:rPr>
        <w:t xml:space="preserve">to any facility that manufactures, processes, or otherwise uses a TRI-listed chemical, if the </w:t>
      </w:r>
      <w:r w:rsidRPr="303FA42C">
        <w:rPr>
          <w:rFonts w:asciiTheme="minorHAnsi" w:hAnsiTheme="minorHAnsi" w:cstheme="minorBidi"/>
        </w:rPr>
        <w:t>Administrator determines the action is warranted on the basis of the chemical’s toxicity, the facility’s proximity to other facilities that release the chemical or to population centers, the history of releases of the chemical at such facility, or other factors as the Administrator deems appropriate.</w:t>
      </w:r>
      <w:r w:rsidRPr="303FA42C" w:rsidR="00A57DB3">
        <w:rPr>
          <w:rFonts w:asciiTheme="minorHAnsi" w:hAnsiTheme="minorHAnsi" w:cstheme="minorBidi"/>
        </w:rPr>
        <w:t xml:space="preserve"> If EPA considers extending TRI reporting requirements to a facility under this discretionary authority, the Agency will first contact the facility to notify them of this potential action and the reason(s) EPA believes TRI reporting may be warranted. In this notification, EPA also invites the facility to provide a response or supplemental materials to inform the Agency’s final decision if they choose. </w:t>
      </w:r>
      <w:r w:rsidRPr="303FA42C" w:rsidR="00874716">
        <w:rPr>
          <w:rFonts w:asciiTheme="minorHAnsi" w:hAnsiTheme="minorHAnsi" w:cstheme="minorBidi"/>
        </w:rPr>
        <w:t xml:space="preserve">For each facility receiving a notification on potential application of EPA’s discretionary authority, </w:t>
      </w:r>
      <w:r w:rsidRPr="303FA42C" w:rsidR="00A57DB3">
        <w:rPr>
          <w:rFonts w:asciiTheme="minorHAnsi" w:hAnsiTheme="minorHAnsi" w:cstheme="minorBidi"/>
        </w:rPr>
        <w:t xml:space="preserve">EPA estimates a total of </w:t>
      </w:r>
      <w:r w:rsidRPr="303FA42C" w:rsidR="00874716">
        <w:rPr>
          <w:rFonts w:asciiTheme="minorHAnsi" w:hAnsiTheme="minorHAnsi" w:cstheme="minorBidi"/>
        </w:rPr>
        <w:t xml:space="preserve">one hour for the facility to review the notification and an additional two hours if the facility chooses to respond to EPA and/or submit additional materials. </w:t>
      </w:r>
      <w:r w:rsidR="00DC30C1">
        <w:rPr>
          <w:rFonts w:asciiTheme="minorHAnsi" w:hAnsiTheme="minorHAnsi" w:cstheme="minorBidi"/>
        </w:rPr>
        <w:t>EPA estimates the annual burden of notification on potential application of EPA’s discretionary authority to be 93 hours.</w:t>
      </w:r>
    </w:p>
    <w:p w:rsidR="006B09C2" w:rsidRPr="00981FFC" w:rsidP="00D52ADD" w14:paraId="5B778157" w14:textId="12312E77">
      <w:pPr>
        <w:pStyle w:val="Heading3"/>
      </w:pPr>
      <w:r w:rsidRPr="00981FFC">
        <w:t>Ra</w:t>
      </w:r>
      <w:r w:rsidRPr="00981FFC" w:rsidR="006D7B54">
        <w:t>t</w:t>
      </w:r>
      <w:r w:rsidRPr="00981FFC">
        <w:t>io-Based Burden Methodology</w:t>
      </w:r>
    </w:p>
    <w:p w:rsidR="006B09C2" w:rsidRPr="00D52ADD" w:rsidP="00C43A6E" w14:paraId="5D1C583C" w14:textId="3171E5D1">
      <w:pPr>
        <w:spacing w:after="200" w:line="276" w:lineRule="auto"/>
        <w:ind w:right="288"/>
        <w:rPr>
          <w:rFonts w:asciiTheme="minorHAnsi" w:hAnsiTheme="minorHAnsi" w:cstheme="minorBidi"/>
        </w:rPr>
      </w:pPr>
      <w:r w:rsidRPr="303FA42C">
        <w:rPr>
          <w:rFonts w:asciiTheme="minorHAnsi" w:hAnsiTheme="minorHAnsi" w:cstheme="minorBidi"/>
        </w:rPr>
        <w:t xml:space="preserve">As </w:t>
      </w:r>
      <w:r w:rsidRPr="005C302B">
        <w:rPr>
          <w:rFonts w:asciiTheme="minorHAnsi" w:hAnsiTheme="minorHAnsi" w:cstheme="minorHAnsi"/>
        </w:rPr>
        <w:t>was done in the previous ICR, this ICR renewal uses EPA’s Ratio-Based Burden Methodology (RBBM)</w:t>
      </w:r>
      <w:r>
        <w:rPr>
          <w:rStyle w:val="FootnoteReference"/>
          <w:rFonts w:asciiTheme="minorHAnsi" w:hAnsiTheme="minorHAnsi" w:cstheme="minorHAnsi"/>
        </w:rPr>
        <w:footnoteReference w:id="24"/>
      </w:r>
      <w:r w:rsidRPr="005C302B">
        <w:rPr>
          <w:rFonts w:asciiTheme="minorHAnsi" w:hAnsiTheme="minorHAnsi" w:cstheme="minorHAnsi"/>
        </w:rPr>
        <w:t>,</w:t>
      </w:r>
      <w:r w:rsidRPr="303FA42C">
        <w:rPr>
          <w:rFonts w:asciiTheme="minorHAnsi" w:hAnsiTheme="minorHAnsi" w:cstheme="minorBidi"/>
        </w:rPr>
        <w:t xml:space="preserve"> to estimate TRI respondent burden for both Form R and Form A reporting.</w:t>
      </w:r>
    </w:p>
    <w:p w:rsidR="00C137DE" w:rsidRPr="00D52ADD" w:rsidP="00C43A6E" w14:paraId="49849BFE" w14:textId="5E7B59BA">
      <w:pPr>
        <w:spacing w:after="200" w:line="276" w:lineRule="auto"/>
        <w:rPr>
          <w:rFonts w:asciiTheme="minorHAnsi" w:hAnsiTheme="minorHAnsi" w:cstheme="minorHAnsi"/>
        </w:rPr>
      </w:pPr>
      <w:r w:rsidRPr="00D52ADD">
        <w:rPr>
          <w:rFonts w:asciiTheme="minorHAnsi" w:hAnsiTheme="minorHAnsi" w:cstheme="minorHAnsi"/>
        </w:rPr>
        <w:t>Ratio-Based Burden Methodology simplifies calculations, supports internal consistency, and sharpens transparency while retaining the components of the previous methodology and maintaining its overall total burden estimate as a starting point. For activities associated with filing TRI chemical reports, RBBM burden estimates include rule familiarization, reporter compliance determination, calculations and form completion, and recordkeeping. Similarly, for activities unrelated to form reporting (non-form burden) RBBM estimates include supplier notification, non-reporter compliance determination, and preparation and submission of petitions.</w:t>
      </w:r>
    </w:p>
    <w:p w:rsidR="00C137DE" w:rsidRPr="00D52ADD" w:rsidP="00C43A6E" w14:paraId="72E9D921" w14:textId="1CED618E">
      <w:pPr>
        <w:spacing w:after="200" w:line="276" w:lineRule="auto"/>
        <w:rPr>
          <w:rFonts w:asciiTheme="minorHAnsi" w:hAnsiTheme="minorHAnsi" w:cstheme="minorHAnsi"/>
        </w:rPr>
      </w:pPr>
      <w:r w:rsidRPr="00D52ADD">
        <w:rPr>
          <w:rFonts w:asciiTheme="minorHAnsi" w:hAnsiTheme="minorHAnsi" w:cstheme="minorHAnsi"/>
        </w:rPr>
        <w:t xml:space="preserve">Figure 1 presents the equations of RBBM’s primary method: Steady State Total Burden Calculation. With RBBM’s calculation of form burden, the only variables/inputs required are total counts for Form R Chemicals and Form </w:t>
      </w:r>
      <w:r w:rsidRPr="00D52ADD">
        <w:rPr>
          <w:rFonts w:asciiTheme="minorHAnsi" w:hAnsiTheme="minorHAnsi" w:cstheme="minorHAnsi"/>
        </w:rPr>
        <w:t>A</w:t>
      </w:r>
      <w:r w:rsidRPr="00D52ADD">
        <w:rPr>
          <w:rFonts w:asciiTheme="minorHAnsi" w:hAnsiTheme="minorHAnsi" w:cstheme="minorHAnsi"/>
        </w:rPr>
        <w:t xml:space="preserve"> Chemicals. The factors/constants of the equations include: 1) Nominal Form R unit burden, in units of burden hours per Form R Chemical and 2) A/R a model for the ratio of Form A (</w:t>
      </w:r>
      <w:r w:rsidRPr="00D52ADD">
        <w:rPr>
          <w:rFonts w:asciiTheme="minorHAnsi" w:hAnsiTheme="minorHAnsi" w:cstheme="minorHAnsi"/>
        </w:rPr>
        <w:t>single-chemical</w:t>
      </w:r>
      <w:r w:rsidRPr="00D52ADD">
        <w:rPr>
          <w:rFonts w:asciiTheme="minorHAnsi" w:hAnsiTheme="minorHAnsi" w:cstheme="minorHAnsi"/>
        </w:rPr>
        <w:t>) to Form R burden.</w:t>
      </w:r>
    </w:p>
    <w:p w:rsidR="007E4460" w:rsidRPr="00D52ADD" w:rsidP="00C43A6E" w14:paraId="7F7274FD" w14:textId="4EC4A811">
      <w:pPr>
        <w:spacing w:after="200" w:line="276" w:lineRule="auto"/>
        <w:rPr>
          <w:rFonts w:asciiTheme="minorHAnsi" w:hAnsiTheme="minorHAnsi" w:cstheme="minorHAnsi"/>
        </w:rPr>
      </w:pPr>
      <w:r w:rsidRPr="00D52ADD">
        <w:rPr>
          <w:rFonts w:asciiTheme="minorHAnsi" w:hAnsiTheme="minorHAnsi" w:cstheme="minorHAnsi"/>
        </w:rPr>
        <w:t xml:space="preserve">As shown in Figure 1, multiplying the Nominal Form R unit burden by the number of Form R Chemicals provides an estimate of the total Form R burden. Similarly, multiplying the Form A unit burden (formulated </w:t>
      </w:r>
      <w:r w:rsidRPr="00D52ADD">
        <w:rPr>
          <w:rFonts w:asciiTheme="minorHAnsi" w:hAnsiTheme="minorHAnsi" w:cstheme="minorHAnsi"/>
        </w:rPr>
        <w:t xml:space="preserve">as the product of A/R and Nominal Form R unit burden) by the number of Form </w:t>
      </w:r>
      <w:r w:rsidRPr="00D52ADD">
        <w:rPr>
          <w:rFonts w:asciiTheme="minorHAnsi" w:hAnsiTheme="minorHAnsi" w:cstheme="minorHAnsi"/>
        </w:rPr>
        <w:t>A</w:t>
      </w:r>
      <w:r w:rsidRPr="00D52ADD">
        <w:rPr>
          <w:rFonts w:asciiTheme="minorHAnsi" w:hAnsiTheme="minorHAnsi" w:cstheme="minorHAnsi"/>
        </w:rPr>
        <w:t xml:space="preserve"> Chemicals provides an estimate of the total Form A burden.</w:t>
      </w:r>
    </w:p>
    <w:p w:rsidR="006D7B54" w:rsidRPr="00D52ADD" w:rsidP="00C43A6E" w14:paraId="69707894" w14:textId="6CA12F72">
      <w:pPr>
        <w:spacing w:after="200" w:line="276" w:lineRule="auto"/>
        <w:rPr>
          <w:rFonts w:asciiTheme="minorHAnsi" w:hAnsiTheme="minorHAnsi" w:cstheme="minorHAnsi"/>
        </w:rPr>
      </w:pPr>
      <w:r w:rsidRPr="00D52ADD">
        <w:rPr>
          <w:rFonts w:asciiTheme="minorHAnsi" w:hAnsiTheme="minorHAnsi" w:cstheme="minorHAnsi"/>
          <w:noProof/>
        </w:rPr>
        <mc:AlternateContent>
          <mc:Choice Requires="wpg">
            <w:drawing>
              <wp:anchor distT="0" distB="0" distL="114300" distR="114300" simplePos="0" relativeHeight="251658240" behindDoc="0" locked="0" layoutInCell="1" allowOverlap="1">
                <wp:simplePos x="0" y="0"/>
                <wp:positionH relativeFrom="margin">
                  <wp:posOffset>0</wp:posOffset>
                </wp:positionH>
                <wp:positionV relativeFrom="paragraph">
                  <wp:posOffset>328295</wp:posOffset>
                </wp:positionV>
                <wp:extent cx="5806440" cy="6675120"/>
                <wp:effectExtent l="0" t="0" r="22860" b="11430"/>
                <wp:wrapTopAndBottom/>
                <wp:docPr id="4"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xmlns:wpg="http://schemas.microsoft.com/office/word/2010/wordprocessingGroup">
                      <wpg:cNvGrpSpPr>
                        <a:grpSpLocks noChangeAspect="1"/>
                      </wpg:cNvGrpSpPr>
                      <wpg:grpSpPr>
                        <a:xfrm>
                          <a:off x="0" y="0"/>
                          <a:ext cx="5806440" cy="6675120"/>
                          <a:chOff x="2509" y="3876"/>
                          <a:chExt cx="4031" cy="4668"/>
                        </a:xfrm>
                      </wpg:grpSpPr>
                      <wps:wsp xmlns:wps="http://schemas.microsoft.com/office/word/2010/wordprocessingShape">
                        <wps:cNvPr id="5" name="AutoShape 419"/>
                        <wps:cNvSpPr>
                          <a:spLocks noChangeAspect="1" noChangeArrowheads="1" noTextEdit="1"/>
                        </wps:cNvSpPr>
                        <wps:spPr bwMode="auto">
                          <a:xfrm>
                            <a:off x="2509" y="3876"/>
                            <a:ext cx="4031" cy="4668"/>
                          </a:xfrm>
                          <a:prstGeom prst="rect">
                            <a:avLst/>
                          </a:prstGeom>
                          <a:noFill/>
                          <a:ln w="9525">
                            <a:solidFill>
                              <a:srgbClr val="000000"/>
                            </a:solidFill>
                            <a:miter lim="800000"/>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wps:wsp>
                      <wps:wsp xmlns:wps="http://schemas.microsoft.com/office/word/2010/wordprocessingShape">
                        <wps:cNvPr id="6" name="Text Box 420"/>
                        <wps:cNvSpPr txBox="1">
                          <a:spLocks noChangeArrowheads="1"/>
                        </wps:cNvSpPr>
                        <wps:spPr bwMode="auto">
                          <a:xfrm>
                            <a:off x="2654" y="3956"/>
                            <a:ext cx="3783" cy="4478"/>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6D7B54" w:rsidRPr="00D047B5" w:rsidP="006D7B54" w14:textId="77777777">
                              <w:pPr>
                                <w:spacing w:after="120"/>
                                <w:jc w:val="center"/>
                                <w:rPr>
                                  <w:b/>
                                  <w:sz w:val="18"/>
                                  <w:szCs w:val="18"/>
                                  <w:vertAlign w:val="superscript"/>
                                </w:rPr>
                              </w:pPr>
                              <w:r w:rsidRPr="00D047B5">
                                <w:rPr>
                                  <w:b/>
                                  <w:sz w:val="18"/>
                                  <w:szCs w:val="18"/>
                                </w:rPr>
                                <w:t>Ratio-Based Burden Methodology</w:t>
                              </w:r>
                              <w:r w:rsidRPr="00D047B5">
                                <w:rPr>
                                  <w:b/>
                                  <w:sz w:val="18"/>
                                  <w:szCs w:val="18"/>
                                  <w:vertAlign w:val="superscript"/>
                                </w:rPr>
                                <w:t xml:space="preserve"> a</w:t>
                              </w:r>
                            </w:p>
                            <w:p w:rsidR="006D7B54" w:rsidRPr="00D047B5" w:rsidP="006D7B54" w14:textId="77777777">
                              <w:pPr>
                                <w:spacing w:after="120"/>
                                <w:jc w:val="center"/>
                                <w:rPr>
                                  <w:sz w:val="18"/>
                                  <w:szCs w:val="18"/>
                                </w:rPr>
                              </w:pPr>
                              <w:r w:rsidRPr="00D047B5">
                                <w:rPr>
                                  <w:b/>
                                  <w:sz w:val="18"/>
                                  <w:szCs w:val="18"/>
                                </w:rPr>
                                <w:t>Two Burden Factors; Two Chemical Counts; One Wage Rate</w:t>
                              </w:r>
                            </w:p>
                            <w:p w:rsidR="006D7B54" w:rsidRPr="00D047B5" w:rsidP="006D7B54" w14:textId="77777777">
                              <w:pPr>
                                <w:spacing w:after="120"/>
                                <w:jc w:val="center"/>
                                <w:rPr>
                                  <w:sz w:val="18"/>
                                  <w:szCs w:val="18"/>
                                </w:rPr>
                              </w:pPr>
                            </w:p>
                            <w:p w:rsidR="006D7B54" w:rsidRPr="00D047B5" w:rsidP="006D7B54" w14:textId="77777777">
                              <w:pPr>
                                <w:spacing w:after="120"/>
                                <w:jc w:val="center"/>
                                <w:rPr>
                                  <w:sz w:val="18"/>
                                  <w:szCs w:val="18"/>
                                  <w:u w:val="single"/>
                                </w:rPr>
                              </w:pPr>
                              <w:r w:rsidRPr="00D047B5">
                                <w:rPr>
                                  <w:sz w:val="18"/>
                                  <w:szCs w:val="18"/>
                                  <w:u w:val="single"/>
                                </w:rPr>
                                <w:t>Steady State Total Burden Calculation</w:t>
                              </w:r>
                            </w:p>
                            <w:p w:rsidR="006D7B54" w:rsidRPr="00D047B5" w:rsidP="006D7B54" w14:textId="77777777">
                              <w:pPr>
                                <w:spacing w:after="120"/>
                                <w:jc w:val="center"/>
                                <w:rPr>
                                  <w:sz w:val="18"/>
                                  <w:szCs w:val="18"/>
                                </w:rPr>
                              </w:pPr>
                            </w:p>
                            <w:p w:rsidR="006D7B54" w:rsidRPr="00D047B5" w:rsidP="006D7B54" w14:textId="77777777">
                              <w:pPr>
                                <w:spacing w:after="120"/>
                                <w:ind w:left="180"/>
                                <w:rPr>
                                  <w:i/>
                                  <w:sz w:val="18"/>
                                  <w:szCs w:val="18"/>
                                </w:rPr>
                              </w:pPr>
                              <w:r w:rsidRPr="00D047B5">
                                <w:rPr>
                                  <w:i/>
                                  <w:sz w:val="18"/>
                                  <w:szCs w:val="18"/>
                                </w:rPr>
                                <w:t>(1) Steady State Total Burden = Form R Burden + Form A Burden + Non-Form Burden</w:t>
                              </w:r>
                            </w:p>
                            <w:p w:rsidR="006D7B54" w:rsidRPr="00D047B5" w:rsidP="006D7B54" w14:textId="77777777">
                              <w:pPr>
                                <w:spacing w:after="120"/>
                                <w:jc w:val="center"/>
                                <w:rPr>
                                  <w:i/>
                                  <w:sz w:val="18"/>
                                  <w:szCs w:val="18"/>
                                </w:rPr>
                              </w:pPr>
                            </w:p>
                            <w:p w:rsidR="006D7B54" w:rsidRPr="00D047B5" w:rsidP="006D7B54" w14:textId="77777777">
                              <w:pPr>
                                <w:spacing w:after="120"/>
                                <w:jc w:val="center"/>
                                <w:rPr>
                                  <w:i/>
                                  <w:sz w:val="18"/>
                                  <w:szCs w:val="18"/>
                                </w:rPr>
                              </w:pPr>
                              <w:r w:rsidRPr="00D047B5">
                                <w:rPr>
                                  <w:i/>
                                  <w:sz w:val="18"/>
                                  <w:szCs w:val="18"/>
                                </w:rPr>
                                <w:t>Where:</w:t>
                              </w:r>
                            </w:p>
                            <w:p w:rsidR="006D7B54" w:rsidRPr="00D047B5" w:rsidP="006D7B54" w14:textId="77777777">
                              <w:pPr>
                                <w:spacing w:after="120"/>
                                <w:ind w:firstLine="720"/>
                                <w:rPr>
                                  <w:i/>
                                  <w:sz w:val="18"/>
                                  <w:szCs w:val="18"/>
                                </w:rPr>
                              </w:pPr>
                              <w:r w:rsidRPr="00D047B5">
                                <w:rPr>
                                  <w:i/>
                                  <w:sz w:val="18"/>
                                  <w:szCs w:val="18"/>
                                </w:rPr>
                                <w:t xml:space="preserve">Form R Burden = (Number of Form Rs) × (Nominal Form R Unit Burden) </w:t>
                              </w:r>
                            </w:p>
                            <w:p w:rsidR="006D7B54" w:rsidRPr="00D047B5" w:rsidP="006D7B54" w14:textId="77777777">
                              <w:pPr>
                                <w:spacing w:after="120"/>
                                <w:jc w:val="center"/>
                                <w:rPr>
                                  <w:i/>
                                  <w:sz w:val="18"/>
                                  <w:szCs w:val="18"/>
                                </w:rPr>
                              </w:pPr>
                              <w:r w:rsidRPr="00D047B5">
                                <w:rPr>
                                  <w:i/>
                                  <w:sz w:val="18"/>
                                  <w:szCs w:val="18"/>
                                </w:rPr>
                                <w:t>Form A Burden = (Number of Form As) × (A/R) × (Nominal Form R Unit Burden)</w:t>
                              </w:r>
                            </w:p>
                            <w:p w:rsidR="006D7B54" w:rsidRPr="00D047B5" w:rsidP="006D7B54" w14:textId="77777777">
                              <w:pPr>
                                <w:spacing w:after="120"/>
                                <w:ind w:left="1440" w:hanging="720"/>
                                <w:rPr>
                                  <w:i/>
                                  <w:sz w:val="18"/>
                                  <w:szCs w:val="18"/>
                                </w:rPr>
                              </w:pPr>
                              <w:r w:rsidRPr="00D047B5">
                                <w:rPr>
                                  <w:i/>
                                  <w:sz w:val="18"/>
                                  <w:szCs w:val="18"/>
                                </w:rPr>
                                <w:t>Non-Form Burden = Supplier Notifications + Non-Reporter Compliance Determination + Petitions</w:t>
                              </w:r>
                            </w:p>
                            <w:p w:rsidR="006D7B54" w:rsidRPr="00D047B5" w:rsidP="006D7B54" w14:textId="77777777">
                              <w:pPr>
                                <w:spacing w:after="120"/>
                                <w:jc w:val="center"/>
                                <w:rPr>
                                  <w:i/>
                                  <w:sz w:val="18"/>
                                  <w:szCs w:val="18"/>
                                </w:rPr>
                              </w:pPr>
                            </w:p>
                            <w:p w:rsidR="006D7B54" w:rsidRPr="00D047B5" w:rsidP="006D7B54" w14:textId="77777777">
                              <w:pPr>
                                <w:spacing w:after="120"/>
                                <w:jc w:val="center"/>
                                <w:rPr>
                                  <w:i/>
                                  <w:sz w:val="18"/>
                                  <w:szCs w:val="18"/>
                                </w:rPr>
                              </w:pPr>
                              <w:r w:rsidRPr="00D047B5">
                                <w:rPr>
                                  <w:i/>
                                  <w:sz w:val="18"/>
                                  <w:szCs w:val="18"/>
                                </w:rPr>
                                <w:t>And:</w:t>
                              </w:r>
                            </w:p>
                            <w:p w:rsidR="006D7B54" w:rsidRPr="00D047B5" w:rsidP="006D7B54" w14:textId="77777777">
                              <w:pPr>
                                <w:spacing w:after="120"/>
                                <w:ind w:left="1170"/>
                                <w:rPr>
                                  <w:i/>
                                  <w:sz w:val="18"/>
                                  <w:szCs w:val="18"/>
                                </w:rPr>
                              </w:pPr>
                              <w:r w:rsidRPr="00D047B5">
                                <w:rPr>
                                  <w:i/>
                                  <w:sz w:val="18"/>
                                  <w:szCs w:val="18"/>
                                </w:rPr>
                                <w:t>A/R, Ratio of Form A Burden to Form R Burden = 0.615</w:t>
                              </w:r>
                            </w:p>
                            <w:p w:rsidR="006D7B54" w:rsidRPr="00D047B5" w:rsidP="006D7B54" w14:textId="77777777">
                              <w:pPr>
                                <w:spacing w:after="120"/>
                                <w:ind w:left="1170"/>
                                <w:rPr>
                                  <w:i/>
                                  <w:sz w:val="18"/>
                                  <w:szCs w:val="18"/>
                                </w:rPr>
                              </w:pPr>
                              <w:r w:rsidRPr="00D047B5">
                                <w:rPr>
                                  <w:i/>
                                  <w:sz w:val="18"/>
                                  <w:szCs w:val="18"/>
                                </w:rPr>
                                <w:t xml:space="preserve">Nominal Form R Unit Burden = </w:t>
                              </w:r>
                              <w:r w:rsidRPr="00D047B5">
                                <w:rPr>
                                  <w:i/>
                                  <w:color w:val="000000"/>
                                  <w:sz w:val="18"/>
                                  <w:szCs w:val="18"/>
                                </w:rPr>
                                <w:t>35.70516</w:t>
                              </w:r>
                              <w:r w:rsidRPr="00D047B5">
                                <w:rPr>
                                  <w:color w:val="000000"/>
                                  <w:sz w:val="18"/>
                                  <w:szCs w:val="18"/>
                                </w:rPr>
                                <w:t xml:space="preserve"> </w:t>
                              </w:r>
                              <w:r w:rsidRPr="00D047B5">
                                <w:rPr>
                                  <w:i/>
                                  <w:sz w:val="18"/>
                                  <w:szCs w:val="18"/>
                                </w:rPr>
                                <w:t>hours per Form R Chemical</w:t>
                              </w:r>
                            </w:p>
                            <w:p w:rsidR="006D7B54" w:rsidRPr="00D047B5" w:rsidP="006D7B54" w14:textId="77777777">
                              <w:pPr>
                                <w:spacing w:after="120"/>
                                <w:ind w:left="810" w:firstLine="360"/>
                                <w:rPr>
                                  <w:i/>
                                  <w:sz w:val="18"/>
                                  <w:szCs w:val="18"/>
                                </w:rPr>
                              </w:pPr>
                              <w:r w:rsidRPr="00D047B5">
                                <w:rPr>
                                  <w:i/>
                                  <w:sz w:val="18"/>
                                  <w:szCs w:val="18"/>
                                </w:rPr>
                                <w:t>Form A Unit Burden (derived) = 21.95867 hours per Form A Chemical</w:t>
                              </w:r>
                            </w:p>
                            <w:p w:rsidR="006D7B54" w:rsidRPr="00D047B5" w:rsidP="006D7B54" w14:textId="77777777">
                              <w:pPr>
                                <w:spacing w:after="120"/>
                                <w:jc w:val="center"/>
                                <w:rPr>
                                  <w:i/>
                                  <w:sz w:val="18"/>
                                  <w:szCs w:val="18"/>
                                </w:rPr>
                              </w:pPr>
                            </w:p>
                            <w:p w:rsidR="006D7B54" w:rsidRPr="00D047B5" w:rsidP="006D7B54" w14:textId="77777777">
                              <w:pPr>
                                <w:spacing w:after="120"/>
                                <w:ind w:left="180"/>
                                <w:rPr>
                                  <w:i/>
                                  <w:sz w:val="18"/>
                                  <w:szCs w:val="18"/>
                                </w:rPr>
                              </w:pPr>
                              <w:r w:rsidRPr="00D047B5">
                                <w:rPr>
                                  <w:i/>
                                  <w:sz w:val="18"/>
                                  <w:szCs w:val="18"/>
                                </w:rPr>
                                <w:t>(2) Steady State Total Cost = Steady State Total Burden * (WAWR)</w:t>
                              </w:r>
                            </w:p>
                            <w:p w:rsidR="006D7B54" w:rsidRPr="00D047B5" w:rsidP="006D7B54" w14:textId="77777777">
                              <w:pPr>
                                <w:spacing w:after="120"/>
                                <w:jc w:val="center"/>
                                <w:rPr>
                                  <w:i/>
                                  <w:sz w:val="18"/>
                                  <w:szCs w:val="18"/>
                                </w:rPr>
                              </w:pPr>
                              <w:r w:rsidRPr="00D047B5">
                                <w:rPr>
                                  <w:i/>
                                  <w:sz w:val="18"/>
                                  <w:szCs w:val="18"/>
                                </w:rPr>
                                <w:t>And:</w:t>
                              </w:r>
                            </w:p>
                            <w:p w:rsidR="006D7B54" w:rsidRPr="00D047B5" w:rsidP="006D7B54" w14:textId="77777777">
                              <w:pPr>
                                <w:spacing w:after="120"/>
                                <w:ind w:left="1170"/>
                                <w:rPr>
                                  <w:i/>
                                  <w:sz w:val="18"/>
                                  <w:szCs w:val="18"/>
                                </w:rPr>
                              </w:pPr>
                              <w:r w:rsidRPr="00D047B5">
                                <w:rPr>
                                  <w:i/>
                                  <w:sz w:val="18"/>
                                  <w:szCs w:val="18"/>
                                </w:rPr>
                                <w:t>WAWR, Weighted Average Wage Rate = $</w:t>
                              </w:r>
                              <w:r>
                                <w:rPr>
                                  <w:i/>
                                  <w:sz w:val="18"/>
                                  <w:szCs w:val="18"/>
                                </w:rPr>
                                <w:t>7</w:t>
                              </w:r>
                              <w:r w:rsidR="0001365D">
                                <w:rPr>
                                  <w:i/>
                                  <w:sz w:val="18"/>
                                  <w:szCs w:val="18"/>
                                </w:rPr>
                                <w:t>9.23</w:t>
                              </w:r>
                              <w:r w:rsidRPr="00D047B5">
                                <w:rPr>
                                  <w:i/>
                                  <w:sz w:val="18"/>
                                  <w:szCs w:val="18"/>
                                </w:rPr>
                                <w:t>/hr</w:t>
                              </w:r>
                              <w:r w:rsidRPr="00D047B5">
                                <w:rPr>
                                  <w:i/>
                                  <w:sz w:val="18"/>
                                  <w:szCs w:val="18"/>
                                  <w:vertAlign w:val="superscript"/>
                                </w:rPr>
                                <w:t>b</w:t>
                              </w:r>
                            </w:p>
                            <w:p w:rsidR="006D7B54" w:rsidRPr="00D047B5" w:rsidP="006D7B54" w14:textId="77777777">
                              <w:pPr>
                                <w:spacing w:after="120"/>
                                <w:jc w:val="center"/>
                                <w:rPr>
                                  <w:sz w:val="18"/>
                                  <w:szCs w:val="18"/>
                                </w:rPr>
                              </w:pPr>
                            </w:p>
                            <w:p w:rsidR="006D7B54" w:rsidRPr="00D047B5" w:rsidP="006D7B54" w14:textId="77777777">
                              <w:pPr>
                                <w:spacing w:after="120"/>
                                <w:rPr>
                                  <w:sz w:val="18"/>
                                  <w:szCs w:val="18"/>
                                </w:rPr>
                              </w:pPr>
                              <w:r w:rsidRPr="00D047B5">
                                <w:rPr>
                                  <w:sz w:val="18"/>
                                  <w:szCs w:val="18"/>
                                  <w:vertAlign w:val="superscript"/>
                                </w:rPr>
                                <w:t xml:space="preserve">a </w:t>
                              </w:r>
                              <w:r w:rsidRPr="00D047B5">
                                <w:rPr>
                                  <w:sz w:val="18"/>
                                  <w:szCs w:val="18"/>
                                </w:rPr>
                                <w:t>For a complete description of the Ratio-Based Burden Methodology, see “Revising TRI Burden to Ratio-Based Methodology” (RBBM Reference Document -Docket #EPA-HQ-OEI-2010-0835, EPA, 2011).</w:t>
                              </w:r>
                            </w:p>
                            <w:p w:rsidR="006D7B54" w:rsidRPr="00D047B5" w:rsidP="006D7B54" w14:textId="77777777">
                              <w:pPr>
                                <w:spacing w:after="120"/>
                                <w:rPr>
                                  <w:sz w:val="18"/>
                                  <w:szCs w:val="18"/>
                                  <w:vertAlign w:val="superscript"/>
                                </w:rPr>
                              </w:pPr>
                              <w:r w:rsidRPr="00D047B5">
                                <w:rPr>
                                  <w:sz w:val="18"/>
                                  <w:szCs w:val="18"/>
                                  <w:vertAlign w:val="superscript"/>
                                </w:rPr>
                                <w:t xml:space="preserve">b </w:t>
                              </w:r>
                              <w:r w:rsidRPr="00D047B5">
                                <w:rPr>
                                  <w:sz w:val="18"/>
                                  <w:szCs w:val="18"/>
                                </w:rPr>
                                <w:t xml:space="preserve">Based on </w:t>
                              </w:r>
                              <w:r>
                                <w:rPr>
                                  <w:sz w:val="18"/>
                                  <w:szCs w:val="18"/>
                                </w:rPr>
                                <w:t>December 202</w:t>
                              </w:r>
                              <w:r w:rsidR="0001365D">
                                <w:rPr>
                                  <w:sz w:val="18"/>
                                  <w:szCs w:val="18"/>
                                </w:rPr>
                                <w:t>3</w:t>
                              </w:r>
                              <w:r w:rsidRPr="00D047B5">
                                <w:rPr>
                                  <w:sz w:val="18"/>
                                  <w:szCs w:val="18"/>
                                </w:rPr>
                                <w:t xml:space="preserve"> wage data (as of </w:t>
                              </w:r>
                              <w:r w:rsidR="0001365D">
                                <w:rPr>
                                  <w:sz w:val="18"/>
                                  <w:szCs w:val="18"/>
                                </w:rPr>
                                <w:t>June 18, 2024</w:t>
                              </w:r>
                              <w:r w:rsidRPr="00D047B5">
                                <w:rPr>
                                  <w:sz w:val="18"/>
                                  <w:szCs w:val="18"/>
                                </w:rPr>
                                <w:t xml:space="preserve">). Source: </w:t>
                              </w:r>
                              <w:hyperlink r:id="rId11" w:history="1">
                                <w:r w:rsidRPr="00165366">
                                  <w:rPr>
                                    <w:rStyle w:val="Hyperlink"/>
                                    <w:sz w:val="18"/>
                                    <w:szCs w:val="18"/>
                                  </w:rPr>
                                  <w:t>https://www.bls.gov/news.release/ecec.t04.htm</w:t>
                                </w:r>
                              </w:hyperlink>
                              <w:r w:rsidRPr="00D047B5">
                                <w:rPr>
                                  <w:sz w:val="18"/>
                                  <w:szCs w:val="18"/>
                                </w:rPr>
                                <w:t>.</w:t>
                              </w:r>
                            </w:p>
                          </w:txbxContent>
                        </wps:txbx>
                        <wps:bodyPr rot="0" vert="horz" wrap="square" lIns="91440" tIns="0" rIns="0" bIns="45720" anchor="ctr" anchorCtr="0" upright="1"/>
                      </wps:wsp>
                    </wpg:wgp>
                  </a:graphicData>
                </a:graphic>
                <wp14:sizeRelH relativeFrom="margin">
                  <wp14:pctWidth>0</wp14:pctWidth>
                </wp14:sizeRelH>
                <wp14:sizeRelV relativeFrom="margin">
                  <wp14:pctHeight>0</wp14:pctHeight>
                </wp14:sizeRelV>
              </wp:anchor>
            </w:drawing>
          </mc:Choice>
          <mc:Fallback>
            <w:pict>
              <v:group id="Group 4" o:spid="_x0000_s1025" style="width:457.2pt;height:525.6pt;margin-top:25.85pt;margin-left:0;mso-height-relative:margin;mso-position-horizontal-relative:margin;mso-width-relative:margin;position:absolute;z-index:251659264" coordorigin="2509,3876" coordsize="4031,4668">
                <o:lock v:ext="edit" aspectratio="t"/>
                <v:rect id="AutoShape 419" o:spid="_x0000_s1026" style="width:4031;height:4668;left:2509;mso-wrap-style:square;position:absolute;top:3876;visibility:visible;v-text-anchor:middle" filled="f">
                  <o:lock v:ext="edit" aspectratio="t" text="t"/>
                </v:rect>
                <v:shapetype id="_x0000_t202" coordsize="21600,21600" o:spt="202" path="m,l,21600r21600,l21600,xe">
                  <v:stroke joinstyle="miter"/>
                  <v:path gradientshapeok="t" o:connecttype="rect"/>
                </v:shapetype>
                <v:shape id="Text Box 420" o:spid="_x0000_s1027" type="#_x0000_t202" style="width:3783;height:4478;left:2654;mso-wrap-style:square;position:absolute;top:3956;visibility:visible;v-text-anchor:middle" filled="f" stroked="f">
                  <v:textbox inset=",0,0">
                    <w:txbxContent>
                      <w:p w:rsidR="006D7B54" w:rsidRPr="00D047B5" w:rsidP="006D7B54" w14:paraId="2E26F9A2" w14:textId="77777777">
                        <w:pPr>
                          <w:spacing w:after="120"/>
                          <w:jc w:val="center"/>
                          <w:rPr>
                            <w:b/>
                            <w:sz w:val="18"/>
                            <w:szCs w:val="18"/>
                            <w:vertAlign w:val="superscript"/>
                          </w:rPr>
                        </w:pPr>
                        <w:r w:rsidRPr="00D047B5">
                          <w:rPr>
                            <w:b/>
                            <w:sz w:val="18"/>
                            <w:szCs w:val="18"/>
                          </w:rPr>
                          <w:t>Ratio-Based Burden Methodology</w:t>
                        </w:r>
                        <w:r w:rsidRPr="00D047B5">
                          <w:rPr>
                            <w:b/>
                            <w:sz w:val="18"/>
                            <w:szCs w:val="18"/>
                            <w:vertAlign w:val="superscript"/>
                          </w:rPr>
                          <w:t xml:space="preserve"> a</w:t>
                        </w:r>
                      </w:p>
                      <w:p w:rsidR="006D7B54" w:rsidRPr="00D047B5" w:rsidP="006D7B54" w14:paraId="28438236" w14:textId="77777777">
                        <w:pPr>
                          <w:spacing w:after="120"/>
                          <w:jc w:val="center"/>
                          <w:rPr>
                            <w:sz w:val="18"/>
                            <w:szCs w:val="18"/>
                          </w:rPr>
                        </w:pPr>
                        <w:r w:rsidRPr="00D047B5">
                          <w:rPr>
                            <w:b/>
                            <w:sz w:val="18"/>
                            <w:szCs w:val="18"/>
                          </w:rPr>
                          <w:t>Two Burden Factors; Two Chemical Counts; One Wage Rate</w:t>
                        </w:r>
                      </w:p>
                      <w:p w:rsidR="006D7B54" w:rsidRPr="00D047B5" w:rsidP="006D7B54" w14:paraId="40E71A99" w14:textId="77777777">
                        <w:pPr>
                          <w:spacing w:after="120"/>
                          <w:jc w:val="center"/>
                          <w:rPr>
                            <w:sz w:val="18"/>
                            <w:szCs w:val="18"/>
                          </w:rPr>
                        </w:pPr>
                      </w:p>
                      <w:p w:rsidR="006D7B54" w:rsidRPr="00D047B5" w:rsidP="006D7B54" w14:paraId="7CF43645" w14:textId="77777777">
                        <w:pPr>
                          <w:spacing w:after="120"/>
                          <w:jc w:val="center"/>
                          <w:rPr>
                            <w:sz w:val="18"/>
                            <w:szCs w:val="18"/>
                            <w:u w:val="single"/>
                          </w:rPr>
                        </w:pPr>
                        <w:r w:rsidRPr="00D047B5">
                          <w:rPr>
                            <w:sz w:val="18"/>
                            <w:szCs w:val="18"/>
                            <w:u w:val="single"/>
                          </w:rPr>
                          <w:t>Steady State Total Burden Calculation</w:t>
                        </w:r>
                      </w:p>
                      <w:p w:rsidR="006D7B54" w:rsidRPr="00D047B5" w:rsidP="006D7B54" w14:paraId="3FD2FB57" w14:textId="77777777">
                        <w:pPr>
                          <w:spacing w:after="120"/>
                          <w:jc w:val="center"/>
                          <w:rPr>
                            <w:sz w:val="18"/>
                            <w:szCs w:val="18"/>
                          </w:rPr>
                        </w:pPr>
                      </w:p>
                      <w:p w:rsidR="006D7B54" w:rsidRPr="00D047B5" w:rsidP="006D7B54" w14:paraId="1C00FF44" w14:textId="77777777">
                        <w:pPr>
                          <w:spacing w:after="120"/>
                          <w:ind w:left="180"/>
                          <w:rPr>
                            <w:i/>
                            <w:sz w:val="18"/>
                            <w:szCs w:val="18"/>
                          </w:rPr>
                        </w:pPr>
                        <w:r w:rsidRPr="00D047B5">
                          <w:rPr>
                            <w:i/>
                            <w:sz w:val="18"/>
                            <w:szCs w:val="18"/>
                          </w:rPr>
                          <w:t>(1) Steady State Total Burden = Form R Burden + Form A Burden + Non-Form Burden</w:t>
                        </w:r>
                      </w:p>
                      <w:p w:rsidR="006D7B54" w:rsidRPr="00D047B5" w:rsidP="006D7B54" w14:paraId="6D4D9231" w14:textId="77777777">
                        <w:pPr>
                          <w:spacing w:after="120"/>
                          <w:jc w:val="center"/>
                          <w:rPr>
                            <w:i/>
                            <w:sz w:val="18"/>
                            <w:szCs w:val="18"/>
                          </w:rPr>
                        </w:pPr>
                      </w:p>
                      <w:p w:rsidR="006D7B54" w:rsidRPr="00D047B5" w:rsidP="006D7B54" w14:paraId="53EE4E5F" w14:textId="77777777">
                        <w:pPr>
                          <w:spacing w:after="120"/>
                          <w:jc w:val="center"/>
                          <w:rPr>
                            <w:i/>
                            <w:sz w:val="18"/>
                            <w:szCs w:val="18"/>
                          </w:rPr>
                        </w:pPr>
                        <w:r w:rsidRPr="00D047B5">
                          <w:rPr>
                            <w:i/>
                            <w:sz w:val="18"/>
                            <w:szCs w:val="18"/>
                          </w:rPr>
                          <w:t>Where:</w:t>
                        </w:r>
                      </w:p>
                      <w:p w:rsidR="006D7B54" w:rsidRPr="00D047B5" w:rsidP="006D7B54" w14:paraId="784173FE" w14:textId="77777777">
                        <w:pPr>
                          <w:spacing w:after="120"/>
                          <w:ind w:firstLine="720"/>
                          <w:rPr>
                            <w:i/>
                            <w:sz w:val="18"/>
                            <w:szCs w:val="18"/>
                          </w:rPr>
                        </w:pPr>
                        <w:r w:rsidRPr="00D047B5">
                          <w:rPr>
                            <w:i/>
                            <w:sz w:val="18"/>
                            <w:szCs w:val="18"/>
                          </w:rPr>
                          <w:t xml:space="preserve">Form R Burden = (Number of Form Rs) × (Nominal Form R Unit Burden) </w:t>
                        </w:r>
                      </w:p>
                      <w:p w:rsidR="006D7B54" w:rsidRPr="00D047B5" w:rsidP="006D7B54" w14:paraId="020BBD2E" w14:textId="77777777">
                        <w:pPr>
                          <w:spacing w:after="120"/>
                          <w:jc w:val="center"/>
                          <w:rPr>
                            <w:i/>
                            <w:sz w:val="18"/>
                            <w:szCs w:val="18"/>
                          </w:rPr>
                        </w:pPr>
                        <w:r w:rsidRPr="00D047B5">
                          <w:rPr>
                            <w:i/>
                            <w:sz w:val="18"/>
                            <w:szCs w:val="18"/>
                          </w:rPr>
                          <w:t>Form A Burden = (Number of Form As) × (A/R) × (Nominal Form R Unit Burden)</w:t>
                        </w:r>
                      </w:p>
                      <w:p w:rsidR="006D7B54" w:rsidRPr="00D047B5" w:rsidP="006D7B54" w14:paraId="17654263" w14:textId="77777777">
                        <w:pPr>
                          <w:spacing w:after="120"/>
                          <w:ind w:left="1440" w:hanging="720"/>
                          <w:rPr>
                            <w:i/>
                            <w:sz w:val="18"/>
                            <w:szCs w:val="18"/>
                          </w:rPr>
                        </w:pPr>
                        <w:r w:rsidRPr="00D047B5">
                          <w:rPr>
                            <w:i/>
                            <w:sz w:val="18"/>
                            <w:szCs w:val="18"/>
                          </w:rPr>
                          <w:t>Non-Form Burden = Supplier Notifications + Non-Reporter Compliance Determination + Petitions</w:t>
                        </w:r>
                      </w:p>
                      <w:p w:rsidR="006D7B54" w:rsidRPr="00D047B5" w:rsidP="006D7B54" w14:paraId="22B09E0B" w14:textId="77777777">
                        <w:pPr>
                          <w:spacing w:after="120"/>
                          <w:jc w:val="center"/>
                          <w:rPr>
                            <w:i/>
                            <w:sz w:val="18"/>
                            <w:szCs w:val="18"/>
                          </w:rPr>
                        </w:pPr>
                      </w:p>
                      <w:p w:rsidR="006D7B54" w:rsidRPr="00D047B5" w:rsidP="006D7B54" w14:paraId="6CABE0D0" w14:textId="77777777">
                        <w:pPr>
                          <w:spacing w:after="120"/>
                          <w:jc w:val="center"/>
                          <w:rPr>
                            <w:i/>
                            <w:sz w:val="18"/>
                            <w:szCs w:val="18"/>
                          </w:rPr>
                        </w:pPr>
                        <w:r w:rsidRPr="00D047B5">
                          <w:rPr>
                            <w:i/>
                            <w:sz w:val="18"/>
                            <w:szCs w:val="18"/>
                          </w:rPr>
                          <w:t>And:</w:t>
                        </w:r>
                      </w:p>
                      <w:p w:rsidR="006D7B54" w:rsidRPr="00D047B5" w:rsidP="006D7B54" w14:paraId="18DC7D15" w14:textId="77777777">
                        <w:pPr>
                          <w:spacing w:after="120"/>
                          <w:ind w:left="1170"/>
                          <w:rPr>
                            <w:i/>
                            <w:sz w:val="18"/>
                            <w:szCs w:val="18"/>
                          </w:rPr>
                        </w:pPr>
                        <w:r w:rsidRPr="00D047B5">
                          <w:rPr>
                            <w:i/>
                            <w:sz w:val="18"/>
                            <w:szCs w:val="18"/>
                          </w:rPr>
                          <w:t>A/R, Ratio of Form A Burden to Form R Burden = 0.615</w:t>
                        </w:r>
                      </w:p>
                      <w:p w:rsidR="006D7B54" w:rsidRPr="00D047B5" w:rsidP="006D7B54" w14:paraId="5DB7494C" w14:textId="77777777">
                        <w:pPr>
                          <w:spacing w:after="120"/>
                          <w:ind w:left="1170"/>
                          <w:rPr>
                            <w:i/>
                            <w:sz w:val="18"/>
                            <w:szCs w:val="18"/>
                          </w:rPr>
                        </w:pPr>
                        <w:r w:rsidRPr="00D047B5">
                          <w:rPr>
                            <w:i/>
                            <w:sz w:val="18"/>
                            <w:szCs w:val="18"/>
                          </w:rPr>
                          <w:t xml:space="preserve">Nominal Form R Unit Burden = </w:t>
                        </w:r>
                        <w:r w:rsidRPr="00D047B5">
                          <w:rPr>
                            <w:i/>
                            <w:color w:val="000000"/>
                            <w:sz w:val="18"/>
                            <w:szCs w:val="18"/>
                          </w:rPr>
                          <w:t>35.70516</w:t>
                        </w:r>
                        <w:r w:rsidRPr="00D047B5">
                          <w:rPr>
                            <w:color w:val="000000"/>
                            <w:sz w:val="18"/>
                            <w:szCs w:val="18"/>
                          </w:rPr>
                          <w:t xml:space="preserve"> </w:t>
                        </w:r>
                        <w:r w:rsidRPr="00D047B5">
                          <w:rPr>
                            <w:i/>
                            <w:sz w:val="18"/>
                            <w:szCs w:val="18"/>
                          </w:rPr>
                          <w:t>hours per Form R Chemical</w:t>
                        </w:r>
                      </w:p>
                      <w:p w:rsidR="006D7B54" w:rsidRPr="00D047B5" w:rsidP="006D7B54" w14:paraId="5B83CB10" w14:textId="77777777">
                        <w:pPr>
                          <w:spacing w:after="120"/>
                          <w:ind w:left="810" w:firstLine="360"/>
                          <w:rPr>
                            <w:i/>
                            <w:sz w:val="18"/>
                            <w:szCs w:val="18"/>
                          </w:rPr>
                        </w:pPr>
                        <w:r w:rsidRPr="00D047B5">
                          <w:rPr>
                            <w:i/>
                            <w:sz w:val="18"/>
                            <w:szCs w:val="18"/>
                          </w:rPr>
                          <w:t>Form A Unit Burden (derived) = 21.95867 hours per Form A Chemical</w:t>
                        </w:r>
                      </w:p>
                      <w:p w:rsidR="006D7B54" w:rsidRPr="00D047B5" w:rsidP="006D7B54" w14:paraId="6A121893" w14:textId="77777777">
                        <w:pPr>
                          <w:spacing w:after="120"/>
                          <w:jc w:val="center"/>
                          <w:rPr>
                            <w:i/>
                            <w:sz w:val="18"/>
                            <w:szCs w:val="18"/>
                          </w:rPr>
                        </w:pPr>
                      </w:p>
                      <w:p w:rsidR="006D7B54" w:rsidRPr="00D047B5" w:rsidP="006D7B54" w14:paraId="5345B198" w14:textId="77777777">
                        <w:pPr>
                          <w:spacing w:after="120"/>
                          <w:ind w:left="180"/>
                          <w:rPr>
                            <w:i/>
                            <w:sz w:val="18"/>
                            <w:szCs w:val="18"/>
                          </w:rPr>
                        </w:pPr>
                        <w:r w:rsidRPr="00D047B5">
                          <w:rPr>
                            <w:i/>
                            <w:sz w:val="18"/>
                            <w:szCs w:val="18"/>
                          </w:rPr>
                          <w:t>(2) Steady State Total Cost = Steady State Total Burden * (WAWR)</w:t>
                        </w:r>
                      </w:p>
                      <w:p w:rsidR="006D7B54" w:rsidRPr="00D047B5" w:rsidP="006D7B54" w14:paraId="33BAE72A" w14:textId="77777777">
                        <w:pPr>
                          <w:spacing w:after="120"/>
                          <w:jc w:val="center"/>
                          <w:rPr>
                            <w:i/>
                            <w:sz w:val="18"/>
                            <w:szCs w:val="18"/>
                          </w:rPr>
                        </w:pPr>
                        <w:r w:rsidRPr="00D047B5">
                          <w:rPr>
                            <w:i/>
                            <w:sz w:val="18"/>
                            <w:szCs w:val="18"/>
                          </w:rPr>
                          <w:t>And:</w:t>
                        </w:r>
                      </w:p>
                      <w:p w:rsidR="006D7B54" w:rsidRPr="00D047B5" w:rsidP="006D7B54" w14:paraId="24431305" w14:textId="77777777">
                        <w:pPr>
                          <w:spacing w:after="120"/>
                          <w:ind w:left="1170"/>
                          <w:rPr>
                            <w:i/>
                            <w:sz w:val="18"/>
                            <w:szCs w:val="18"/>
                          </w:rPr>
                        </w:pPr>
                        <w:r w:rsidRPr="00D047B5">
                          <w:rPr>
                            <w:i/>
                            <w:sz w:val="18"/>
                            <w:szCs w:val="18"/>
                          </w:rPr>
                          <w:t>WAWR, Weighted Average Wage Rate = $</w:t>
                        </w:r>
                        <w:r>
                          <w:rPr>
                            <w:i/>
                            <w:sz w:val="18"/>
                            <w:szCs w:val="18"/>
                          </w:rPr>
                          <w:t>7</w:t>
                        </w:r>
                        <w:r w:rsidR="0001365D">
                          <w:rPr>
                            <w:i/>
                            <w:sz w:val="18"/>
                            <w:szCs w:val="18"/>
                          </w:rPr>
                          <w:t>9.23</w:t>
                        </w:r>
                        <w:r w:rsidRPr="00D047B5">
                          <w:rPr>
                            <w:i/>
                            <w:sz w:val="18"/>
                            <w:szCs w:val="18"/>
                          </w:rPr>
                          <w:t>/hr</w:t>
                        </w:r>
                        <w:r w:rsidRPr="00D047B5">
                          <w:rPr>
                            <w:i/>
                            <w:sz w:val="18"/>
                            <w:szCs w:val="18"/>
                            <w:vertAlign w:val="superscript"/>
                          </w:rPr>
                          <w:t>b</w:t>
                        </w:r>
                      </w:p>
                      <w:p w:rsidR="006D7B54" w:rsidRPr="00D047B5" w:rsidP="006D7B54" w14:paraId="3C3D7BB6" w14:textId="77777777">
                        <w:pPr>
                          <w:spacing w:after="120"/>
                          <w:jc w:val="center"/>
                          <w:rPr>
                            <w:sz w:val="18"/>
                            <w:szCs w:val="18"/>
                          </w:rPr>
                        </w:pPr>
                      </w:p>
                      <w:p w:rsidR="006D7B54" w:rsidRPr="00D047B5" w:rsidP="006D7B54" w14:paraId="1DBFC73E" w14:textId="77777777">
                        <w:pPr>
                          <w:spacing w:after="120"/>
                          <w:rPr>
                            <w:sz w:val="18"/>
                            <w:szCs w:val="18"/>
                          </w:rPr>
                        </w:pPr>
                        <w:r w:rsidRPr="00D047B5">
                          <w:rPr>
                            <w:sz w:val="18"/>
                            <w:szCs w:val="18"/>
                            <w:vertAlign w:val="superscript"/>
                          </w:rPr>
                          <w:t xml:space="preserve">a </w:t>
                        </w:r>
                        <w:r w:rsidRPr="00D047B5">
                          <w:rPr>
                            <w:sz w:val="18"/>
                            <w:szCs w:val="18"/>
                          </w:rPr>
                          <w:t>For a complete description of the Ratio-Based Burden Methodology, see “Revising TRI Burden to Ratio-Based Methodology” (RBBM Reference Document -Docket #EPA-HQ-OEI-2010-0835, EPA, 2011).</w:t>
                        </w:r>
                      </w:p>
                      <w:p w:rsidR="006D7B54" w:rsidRPr="00D047B5" w:rsidP="006D7B54" w14:paraId="614B4BFF" w14:textId="77777777">
                        <w:pPr>
                          <w:spacing w:after="120"/>
                          <w:rPr>
                            <w:sz w:val="18"/>
                            <w:szCs w:val="18"/>
                            <w:vertAlign w:val="superscript"/>
                          </w:rPr>
                        </w:pPr>
                        <w:r w:rsidRPr="00D047B5">
                          <w:rPr>
                            <w:sz w:val="18"/>
                            <w:szCs w:val="18"/>
                            <w:vertAlign w:val="superscript"/>
                          </w:rPr>
                          <w:t xml:space="preserve">b </w:t>
                        </w:r>
                        <w:r w:rsidRPr="00D047B5">
                          <w:rPr>
                            <w:sz w:val="18"/>
                            <w:szCs w:val="18"/>
                          </w:rPr>
                          <w:t xml:space="preserve">Based on </w:t>
                        </w:r>
                        <w:r>
                          <w:rPr>
                            <w:sz w:val="18"/>
                            <w:szCs w:val="18"/>
                          </w:rPr>
                          <w:t>December 202</w:t>
                        </w:r>
                        <w:r w:rsidR="0001365D">
                          <w:rPr>
                            <w:sz w:val="18"/>
                            <w:szCs w:val="18"/>
                          </w:rPr>
                          <w:t>3</w:t>
                        </w:r>
                        <w:r w:rsidRPr="00D047B5">
                          <w:rPr>
                            <w:sz w:val="18"/>
                            <w:szCs w:val="18"/>
                          </w:rPr>
                          <w:t xml:space="preserve"> wage data (as of </w:t>
                        </w:r>
                        <w:r w:rsidR="0001365D">
                          <w:rPr>
                            <w:sz w:val="18"/>
                            <w:szCs w:val="18"/>
                          </w:rPr>
                          <w:t>June 18, 2024</w:t>
                        </w:r>
                        <w:r w:rsidRPr="00D047B5">
                          <w:rPr>
                            <w:sz w:val="18"/>
                            <w:szCs w:val="18"/>
                          </w:rPr>
                          <w:t xml:space="preserve">). Source: </w:t>
                        </w:r>
                        <w:hyperlink r:id="rId11" w:history="1">
                          <w:r w:rsidRPr="00165366">
                            <w:rPr>
                              <w:rStyle w:val="Hyperlink"/>
                              <w:sz w:val="18"/>
                              <w:szCs w:val="18"/>
                            </w:rPr>
                            <w:t>https://www.bls.gov/news.release/ecec.t04.htm</w:t>
                          </w:r>
                        </w:hyperlink>
                        <w:r w:rsidRPr="00D047B5">
                          <w:rPr>
                            <w:sz w:val="18"/>
                            <w:szCs w:val="18"/>
                          </w:rPr>
                          <w:t>.</w:t>
                        </w:r>
                      </w:p>
                    </w:txbxContent>
                  </v:textbox>
                </v:shape>
                <w10:wrap type="topAndBottom"/>
              </v:group>
            </w:pict>
          </mc:Fallback>
        </mc:AlternateContent>
      </w:r>
    </w:p>
    <w:p w:rsidR="006D7B54" w:rsidRPr="00D52ADD" w:rsidP="00C43A6E" w14:paraId="50F499F3" w14:textId="77777777">
      <w:pPr>
        <w:spacing w:after="200" w:line="276" w:lineRule="auto"/>
        <w:rPr>
          <w:rFonts w:asciiTheme="minorHAnsi" w:hAnsiTheme="minorHAnsi" w:cstheme="minorHAnsi"/>
        </w:rPr>
      </w:pPr>
    </w:p>
    <w:p w:rsidR="00C137DE" w:rsidRPr="00D52ADD" w:rsidP="00C43A6E" w14:paraId="06F36097" w14:textId="67523070">
      <w:pPr>
        <w:spacing w:after="200" w:line="276" w:lineRule="auto"/>
        <w:rPr>
          <w:rFonts w:asciiTheme="minorHAnsi" w:hAnsiTheme="minorHAnsi" w:cstheme="minorHAnsi"/>
        </w:rPr>
      </w:pPr>
      <w:r w:rsidRPr="00D52ADD">
        <w:rPr>
          <w:rFonts w:asciiTheme="minorHAnsi" w:hAnsiTheme="minorHAnsi" w:cstheme="minorHAnsi"/>
        </w:rPr>
        <w:t>EPA considers the burden estimates it uses to be average values for the reporting community overall. As with any average, some facilities will be above the average, and others</w:t>
      </w:r>
      <w:r w:rsidRPr="00D52ADD" w:rsidR="006D7B54">
        <w:rPr>
          <w:rFonts w:asciiTheme="minorHAnsi" w:hAnsiTheme="minorHAnsi" w:cstheme="minorHAnsi"/>
        </w:rPr>
        <w:t xml:space="preserve"> </w:t>
      </w:r>
      <w:r w:rsidRPr="00D52ADD">
        <w:rPr>
          <w:rFonts w:asciiTheme="minorHAnsi" w:hAnsiTheme="minorHAnsi" w:cstheme="minorHAnsi"/>
        </w:rPr>
        <w:t xml:space="preserve">will be below it. Large, complex facilities may require more than the average time to comply; however, many other facilities subject to the </w:t>
      </w:r>
      <w:r w:rsidRPr="00D52ADD">
        <w:rPr>
          <w:rFonts w:asciiTheme="minorHAnsi" w:hAnsiTheme="minorHAnsi" w:cstheme="minorHAnsi"/>
        </w:rPr>
        <w:t xml:space="preserve">rule are not large or complex. Overall, EPA </w:t>
      </w:r>
      <w:r w:rsidRPr="00D52ADD" w:rsidR="00115AD0">
        <w:rPr>
          <w:rFonts w:asciiTheme="minorHAnsi" w:hAnsiTheme="minorHAnsi" w:cstheme="minorHAnsi"/>
        </w:rPr>
        <w:t>considers the</w:t>
      </w:r>
      <w:r w:rsidRPr="00D52ADD">
        <w:rPr>
          <w:rFonts w:asciiTheme="minorHAnsi" w:hAnsiTheme="minorHAnsi" w:cstheme="minorHAnsi"/>
        </w:rPr>
        <w:t xml:space="preserve"> TRI Program burden estimates to be reasonably representative of the reporting community overall, on average.</w:t>
      </w:r>
    </w:p>
    <w:p w:rsidR="007E4460" w:rsidRPr="00D52ADD" w:rsidP="00C43A6E" w14:paraId="644884F7" w14:textId="697A484E">
      <w:pPr>
        <w:pStyle w:val="paragraph"/>
        <w:spacing w:after="200" w:line="276" w:lineRule="auto"/>
        <w:textAlignment w:val="baseline"/>
        <w:rPr>
          <w:rFonts w:asciiTheme="minorHAnsi" w:hAnsiTheme="minorHAnsi" w:cstheme="minorHAnsi"/>
        </w:rPr>
      </w:pPr>
      <w:r w:rsidRPr="00D52ADD">
        <w:rPr>
          <w:rFonts w:asciiTheme="minorHAnsi" w:hAnsiTheme="minorHAnsi" w:cstheme="minorHAnsi"/>
        </w:rPr>
        <w:t>Table 3 presents the average annual burden hour estimates by form type.</w:t>
      </w:r>
    </w:p>
    <w:p w:rsidR="007E4460" w:rsidRPr="004D3E9B" w:rsidP="004D3E9B" w14:paraId="4D21E5BA" w14:textId="38E46483">
      <w:pPr>
        <w:pStyle w:val="Heading4"/>
      </w:pPr>
      <w:r w:rsidRPr="004D3E9B">
        <w:t>Table 3 - Reporter Average Annual Burden Estimate by Form Typ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395"/>
        <w:gridCol w:w="4050"/>
      </w:tblGrid>
      <w:tr w14:paraId="32455EE0" w14:textId="77777777" w:rsidTr="3D938BA9">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249"/>
        </w:trPr>
        <w:tc>
          <w:tcPr>
            <w:tcW w:w="5395" w:type="dxa"/>
            <w:shd w:val="clear" w:color="auto" w:fill="DEEBF6" w:themeFill="accent1" w:themeFillTint="33"/>
            <w:vAlign w:val="center"/>
          </w:tcPr>
          <w:p w:rsidR="007E4460" w:rsidRPr="002868B5" w:rsidP="003B677E" w14:paraId="4E16A9FF" w14:textId="77777777">
            <w:pPr>
              <w:keepNext/>
              <w:keepLines/>
              <w:spacing w:before="40" w:after="40"/>
              <w:jc w:val="center"/>
              <w:rPr>
                <w:rFonts w:asciiTheme="minorHAnsi" w:hAnsiTheme="minorHAnsi" w:cstheme="minorHAnsi"/>
                <w:b/>
              </w:rPr>
            </w:pPr>
            <w:r w:rsidRPr="002868B5">
              <w:rPr>
                <w:rFonts w:asciiTheme="minorHAnsi" w:hAnsiTheme="minorHAnsi" w:cstheme="minorHAnsi"/>
                <w:b/>
              </w:rPr>
              <w:t>Form Type</w:t>
            </w:r>
          </w:p>
        </w:tc>
        <w:tc>
          <w:tcPr>
            <w:tcW w:w="4050" w:type="dxa"/>
            <w:shd w:val="clear" w:color="auto" w:fill="DEEBF6" w:themeFill="accent1" w:themeFillTint="33"/>
            <w:vAlign w:val="center"/>
          </w:tcPr>
          <w:p w:rsidR="007E4460" w:rsidRPr="002868B5" w:rsidP="003B677E" w14:paraId="5684733A" w14:textId="77777777">
            <w:pPr>
              <w:keepNext/>
              <w:keepLines/>
              <w:spacing w:before="40" w:after="40"/>
              <w:jc w:val="center"/>
              <w:rPr>
                <w:rFonts w:asciiTheme="minorHAnsi" w:hAnsiTheme="minorHAnsi" w:cstheme="minorHAnsi"/>
                <w:b/>
              </w:rPr>
            </w:pPr>
            <w:r w:rsidRPr="002868B5">
              <w:rPr>
                <w:rFonts w:asciiTheme="minorHAnsi" w:hAnsiTheme="minorHAnsi" w:cstheme="minorHAnsi"/>
                <w:b/>
              </w:rPr>
              <w:t>Unit Burden (Hours) per Form</w:t>
            </w:r>
          </w:p>
        </w:tc>
      </w:tr>
      <w:tr w14:paraId="2323103B" w14:textId="77777777" w:rsidTr="3D938BA9">
        <w:tblPrEx>
          <w:tblW w:w="0" w:type="auto"/>
          <w:tblLook w:val="00A0"/>
        </w:tblPrEx>
        <w:trPr>
          <w:trHeight w:val="255"/>
        </w:trPr>
        <w:tc>
          <w:tcPr>
            <w:tcW w:w="5395" w:type="dxa"/>
            <w:noWrap/>
          </w:tcPr>
          <w:p w:rsidR="007E4460" w:rsidRPr="002868B5" w:rsidP="00C03F19" w14:paraId="2A5572F2" w14:textId="77777777">
            <w:pPr>
              <w:keepNext/>
              <w:keepLines/>
              <w:spacing w:before="40" w:after="40"/>
              <w:rPr>
                <w:rFonts w:asciiTheme="minorHAnsi" w:hAnsiTheme="minorHAnsi" w:cstheme="minorHAnsi"/>
              </w:rPr>
            </w:pPr>
            <w:r w:rsidRPr="002868B5">
              <w:rPr>
                <w:rFonts w:asciiTheme="minorHAnsi" w:hAnsiTheme="minorHAnsi" w:cstheme="minorHAnsi"/>
              </w:rPr>
              <w:t>Form R</w:t>
            </w:r>
          </w:p>
        </w:tc>
        <w:tc>
          <w:tcPr>
            <w:tcW w:w="4050" w:type="dxa"/>
            <w:noWrap/>
          </w:tcPr>
          <w:p w:rsidR="3D938BA9" w:rsidRPr="0060649F" w:rsidP="0060649F" w14:paraId="28272BD6" w14:textId="39EEE280">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35.70516</w:t>
            </w:r>
          </w:p>
        </w:tc>
      </w:tr>
      <w:tr w14:paraId="4E3832B8" w14:textId="77777777" w:rsidTr="3D938BA9">
        <w:tblPrEx>
          <w:tblW w:w="0" w:type="auto"/>
          <w:tblLook w:val="00A0"/>
        </w:tblPrEx>
        <w:trPr>
          <w:trHeight w:val="255"/>
        </w:trPr>
        <w:tc>
          <w:tcPr>
            <w:tcW w:w="5395" w:type="dxa"/>
            <w:noWrap/>
          </w:tcPr>
          <w:p w:rsidR="007E4460" w:rsidRPr="002868B5" w:rsidP="00C03F19" w14:paraId="133277C3" w14:textId="77777777">
            <w:pPr>
              <w:keepNext/>
              <w:keepLines/>
              <w:spacing w:before="40" w:after="40"/>
              <w:rPr>
                <w:rFonts w:asciiTheme="minorHAnsi" w:hAnsiTheme="minorHAnsi" w:cstheme="minorHAnsi"/>
              </w:rPr>
            </w:pPr>
            <w:r w:rsidRPr="002868B5">
              <w:rPr>
                <w:rFonts w:asciiTheme="minorHAnsi" w:hAnsiTheme="minorHAnsi" w:cstheme="minorHAnsi"/>
              </w:rPr>
              <w:t>Form A</w:t>
            </w:r>
          </w:p>
        </w:tc>
        <w:tc>
          <w:tcPr>
            <w:tcW w:w="4050" w:type="dxa"/>
            <w:noWrap/>
          </w:tcPr>
          <w:p w:rsidR="3D938BA9" w:rsidRPr="0060649F" w:rsidP="0060649F" w14:paraId="5F492423" w14:textId="76675F92">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21.95867</w:t>
            </w:r>
          </w:p>
        </w:tc>
      </w:tr>
      <w:tr w14:paraId="30882AFC" w14:textId="77777777" w:rsidTr="3D938BA9">
        <w:tblPrEx>
          <w:tblW w:w="0" w:type="auto"/>
          <w:tblLook w:val="00A0"/>
        </w:tblPrEx>
        <w:trPr>
          <w:trHeight w:val="1590"/>
        </w:trPr>
        <w:tc>
          <w:tcPr>
            <w:tcW w:w="9445" w:type="dxa"/>
            <w:gridSpan w:val="2"/>
          </w:tcPr>
          <w:p w:rsidR="007E4460" w:rsidRPr="002868B5" w:rsidP="0068682B" w14:paraId="5CFEA837" w14:textId="6A257DF8">
            <w:pPr>
              <w:keepNext/>
              <w:keepLines/>
              <w:rPr>
                <w:rFonts w:asciiTheme="minorHAnsi" w:hAnsiTheme="minorHAnsi" w:cstheme="minorHAnsi"/>
                <w:sz w:val="22"/>
                <w:szCs w:val="22"/>
              </w:rPr>
            </w:pPr>
            <w:r w:rsidRPr="002868B5">
              <w:rPr>
                <w:rFonts w:asciiTheme="minorHAnsi" w:hAnsiTheme="minorHAnsi" w:cstheme="minorHAnsi"/>
                <w:sz w:val="22"/>
                <w:szCs w:val="22"/>
              </w:rPr>
              <w:t xml:space="preserve">Notes: </w:t>
            </w:r>
            <w:r w:rsidRPr="002868B5">
              <w:rPr>
                <w:rFonts w:asciiTheme="minorHAnsi" w:hAnsiTheme="minorHAnsi" w:cstheme="minorHAnsi"/>
                <w:sz w:val="22"/>
                <w:szCs w:val="22"/>
              </w:rPr>
              <w:br/>
              <w:t>1) Unit burdens include burden for all activities associated with filing a form, whether incurred at the facility level or the form level, including reporter compliance determination, rule familiarization, calculations and report completion, and recordkeeping and submission.</w:t>
            </w:r>
            <w:r w:rsidRPr="002868B5">
              <w:rPr>
                <w:rFonts w:asciiTheme="minorHAnsi" w:hAnsiTheme="minorHAnsi" w:cstheme="minorHAnsi"/>
                <w:sz w:val="22"/>
                <w:szCs w:val="22"/>
              </w:rPr>
              <w:br/>
              <w:t>2) Form A unit burden is set at 61.5% of nominal Form R unit burden.</w:t>
            </w:r>
            <w:r w:rsidRPr="002868B5">
              <w:rPr>
                <w:rFonts w:asciiTheme="minorHAnsi" w:hAnsiTheme="minorHAnsi" w:cstheme="minorHAnsi"/>
                <w:sz w:val="22"/>
                <w:szCs w:val="22"/>
              </w:rPr>
              <w:br/>
              <w:t xml:space="preserve">3) Burden per form does not include non-form burden (supplier notification, petitions, </w:t>
            </w:r>
            <w:r w:rsidRPr="002868B5" w:rsidR="005D5A9D">
              <w:rPr>
                <w:rFonts w:asciiTheme="minorHAnsi" w:hAnsiTheme="minorHAnsi" w:cstheme="minorHAnsi"/>
                <w:sz w:val="22"/>
                <w:szCs w:val="22"/>
              </w:rPr>
              <w:t>review of and response to notice of potential reporting under discretionary authorit</w:t>
            </w:r>
            <w:r w:rsidRPr="002868B5" w:rsidR="006C2144">
              <w:rPr>
                <w:rFonts w:asciiTheme="minorHAnsi" w:hAnsiTheme="minorHAnsi" w:cstheme="minorHAnsi"/>
                <w:sz w:val="22"/>
                <w:szCs w:val="22"/>
              </w:rPr>
              <w:t xml:space="preserve">y, </w:t>
            </w:r>
            <w:r w:rsidRPr="002868B5">
              <w:rPr>
                <w:rFonts w:asciiTheme="minorHAnsi" w:hAnsiTheme="minorHAnsi" w:cstheme="minorHAnsi"/>
                <w:sz w:val="22"/>
                <w:szCs w:val="22"/>
              </w:rPr>
              <w:t>and non-reporter compliance determination).</w:t>
            </w:r>
          </w:p>
        </w:tc>
      </w:tr>
    </w:tbl>
    <w:p w:rsidR="00C03F19" w:rsidRPr="00D52ADD" w:rsidP="00C43A6E" w14:paraId="4227CC7D" w14:textId="77777777">
      <w:pPr>
        <w:spacing w:after="200" w:line="276" w:lineRule="auto"/>
        <w:ind w:right="216"/>
        <w:rPr>
          <w:rFonts w:asciiTheme="minorHAnsi" w:hAnsiTheme="minorHAnsi" w:cstheme="minorHAnsi"/>
        </w:rPr>
      </w:pPr>
    </w:p>
    <w:p w:rsidR="007E4460" w:rsidRPr="00D52ADD" w:rsidP="3D938BA9" w14:paraId="76DD3476" w14:textId="6C1EFE45">
      <w:pPr>
        <w:spacing w:after="200" w:line="276" w:lineRule="auto"/>
        <w:ind w:right="216"/>
        <w:rPr>
          <w:rFonts w:asciiTheme="minorHAnsi" w:hAnsiTheme="minorHAnsi" w:cstheme="minorBidi"/>
        </w:rPr>
      </w:pPr>
      <w:r w:rsidRPr="3D938BA9">
        <w:rPr>
          <w:rFonts w:asciiTheme="minorHAnsi" w:hAnsiTheme="minorHAnsi" w:cstheme="minorBidi"/>
        </w:rPr>
        <w:t xml:space="preserve">Any given facility may file only Form Rs, only Form As, or a combination of Form Rs and Form As. Table 4 provides more details on the distribution of reporting by form type among facilities. </w:t>
      </w:r>
      <w:r w:rsidRPr="3D938BA9">
        <w:rPr>
          <w:rFonts w:asciiTheme="minorHAnsi" w:hAnsiTheme="minorHAnsi" w:cstheme="minorBidi"/>
        </w:rPr>
        <w:t>Note also</w:t>
      </w:r>
      <w:r w:rsidRPr="3D938BA9">
        <w:rPr>
          <w:rFonts w:asciiTheme="minorHAnsi" w:hAnsiTheme="minorHAnsi" w:cstheme="minorBidi"/>
        </w:rPr>
        <w:t xml:space="preserve"> that for a given Form A filing (where multiple chemicals can be reported on a single form), the average number of chemicals reported is </w:t>
      </w:r>
      <w:r w:rsidRPr="3D938BA9" w:rsidR="1D8C1B82">
        <w:rPr>
          <w:rFonts w:asciiTheme="minorHAnsi" w:hAnsiTheme="minorHAnsi" w:cstheme="minorBidi"/>
        </w:rPr>
        <w:t>1.5</w:t>
      </w:r>
      <w:r w:rsidRPr="3D938BA9" w:rsidR="4EC6C03B">
        <w:rPr>
          <w:rFonts w:asciiTheme="minorHAnsi" w:hAnsiTheme="minorHAnsi" w:cstheme="minorBidi"/>
        </w:rPr>
        <w:t>8</w:t>
      </w:r>
      <w:r w:rsidRPr="3D938BA9">
        <w:rPr>
          <w:rFonts w:asciiTheme="minorHAnsi" w:hAnsiTheme="minorHAnsi" w:cstheme="minorBidi"/>
        </w:rPr>
        <w:t>. Overall, each facility reports an average of 3.</w:t>
      </w:r>
      <w:r w:rsidRPr="3D938BA9" w:rsidR="00FFB927">
        <w:rPr>
          <w:rFonts w:asciiTheme="minorHAnsi" w:hAnsiTheme="minorHAnsi" w:cstheme="minorBidi"/>
        </w:rPr>
        <w:t>48</w:t>
      </w:r>
      <w:r w:rsidRPr="3D938BA9" w:rsidR="1D8C1B82">
        <w:rPr>
          <w:rFonts w:asciiTheme="minorHAnsi" w:hAnsiTheme="minorHAnsi" w:cstheme="minorBidi"/>
        </w:rPr>
        <w:t xml:space="preserve"> </w:t>
      </w:r>
      <w:r w:rsidRPr="3D938BA9">
        <w:rPr>
          <w:rFonts w:asciiTheme="minorHAnsi" w:hAnsiTheme="minorHAnsi" w:cstheme="minorBidi"/>
        </w:rPr>
        <w:t>chemicals (Rs and A’s), with 11.</w:t>
      </w:r>
      <w:r w:rsidRPr="3D938BA9" w:rsidR="2700791C">
        <w:rPr>
          <w:rFonts w:asciiTheme="minorHAnsi" w:hAnsiTheme="minorHAnsi" w:cstheme="minorBidi"/>
        </w:rPr>
        <w:t>03</w:t>
      </w:r>
      <w:r w:rsidRPr="3D938BA9">
        <w:rPr>
          <w:rFonts w:asciiTheme="minorHAnsi" w:hAnsiTheme="minorHAnsi" w:cstheme="minorBidi"/>
        </w:rPr>
        <w:t>% of all chemicals filed via Form As.</w:t>
      </w:r>
    </w:p>
    <w:p w:rsidR="007E4460" w:rsidRPr="004D3E9B" w:rsidP="004D3E9B" w14:paraId="1F329911" w14:textId="7C0D988B">
      <w:pPr>
        <w:pStyle w:val="Heading4"/>
      </w:pPr>
      <w:r>
        <w:t>Table 4 - Form per Facility Distribution</w:t>
      </w:r>
      <w:r w:rsidR="009A0A09">
        <w:br/>
      </w:r>
      <w:r>
        <w:t>(</w:t>
      </w:r>
      <w:r w:rsidR="7ED579D3">
        <w:t>Based on</w:t>
      </w:r>
      <w:r w:rsidR="45E14743">
        <w:t xml:space="preserve"> the</w:t>
      </w:r>
      <w:r w:rsidR="7ED579D3">
        <w:t xml:space="preserve"> 2022 ICR with </w:t>
      </w:r>
      <w:r w:rsidR="1D8C1B82">
        <w:t>Updates for Recent Rulemakings</w:t>
      </w:r>
      <w:r>
        <w:t>)</w:t>
      </w:r>
    </w:p>
    <w:tbl>
      <w:tblPr>
        <w:tblW w:w="9846"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92"/>
        <w:gridCol w:w="1456"/>
        <w:gridCol w:w="1080"/>
        <w:gridCol w:w="1170"/>
        <w:gridCol w:w="1080"/>
        <w:gridCol w:w="1260"/>
        <w:gridCol w:w="1110"/>
        <w:gridCol w:w="798"/>
      </w:tblGrid>
      <w:tr w14:paraId="07B4D575" w14:textId="77777777" w:rsidTr="198C702D">
        <w:tblPrEx>
          <w:tblW w:w="9846"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255"/>
        </w:trPr>
        <w:tc>
          <w:tcPr>
            <w:tcW w:w="1892" w:type="dxa"/>
            <w:vMerge w:val="restart"/>
            <w:shd w:val="clear" w:color="auto" w:fill="DEEBF6" w:themeFill="accent1" w:themeFillTint="33"/>
            <w:vAlign w:val="center"/>
          </w:tcPr>
          <w:p w:rsidR="007E4460" w:rsidRPr="00D52ADD" w:rsidP="003B677E" w14:paraId="229FFBDC"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per Facility Distribution</w:t>
            </w:r>
          </w:p>
        </w:tc>
        <w:tc>
          <w:tcPr>
            <w:tcW w:w="1456" w:type="dxa"/>
            <w:vMerge w:val="restart"/>
            <w:shd w:val="clear" w:color="auto" w:fill="DEEBF6" w:themeFill="accent1" w:themeFillTint="33"/>
            <w:vAlign w:val="center"/>
          </w:tcPr>
          <w:p w:rsidR="007E4460" w:rsidRPr="00D52ADD" w:rsidP="003B677E" w14:paraId="6E8DE87B"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Unique Facilities</w:t>
            </w:r>
          </w:p>
        </w:tc>
        <w:tc>
          <w:tcPr>
            <w:tcW w:w="3330" w:type="dxa"/>
            <w:gridSpan w:val="3"/>
            <w:shd w:val="clear" w:color="auto" w:fill="DEEBF6" w:themeFill="accent1" w:themeFillTint="33"/>
            <w:vAlign w:val="center"/>
          </w:tcPr>
          <w:p w:rsidR="007E4460" w:rsidRPr="00D52ADD" w:rsidP="003B677E" w14:paraId="551CB46A"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Chemicals</w:t>
            </w:r>
          </w:p>
        </w:tc>
        <w:tc>
          <w:tcPr>
            <w:tcW w:w="3168" w:type="dxa"/>
            <w:gridSpan w:val="3"/>
            <w:shd w:val="clear" w:color="auto" w:fill="DEEBF6" w:themeFill="accent1" w:themeFillTint="33"/>
            <w:vAlign w:val="center"/>
          </w:tcPr>
          <w:p w:rsidR="007E4460" w:rsidRPr="00D52ADD" w:rsidP="003B677E" w14:paraId="4942188E"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Average Chemicals per Facility</w:t>
            </w:r>
          </w:p>
        </w:tc>
      </w:tr>
      <w:tr w14:paraId="6371C516" w14:textId="77777777" w:rsidTr="198C702D">
        <w:tblPrEx>
          <w:tblW w:w="9846" w:type="dxa"/>
          <w:tblInd w:w="-15" w:type="dxa"/>
          <w:tblLook w:val="00A0"/>
        </w:tblPrEx>
        <w:trPr>
          <w:trHeight w:val="255"/>
        </w:trPr>
        <w:tc>
          <w:tcPr>
            <w:tcW w:w="1892" w:type="dxa"/>
            <w:vMerge/>
            <w:vAlign w:val="center"/>
          </w:tcPr>
          <w:p w:rsidR="007E4460" w:rsidRPr="00D52ADD" w:rsidP="003B677E" w14:paraId="3F6DA320" w14:textId="77777777">
            <w:pPr>
              <w:keepNext/>
              <w:keepLines/>
              <w:spacing w:before="40" w:after="40"/>
              <w:jc w:val="center"/>
              <w:rPr>
                <w:rFonts w:asciiTheme="minorHAnsi" w:hAnsiTheme="minorHAnsi" w:cstheme="minorHAnsi"/>
                <w:b/>
              </w:rPr>
            </w:pPr>
          </w:p>
        </w:tc>
        <w:tc>
          <w:tcPr>
            <w:tcW w:w="1456" w:type="dxa"/>
            <w:vMerge/>
            <w:vAlign w:val="center"/>
          </w:tcPr>
          <w:p w:rsidR="007E4460" w:rsidRPr="00D52ADD" w:rsidP="003B677E" w14:paraId="6C17D040" w14:textId="77777777">
            <w:pPr>
              <w:keepNext/>
              <w:keepLines/>
              <w:spacing w:before="40" w:after="40"/>
              <w:jc w:val="center"/>
              <w:rPr>
                <w:rFonts w:asciiTheme="minorHAnsi" w:hAnsiTheme="minorHAnsi" w:cstheme="minorHAnsi"/>
                <w:b/>
              </w:rPr>
            </w:pPr>
          </w:p>
        </w:tc>
        <w:tc>
          <w:tcPr>
            <w:tcW w:w="1080" w:type="dxa"/>
            <w:shd w:val="clear" w:color="auto" w:fill="DEEBF6" w:themeFill="accent1" w:themeFillTint="33"/>
            <w:vAlign w:val="center"/>
          </w:tcPr>
          <w:p w:rsidR="007E4460" w:rsidRPr="00D52ADD" w:rsidP="003B677E" w14:paraId="689D07FB"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R</w:t>
            </w:r>
          </w:p>
        </w:tc>
        <w:tc>
          <w:tcPr>
            <w:tcW w:w="1170" w:type="dxa"/>
            <w:shd w:val="clear" w:color="auto" w:fill="DEEBF6" w:themeFill="accent1" w:themeFillTint="33"/>
            <w:vAlign w:val="center"/>
          </w:tcPr>
          <w:p w:rsidR="007E4460" w:rsidRPr="00D52ADD" w:rsidP="003B677E" w14:paraId="6B481534"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A</w:t>
            </w:r>
          </w:p>
        </w:tc>
        <w:tc>
          <w:tcPr>
            <w:tcW w:w="1080" w:type="dxa"/>
            <w:shd w:val="clear" w:color="auto" w:fill="DEEBF6" w:themeFill="accent1" w:themeFillTint="33"/>
            <w:vAlign w:val="center"/>
          </w:tcPr>
          <w:p w:rsidR="007E4460" w:rsidRPr="00D52ADD" w:rsidP="003B677E" w14:paraId="476250BE"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Total</w:t>
            </w:r>
          </w:p>
        </w:tc>
        <w:tc>
          <w:tcPr>
            <w:tcW w:w="1260" w:type="dxa"/>
            <w:shd w:val="clear" w:color="auto" w:fill="DEEBF6" w:themeFill="accent1" w:themeFillTint="33"/>
            <w:vAlign w:val="center"/>
          </w:tcPr>
          <w:p w:rsidR="007E4460" w:rsidRPr="00D52ADD" w:rsidP="003B677E" w14:paraId="21C075BF"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R</w:t>
            </w:r>
          </w:p>
        </w:tc>
        <w:tc>
          <w:tcPr>
            <w:tcW w:w="1110" w:type="dxa"/>
            <w:shd w:val="clear" w:color="auto" w:fill="DEEBF6" w:themeFill="accent1" w:themeFillTint="33"/>
            <w:vAlign w:val="center"/>
          </w:tcPr>
          <w:p w:rsidR="007E4460" w:rsidRPr="00D52ADD" w:rsidP="003B677E" w14:paraId="6F71E95D"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A</w:t>
            </w:r>
          </w:p>
        </w:tc>
        <w:tc>
          <w:tcPr>
            <w:tcW w:w="798" w:type="dxa"/>
            <w:shd w:val="clear" w:color="auto" w:fill="DEEBF6" w:themeFill="accent1" w:themeFillTint="33"/>
            <w:vAlign w:val="center"/>
          </w:tcPr>
          <w:p w:rsidR="007E4460" w:rsidRPr="00D52ADD" w:rsidP="003B677E" w14:paraId="001291D8"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Total</w:t>
            </w:r>
          </w:p>
        </w:tc>
      </w:tr>
      <w:tr w14:paraId="721E6711" w14:textId="77777777" w:rsidTr="198C702D">
        <w:tblPrEx>
          <w:tblW w:w="9846" w:type="dxa"/>
          <w:tblInd w:w="-15" w:type="dxa"/>
          <w:tblLook w:val="00A0"/>
        </w:tblPrEx>
        <w:trPr>
          <w:trHeight w:val="255"/>
        </w:trPr>
        <w:tc>
          <w:tcPr>
            <w:tcW w:w="1892" w:type="dxa"/>
            <w:noWrap/>
          </w:tcPr>
          <w:p w:rsidR="00042315" w:rsidRPr="00D52ADD" w:rsidP="00042315" w14:paraId="1EA2D0FC" w14:textId="77777777">
            <w:pPr>
              <w:keepNext/>
              <w:keepLines/>
              <w:spacing w:before="40" w:after="40"/>
              <w:rPr>
                <w:rFonts w:asciiTheme="minorHAnsi" w:hAnsiTheme="minorHAnsi" w:cstheme="minorHAnsi"/>
              </w:rPr>
            </w:pPr>
            <w:r w:rsidRPr="00D52ADD">
              <w:rPr>
                <w:rFonts w:asciiTheme="minorHAnsi" w:hAnsiTheme="minorHAnsi" w:cstheme="minorHAnsi"/>
              </w:rPr>
              <w:t xml:space="preserve">Form </w:t>
            </w:r>
            <w:r w:rsidRPr="00D52ADD">
              <w:rPr>
                <w:rFonts w:asciiTheme="minorHAnsi" w:hAnsiTheme="minorHAnsi" w:cstheme="minorHAnsi"/>
              </w:rPr>
              <w:t>A</w:t>
            </w:r>
            <w:r w:rsidRPr="00D52ADD">
              <w:rPr>
                <w:rFonts w:asciiTheme="minorHAnsi" w:hAnsiTheme="minorHAnsi" w:cstheme="minorHAnsi"/>
              </w:rPr>
              <w:t xml:space="preserve"> Only</w:t>
            </w:r>
          </w:p>
        </w:tc>
        <w:tc>
          <w:tcPr>
            <w:tcW w:w="1456" w:type="dxa"/>
            <w:shd w:val="clear" w:color="auto" w:fill="auto"/>
            <w:noWrap/>
            <w:vAlign w:val="center"/>
          </w:tcPr>
          <w:p w:rsidR="3D938BA9" w:rsidP="0060649F" w14:paraId="2F0A5E9D" w14:textId="238B34C2">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 xml:space="preserve"> 1,919</w:t>
            </w:r>
          </w:p>
        </w:tc>
        <w:tc>
          <w:tcPr>
            <w:tcW w:w="1080" w:type="dxa"/>
            <w:shd w:val="clear" w:color="auto" w:fill="auto"/>
            <w:noWrap/>
            <w:vAlign w:val="center"/>
          </w:tcPr>
          <w:p w:rsidR="3D938BA9" w:rsidP="0060649F" w14:paraId="69C73124" w14:textId="243C1421">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0</w:t>
            </w:r>
          </w:p>
        </w:tc>
        <w:tc>
          <w:tcPr>
            <w:tcW w:w="1170" w:type="dxa"/>
            <w:shd w:val="clear" w:color="auto" w:fill="auto"/>
            <w:noWrap/>
            <w:vAlign w:val="center"/>
          </w:tcPr>
          <w:p w:rsidR="3D938BA9" w:rsidP="0060649F" w14:paraId="2F39EBAF" w14:textId="7B90EDD4">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3,931</w:t>
            </w:r>
          </w:p>
        </w:tc>
        <w:tc>
          <w:tcPr>
            <w:tcW w:w="1080" w:type="dxa"/>
            <w:shd w:val="clear" w:color="auto" w:fill="auto"/>
            <w:noWrap/>
            <w:vAlign w:val="center"/>
          </w:tcPr>
          <w:p w:rsidR="3D938BA9" w:rsidP="0060649F" w14:paraId="77025377" w14:textId="2FF43648">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3,931</w:t>
            </w:r>
          </w:p>
        </w:tc>
        <w:tc>
          <w:tcPr>
            <w:tcW w:w="1260" w:type="dxa"/>
            <w:shd w:val="clear" w:color="auto" w:fill="auto"/>
            <w:noWrap/>
            <w:vAlign w:val="center"/>
          </w:tcPr>
          <w:p w:rsidR="3D938BA9" w:rsidP="0060649F" w14:paraId="0DDE1584" w14:textId="5A4E5B24">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0.00</w:t>
            </w:r>
          </w:p>
        </w:tc>
        <w:tc>
          <w:tcPr>
            <w:tcW w:w="1110" w:type="dxa"/>
            <w:shd w:val="clear" w:color="auto" w:fill="auto"/>
            <w:noWrap/>
            <w:vAlign w:val="center"/>
          </w:tcPr>
          <w:p w:rsidR="3D938BA9" w:rsidP="0060649F" w14:paraId="53EDA77A" w14:textId="7FB95576">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2.05</w:t>
            </w:r>
          </w:p>
        </w:tc>
        <w:tc>
          <w:tcPr>
            <w:tcW w:w="798" w:type="dxa"/>
            <w:shd w:val="clear" w:color="auto" w:fill="auto"/>
            <w:noWrap/>
            <w:vAlign w:val="center"/>
          </w:tcPr>
          <w:p w:rsidR="3D938BA9" w:rsidP="0060649F" w14:paraId="0AA92E49" w14:textId="49543417">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2.05</w:t>
            </w:r>
          </w:p>
        </w:tc>
      </w:tr>
      <w:tr w14:paraId="5C0264B3" w14:textId="77777777" w:rsidTr="198C702D">
        <w:tblPrEx>
          <w:tblW w:w="9846" w:type="dxa"/>
          <w:tblInd w:w="-15" w:type="dxa"/>
          <w:tblLook w:val="00A0"/>
        </w:tblPrEx>
        <w:trPr>
          <w:trHeight w:val="255"/>
        </w:trPr>
        <w:tc>
          <w:tcPr>
            <w:tcW w:w="1892" w:type="dxa"/>
            <w:noWrap/>
          </w:tcPr>
          <w:p w:rsidR="00042315" w:rsidRPr="00D52ADD" w:rsidP="00042315" w14:paraId="1364E09A" w14:textId="77777777">
            <w:pPr>
              <w:keepNext/>
              <w:keepLines/>
              <w:spacing w:before="40" w:after="40"/>
              <w:rPr>
                <w:rFonts w:asciiTheme="minorHAnsi" w:hAnsiTheme="minorHAnsi" w:cstheme="minorHAnsi"/>
              </w:rPr>
            </w:pPr>
            <w:r w:rsidRPr="00D52ADD">
              <w:rPr>
                <w:rFonts w:asciiTheme="minorHAnsi" w:hAnsiTheme="minorHAnsi" w:cstheme="minorHAnsi"/>
              </w:rPr>
              <w:t>Form R Only</w:t>
            </w:r>
          </w:p>
        </w:tc>
        <w:tc>
          <w:tcPr>
            <w:tcW w:w="1456" w:type="dxa"/>
            <w:shd w:val="clear" w:color="auto" w:fill="auto"/>
            <w:noWrap/>
            <w:vAlign w:val="center"/>
          </w:tcPr>
          <w:p w:rsidR="3D938BA9" w:rsidP="0060649F" w14:paraId="260A1E9D" w14:textId="168B6DFF">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19,137</w:t>
            </w:r>
          </w:p>
        </w:tc>
        <w:tc>
          <w:tcPr>
            <w:tcW w:w="1080" w:type="dxa"/>
            <w:shd w:val="clear" w:color="auto" w:fill="auto"/>
            <w:noWrap/>
            <w:vAlign w:val="center"/>
          </w:tcPr>
          <w:p w:rsidR="3D938BA9" w:rsidP="0060649F" w14:paraId="6313AEBF" w14:textId="1583847E">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65,247</w:t>
            </w:r>
          </w:p>
        </w:tc>
        <w:tc>
          <w:tcPr>
            <w:tcW w:w="1170" w:type="dxa"/>
            <w:shd w:val="clear" w:color="auto" w:fill="auto"/>
            <w:noWrap/>
            <w:vAlign w:val="center"/>
          </w:tcPr>
          <w:p w:rsidR="3D938BA9" w:rsidP="0060649F" w14:paraId="5C557B66" w14:textId="5F2FB9E3">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0</w:t>
            </w:r>
          </w:p>
        </w:tc>
        <w:tc>
          <w:tcPr>
            <w:tcW w:w="1080" w:type="dxa"/>
            <w:shd w:val="clear" w:color="auto" w:fill="auto"/>
            <w:noWrap/>
            <w:vAlign w:val="center"/>
          </w:tcPr>
          <w:p w:rsidR="3D938BA9" w:rsidP="0060649F" w14:paraId="5FF19E87" w14:textId="0FC13732">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65,247</w:t>
            </w:r>
          </w:p>
        </w:tc>
        <w:tc>
          <w:tcPr>
            <w:tcW w:w="1260" w:type="dxa"/>
            <w:shd w:val="clear" w:color="auto" w:fill="auto"/>
            <w:noWrap/>
            <w:vAlign w:val="center"/>
          </w:tcPr>
          <w:p w:rsidR="3D938BA9" w:rsidP="0060649F" w14:paraId="6D8335BB" w14:textId="14A83F50">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3.41</w:t>
            </w:r>
          </w:p>
        </w:tc>
        <w:tc>
          <w:tcPr>
            <w:tcW w:w="1110" w:type="dxa"/>
            <w:shd w:val="clear" w:color="auto" w:fill="auto"/>
            <w:noWrap/>
            <w:vAlign w:val="center"/>
          </w:tcPr>
          <w:p w:rsidR="3D938BA9" w:rsidP="0060649F" w14:paraId="4F98404B" w14:textId="76EB9FDF">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0.00</w:t>
            </w:r>
          </w:p>
        </w:tc>
        <w:tc>
          <w:tcPr>
            <w:tcW w:w="798" w:type="dxa"/>
            <w:shd w:val="clear" w:color="auto" w:fill="auto"/>
            <w:noWrap/>
            <w:vAlign w:val="center"/>
          </w:tcPr>
          <w:p w:rsidR="3D938BA9" w:rsidP="0060649F" w14:paraId="4011350B" w14:textId="78A5AB45">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3.41</w:t>
            </w:r>
          </w:p>
        </w:tc>
      </w:tr>
      <w:tr w14:paraId="4A466154" w14:textId="77777777" w:rsidTr="198C702D">
        <w:tblPrEx>
          <w:tblW w:w="9846" w:type="dxa"/>
          <w:tblInd w:w="-15" w:type="dxa"/>
          <w:tblLook w:val="00A0"/>
        </w:tblPrEx>
        <w:trPr>
          <w:trHeight w:val="255"/>
        </w:trPr>
        <w:tc>
          <w:tcPr>
            <w:tcW w:w="1892" w:type="dxa"/>
            <w:noWrap/>
          </w:tcPr>
          <w:p w:rsidR="00042315" w:rsidRPr="00D52ADD" w:rsidP="00042315" w14:paraId="62DE1C83" w14:textId="77777777">
            <w:pPr>
              <w:keepNext/>
              <w:keepLines/>
              <w:spacing w:before="40" w:after="40"/>
              <w:rPr>
                <w:rFonts w:asciiTheme="minorHAnsi" w:hAnsiTheme="minorHAnsi" w:cstheme="minorHAnsi"/>
              </w:rPr>
            </w:pPr>
            <w:r w:rsidRPr="00D52ADD">
              <w:rPr>
                <w:rFonts w:asciiTheme="minorHAnsi" w:hAnsiTheme="minorHAnsi" w:cstheme="minorHAnsi"/>
              </w:rPr>
              <w:t>Both Form R &amp; Form A</w:t>
            </w:r>
          </w:p>
        </w:tc>
        <w:tc>
          <w:tcPr>
            <w:tcW w:w="1456" w:type="dxa"/>
            <w:shd w:val="clear" w:color="auto" w:fill="auto"/>
            <w:noWrap/>
            <w:vAlign w:val="center"/>
          </w:tcPr>
          <w:p w:rsidR="3D938BA9" w:rsidP="0060649F" w14:paraId="1303AFC6" w14:textId="37B267DF">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4,215</w:t>
            </w:r>
          </w:p>
        </w:tc>
        <w:tc>
          <w:tcPr>
            <w:tcW w:w="1080" w:type="dxa"/>
            <w:shd w:val="clear" w:color="auto" w:fill="auto"/>
            <w:noWrap/>
            <w:vAlign w:val="center"/>
          </w:tcPr>
          <w:p w:rsidR="3D938BA9" w:rsidP="0060649F" w14:paraId="72566F74" w14:textId="2A0E4C94">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12,909</w:t>
            </w:r>
          </w:p>
        </w:tc>
        <w:tc>
          <w:tcPr>
            <w:tcW w:w="1170" w:type="dxa"/>
            <w:shd w:val="clear" w:color="auto" w:fill="auto"/>
            <w:noWrap/>
            <w:vAlign w:val="center"/>
          </w:tcPr>
          <w:p w:rsidR="3D938BA9" w:rsidP="0060649F" w14:paraId="5E1517A3" w14:textId="14D621F4">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5,755</w:t>
            </w:r>
          </w:p>
        </w:tc>
        <w:tc>
          <w:tcPr>
            <w:tcW w:w="1080" w:type="dxa"/>
            <w:shd w:val="clear" w:color="auto" w:fill="auto"/>
            <w:noWrap/>
            <w:vAlign w:val="center"/>
          </w:tcPr>
          <w:p w:rsidR="3D938BA9" w:rsidP="0060649F" w14:paraId="02C0F9E8" w14:textId="5E68EBCF">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18,663</w:t>
            </w:r>
          </w:p>
        </w:tc>
        <w:tc>
          <w:tcPr>
            <w:tcW w:w="1260" w:type="dxa"/>
            <w:shd w:val="clear" w:color="auto" w:fill="auto"/>
            <w:noWrap/>
            <w:vAlign w:val="center"/>
          </w:tcPr>
          <w:p w:rsidR="3D938BA9" w:rsidP="0060649F" w14:paraId="4B0BF8DC" w14:textId="406FF268">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3.06</w:t>
            </w:r>
          </w:p>
        </w:tc>
        <w:tc>
          <w:tcPr>
            <w:tcW w:w="1110" w:type="dxa"/>
            <w:shd w:val="clear" w:color="auto" w:fill="auto"/>
            <w:noWrap/>
            <w:vAlign w:val="center"/>
          </w:tcPr>
          <w:p w:rsidR="3D938BA9" w:rsidP="0060649F" w14:paraId="3966D807" w14:textId="390B42EA">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1.37</w:t>
            </w:r>
          </w:p>
        </w:tc>
        <w:tc>
          <w:tcPr>
            <w:tcW w:w="798" w:type="dxa"/>
            <w:shd w:val="clear" w:color="auto" w:fill="auto"/>
            <w:noWrap/>
            <w:vAlign w:val="center"/>
          </w:tcPr>
          <w:p w:rsidR="3D938BA9" w:rsidP="0060649F" w14:paraId="327BBD97" w14:textId="37AA4F23">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4.43</w:t>
            </w:r>
          </w:p>
        </w:tc>
      </w:tr>
      <w:tr w14:paraId="1390CA8C" w14:textId="77777777" w:rsidTr="198C702D">
        <w:tblPrEx>
          <w:tblW w:w="9846" w:type="dxa"/>
          <w:tblInd w:w="-15" w:type="dxa"/>
          <w:tblLook w:val="00A0"/>
        </w:tblPrEx>
        <w:trPr>
          <w:trHeight w:val="255"/>
        </w:trPr>
        <w:tc>
          <w:tcPr>
            <w:tcW w:w="1892" w:type="dxa"/>
            <w:noWrap/>
          </w:tcPr>
          <w:p w:rsidR="00042315" w:rsidRPr="00D52ADD" w:rsidP="00042315" w14:paraId="0910ACAF" w14:textId="77777777">
            <w:pPr>
              <w:keepNext/>
              <w:keepLines/>
              <w:spacing w:before="40" w:after="40"/>
              <w:rPr>
                <w:rFonts w:asciiTheme="minorHAnsi" w:hAnsiTheme="minorHAnsi" w:cstheme="minorHAnsi"/>
                <w:b/>
              </w:rPr>
            </w:pPr>
            <w:r w:rsidRPr="00D52ADD">
              <w:rPr>
                <w:rFonts w:asciiTheme="minorHAnsi" w:hAnsiTheme="minorHAnsi" w:cstheme="minorHAnsi"/>
                <w:b/>
              </w:rPr>
              <w:t>Total</w:t>
            </w:r>
          </w:p>
        </w:tc>
        <w:tc>
          <w:tcPr>
            <w:tcW w:w="1456" w:type="dxa"/>
            <w:shd w:val="clear" w:color="auto" w:fill="auto"/>
            <w:noWrap/>
            <w:vAlign w:val="center"/>
          </w:tcPr>
          <w:p w:rsidR="3D938BA9" w:rsidP="0060649F" w14:paraId="4E793230" w14:textId="26EC409F">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25,271</w:t>
            </w:r>
          </w:p>
        </w:tc>
        <w:tc>
          <w:tcPr>
            <w:tcW w:w="1080" w:type="dxa"/>
            <w:shd w:val="clear" w:color="auto" w:fill="auto"/>
            <w:noWrap/>
            <w:vAlign w:val="center"/>
          </w:tcPr>
          <w:p w:rsidR="3D938BA9" w:rsidP="0060649F" w14:paraId="439B81A0" w14:textId="705128C9">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78,156</w:t>
            </w:r>
          </w:p>
        </w:tc>
        <w:tc>
          <w:tcPr>
            <w:tcW w:w="1170" w:type="dxa"/>
            <w:shd w:val="clear" w:color="auto" w:fill="auto"/>
            <w:noWrap/>
            <w:vAlign w:val="center"/>
          </w:tcPr>
          <w:p w:rsidR="3D938BA9" w:rsidP="0060649F" w14:paraId="30AFE26F" w14:textId="75D0E27B">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9,686</w:t>
            </w:r>
          </w:p>
        </w:tc>
        <w:tc>
          <w:tcPr>
            <w:tcW w:w="1080" w:type="dxa"/>
            <w:shd w:val="clear" w:color="auto" w:fill="auto"/>
            <w:noWrap/>
            <w:vAlign w:val="center"/>
          </w:tcPr>
          <w:p w:rsidR="3D938BA9" w:rsidP="0060649F" w14:paraId="4D37B132" w14:textId="00A27ED9">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87,841</w:t>
            </w:r>
          </w:p>
        </w:tc>
        <w:tc>
          <w:tcPr>
            <w:tcW w:w="1260" w:type="dxa"/>
            <w:shd w:val="clear" w:color="auto" w:fill="auto"/>
            <w:noWrap/>
            <w:vAlign w:val="center"/>
          </w:tcPr>
          <w:p w:rsidR="3D938BA9" w:rsidP="0060649F" w14:paraId="625B015E" w14:textId="16ADD6EF">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3.09</w:t>
            </w:r>
          </w:p>
        </w:tc>
        <w:tc>
          <w:tcPr>
            <w:tcW w:w="1110" w:type="dxa"/>
            <w:shd w:val="clear" w:color="auto" w:fill="auto"/>
            <w:noWrap/>
            <w:vAlign w:val="center"/>
          </w:tcPr>
          <w:p w:rsidR="3D938BA9" w:rsidP="0060649F" w14:paraId="0AA607F9" w14:textId="147747EE">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0.38</w:t>
            </w:r>
          </w:p>
        </w:tc>
        <w:tc>
          <w:tcPr>
            <w:tcW w:w="798" w:type="dxa"/>
            <w:shd w:val="clear" w:color="auto" w:fill="auto"/>
            <w:noWrap/>
            <w:vAlign w:val="center"/>
          </w:tcPr>
          <w:p w:rsidR="3D938BA9" w:rsidP="0060649F" w14:paraId="38C678BD" w14:textId="49258483">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3.48</w:t>
            </w:r>
          </w:p>
        </w:tc>
      </w:tr>
      <w:tr w14:paraId="6FE8EEAB" w14:textId="77777777" w:rsidTr="198C702D">
        <w:tblPrEx>
          <w:tblW w:w="9846" w:type="dxa"/>
          <w:tblInd w:w="-15" w:type="dxa"/>
          <w:tblLook w:val="00A0"/>
        </w:tblPrEx>
        <w:trPr>
          <w:trHeight w:val="1410"/>
        </w:trPr>
        <w:tc>
          <w:tcPr>
            <w:tcW w:w="9846" w:type="dxa"/>
            <w:gridSpan w:val="8"/>
          </w:tcPr>
          <w:p w:rsidR="00042315" w:rsidRPr="00D52ADD" w:rsidP="3D938BA9" w14:paraId="34B71D39" w14:textId="7169590B">
            <w:pPr>
              <w:keepNext/>
              <w:keepLines/>
              <w:rPr>
                <w:rFonts w:asciiTheme="minorHAnsi" w:hAnsiTheme="minorHAnsi" w:cstheme="minorBidi"/>
                <w:sz w:val="22"/>
                <w:szCs w:val="22"/>
              </w:rPr>
            </w:pPr>
            <w:r w:rsidRPr="198C702D">
              <w:rPr>
                <w:rFonts w:asciiTheme="minorHAnsi" w:hAnsiTheme="minorHAnsi" w:cstheme="minorBidi"/>
                <w:sz w:val="22"/>
                <w:szCs w:val="22"/>
              </w:rPr>
              <w:t xml:space="preserve">Notes: </w:t>
            </w:r>
            <w:r w:rsidR="009A0A09">
              <w:br/>
            </w:r>
            <w:r w:rsidRPr="198C702D">
              <w:rPr>
                <w:rFonts w:asciiTheme="minorHAnsi" w:hAnsiTheme="minorHAnsi" w:cstheme="minorBidi"/>
                <w:sz w:val="22"/>
                <w:szCs w:val="22"/>
              </w:rPr>
              <w:t xml:space="preserve">1) Calculations are </w:t>
            </w:r>
            <w:r w:rsidRPr="198C702D" w:rsidR="0929061D">
              <w:rPr>
                <w:rFonts w:asciiTheme="minorHAnsi" w:hAnsiTheme="minorHAnsi" w:cstheme="minorBidi"/>
                <w:sz w:val="22"/>
                <w:szCs w:val="22"/>
              </w:rPr>
              <w:t xml:space="preserve">based on </w:t>
            </w:r>
            <w:r w:rsidRPr="198C702D" w:rsidR="65BFF6A3">
              <w:rPr>
                <w:rFonts w:asciiTheme="minorHAnsi" w:hAnsiTheme="minorHAnsi" w:cstheme="minorBidi"/>
                <w:sz w:val="22"/>
                <w:szCs w:val="22"/>
              </w:rPr>
              <w:t xml:space="preserve">the </w:t>
            </w:r>
            <w:r w:rsidRPr="198C702D" w:rsidR="0929061D">
              <w:rPr>
                <w:rFonts w:asciiTheme="minorHAnsi" w:hAnsiTheme="minorHAnsi" w:cstheme="minorBidi"/>
                <w:sz w:val="22"/>
                <w:szCs w:val="22"/>
              </w:rPr>
              <w:t>2022 ICR with</w:t>
            </w:r>
            <w:r w:rsidRPr="198C702D">
              <w:rPr>
                <w:rFonts w:asciiTheme="minorHAnsi" w:hAnsiTheme="minorHAnsi" w:cstheme="minorBidi"/>
                <w:sz w:val="22"/>
                <w:szCs w:val="22"/>
              </w:rPr>
              <w:t xml:space="preserve"> updates to reflect additional reporting due to the Addition of Certain Chemicals to the TRI, Addition of Diisononyl Phthalate Category to the TRI, Changes to Reporting Requirement for Per-and Polyfluoroalkyl Substances and to Supplier Notification for Chemicals of Special Concern, </w:t>
            </w:r>
            <w:r w:rsidRPr="198C702D" w:rsidR="23666772">
              <w:rPr>
                <w:rFonts w:asciiTheme="minorHAnsi" w:hAnsiTheme="minorHAnsi" w:cstheme="minorBidi"/>
                <w:sz w:val="22"/>
                <w:szCs w:val="22"/>
              </w:rPr>
              <w:t xml:space="preserve">the Addition of Natural Gas Processing Facilities to the TRI, </w:t>
            </w:r>
            <w:r w:rsidRPr="198C702D">
              <w:rPr>
                <w:rFonts w:asciiTheme="minorHAnsi" w:hAnsiTheme="minorHAnsi" w:cstheme="minorBidi"/>
                <w:sz w:val="22"/>
                <w:szCs w:val="22"/>
              </w:rPr>
              <w:t>as well as the additional forms resulting from the NDAA adding certain PFAS.</w:t>
            </w:r>
            <w:r w:rsidRPr="198C702D" w:rsidR="5CC2AB5A">
              <w:rPr>
                <w:rFonts w:asciiTheme="minorHAnsi" w:hAnsiTheme="minorHAnsi" w:cstheme="minorBidi"/>
                <w:sz w:val="22"/>
                <w:szCs w:val="22"/>
              </w:rPr>
              <w:t xml:space="preserve"> </w:t>
            </w:r>
            <w:r w:rsidR="009A0A09">
              <w:br/>
            </w:r>
            <w:r w:rsidRPr="198C702D">
              <w:rPr>
                <w:rFonts w:asciiTheme="minorHAnsi" w:hAnsiTheme="minorHAnsi" w:cstheme="minorBidi"/>
                <w:sz w:val="22"/>
                <w:szCs w:val="22"/>
              </w:rPr>
              <w:t>2) Approximately 75% percent of affected facilities filed three or fewer Form R chemicals in RY 2022. The most common number of Form R chemicals reported is one.</w:t>
            </w:r>
            <w:r w:rsidR="009A0A09">
              <w:br/>
            </w:r>
            <w:r w:rsidRPr="198C702D">
              <w:rPr>
                <w:rFonts w:asciiTheme="minorHAnsi" w:hAnsiTheme="minorHAnsi" w:cstheme="minorBidi"/>
                <w:sz w:val="22"/>
                <w:szCs w:val="22"/>
              </w:rPr>
              <w:t>3) Approximately 94% percent of affected facilities filed two or fewer Form A chemicals in RY 2022. The most common number of Form A chemicals reported is zero (by facilities reporting Form A, the most common number of Form A chemicals reported is one).</w:t>
            </w:r>
            <w:r w:rsidR="009A0A09">
              <w:br/>
            </w:r>
            <w:r w:rsidRPr="198C702D">
              <w:rPr>
                <w:rFonts w:asciiTheme="minorHAnsi" w:hAnsiTheme="minorHAnsi" w:cstheme="minorBidi"/>
                <w:sz w:val="22"/>
                <w:szCs w:val="22"/>
              </w:rPr>
              <w:t>4) The average number of Form A chemicals per Form A is 1.5</w:t>
            </w:r>
            <w:r w:rsidRPr="198C702D" w:rsidR="17178E53">
              <w:rPr>
                <w:rFonts w:asciiTheme="minorHAnsi" w:hAnsiTheme="minorHAnsi" w:cstheme="minorBidi"/>
                <w:sz w:val="22"/>
                <w:szCs w:val="22"/>
              </w:rPr>
              <w:t>8</w:t>
            </w:r>
            <w:r w:rsidRPr="198C702D">
              <w:rPr>
                <w:rFonts w:asciiTheme="minorHAnsi" w:hAnsiTheme="minorHAnsi" w:cstheme="minorBidi"/>
                <w:sz w:val="22"/>
                <w:szCs w:val="22"/>
              </w:rPr>
              <w:t>.</w:t>
            </w:r>
            <w:r w:rsidR="009A0A09">
              <w:br/>
            </w:r>
            <w:r w:rsidRPr="198C702D">
              <w:rPr>
                <w:rFonts w:asciiTheme="minorHAnsi" w:hAnsiTheme="minorHAnsi" w:cstheme="minorBidi"/>
                <w:sz w:val="22"/>
                <w:szCs w:val="22"/>
              </w:rPr>
              <w:t>5) The total average number of chemicals per facility across all types of facilities filing the form (Form A only, Form R only, Both Form R and Form A) is calculated by dividing the total number of chemicals by the total number of unique facilities.</w:t>
            </w:r>
          </w:p>
        </w:tc>
      </w:tr>
    </w:tbl>
    <w:p w:rsidR="00C43A6E" w:rsidRPr="00D52ADD" w:rsidP="00C43A6E" w14:paraId="4D042ACA" w14:textId="77777777">
      <w:pPr>
        <w:spacing w:after="200" w:line="276" w:lineRule="auto"/>
        <w:ind w:right="432"/>
        <w:rPr>
          <w:rFonts w:asciiTheme="minorHAnsi" w:hAnsiTheme="minorHAnsi" w:cstheme="minorHAnsi"/>
        </w:rPr>
      </w:pPr>
    </w:p>
    <w:p w:rsidR="007E4460" w:rsidRPr="00D52ADD" w:rsidP="00C43A6E" w14:paraId="56190397" w14:textId="271F49B4">
      <w:pPr>
        <w:spacing w:after="200" w:line="276" w:lineRule="auto"/>
        <w:ind w:right="432"/>
        <w:rPr>
          <w:rFonts w:asciiTheme="minorHAnsi" w:hAnsiTheme="minorHAnsi" w:cstheme="minorHAnsi"/>
        </w:rPr>
      </w:pPr>
      <w:r w:rsidRPr="00D52ADD">
        <w:rPr>
          <w:rFonts w:asciiTheme="minorHAnsi" w:hAnsiTheme="minorHAnsi" w:cstheme="minorHAnsi"/>
        </w:rPr>
        <w:t xml:space="preserve">Table 5 presents the annual estimated burden hours for the overall average conditions. These estimates represent the burden on a "typical" facility as defined by the facility filing the average number of chemicals (as represented by overall averages). As shown in Table 4, there are a variety of patterns for Form R and Form </w:t>
      </w:r>
      <w:r w:rsidRPr="00D52ADD">
        <w:rPr>
          <w:rFonts w:asciiTheme="minorHAnsi" w:hAnsiTheme="minorHAnsi" w:cstheme="minorHAnsi"/>
        </w:rPr>
        <w:t>A</w:t>
      </w:r>
      <w:r w:rsidRPr="00D52ADD">
        <w:rPr>
          <w:rFonts w:asciiTheme="minorHAnsi" w:hAnsiTheme="minorHAnsi" w:cstheme="minorHAnsi"/>
        </w:rPr>
        <w:t xml:space="preserve"> Chemical filings by facility. Section 6(d) discusses the total annual burden to all facilities.</w:t>
      </w:r>
    </w:p>
    <w:p w:rsidR="00C03F19" w:rsidRPr="004D3E9B" w:rsidP="004D3E9B" w14:paraId="765B3636" w14:textId="6D092257">
      <w:pPr>
        <w:pStyle w:val="Heading4"/>
      </w:pPr>
      <w:r w:rsidRPr="004D3E9B">
        <w:t xml:space="preserve">Table 5 - Form R and Form </w:t>
      </w:r>
      <w:r w:rsidRPr="004D3E9B">
        <w:t>A</w:t>
      </w:r>
      <w:r w:rsidRPr="004D3E9B">
        <w:t xml:space="preserve"> Reporter Typical Annual Burden Based on Average Conditions per Facility in Steady State Burden Calc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745"/>
        <w:gridCol w:w="3960"/>
      </w:tblGrid>
      <w:tr w14:paraId="4A288098" w14:textId="77777777" w:rsidTr="3D938BA9">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510"/>
        </w:trPr>
        <w:tc>
          <w:tcPr>
            <w:tcW w:w="5745" w:type="dxa"/>
            <w:shd w:val="clear" w:color="auto" w:fill="DEEBF6" w:themeFill="accent1" w:themeFillTint="33"/>
          </w:tcPr>
          <w:p w:rsidR="007E4460" w:rsidRPr="00D52ADD" w:rsidP="00C03F19" w14:paraId="1128149B"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Type</w:t>
            </w:r>
          </w:p>
        </w:tc>
        <w:tc>
          <w:tcPr>
            <w:tcW w:w="3960" w:type="dxa"/>
            <w:shd w:val="clear" w:color="auto" w:fill="DEEBF6" w:themeFill="accent1" w:themeFillTint="33"/>
          </w:tcPr>
          <w:p w:rsidR="007E4460" w:rsidRPr="00D52ADD" w:rsidP="00C03F19" w14:paraId="49AB42A5"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Annual Average Facility Burden (Hours)</w:t>
            </w:r>
          </w:p>
        </w:tc>
      </w:tr>
      <w:tr w14:paraId="6F1D1CD1" w14:textId="77777777" w:rsidTr="3D938BA9">
        <w:tblPrEx>
          <w:tblW w:w="0" w:type="auto"/>
          <w:tblLook w:val="00A0"/>
        </w:tblPrEx>
        <w:trPr>
          <w:trHeight w:val="510"/>
        </w:trPr>
        <w:tc>
          <w:tcPr>
            <w:tcW w:w="5745" w:type="dxa"/>
            <w:vAlign w:val="bottom"/>
          </w:tcPr>
          <w:p w:rsidR="00902B62" w:rsidRPr="00D52ADD" w:rsidP="3D938BA9" w14:paraId="0EDA1A18" w14:textId="7189E0AC">
            <w:pPr>
              <w:keepNext/>
              <w:keepLines/>
              <w:spacing w:before="40" w:after="40"/>
              <w:rPr>
                <w:rFonts w:asciiTheme="minorHAnsi" w:hAnsiTheme="minorHAnsi" w:cstheme="minorBidi"/>
              </w:rPr>
            </w:pPr>
            <w:r w:rsidRPr="3D938BA9">
              <w:rPr>
                <w:rFonts w:asciiTheme="minorHAnsi" w:hAnsiTheme="minorHAnsi" w:cstheme="minorBidi"/>
              </w:rPr>
              <w:t xml:space="preserve">Form R Contribution [35.70516 hours per chemical × </w:t>
            </w:r>
            <w:r w:rsidRPr="3D938BA9" w:rsidR="24A2573D">
              <w:rPr>
                <w:rFonts w:asciiTheme="minorHAnsi" w:hAnsiTheme="minorHAnsi" w:cstheme="minorBidi"/>
              </w:rPr>
              <w:t>3.09</w:t>
            </w:r>
            <w:r w:rsidRPr="3D938BA9">
              <w:rPr>
                <w:rFonts w:asciiTheme="minorHAnsi" w:hAnsiTheme="minorHAnsi" w:cstheme="minorBidi"/>
              </w:rPr>
              <w:t xml:space="preserve"> chemicals per facility]</w:t>
            </w:r>
          </w:p>
        </w:tc>
        <w:tc>
          <w:tcPr>
            <w:tcW w:w="3960" w:type="dxa"/>
            <w:shd w:val="clear" w:color="auto" w:fill="auto"/>
            <w:noWrap/>
            <w:vAlign w:val="center"/>
          </w:tcPr>
          <w:p w:rsidR="3D938BA9" w:rsidRPr="0060649F" w:rsidP="0060649F" w14:paraId="4B3AAD3A" w14:textId="6D73E6DB">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110.425</w:t>
            </w:r>
          </w:p>
        </w:tc>
      </w:tr>
      <w:tr w14:paraId="47A22577" w14:textId="77777777" w:rsidTr="3D938BA9">
        <w:tblPrEx>
          <w:tblW w:w="0" w:type="auto"/>
          <w:tblLook w:val="00A0"/>
        </w:tblPrEx>
        <w:trPr>
          <w:trHeight w:val="510"/>
        </w:trPr>
        <w:tc>
          <w:tcPr>
            <w:tcW w:w="5745" w:type="dxa"/>
            <w:vAlign w:val="bottom"/>
          </w:tcPr>
          <w:p w:rsidR="00902B62" w:rsidRPr="00D52ADD" w:rsidP="3D938BA9" w14:paraId="4AE77609" w14:textId="517D130E">
            <w:pPr>
              <w:keepNext/>
              <w:keepLines/>
              <w:spacing w:before="40" w:after="40"/>
              <w:rPr>
                <w:rFonts w:asciiTheme="minorHAnsi" w:hAnsiTheme="minorHAnsi" w:cstheme="minorBidi"/>
              </w:rPr>
            </w:pPr>
            <w:r w:rsidRPr="3D938BA9">
              <w:rPr>
                <w:rFonts w:asciiTheme="minorHAnsi" w:hAnsiTheme="minorHAnsi" w:cstheme="minorBidi"/>
              </w:rPr>
              <w:t>Form A Contribution [21.95867 hours per chemical × 0.3</w:t>
            </w:r>
            <w:r w:rsidRPr="3D938BA9" w:rsidR="0F120F83">
              <w:rPr>
                <w:rFonts w:asciiTheme="minorHAnsi" w:hAnsiTheme="minorHAnsi" w:cstheme="minorBidi"/>
              </w:rPr>
              <w:t>8</w:t>
            </w:r>
            <w:r w:rsidRPr="3D938BA9">
              <w:rPr>
                <w:rFonts w:asciiTheme="minorHAnsi" w:hAnsiTheme="minorHAnsi" w:cstheme="minorBidi"/>
              </w:rPr>
              <w:t xml:space="preserve"> chemicals per facility]</w:t>
            </w:r>
          </w:p>
        </w:tc>
        <w:tc>
          <w:tcPr>
            <w:tcW w:w="3960" w:type="dxa"/>
            <w:shd w:val="clear" w:color="auto" w:fill="auto"/>
            <w:vAlign w:val="center"/>
          </w:tcPr>
          <w:p w:rsidR="3D938BA9" w:rsidRPr="0060649F" w:rsidP="0060649F" w14:paraId="36414CC9" w14:textId="1A620B06">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8.416</w:t>
            </w:r>
          </w:p>
        </w:tc>
      </w:tr>
      <w:tr w14:paraId="4D369307" w14:textId="77777777" w:rsidTr="3D938BA9">
        <w:tblPrEx>
          <w:tblW w:w="0" w:type="auto"/>
          <w:tblLook w:val="00A0"/>
        </w:tblPrEx>
        <w:trPr>
          <w:trHeight w:val="255"/>
        </w:trPr>
        <w:tc>
          <w:tcPr>
            <w:tcW w:w="5745" w:type="dxa"/>
            <w:noWrap/>
          </w:tcPr>
          <w:p w:rsidR="00902B62" w:rsidRPr="00D52ADD" w:rsidP="00902B62" w14:paraId="32840E3D" w14:textId="2A068E26">
            <w:pPr>
              <w:keepNext/>
              <w:keepLines/>
              <w:spacing w:before="40" w:after="40"/>
              <w:rPr>
                <w:rFonts w:asciiTheme="minorHAnsi" w:hAnsiTheme="minorHAnsi" w:cstheme="minorHAnsi"/>
                <w:b/>
              </w:rPr>
            </w:pPr>
            <w:r w:rsidRPr="00D52ADD">
              <w:rPr>
                <w:rFonts w:asciiTheme="minorHAnsi" w:hAnsiTheme="minorHAnsi" w:cstheme="minorHAnsi"/>
                <w:b/>
              </w:rPr>
              <w:t>Overall Average</w:t>
            </w:r>
          </w:p>
        </w:tc>
        <w:tc>
          <w:tcPr>
            <w:tcW w:w="3960" w:type="dxa"/>
            <w:shd w:val="clear" w:color="auto" w:fill="auto"/>
            <w:noWrap/>
            <w:vAlign w:val="center"/>
          </w:tcPr>
          <w:p w:rsidR="3D938BA9" w:rsidRPr="0060649F" w:rsidP="0060649F" w14:paraId="2D3CD37D" w14:textId="170E3E13">
            <w:pPr>
              <w:spacing w:after="0"/>
              <w:jc w:val="right"/>
              <w:rPr>
                <w:rFonts w:ascii="Calibri" w:eastAsia="Calibri" w:hAnsi="Calibri" w:cs="Calibri"/>
                <w:b/>
                <w:bCs/>
                <w:color w:val="000000" w:themeColor="text1"/>
              </w:rPr>
            </w:pPr>
            <w:r w:rsidRPr="0060649F">
              <w:rPr>
                <w:rFonts w:ascii="Calibri" w:eastAsia="Calibri" w:hAnsi="Calibri" w:cs="Calibri"/>
                <w:b/>
                <w:bCs/>
                <w:color w:val="000000" w:themeColor="text1"/>
              </w:rPr>
              <w:t>118.841</w:t>
            </w:r>
          </w:p>
        </w:tc>
      </w:tr>
    </w:tbl>
    <w:p w:rsidR="0068682B" w:rsidRPr="00D52ADD" w:rsidP="00C03F19" w14:paraId="0096708C" w14:textId="01D8BC69">
      <w:pPr>
        <w:rPr>
          <w:rFonts w:asciiTheme="minorHAnsi" w:hAnsiTheme="minorHAnsi" w:cstheme="minorHAnsi"/>
        </w:rPr>
      </w:pPr>
    </w:p>
    <w:p w:rsidR="00C43A6E" w:rsidRPr="00981FFC" w:rsidP="00D52ADD" w14:paraId="697C4042" w14:textId="77777777">
      <w:pPr>
        <w:pStyle w:val="Heading3"/>
      </w:pPr>
      <w:r w:rsidRPr="00981FFC">
        <w:t>Estimating Labor Costs</w:t>
      </w:r>
    </w:p>
    <w:p w:rsidR="0068682B" w:rsidRPr="00D52ADD" w:rsidP="00C43A6E" w14:paraId="208FB86C" w14:textId="56AFD7D5">
      <w:pPr>
        <w:spacing w:after="200" w:line="276" w:lineRule="auto"/>
        <w:rPr>
          <w:rFonts w:asciiTheme="minorHAnsi" w:hAnsiTheme="minorHAnsi" w:cstheme="minorHAnsi"/>
        </w:rPr>
      </w:pPr>
      <w:r w:rsidRPr="00D52ADD">
        <w:rPr>
          <w:rFonts w:asciiTheme="minorHAnsi" w:hAnsiTheme="minorHAnsi" w:cstheme="minorHAnsi"/>
        </w:rPr>
        <w:t xml:space="preserve">EPA estimates labor burden for three separate labor categories (management, technical, and clerical) across multiple activities; it is necessary to obtain wage rates for each labor category </w:t>
      </w:r>
      <w:r w:rsidRPr="00D52ADD" w:rsidR="006C2144">
        <w:rPr>
          <w:rFonts w:asciiTheme="minorHAnsi" w:hAnsiTheme="minorHAnsi" w:cstheme="minorHAnsi"/>
        </w:rPr>
        <w:t>to</w:t>
      </w:r>
      <w:r w:rsidRPr="00D52ADD">
        <w:rPr>
          <w:rFonts w:asciiTheme="minorHAnsi" w:hAnsiTheme="minorHAnsi" w:cstheme="minorHAnsi"/>
        </w:rPr>
        <w:t xml:space="preserve"> estimate labor costs and compute WAWR, as shown in Table 6.</w:t>
      </w:r>
    </w:p>
    <w:p w:rsidR="0068682B" w:rsidRPr="004D3E9B" w:rsidP="004D3E9B" w14:paraId="44A2CDF7" w14:textId="0FB550AA">
      <w:pPr>
        <w:pStyle w:val="Heading4"/>
      </w:pPr>
      <w:r w:rsidRPr="004D3E9B">
        <w:t>Table 6 - Derivation of the Weighted Average Wage Rate (WAWR) (</w:t>
      </w:r>
      <w:r w:rsidRPr="004D3E9B" w:rsidR="00C71B85">
        <w:t>December 202</w:t>
      </w:r>
      <w:r w:rsidRPr="004D3E9B" w:rsidR="0001365D">
        <w:t>3)</w:t>
      </w:r>
    </w:p>
    <w:tbl>
      <w:tblPr>
        <w:tblW w:w="4657" w:type="pct"/>
        <w:tblLook w:val="04A0"/>
      </w:tblPr>
      <w:tblGrid>
        <w:gridCol w:w="4964"/>
        <w:gridCol w:w="1599"/>
        <w:gridCol w:w="1710"/>
        <w:gridCol w:w="1442"/>
      </w:tblGrid>
      <w:tr w14:paraId="22E1C9A4" w14:textId="77777777" w:rsidTr="003B677E">
        <w:tblPrEx>
          <w:tblW w:w="4657" w:type="pct"/>
          <w:tblLook w:val="04A0"/>
        </w:tblPrEx>
        <w:trPr>
          <w:trHeight w:val="240"/>
        </w:trPr>
        <w:tc>
          <w:tcPr>
            <w:tcW w:w="2555" w:type="pct"/>
            <w:tcBorders>
              <w:top w:val="single" w:sz="4" w:space="0" w:color="auto"/>
              <w:left w:val="single" w:sz="4" w:space="0" w:color="auto"/>
              <w:bottom w:val="single" w:sz="4" w:space="0" w:color="auto"/>
              <w:right w:val="single" w:sz="4" w:space="0" w:color="auto"/>
            </w:tcBorders>
            <w:shd w:val="clear" w:color="auto" w:fill="DEEBF6" w:themeFill="accent1" w:themeFillTint="33"/>
            <w:noWrap/>
            <w:vAlign w:val="bottom"/>
            <w:hideMark/>
          </w:tcPr>
          <w:p w:rsidR="0001365D" w:rsidRPr="00D52ADD" w:rsidP="00097536" w14:paraId="45C700D8" w14:textId="77777777">
            <w:pPr>
              <w:keepNext/>
              <w:keepLines/>
              <w:spacing w:before="40" w:after="40"/>
              <w:jc w:val="center"/>
              <w:rPr>
                <w:rFonts w:asciiTheme="minorHAnsi" w:hAnsiTheme="minorHAnsi" w:cstheme="minorHAnsi"/>
                <w:b/>
                <w:color w:val="000000"/>
              </w:rPr>
            </w:pPr>
            <w:r w:rsidRPr="00D52ADD">
              <w:rPr>
                <w:rFonts w:asciiTheme="minorHAnsi" w:hAnsiTheme="minorHAnsi" w:cstheme="minorHAnsi"/>
                <w:b/>
                <w:color w:val="000000"/>
              </w:rPr>
              <w:t>Wage Type</w:t>
            </w:r>
          </w:p>
        </w:tc>
        <w:tc>
          <w:tcPr>
            <w:tcW w:w="823" w:type="pct"/>
            <w:tcBorders>
              <w:top w:val="single" w:sz="4" w:space="0" w:color="auto"/>
              <w:left w:val="nil"/>
              <w:bottom w:val="single" w:sz="4" w:space="0" w:color="auto"/>
              <w:right w:val="single" w:sz="4" w:space="0" w:color="auto"/>
            </w:tcBorders>
            <w:shd w:val="clear" w:color="auto" w:fill="DEEBF6" w:themeFill="accent1" w:themeFillTint="33"/>
            <w:noWrap/>
            <w:vAlign w:val="bottom"/>
            <w:hideMark/>
          </w:tcPr>
          <w:p w:rsidR="0001365D" w:rsidRPr="00D52ADD" w:rsidP="00097536" w14:paraId="7E78371B" w14:textId="77777777">
            <w:pPr>
              <w:keepNext/>
              <w:keepLines/>
              <w:spacing w:before="40" w:after="40"/>
              <w:jc w:val="center"/>
              <w:rPr>
                <w:rFonts w:asciiTheme="minorHAnsi" w:hAnsiTheme="minorHAnsi" w:cstheme="minorHAnsi"/>
                <w:b/>
                <w:color w:val="000000"/>
              </w:rPr>
            </w:pPr>
            <w:r w:rsidRPr="00D52ADD">
              <w:rPr>
                <w:rFonts w:asciiTheme="minorHAnsi" w:hAnsiTheme="minorHAnsi" w:cstheme="minorHAnsi"/>
                <w:b/>
                <w:color w:val="000000"/>
              </w:rPr>
              <w:t>Managerial</w:t>
            </w:r>
          </w:p>
        </w:tc>
        <w:tc>
          <w:tcPr>
            <w:tcW w:w="880" w:type="pct"/>
            <w:tcBorders>
              <w:top w:val="single" w:sz="4" w:space="0" w:color="auto"/>
              <w:left w:val="nil"/>
              <w:bottom w:val="single" w:sz="4" w:space="0" w:color="auto"/>
              <w:right w:val="single" w:sz="4" w:space="0" w:color="auto"/>
            </w:tcBorders>
            <w:shd w:val="clear" w:color="auto" w:fill="DEEBF6" w:themeFill="accent1" w:themeFillTint="33"/>
            <w:noWrap/>
            <w:vAlign w:val="bottom"/>
            <w:hideMark/>
          </w:tcPr>
          <w:p w:rsidR="0001365D" w:rsidRPr="00D52ADD" w:rsidP="00097536" w14:paraId="64E70270" w14:textId="77777777">
            <w:pPr>
              <w:keepNext/>
              <w:keepLines/>
              <w:spacing w:before="40" w:after="40"/>
              <w:jc w:val="center"/>
              <w:rPr>
                <w:rFonts w:asciiTheme="minorHAnsi" w:hAnsiTheme="minorHAnsi" w:cstheme="minorHAnsi"/>
                <w:b/>
                <w:color w:val="000000"/>
              </w:rPr>
            </w:pPr>
            <w:r w:rsidRPr="00D52ADD">
              <w:rPr>
                <w:rFonts w:asciiTheme="minorHAnsi" w:hAnsiTheme="minorHAnsi" w:cstheme="minorHAnsi"/>
                <w:b/>
                <w:color w:val="000000"/>
              </w:rPr>
              <w:t>Technical</w:t>
            </w:r>
          </w:p>
        </w:tc>
        <w:tc>
          <w:tcPr>
            <w:tcW w:w="741" w:type="pct"/>
            <w:tcBorders>
              <w:top w:val="single" w:sz="4" w:space="0" w:color="auto"/>
              <w:left w:val="nil"/>
              <w:bottom w:val="single" w:sz="4" w:space="0" w:color="auto"/>
              <w:right w:val="single" w:sz="4" w:space="0" w:color="auto"/>
            </w:tcBorders>
            <w:shd w:val="clear" w:color="auto" w:fill="DEEBF6" w:themeFill="accent1" w:themeFillTint="33"/>
            <w:noWrap/>
            <w:vAlign w:val="bottom"/>
            <w:hideMark/>
          </w:tcPr>
          <w:p w:rsidR="0001365D" w:rsidRPr="00D52ADD" w:rsidP="00097536" w14:paraId="0D5577CE" w14:textId="77777777">
            <w:pPr>
              <w:keepNext/>
              <w:keepLines/>
              <w:spacing w:before="40" w:after="40"/>
              <w:jc w:val="center"/>
              <w:rPr>
                <w:rFonts w:asciiTheme="minorHAnsi" w:hAnsiTheme="minorHAnsi" w:cstheme="minorHAnsi"/>
                <w:b/>
                <w:color w:val="000000"/>
              </w:rPr>
            </w:pPr>
            <w:r w:rsidRPr="00D52ADD">
              <w:rPr>
                <w:rFonts w:asciiTheme="minorHAnsi" w:hAnsiTheme="minorHAnsi" w:cstheme="minorHAnsi"/>
                <w:b/>
                <w:color w:val="000000"/>
              </w:rPr>
              <w:t>Clerical</w:t>
            </w:r>
          </w:p>
        </w:tc>
      </w:tr>
      <w:tr w14:paraId="7BFAF9A6"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4B016E12"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Wages and Salaries </w:t>
            </w:r>
            <w:r w:rsidRPr="00D52ADD">
              <w:rPr>
                <w:rFonts w:asciiTheme="minorHAnsi" w:hAnsiTheme="minorHAnsi" w:cstheme="minorHAnsi"/>
                <w:i/>
                <w:color w:val="000000"/>
              </w:rPr>
              <w:t>(a)</w:t>
            </w:r>
          </w:p>
        </w:tc>
        <w:tc>
          <w:tcPr>
            <w:tcW w:w="823" w:type="pct"/>
            <w:tcBorders>
              <w:top w:val="nil"/>
              <w:left w:val="nil"/>
              <w:bottom w:val="single" w:sz="4" w:space="0" w:color="auto"/>
              <w:right w:val="single" w:sz="4" w:space="0" w:color="auto"/>
            </w:tcBorders>
            <w:noWrap/>
            <w:hideMark/>
          </w:tcPr>
          <w:p w:rsidR="0001365D" w:rsidRPr="00D52ADD" w:rsidP="00097536" w14:paraId="10E88C0C"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53.10</w:t>
            </w:r>
          </w:p>
        </w:tc>
        <w:tc>
          <w:tcPr>
            <w:tcW w:w="880" w:type="pct"/>
            <w:tcBorders>
              <w:top w:val="nil"/>
              <w:left w:val="nil"/>
              <w:bottom w:val="single" w:sz="4" w:space="0" w:color="auto"/>
              <w:right w:val="single" w:sz="4" w:space="0" w:color="auto"/>
            </w:tcBorders>
            <w:noWrap/>
            <w:hideMark/>
          </w:tcPr>
          <w:p w:rsidR="0001365D" w:rsidRPr="00D52ADD" w:rsidP="00097536" w14:paraId="4451643A"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45.60</w:t>
            </w:r>
          </w:p>
        </w:tc>
        <w:tc>
          <w:tcPr>
            <w:tcW w:w="741" w:type="pct"/>
            <w:tcBorders>
              <w:top w:val="nil"/>
              <w:left w:val="nil"/>
              <w:bottom w:val="single" w:sz="4" w:space="0" w:color="auto"/>
              <w:right w:val="single" w:sz="4" w:space="0" w:color="auto"/>
            </w:tcBorders>
            <w:noWrap/>
            <w:hideMark/>
          </w:tcPr>
          <w:p w:rsidR="0001365D" w:rsidRPr="00D52ADD" w:rsidP="00097536" w14:paraId="017EE3EF"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23.80</w:t>
            </w:r>
          </w:p>
        </w:tc>
      </w:tr>
      <w:tr w14:paraId="13B7A694"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66484D7D"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Total Benefits </w:t>
            </w:r>
            <w:r w:rsidRPr="00D52ADD">
              <w:rPr>
                <w:rFonts w:asciiTheme="minorHAnsi" w:hAnsiTheme="minorHAnsi" w:cstheme="minorHAnsi"/>
                <w:i/>
                <w:color w:val="000000"/>
              </w:rPr>
              <w:t>(b)</w:t>
            </w:r>
          </w:p>
        </w:tc>
        <w:tc>
          <w:tcPr>
            <w:tcW w:w="823" w:type="pct"/>
            <w:tcBorders>
              <w:top w:val="nil"/>
              <w:left w:val="nil"/>
              <w:bottom w:val="single" w:sz="4" w:space="0" w:color="auto"/>
              <w:right w:val="single" w:sz="4" w:space="0" w:color="auto"/>
            </w:tcBorders>
            <w:noWrap/>
            <w:hideMark/>
          </w:tcPr>
          <w:p w:rsidR="0001365D" w:rsidRPr="00D52ADD" w:rsidP="00097536" w14:paraId="7ED1A746"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24.46</w:t>
            </w:r>
          </w:p>
        </w:tc>
        <w:tc>
          <w:tcPr>
            <w:tcW w:w="880" w:type="pct"/>
            <w:tcBorders>
              <w:top w:val="nil"/>
              <w:left w:val="nil"/>
              <w:bottom w:val="single" w:sz="4" w:space="0" w:color="auto"/>
              <w:right w:val="single" w:sz="4" w:space="0" w:color="auto"/>
            </w:tcBorders>
            <w:noWrap/>
            <w:hideMark/>
          </w:tcPr>
          <w:p w:rsidR="0001365D" w:rsidRPr="00D52ADD" w:rsidP="00097536" w14:paraId="4C0B13BA"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22.86</w:t>
            </w:r>
          </w:p>
        </w:tc>
        <w:tc>
          <w:tcPr>
            <w:tcW w:w="741" w:type="pct"/>
            <w:tcBorders>
              <w:top w:val="nil"/>
              <w:left w:val="nil"/>
              <w:bottom w:val="single" w:sz="4" w:space="0" w:color="auto"/>
              <w:right w:val="single" w:sz="4" w:space="0" w:color="auto"/>
            </w:tcBorders>
            <w:noWrap/>
            <w:hideMark/>
          </w:tcPr>
          <w:p w:rsidR="0001365D" w:rsidRPr="00D52ADD" w:rsidP="00097536" w14:paraId="6000A49B"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10.60</w:t>
            </w:r>
          </w:p>
        </w:tc>
      </w:tr>
      <w:tr w14:paraId="7D4F0B25"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077E2E32"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Total Compensation </w:t>
            </w:r>
            <w:r w:rsidRPr="00D52ADD">
              <w:rPr>
                <w:rFonts w:asciiTheme="minorHAnsi" w:hAnsiTheme="minorHAnsi" w:cstheme="minorHAnsi"/>
                <w:i/>
                <w:color w:val="000000"/>
              </w:rPr>
              <w:t>(c) = (a + b)</w:t>
            </w:r>
          </w:p>
        </w:tc>
        <w:tc>
          <w:tcPr>
            <w:tcW w:w="823" w:type="pct"/>
            <w:tcBorders>
              <w:top w:val="nil"/>
              <w:left w:val="nil"/>
              <w:bottom w:val="single" w:sz="4" w:space="0" w:color="auto"/>
              <w:right w:val="single" w:sz="4" w:space="0" w:color="auto"/>
            </w:tcBorders>
            <w:noWrap/>
            <w:hideMark/>
          </w:tcPr>
          <w:p w:rsidR="0001365D" w:rsidRPr="00D52ADD" w:rsidP="00097536" w14:paraId="0EBEF102"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77.56</w:t>
            </w:r>
          </w:p>
        </w:tc>
        <w:tc>
          <w:tcPr>
            <w:tcW w:w="880" w:type="pct"/>
            <w:tcBorders>
              <w:top w:val="nil"/>
              <w:left w:val="nil"/>
              <w:bottom w:val="single" w:sz="4" w:space="0" w:color="auto"/>
              <w:right w:val="single" w:sz="4" w:space="0" w:color="auto"/>
            </w:tcBorders>
            <w:noWrap/>
            <w:hideMark/>
          </w:tcPr>
          <w:p w:rsidR="0001365D" w:rsidRPr="00D52ADD" w:rsidP="00097536" w14:paraId="4E30A015"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68.46</w:t>
            </w:r>
          </w:p>
        </w:tc>
        <w:tc>
          <w:tcPr>
            <w:tcW w:w="741" w:type="pct"/>
            <w:tcBorders>
              <w:top w:val="nil"/>
              <w:left w:val="nil"/>
              <w:bottom w:val="single" w:sz="4" w:space="0" w:color="auto"/>
              <w:right w:val="single" w:sz="4" w:space="0" w:color="auto"/>
            </w:tcBorders>
            <w:noWrap/>
            <w:hideMark/>
          </w:tcPr>
          <w:p w:rsidR="0001365D" w:rsidRPr="00D52ADD" w:rsidP="00097536" w14:paraId="3A7A34F9"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34.40</w:t>
            </w:r>
          </w:p>
        </w:tc>
      </w:tr>
      <w:tr w14:paraId="10ED074C"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5C6B90B6"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Overhead </w:t>
            </w:r>
            <w:r w:rsidRPr="00D52ADD">
              <w:rPr>
                <w:rFonts w:asciiTheme="minorHAnsi" w:hAnsiTheme="minorHAnsi" w:cstheme="minorHAnsi"/>
                <w:i/>
                <w:color w:val="000000"/>
              </w:rPr>
              <w:t>(d) = (c * 20%)</w:t>
            </w:r>
          </w:p>
        </w:tc>
        <w:tc>
          <w:tcPr>
            <w:tcW w:w="823" w:type="pct"/>
            <w:tcBorders>
              <w:top w:val="nil"/>
              <w:left w:val="nil"/>
              <w:bottom w:val="single" w:sz="4" w:space="0" w:color="auto"/>
              <w:right w:val="single" w:sz="4" w:space="0" w:color="auto"/>
            </w:tcBorders>
            <w:noWrap/>
            <w:hideMark/>
          </w:tcPr>
          <w:p w:rsidR="0001365D" w:rsidRPr="00D52ADD" w:rsidP="00097536" w14:paraId="259B8324"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15.51</w:t>
            </w:r>
          </w:p>
        </w:tc>
        <w:tc>
          <w:tcPr>
            <w:tcW w:w="880" w:type="pct"/>
            <w:tcBorders>
              <w:top w:val="nil"/>
              <w:left w:val="nil"/>
              <w:bottom w:val="single" w:sz="4" w:space="0" w:color="auto"/>
              <w:right w:val="single" w:sz="4" w:space="0" w:color="auto"/>
            </w:tcBorders>
            <w:noWrap/>
            <w:hideMark/>
          </w:tcPr>
          <w:p w:rsidR="0001365D" w:rsidRPr="00D52ADD" w:rsidP="00097536" w14:paraId="5A02BA91"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13.69</w:t>
            </w:r>
          </w:p>
        </w:tc>
        <w:tc>
          <w:tcPr>
            <w:tcW w:w="741" w:type="pct"/>
            <w:tcBorders>
              <w:top w:val="nil"/>
              <w:left w:val="nil"/>
              <w:bottom w:val="single" w:sz="4" w:space="0" w:color="auto"/>
              <w:right w:val="single" w:sz="4" w:space="0" w:color="auto"/>
            </w:tcBorders>
            <w:noWrap/>
            <w:hideMark/>
          </w:tcPr>
          <w:p w:rsidR="0001365D" w:rsidRPr="00D52ADD" w:rsidP="00097536" w14:paraId="35BC393F"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6.88</w:t>
            </w:r>
          </w:p>
        </w:tc>
      </w:tr>
      <w:tr w14:paraId="0BE28589"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703DA72D"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 xml:space="preserve">Total Loaded Hourly Wage Rate </w:t>
            </w:r>
            <w:r w:rsidRPr="00D52ADD">
              <w:rPr>
                <w:rFonts w:asciiTheme="minorHAnsi" w:hAnsiTheme="minorHAnsi" w:cstheme="minorHAnsi"/>
                <w:i/>
                <w:color w:val="000000"/>
              </w:rPr>
              <w:t>(e) = (c + d)</w:t>
            </w:r>
          </w:p>
        </w:tc>
        <w:tc>
          <w:tcPr>
            <w:tcW w:w="823" w:type="pct"/>
            <w:tcBorders>
              <w:top w:val="nil"/>
              <w:left w:val="nil"/>
              <w:bottom w:val="single" w:sz="4" w:space="0" w:color="auto"/>
              <w:right w:val="single" w:sz="4" w:space="0" w:color="auto"/>
            </w:tcBorders>
            <w:noWrap/>
            <w:hideMark/>
          </w:tcPr>
          <w:p w:rsidR="0001365D" w:rsidRPr="00D52ADD" w:rsidP="00097536" w14:paraId="08436EE0"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93.07</w:t>
            </w:r>
          </w:p>
        </w:tc>
        <w:tc>
          <w:tcPr>
            <w:tcW w:w="880" w:type="pct"/>
            <w:tcBorders>
              <w:top w:val="nil"/>
              <w:left w:val="nil"/>
              <w:bottom w:val="single" w:sz="4" w:space="0" w:color="auto"/>
              <w:right w:val="single" w:sz="4" w:space="0" w:color="auto"/>
            </w:tcBorders>
            <w:noWrap/>
            <w:hideMark/>
          </w:tcPr>
          <w:p w:rsidR="0001365D" w:rsidRPr="00D52ADD" w:rsidP="00097536" w14:paraId="1E012EDD"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82.15</w:t>
            </w:r>
          </w:p>
        </w:tc>
        <w:tc>
          <w:tcPr>
            <w:tcW w:w="741" w:type="pct"/>
            <w:tcBorders>
              <w:top w:val="nil"/>
              <w:left w:val="nil"/>
              <w:bottom w:val="single" w:sz="4" w:space="0" w:color="auto"/>
              <w:right w:val="single" w:sz="4" w:space="0" w:color="auto"/>
            </w:tcBorders>
            <w:noWrap/>
            <w:hideMark/>
          </w:tcPr>
          <w:p w:rsidR="0001365D" w:rsidRPr="00D52ADD" w:rsidP="00097536" w14:paraId="2E6FA390" w14:textId="77777777">
            <w:pPr>
              <w:keepNext/>
              <w:keepLines/>
              <w:spacing w:before="40" w:after="40"/>
              <w:jc w:val="center"/>
              <w:rPr>
                <w:rFonts w:asciiTheme="minorHAnsi" w:hAnsiTheme="minorHAnsi" w:cstheme="minorHAnsi"/>
                <w:color w:val="000000"/>
              </w:rPr>
            </w:pPr>
            <w:r w:rsidRPr="00D52ADD">
              <w:rPr>
                <w:rFonts w:asciiTheme="minorHAnsi" w:eastAsiaTheme="minorHAnsi" w:hAnsiTheme="minorHAnsi" w:cstheme="minorHAnsi"/>
                <w:color w:val="000000"/>
              </w:rPr>
              <w:t>$41.28</w:t>
            </w:r>
          </w:p>
        </w:tc>
      </w:tr>
      <w:tr w14:paraId="1E673398" w14:textId="77777777" w:rsidTr="003B677E">
        <w:tblPrEx>
          <w:tblW w:w="4657" w:type="pct"/>
          <w:tblLook w:val="04A0"/>
        </w:tblPrEx>
        <w:trPr>
          <w:trHeight w:val="240"/>
        </w:trPr>
        <w:tc>
          <w:tcPr>
            <w:tcW w:w="2555" w:type="pct"/>
            <w:tcBorders>
              <w:top w:val="nil"/>
              <w:left w:val="single" w:sz="4" w:space="0" w:color="auto"/>
              <w:bottom w:val="single" w:sz="4" w:space="0" w:color="auto"/>
              <w:right w:val="single" w:sz="4" w:space="0" w:color="auto"/>
            </w:tcBorders>
            <w:noWrap/>
            <w:vAlign w:val="bottom"/>
            <w:hideMark/>
          </w:tcPr>
          <w:p w:rsidR="0001365D" w:rsidRPr="00D52ADD" w:rsidP="00097536" w14:paraId="0C29916B"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Labor Burden Weights</w:t>
            </w:r>
          </w:p>
        </w:tc>
        <w:tc>
          <w:tcPr>
            <w:tcW w:w="823" w:type="pct"/>
            <w:tcBorders>
              <w:top w:val="nil"/>
              <w:left w:val="nil"/>
              <w:bottom w:val="single" w:sz="4" w:space="0" w:color="auto"/>
              <w:right w:val="single" w:sz="4" w:space="0" w:color="auto"/>
            </w:tcBorders>
            <w:noWrap/>
            <w:vAlign w:val="bottom"/>
            <w:hideMark/>
          </w:tcPr>
          <w:p w:rsidR="0001365D" w:rsidRPr="00D52ADD" w:rsidP="00097536" w14:paraId="31BC75A3"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0.03</w:t>
            </w:r>
          </w:p>
        </w:tc>
        <w:tc>
          <w:tcPr>
            <w:tcW w:w="880" w:type="pct"/>
            <w:tcBorders>
              <w:top w:val="nil"/>
              <w:left w:val="nil"/>
              <w:bottom w:val="single" w:sz="4" w:space="0" w:color="auto"/>
              <w:right w:val="single" w:sz="4" w:space="0" w:color="auto"/>
            </w:tcBorders>
            <w:noWrap/>
            <w:vAlign w:val="bottom"/>
            <w:hideMark/>
          </w:tcPr>
          <w:p w:rsidR="0001365D" w:rsidRPr="00D52ADD" w:rsidP="00097536" w14:paraId="25F9B7CC"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0.89</w:t>
            </w:r>
          </w:p>
        </w:tc>
        <w:tc>
          <w:tcPr>
            <w:tcW w:w="741" w:type="pct"/>
            <w:tcBorders>
              <w:top w:val="nil"/>
              <w:left w:val="nil"/>
              <w:bottom w:val="single" w:sz="4" w:space="0" w:color="auto"/>
              <w:right w:val="single" w:sz="4" w:space="0" w:color="auto"/>
            </w:tcBorders>
            <w:noWrap/>
            <w:vAlign w:val="bottom"/>
            <w:hideMark/>
          </w:tcPr>
          <w:p w:rsidR="0001365D" w:rsidRPr="00D52ADD" w:rsidP="00097536" w14:paraId="780CCED2"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0.08</w:t>
            </w:r>
          </w:p>
        </w:tc>
      </w:tr>
      <w:tr w14:paraId="1D59BB6C" w14:textId="77777777" w:rsidTr="003B677E">
        <w:tblPrEx>
          <w:tblW w:w="4657" w:type="pct"/>
          <w:tblLook w:val="04A0"/>
        </w:tblPrEx>
        <w:trPr>
          <w:trHeight w:val="240"/>
        </w:trPr>
        <w:tc>
          <w:tcPr>
            <w:tcW w:w="2555" w:type="pct"/>
            <w:tcBorders>
              <w:top w:val="single" w:sz="4" w:space="0" w:color="auto"/>
              <w:left w:val="single" w:sz="4" w:space="0" w:color="auto"/>
              <w:bottom w:val="single" w:sz="4" w:space="0" w:color="auto"/>
              <w:right w:val="single" w:sz="4" w:space="0" w:color="auto"/>
            </w:tcBorders>
            <w:noWrap/>
            <w:vAlign w:val="bottom"/>
            <w:hideMark/>
          </w:tcPr>
          <w:p w:rsidR="0001365D" w:rsidRPr="00D52ADD" w:rsidP="00097536" w14:paraId="783317DF" w14:textId="77777777">
            <w:pPr>
              <w:keepNext/>
              <w:keepLines/>
              <w:spacing w:before="40" w:after="40"/>
              <w:jc w:val="center"/>
              <w:rPr>
                <w:rFonts w:asciiTheme="minorHAnsi" w:hAnsiTheme="minorHAnsi" w:cstheme="minorHAnsi"/>
                <w:color w:val="000000"/>
              </w:rPr>
            </w:pPr>
            <w:r w:rsidRPr="00D52ADD">
              <w:rPr>
                <w:rFonts w:asciiTheme="minorHAnsi" w:hAnsiTheme="minorHAnsi" w:cstheme="minorHAnsi"/>
                <w:color w:val="000000"/>
              </w:rPr>
              <w:t>Weighted Average Wage Rate (WAWR)</w:t>
            </w:r>
          </w:p>
        </w:tc>
        <w:tc>
          <w:tcPr>
            <w:tcW w:w="2445" w:type="pct"/>
            <w:gridSpan w:val="3"/>
            <w:tcBorders>
              <w:top w:val="single" w:sz="4" w:space="0" w:color="auto"/>
              <w:left w:val="nil"/>
              <w:bottom w:val="single" w:sz="4" w:space="0" w:color="auto"/>
              <w:right w:val="single" w:sz="4" w:space="0" w:color="auto"/>
            </w:tcBorders>
            <w:noWrap/>
            <w:vAlign w:val="center"/>
            <w:hideMark/>
          </w:tcPr>
          <w:p w:rsidR="0001365D" w:rsidRPr="00D52ADD" w:rsidP="00097536" w14:paraId="5B27B50E" w14:textId="77777777">
            <w:pPr>
              <w:keepNext/>
              <w:keepLines/>
              <w:spacing w:before="40" w:after="40"/>
              <w:jc w:val="center"/>
              <w:rPr>
                <w:rFonts w:asciiTheme="minorHAnsi" w:hAnsiTheme="minorHAnsi" w:cstheme="minorHAnsi"/>
                <w:color w:val="000000"/>
                <w:vertAlign w:val="superscript"/>
              </w:rPr>
            </w:pPr>
            <w:r w:rsidRPr="00D52ADD">
              <w:rPr>
                <w:rFonts w:asciiTheme="minorHAnsi" w:hAnsiTheme="minorHAnsi" w:cstheme="minorHAnsi"/>
                <w:color w:val="000000"/>
              </w:rPr>
              <w:t>$79.23</w:t>
            </w:r>
            <w:r w:rsidRPr="00D52ADD">
              <w:rPr>
                <w:rFonts w:asciiTheme="minorHAnsi" w:hAnsiTheme="minorHAnsi" w:cstheme="minorHAnsi"/>
                <w:color w:val="000000"/>
                <w:vertAlign w:val="superscript"/>
              </w:rPr>
              <w:t>a</w:t>
            </w:r>
          </w:p>
        </w:tc>
      </w:tr>
      <w:tr w14:paraId="0D6D2807" w14:textId="77777777" w:rsidTr="003B677E">
        <w:tblPrEx>
          <w:tblW w:w="4657" w:type="pct"/>
          <w:tblLook w:val="04A0"/>
        </w:tblPrEx>
        <w:trPr>
          <w:trHeight w:val="240"/>
        </w:trPr>
        <w:tc>
          <w:tcPr>
            <w:tcW w:w="5000" w:type="pct"/>
            <w:gridSpan w:val="4"/>
            <w:tcBorders>
              <w:top w:val="single" w:sz="4" w:space="0" w:color="auto"/>
              <w:left w:val="single" w:sz="4" w:space="0" w:color="auto"/>
              <w:bottom w:val="single" w:sz="4" w:space="0" w:color="auto"/>
              <w:right w:val="single" w:sz="4" w:space="0" w:color="auto"/>
            </w:tcBorders>
            <w:noWrap/>
            <w:vAlign w:val="bottom"/>
            <w:hideMark/>
          </w:tcPr>
          <w:p w:rsidR="0001365D" w:rsidRPr="00D52ADD" w:rsidP="00097536" w14:paraId="1677CFD7" w14:textId="77777777">
            <w:pPr>
              <w:pStyle w:val="BodyText"/>
              <w:keepNext/>
              <w:spacing w:after="0"/>
              <w:jc w:val="left"/>
              <w:rPr>
                <w:rFonts w:asciiTheme="minorHAnsi" w:hAnsiTheme="minorHAnsi" w:cstheme="minorHAnsi"/>
                <w:b w:val="0"/>
                <w:sz w:val="22"/>
                <w:szCs w:val="22"/>
              </w:rPr>
            </w:pPr>
            <w:r w:rsidRPr="00D52ADD">
              <w:rPr>
                <w:rFonts w:asciiTheme="minorHAnsi" w:hAnsiTheme="minorHAnsi" w:cstheme="minorHAnsi"/>
                <w:b w:val="0"/>
                <w:sz w:val="22"/>
                <w:szCs w:val="22"/>
                <w:vertAlign w:val="superscript"/>
              </w:rPr>
              <w:t>a</w:t>
            </w:r>
            <w:r w:rsidRPr="00D52ADD">
              <w:rPr>
                <w:rFonts w:asciiTheme="minorHAnsi" w:hAnsiTheme="minorHAnsi" w:cstheme="minorHAnsi"/>
                <w:b w:val="0"/>
                <w:sz w:val="22"/>
                <w:szCs w:val="22"/>
                <w:vertAlign w:val="superscript"/>
              </w:rPr>
              <w:t xml:space="preserve"> </w:t>
            </w:r>
            <w:r w:rsidRPr="00D52ADD">
              <w:rPr>
                <w:rFonts w:asciiTheme="minorHAnsi" w:hAnsiTheme="minorHAnsi" w:cstheme="minorHAnsi"/>
                <w:b w:val="0"/>
                <w:sz w:val="22"/>
                <w:szCs w:val="22"/>
              </w:rPr>
              <w:t>Individual numbers may not add to the total due to rounding.</w:t>
            </w:r>
          </w:p>
        </w:tc>
      </w:tr>
    </w:tbl>
    <w:p w:rsidR="00C43A6E" w:rsidRPr="00D52ADD" w:rsidP="006C2144" w14:paraId="23158629" w14:textId="77777777">
      <w:pPr>
        <w:rPr>
          <w:rFonts w:asciiTheme="minorHAnsi" w:hAnsiTheme="minorHAnsi" w:cstheme="minorHAnsi"/>
        </w:rPr>
      </w:pPr>
    </w:p>
    <w:p w:rsidR="0068682B" w:rsidRPr="00D52ADD" w:rsidP="00C43A6E" w14:paraId="3CD234FE" w14:textId="509FF20C">
      <w:pPr>
        <w:rPr>
          <w:rFonts w:asciiTheme="minorHAnsi" w:hAnsiTheme="minorHAnsi" w:cstheme="minorHAnsi"/>
        </w:rPr>
      </w:pPr>
      <w:r w:rsidRPr="00D52ADD">
        <w:rPr>
          <w:rFonts w:asciiTheme="minorHAnsi" w:hAnsiTheme="minorHAnsi" w:cstheme="minorHAnsi"/>
        </w:rPr>
        <w:t>Table 7 summarizes average respondent costs for Form R and Form A.</w:t>
      </w:r>
    </w:p>
    <w:p w:rsidR="0068682B" w:rsidRPr="004D3E9B" w:rsidP="004D3E9B" w14:paraId="6747D887" w14:textId="00836AFA">
      <w:pPr>
        <w:pStyle w:val="Heading4"/>
      </w:pPr>
      <w:r w:rsidRPr="004D3E9B">
        <w:t xml:space="preserve">Table 7 - Form R and Form </w:t>
      </w:r>
      <w:r w:rsidRPr="004D3E9B">
        <w:t>A</w:t>
      </w:r>
      <w:r w:rsidRPr="004D3E9B">
        <w:t xml:space="preserve"> Reporter Typical Annual Cost Estimate Based on Average Conditions per Facility in Steady State Burden Calculation</w:t>
      </w:r>
      <w:r w:rsidRPr="004D3E9B" w:rsidR="00902B62">
        <w:t xml:space="preserve"> (2023 dolla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6195"/>
        <w:gridCol w:w="3690"/>
      </w:tblGrid>
      <w:tr w14:paraId="7A6F65FF" w14:textId="77777777" w:rsidTr="3D938BA9">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510"/>
        </w:trPr>
        <w:tc>
          <w:tcPr>
            <w:tcW w:w="6195" w:type="dxa"/>
            <w:shd w:val="clear" w:color="auto" w:fill="DEEBF6" w:themeFill="accent1" w:themeFillTint="33"/>
          </w:tcPr>
          <w:p w:rsidR="0068682B" w:rsidRPr="00D52ADD" w:rsidP="00C03F19" w14:paraId="7BF17659"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Type</w:t>
            </w:r>
          </w:p>
        </w:tc>
        <w:tc>
          <w:tcPr>
            <w:tcW w:w="3690" w:type="dxa"/>
            <w:shd w:val="clear" w:color="auto" w:fill="DEEBF6" w:themeFill="accent1" w:themeFillTint="33"/>
          </w:tcPr>
          <w:p w:rsidR="0068682B" w:rsidRPr="00D52ADD" w:rsidP="00C03F19" w14:paraId="79562FA9"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Annual Average Facility Cost</w:t>
            </w:r>
          </w:p>
        </w:tc>
      </w:tr>
      <w:tr w14:paraId="52838CBA" w14:textId="77777777" w:rsidTr="3D938BA9">
        <w:tblPrEx>
          <w:tblW w:w="0" w:type="auto"/>
          <w:tblLook w:val="00A0"/>
        </w:tblPrEx>
        <w:trPr>
          <w:trHeight w:val="510"/>
        </w:trPr>
        <w:tc>
          <w:tcPr>
            <w:tcW w:w="6195" w:type="dxa"/>
          </w:tcPr>
          <w:p w:rsidR="00902B62" w:rsidRPr="00D52ADD" w:rsidP="3D938BA9" w14:paraId="1EA8CE5E" w14:textId="4650E191">
            <w:pPr>
              <w:keepNext/>
              <w:keepLines/>
              <w:spacing w:before="40" w:after="40"/>
              <w:rPr>
                <w:rFonts w:asciiTheme="minorHAnsi" w:hAnsiTheme="minorHAnsi" w:cstheme="minorBidi"/>
              </w:rPr>
            </w:pPr>
            <w:r w:rsidRPr="3D938BA9">
              <w:rPr>
                <w:rFonts w:asciiTheme="minorHAnsi" w:hAnsiTheme="minorHAnsi" w:cstheme="minorBidi"/>
              </w:rPr>
              <w:t xml:space="preserve">Form R Contribution [35.70516 hours per chemical × </w:t>
            </w:r>
            <w:r w:rsidRPr="3D938BA9" w:rsidR="42D994FE">
              <w:rPr>
                <w:rFonts w:asciiTheme="minorHAnsi" w:hAnsiTheme="minorHAnsi" w:cstheme="minorBidi"/>
              </w:rPr>
              <w:t>3.09</w:t>
            </w:r>
            <w:r w:rsidRPr="3D938BA9">
              <w:rPr>
                <w:rFonts w:asciiTheme="minorHAnsi" w:hAnsiTheme="minorHAnsi" w:cstheme="minorBidi"/>
              </w:rPr>
              <w:t xml:space="preserve"> chemicals per facility × $79.23]</w:t>
            </w:r>
          </w:p>
        </w:tc>
        <w:tc>
          <w:tcPr>
            <w:tcW w:w="3690" w:type="dxa"/>
            <w:shd w:val="clear" w:color="auto" w:fill="auto"/>
            <w:noWrap/>
            <w:vAlign w:val="center"/>
          </w:tcPr>
          <w:p w:rsidR="3D938BA9" w:rsidRPr="0060649F" w:rsidP="0060649F" w14:paraId="235259AA" w14:textId="111C0C3D">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 xml:space="preserve">$8,748.99 </w:t>
            </w:r>
          </w:p>
        </w:tc>
      </w:tr>
      <w:tr w14:paraId="53EE763A" w14:textId="77777777" w:rsidTr="3D938BA9">
        <w:tblPrEx>
          <w:tblW w:w="0" w:type="auto"/>
          <w:tblLook w:val="00A0"/>
        </w:tblPrEx>
        <w:trPr>
          <w:trHeight w:val="510"/>
        </w:trPr>
        <w:tc>
          <w:tcPr>
            <w:tcW w:w="6195" w:type="dxa"/>
          </w:tcPr>
          <w:p w:rsidR="00902B62" w:rsidRPr="00D52ADD" w:rsidP="3D938BA9" w14:paraId="1BBA9FC1" w14:textId="27EA5D94">
            <w:pPr>
              <w:keepNext/>
              <w:keepLines/>
              <w:spacing w:before="40" w:after="40"/>
              <w:rPr>
                <w:rFonts w:asciiTheme="minorHAnsi" w:hAnsiTheme="minorHAnsi" w:cstheme="minorBidi"/>
              </w:rPr>
            </w:pPr>
            <w:r w:rsidRPr="3D938BA9">
              <w:rPr>
                <w:rFonts w:asciiTheme="minorHAnsi" w:hAnsiTheme="minorHAnsi" w:cstheme="minorBidi"/>
              </w:rPr>
              <w:t>Form A Contribution [21.95867 hours per chemical × 0.3</w:t>
            </w:r>
            <w:r w:rsidRPr="3D938BA9" w:rsidR="7FD1B383">
              <w:rPr>
                <w:rFonts w:asciiTheme="minorHAnsi" w:hAnsiTheme="minorHAnsi" w:cstheme="minorBidi"/>
              </w:rPr>
              <w:t>8</w:t>
            </w:r>
            <w:r w:rsidRPr="3D938BA9">
              <w:rPr>
                <w:rFonts w:asciiTheme="minorHAnsi" w:hAnsiTheme="minorHAnsi" w:cstheme="minorBidi"/>
              </w:rPr>
              <w:t xml:space="preserve"> chemicals per facility × $79.23]</w:t>
            </w:r>
          </w:p>
        </w:tc>
        <w:tc>
          <w:tcPr>
            <w:tcW w:w="3690" w:type="dxa"/>
            <w:shd w:val="clear" w:color="auto" w:fill="auto"/>
            <w:vAlign w:val="center"/>
          </w:tcPr>
          <w:p w:rsidR="3D938BA9" w:rsidRPr="0060649F" w:rsidP="0060649F" w14:paraId="7FFDBAFB" w14:textId="2049DC02">
            <w:pPr>
              <w:spacing w:after="0"/>
              <w:jc w:val="right"/>
              <w:rPr>
                <w:rFonts w:ascii="Calibri" w:eastAsia="Calibri" w:hAnsi="Calibri" w:cs="Calibri"/>
                <w:color w:val="000000" w:themeColor="text1"/>
              </w:rPr>
            </w:pPr>
            <w:r w:rsidRPr="0060649F">
              <w:rPr>
                <w:rFonts w:ascii="Calibri" w:eastAsia="Calibri" w:hAnsi="Calibri" w:cs="Calibri"/>
                <w:color w:val="000000" w:themeColor="text1"/>
              </w:rPr>
              <w:t xml:space="preserve">$666.80 </w:t>
            </w:r>
          </w:p>
        </w:tc>
      </w:tr>
      <w:tr w14:paraId="4C4F7460" w14:textId="77777777" w:rsidTr="3D938BA9">
        <w:tblPrEx>
          <w:tblW w:w="0" w:type="auto"/>
          <w:tblLook w:val="00A0"/>
        </w:tblPrEx>
        <w:trPr>
          <w:trHeight w:val="255"/>
        </w:trPr>
        <w:tc>
          <w:tcPr>
            <w:tcW w:w="6195" w:type="dxa"/>
            <w:noWrap/>
          </w:tcPr>
          <w:p w:rsidR="00902B62" w:rsidRPr="00D52ADD" w:rsidP="00902B62" w14:paraId="7E3A6AA1" w14:textId="46FA74B1">
            <w:pPr>
              <w:keepNext/>
              <w:keepLines/>
              <w:spacing w:before="40" w:after="40"/>
              <w:rPr>
                <w:rFonts w:asciiTheme="minorHAnsi" w:hAnsiTheme="minorHAnsi" w:cstheme="minorHAnsi"/>
                <w:b/>
              </w:rPr>
            </w:pPr>
            <w:r w:rsidRPr="00D52ADD">
              <w:rPr>
                <w:rFonts w:asciiTheme="minorHAnsi" w:hAnsiTheme="minorHAnsi" w:cstheme="minorHAnsi"/>
                <w:b/>
              </w:rPr>
              <w:t>Overall Average</w:t>
            </w:r>
          </w:p>
        </w:tc>
        <w:tc>
          <w:tcPr>
            <w:tcW w:w="3690" w:type="dxa"/>
            <w:shd w:val="clear" w:color="auto" w:fill="auto"/>
            <w:noWrap/>
            <w:vAlign w:val="center"/>
          </w:tcPr>
          <w:p w:rsidR="3D938BA9" w:rsidRPr="0060649F" w:rsidP="0060649F" w14:paraId="5F392348" w14:textId="372B5083">
            <w:pPr>
              <w:spacing w:after="0"/>
              <w:jc w:val="right"/>
              <w:rPr>
                <w:rFonts w:ascii="Calibri" w:eastAsia="Calibri" w:hAnsi="Calibri" w:cs="Calibri"/>
                <w:b/>
                <w:bCs/>
                <w:color w:val="000000" w:themeColor="text1"/>
              </w:rPr>
            </w:pPr>
            <w:r w:rsidRPr="0060649F">
              <w:rPr>
                <w:rFonts w:ascii="Calibri" w:eastAsia="Calibri" w:hAnsi="Calibri" w:cs="Calibri"/>
                <w:b/>
                <w:bCs/>
                <w:color w:val="000000" w:themeColor="text1"/>
              </w:rPr>
              <w:t xml:space="preserve">$9,415.79 </w:t>
            </w:r>
          </w:p>
        </w:tc>
      </w:tr>
    </w:tbl>
    <w:p w:rsidR="003B677E" w:rsidRPr="00D52ADD" w:rsidP="00C43A6E" w14:paraId="23ADC787" w14:textId="77777777">
      <w:pPr>
        <w:spacing w:after="200" w:line="276" w:lineRule="auto"/>
        <w:rPr>
          <w:rFonts w:asciiTheme="minorHAnsi" w:hAnsiTheme="minorHAnsi" w:cstheme="minorHAnsi"/>
          <w:spacing w:val="-2"/>
        </w:rPr>
      </w:pPr>
    </w:p>
    <w:p w:rsidR="0068682B" w:rsidRPr="00D52ADD" w:rsidP="00C43A6E" w14:paraId="1E93774D" w14:textId="5F4B8530">
      <w:pPr>
        <w:spacing w:after="200" w:line="276" w:lineRule="auto"/>
        <w:rPr>
          <w:rFonts w:asciiTheme="minorHAnsi" w:hAnsiTheme="minorHAnsi" w:cstheme="minorHAnsi"/>
        </w:rPr>
      </w:pPr>
      <w:r w:rsidRPr="00D52ADD">
        <w:rPr>
          <w:rFonts w:asciiTheme="minorHAnsi" w:hAnsiTheme="minorHAnsi" w:cstheme="minorHAnsi"/>
          <w:spacing w:val="-2"/>
        </w:rPr>
        <w:t>Note that these estimates assume non-form burden</w:t>
      </w:r>
      <w:r w:rsidRPr="00D52ADD">
        <w:rPr>
          <w:rFonts w:asciiTheme="minorHAnsi" w:hAnsiTheme="minorHAnsi" w:cstheme="minorHAnsi"/>
        </w:rPr>
        <w:t xml:space="preserve"> to be a constant at </w:t>
      </w:r>
      <w:r w:rsidRPr="00D52ADD" w:rsidR="0001365D">
        <w:rPr>
          <w:rFonts w:asciiTheme="minorHAnsi" w:hAnsiTheme="minorHAnsi" w:cstheme="minorHAnsi"/>
        </w:rPr>
        <w:t>83</w:t>
      </w:r>
      <w:r w:rsidRPr="00D52ADD" w:rsidR="61C3CAD5">
        <w:rPr>
          <w:rFonts w:asciiTheme="minorHAnsi" w:hAnsiTheme="minorHAnsi" w:cstheme="minorHAnsi"/>
        </w:rPr>
        <w:t>9</w:t>
      </w:r>
      <w:r w:rsidRPr="00D52ADD" w:rsidR="0001365D">
        <w:rPr>
          <w:rFonts w:asciiTheme="minorHAnsi" w:hAnsiTheme="minorHAnsi" w:cstheme="minorHAnsi"/>
        </w:rPr>
        <w:t>,</w:t>
      </w:r>
      <w:r w:rsidRPr="00D52ADD" w:rsidR="55D7B533">
        <w:rPr>
          <w:rFonts w:asciiTheme="minorHAnsi" w:hAnsiTheme="minorHAnsi" w:cstheme="minorHAnsi"/>
        </w:rPr>
        <w:t>052</w:t>
      </w:r>
      <w:r w:rsidRPr="00D52ADD" w:rsidR="00BE5CCB">
        <w:rPr>
          <w:rFonts w:asciiTheme="minorHAnsi" w:hAnsiTheme="minorHAnsi" w:cstheme="minorHAnsi"/>
        </w:rPr>
        <w:t xml:space="preserve"> </w:t>
      </w:r>
      <w:r w:rsidRPr="00D52ADD">
        <w:rPr>
          <w:rFonts w:asciiTheme="minorHAnsi" w:hAnsiTheme="minorHAnsi" w:cstheme="minorHAnsi"/>
        </w:rPr>
        <w:t>hours</w:t>
      </w:r>
      <w:r>
        <w:rPr>
          <w:rStyle w:val="FootnoteReference"/>
          <w:rFonts w:asciiTheme="minorHAnsi" w:hAnsiTheme="minorHAnsi" w:cstheme="minorHAnsi"/>
        </w:rPr>
        <w:footnoteReference w:id="25"/>
      </w:r>
      <w:r w:rsidRPr="00D52ADD">
        <w:rPr>
          <w:rFonts w:asciiTheme="minorHAnsi" w:hAnsiTheme="minorHAnsi" w:cstheme="minorHAnsi"/>
        </w:rPr>
        <w:t xml:space="preserve"> with an associated cost of $</w:t>
      </w:r>
      <w:r w:rsidRPr="00D52ADD" w:rsidR="1BB5E7CF">
        <w:rPr>
          <w:rFonts w:asciiTheme="minorHAnsi" w:hAnsiTheme="minorHAnsi" w:cstheme="minorHAnsi"/>
        </w:rPr>
        <w:t>66,478,090</w:t>
      </w:r>
      <w:r w:rsidRPr="00D52ADD">
        <w:rPr>
          <w:rFonts w:asciiTheme="minorHAnsi" w:hAnsiTheme="minorHAnsi" w:cstheme="minorHAnsi"/>
        </w:rPr>
        <w:t>. The components of this burden are:</w:t>
      </w:r>
    </w:p>
    <w:p w:rsidR="0068682B" w:rsidRPr="00D52ADD" w:rsidP="00C43A6E" w14:paraId="1A5483C4" w14:textId="77777777">
      <w:pPr>
        <w:numPr>
          <w:ilvl w:val="0"/>
          <w:numId w:val="17"/>
        </w:numPr>
        <w:spacing w:after="200" w:line="276" w:lineRule="auto"/>
        <w:rPr>
          <w:rFonts w:asciiTheme="minorHAnsi" w:hAnsiTheme="minorHAnsi" w:cstheme="minorHAnsi"/>
        </w:rPr>
      </w:pPr>
      <w:r w:rsidRPr="00D52ADD">
        <w:rPr>
          <w:rFonts w:asciiTheme="minorHAnsi" w:hAnsiTheme="minorHAnsi" w:cstheme="minorHAnsi"/>
        </w:rPr>
        <w:t>Petitions – 925 hours</w:t>
      </w:r>
    </w:p>
    <w:p w:rsidR="0068682B" w:rsidRPr="00D52ADD" w:rsidP="00C43A6E" w14:paraId="374FB1EC" w14:textId="5F2E7DE0">
      <w:pPr>
        <w:numPr>
          <w:ilvl w:val="0"/>
          <w:numId w:val="17"/>
        </w:numPr>
        <w:spacing w:after="200" w:line="276" w:lineRule="auto"/>
        <w:rPr>
          <w:rFonts w:asciiTheme="minorHAnsi" w:hAnsiTheme="minorHAnsi" w:cstheme="minorHAnsi"/>
        </w:rPr>
      </w:pPr>
      <w:r w:rsidRPr="00D52ADD">
        <w:rPr>
          <w:rFonts w:asciiTheme="minorHAnsi" w:hAnsiTheme="minorHAnsi" w:cstheme="minorHAnsi"/>
        </w:rPr>
        <w:t xml:space="preserve">Supplier Notification – </w:t>
      </w:r>
      <w:r w:rsidRPr="00D52ADD" w:rsidR="0001365D">
        <w:rPr>
          <w:rFonts w:asciiTheme="minorHAnsi" w:hAnsiTheme="minorHAnsi" w:cstheme="minorHAnsi"/>
        </w:rPr>
        <w:t>103,058</w:t>
      </w:r>
      <w:r w:rsidRPr="00D52ADD">
        <w:rPr>
          <w:rFonts w:asciiTheme="minorHAnsi" w:hAnsiTheme="minorHAnsi" w:cstheme="minorHAnsi"/>
        </w:rPr>
        <w:t xml:space="preserve"> hours</w:t>
      </w:r>
    </w:p>
    <w:p w:rsidR="0068682B" w:rsidRPr="00D52ADD" w:rsidP="00C43A6E" w14:paraId="07697BA9" w14:textId="77777777">
      <w:pPr>
        <w:numPr>
          <w:ilvl w:val="0"/>
          <w:numId w:val="17"/>
        </w:numPr>
        <w:spacing w:after="200" w:line="276" w:lineRule="auto"/>
        <w:rPr>
          <w:rFonts w:asciiTheme="minorHAnsi" w:hAnsiTheme="minorHAnsi" w:cstheme="minorHAnsi"/>
        </w:rPr>
      </w:pPr>
      <w:r w:rsidRPr="00D52ADD">
        <w:rPr>
          <w:rFonts w:asciiTheme="minorHAnsi" w:hAnsiTheme="minorHAnsi" w:cstheme="minorHAnsi"/>
        </w:rPr>
        <w:t>Non Reporters’</w:t>
      </w:r>
      <w:r w:rsidRPr="00D52ADD">
        <w:rPr>
          <w:rFonts w:asciiTheme="minorHAnsi" w:hAnsiTheme="minorHAnsi" w:cstheme="minorHAnsi"/>
        </w:rPr>
        <w:t xml:space="preserve"> Compliance Determination – 734,976 hours</w:t>
      </w:r>
    </w:p>
    <w:p w:rsidR="00B52BE6" w:rsidRPr="00D52ADD" w:rsidP="00C43A6E" w14:paraId="10CE2244" w14:textId="22C7804E">
      <w:pPr>
        <w:numPr>
          <w:ilvl w:val="0"/>
          <w:numId w:val="17"/>
        </w:numPr>
        <w:spacing w:after="200" w:line="276" w:lineRule="auto"/>
        <w:rPr>
          <w:rFonts w:asciiTheme="minorHAnsi" w:hAnsiTheme="minorHAnsi" w:cstheme="minorHAnsi"/>
        </w:rPr>
      </w:pPr>
      <w:r w:rsidRPr="00D52ADD">
        <w:rPr>
          <w:rFonts w:asciiTheme="minorHAnsi" w:hAnsiTheme="minorHAnsi" w:cstheme="minorHAnsi"/>
        </w:rPr>
        <w:t xml:space="preserve">Reviewing and responding to notice of </w:t>
      </w:r>
      <w:r w:rsidRPr="00D52ADD" w:rsidR="004A1407">
        <w:rPr>
          <w:rFonts w:asciiTheme="minorHAnsi" w:hAnsiTheme="minorHAnsi" w:cstheme="minorHAnsi"/>
        </w:rPr>
        <w:t>potential discretionary authority application – 93 hours</w:t>
      </w:r>
    </w:p>
    <w:p w:rsidR="00C43A6E" w:rsidRPr="00D52ADD" w:rsidP="00C43A6E" w14:paraId="3724FA19" w14:textId="77777777">
      <w:pPr>
        <w:spacing w:after="200" w:line="276" w:lineRule="auto"/>
        <w:rPr>
          <w:rFonts w:asciiTheme="minorHAnsi" w:hAnsiTheme="minorHAnsi" w:cstheme="minorHAnsi"/>
        </w:rPr>
      </w:pPr>
      <w:r w:rsidRPr="00D52ADD">
        <w:rPr>
          <w:rFonts w:asciiTheme="minorHAnsi" w:hAnsiTheme="minorHAnsi" w:cstheme="minorHAnsi"/>
        </w:rPr>
        <w:t>EPA estimates the total cost associated with non-form burden by multiplying this constant by the WAWR (see Section 6(d) for total respondent cost associated with the TRI Program).</w:t>
      </w:r>
    </w:p>
    <w:p w:rsidR="007A25B1" w:rsidRPr="00D52ADD" w:rsidP="00C43A6E" w14:paraId="5AFF920E" w14:textId="209B5FD5">
      <w:pPr>
        <w:spacing w:after="200" w:line="276" w:lineRule="auto"/>
        <w:rPr>
          <w:rFonts w:asciiTheme="minorHAnsi" w:hAnsiTheme="minorHAnsi" w:cstheme="minorHAnsi"/>
        </w:rPr>
      </w:pPr>
      <w:r w:rsidRPr="00D52ADD">
        <w:rPr>
          <w:rFonts w:asciiTheme="minorHAnsi" w:hAnsiTheme="minorHAnsi" w:cstheme="minorHAnsi"/>
        </w:rPr>
        <w:t xml:space="preserve">EPA uses the Steady State Total Burden method to estimate the total burden hours for all respondents under this ICR. EPA calculates Form R burden and Form A burden using unit burdens and single-chemical form counts; non-Form burden is a constant. These three burden components sum to calculate the Steady State Total Burden. Table </w:t>
      </w:r>
      <w:r w:rsidRPr="00D52ADD" w:rsidR="007A7982">
        <w:rPr>
          <w:rFonts w:asciiTheme="minorHAnsi" w:hAnsiTheme="minorHAnsi" w:cstheme="minorHAnsi"/>
        </w:rPr>
        <w:t>8</w:t>
      </w:r>
      <w:r w:rsidRPr="00D52ADD">
        <w:rPr>
          <w:rFonts w:asciiTheme="minorHAnsi" w:hAnsiTheme="minorHAnsi" w:cstheme="minorHAnsi"/>
        </w:rPr>
        <w:t xml:space="preserve"> shows the assumed universe of TRI facilities and forms for both Form Rs and Form As for this ICR renewal.</w:t>
      </w:r>
    </w:p>
    <w:p w:rsidR="007A25B1" w:rsidRPr="004D3E9B" w:rsidP="004D3E9B" w14:paraId="1992FE6D" w14:textId="6514D1CD">
      <w:pPr>
        <w:pStyle w:val="Heading4"/>
      </w:pPr>
      <w:r>
        <w:t xml:space="preserve">Table 8 - ICR Universe of TRI Facilities and Forms </w:t>
      </w:r>
      <w:r w:rsidR="009A0A09">
        <w:br/>
      </w:r>
      <w:r>
        <w:t>(</w:t>
      </w:r>
      <w:r w:rsidR="62D6BA2F">
        <w:t xml:space="preserve">Based on </w:t>
      </w:r>
      <w:r w:rsidR="0FF966AB">
        <w:t xml:space="preserve">the </w:t>
      </w:r>
      <w:r w:rsidR="62D6BA2F">
        <w:t xml:space="preserve">2022 ICR </w:t>
      </w:r>
      <w:r w:rsidR="558D1BCD">
        <w:t>with Updates for Recent Rulemakings</w:t>
      </w:r>
      <w:r>
        <w:t>)</w:t>
      </w:r>
    </w:p>
    <w:tbl>
      <w:tblPr>
        <w:tblW w:w="97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125"/>
        <w:gridCol w:w="2913"/>
        <w:gridCol w:w="2726"/>
      </w:tblGrid>
      <w:tr w14:paraId="796E5A04" w14:textId="77777777" w:rsidTr="3D938BA9">
        <w:tblPrEx>
          <w:tblW w:w="97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321"/>
        </w:trPr>
        <w:tc>
          <w:tcPr>
            <w:tcW w:w="4125" w:type="dxa"/>
            <w:vMerge w:val="restart"/>
            <w:shd w:val="clear" w:color="auto" w:fill="DEEBF6" w:themeFill="accent1" w:themeFillTint="33"/>
            <w:vAlign w:val="center"/>
          </w:tcPr>
          <w:p w:rsidR="007A25B1" w:rsidRPr="00D52ADD" w:rsidP="003B677E" w14:paraId="00F2984A"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ICR Universe</w:t>
            </w:r>
          </w:p>
        </w:tc>
        <w:tc>
          <w:tcPr>
            <w:tcW w:w="2913" w:type="dxa"/>
            <w:shd w:val="clear" w:color="auto" w:fill="DEEBF6" w:themeFill="accent1" w:themeFillTint="33"/>
            <w:vAlign w:val="center"/>
          </w:tcPr>
          <w:p w:rsidR="007A25B1" w:rsidRPr="00D52ADD" w:rsidP="003B677E" w14:paraId="75C8FA90"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R</w:t>
            </w:r>
          </w:p>
        </w:tc>
        <w:tc>
          <w:tcPr>
            <w:tcW w:w="2726" w:type="dxa"/>
            <w:shd w:val="clear" w:color="auto" w:fill="DEEBF6" w:themeFill="accent1" w:themeFillTint="33"/>
            <w:vAlign w:val="center"/>
          </w:tcPr>
          <w:p w:rsidR="007A25B1" w:rsidRPr="00D52ADD" w:rsidP="003B677E" w14:paraId="3A41628C"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Form A</w:t>
            </w:r>
          </w:p>
        </w:tc>
      </w:tr>
      <w:tr w14:paraId="610B55C5" w14:textId="77777777" w:rsidTr="3D938BA9">
        <w:tblPrEx>
          <w:tblW w:w="9764" w:type="dxa"/>
          <w:tblLook w:val="00A0"/>
        </w:tblPrEx>
        <w:trPr>
          <w:trHeight w:val="800"/>
        </w:trPr>
        <w:tc>
          <w:tcPr>
            <w:tcW w:w="4125" w:type="dxa"/>
            <w:vMerge/>
            <w:vAlign w:val="center"/>
          </w:tcPr>
          <w:p w:rsidR="007A25B1" w:rsidRPr="00D52ADD" w:rsidP="003B677E" w14:paraId="19803E65" w14:textId="77777777">
            <w:pPr>
              <w:keepNext/>
              <w:keepLines/>
              <w:spacing w:before="40" w:after="40"/>
              <w:jc w:val="center"/>
              <w:rPr>
                <w:rFonts w:asciiTheme="minorHAnsi" w:hAnsiTheme="minorHAnsi" w:cstheme="minorHAnsi"/>
                <w:b/>
              </w:rPr>
            </w:pPr>
          </w:p>
        </w:tc>
        <w:tc>
          <w:tcPr>
            <w:tcW w:w="2913" w:type="dxa"/>
            <w:shd w:val="clear" w:color="auto" w:fill="DEEBF6" w:themeFill="accent1" w:themeFillTint="33"/>
            <w:vAlign w:val="center"/>
          </w:tcPr>
          <w:p w:rsidR="007A25B1" w:rsidRPr="00D52ADD" w:rsidP="003B677E" w14:paraId="67E674BE" w14:textId="77777777">
            <w:pPr>
              <w:keepNext/>
              <w:keepLines/>
              <w:spacing w:before="40" w:after="40"/>
              <w:jc w:val="center"/>
              <w:rPr>
                <w:rFonts w:asciiTheme="minorHAnsi" w:hAnsiTheme="minorHAnsi" w:cstheme="minorHAnsi"/>
                <w:b/>
              </w:rPr>
            </w:pPr>
            <w:r w:rsidRPr="00D52ADD">
              <w:rPr>
                <w:rFonts w:asciiTheme="minorHAnsi" w:hAnsiTheme="minorHAnsi" w:cstheme="minorHAnsi"/>
                <w:b/>
              </w:rPr>
              <w:t>Number of Chemicals</w:t>
            </w:r>
            <w:r w:rsidRPr="00D52ADD">
              <w:rPr>
                <w:rFonts w:asciiTheme="minorHAnsi" w:hAnsiTheme="minorHAnsi" w:cstheme="minorHAnsi"/>
                <w:b/>
              </w:rPr>
              <w:br/>
              <w:t>(Same as Number of Forms)</w:t>
            </w:r>
          </w:p>
        </w:tc>
        <w:tc>
          <w:tcPr>
            <w:tcW w:w="2726" w:type="dxa"/>
            <w:shd w:val="clear" w:color="auto" w:fill="DEEBF6" w:themeFill="accent1" w:themeFillTint="33"/>
            <w:vAlign w:val="center"/>
          </w:tcPr>
          <w:p w:rsidR="007A25B1" w:rsidRPr="00D52ADD" w:rsidP="003B677E" w14:paraId="0F1984E1" w14:textId="2E2567F5">
            <w:pPr>
              <w:keepNext/>
              <w:keepLines/>
              <w:spacing w:before="40" w:after="40"/>
              <w:jc w:val="center"/>
              <w:rPr>
                <w:rFonts w:asciiTheme="minorHAnsi" w:hAnsiTheme="minorHAnsi" w:cstheme="minorHAnsi"/>
                <w:b/>
              </w:rPr>
            </w:pPr>
            <w:r w:rsidRPr="00D52ADD">
              <w:rPr>
                <w:rFonts w:asciiTheme="minorHAnsi" w:hAnsiTheme="minorHAnsi" w:cstheme="minorHAnsi"/>
                <w:b/>
              </w:rPr>
              <w:t>Number of Chemicals</w:t>
            </w:r>
            <w:r w:rsidRPr="00D52ADD">
              <w:rPr>
                <w:rFonts w:asciiTheme="minorHAnsi" w:hAnsiTheme="minorHAnsi" w:cstheme="minorHAnsi"/>
                <w:b/>
              </w:rPr>
              <w:br/>
              <w:t xml:space="preserve">(Average of </w:t>
            </w:r>
            <w:r w:rsidRPr="00D52ADD" w:rsidR="00902B62">
              <w:rPr>
                <w:rFonts w:asciiTheme="minorHAnsi" w:hAnsiTheme="minorHAnsi" w:cstheme="minorHAnsi"/>
                <w:b/>
              </w:rPr>
              <w:t>1.59</w:t>
            </w:r>
            <w:r w:rsidRPr="00D52ADD">
              <w:rPr>
                <w:rFonts w:asciiTheme="minorHAnsi" w:hAnsiTheme="minorHAnsi" w:cstheme="minorHAnsi"/>
                <w:b/>
              </w:rPr>
              <w:t xml:space="preserve"> Chemicals per Form)</w:t>
            </w:r>
          </w:p>
        </w:tc>
      </w:tr>
      <w:tr w14:paraId="55222B1B" w14:textId="77777777" w:rsidTr="3D938BA9">
        <w:tblPrEx>
          <w:tblW w:w="9764" w:type="dxa"/>
          <w:tblLook w:val="00A0"/>
        </w:tblPrEx>
        <w:trPr>
          <w:trHeight w:val="240"/>
        </w:trPr>
        <w:tc>
          <w:tcPr>
            <w:tcW w:w="4125" w:type="dxa"/>
            <w:noWrap/>
          </w:tcPr>
          <w:p w:rsidR="007A25B1" w:rsidRPr="00D52ADD" w:rsidP="00C03F19" w14:paraId="0AE662F3" w14:textId="77777777">
            <w:pPr>
              <w:keepNext/>
              <w:keepLines/>
              <w:spacing w:before="40" w:after="40"/>
              <w:rPr>
                <w:rFonts w:asciiTheme="minorHAnsi" w:hAnsiTheme="minorHAnsi" w:cstheme="minorHAnsi"/>
              </w:rPr>
            </w:pPr>
            <w:r w:rsidRPr="00D52ADD">
              <w:rPr>
                <w:rFonts w:asciiTheme="minorHAnsi" w:hAnsiTheme="minorHAnsi" w:cstheme="minorHAnsi"/>
              </w:rPr>
              <w:t>Number of Facilities</w:t>
            </w:r>
          </w:p>
        </w:tc>
        <w:tc>
          <w:tcPr>
            <w:tcW w:w="2913" w:type="dxa"/>
            <w:noWrap/>
          </w:tcPr>
          <w:p w:rsidR="3D938BA9" w:rsidRPr="0060649F" w:rsidP="0060649F" w14:paraId="55E8704B" w14:textId="0CF78F38">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23,352</w:t>
            </w:r>
          </w:p>
        </w:tc>
        <w:tc>
          <w:tcPr>
            <w:tcW w:w="2726" w:type="dxa"/>
            <w:noWrap/>
          </w:tcPr>
          <w:p w:rsidR="3D938BA9" w:rsidRPr="0060649F" w:rsidP="0060649F" w14:paraId="73A12297" w14:textId="2F3B430A">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6,13</w:t>
            </w:r>
            <w:r w:rsidRPr="3D938BA9" w:rsidR="560534DB">
              <w:rPr>
                <w:rFonts w:asciiTheme="minorHAnsi" w:eastAsiaTheme="minorEastAsia" w:hAnsiTheme="minorHAnsi" w:cstheme="minorBidi"/>
                <w:color w:val="000000" w:themeColor="text1"/>
              </w:rPr>
              <w:t>4</w:t>
            </w:r>
          </w:p>
        </w:tc>
      </w:tr>
      <w:tr w14:paraId="53EDF37D" w14:textId="77777777" w:rsidTr="3D938BA9">
        <w:tblPrEx>
          <w:tblW w:w="9764" w:type="dxa"/>
          <w:tblLook w:val="00A0"/>
        </w:tblPrEx>
        <w:trPr>
          <w:trHeight w:val="240"/>
        </w:trPr>
        <w:tc>
          <w:tcPr>
            <w:tcW w:w="4125" w:type="dxa"/>
            <w:noWrap/>
          </w:tcPr>
          <w:p w:rsidR="007A25B1" w:rsidRPr="00D52ADD" w:rsidP="00C03F19" w14:paraId="1ADC90B7" w14:textId="77777777">
            <w:pPr>
              <w:keepNext/>
              <w:keepLines/>
              <w:spacing w:before="40" w:after="40"/>
              <w:rPr>
                <w:rFonts w:asciiTheme="minorHAnsi" w:hAnsiTheme="minorHAnsi" w:cstheme="minorHAnsi"/>
              </w:rPr>
            </w:pPr>
            <w:r w:rsidRPr="00D52ADD">
              <w:rPr>
                <w:rFonts w:asciiTheme="minorHAnsi" w:hAnsiTheme="minorHAnsi" w:cstheme="minorHAnsi"/>
              </w:rPr>
              <w:t>Number of PBT Chemicals</w:t>
            </w:r>
          </w:p>
        </w:tc>
        <w:tc>
          <w:tcPr>
            <w:tcW w:w="2913" w:type="dxa"/>
            <w:noWrap/>
          </w:tcPr>
          <w:p w:rsidR="3D938BA9" w:rsidRPr="0060649F" w:rsidP="0060649F" w14:paraId="494C564C" w14:textId="55245FD3">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15,225</w:t>
            </w:r>
          </w:p>
        </w:tc>
        <w:tc>
          <w:tcPr>
            <w:tcW w:w="2726" w:type="dxa"/>
            <w:noWrap/>
          </w:tcPr>
          <w:p w:rsidR="3D938BA9" w:rsidRPr="0060649F" w:rsidP="0060649F" w14:paraId="7750B01F" w14:textId="3732053E">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0</w:t>
            </w:r>
          </w:p>
        </w:tc>
      </w:tr>
      <w:tr w14:paraId="6FCA6E31" w14:textId="77777777" w:rsidTr="3D938BA9">
        <w:tblPrEx>
          <w:tblW w:w="9764" w:type="dxa"/>
          <w:tblLook w:val="00A0"/>
        </w:tblPrEx>
        <w:trPr>
          <w:trHeight w:val="240"/>
        </w:trPr>
        <w:tc>
          <w:tcPr>
            <w:tcW w:w="4125" w:type="dxa"/>
            <w:noWrap/>
          </w:tcPr>
          <w:p w:rsidR="71080AC3" w:rsidRPr="00D52ADD" w:rsidP="71080AC3" w14:paraId="130E755E" w14:textId="6EB0AA11">
            <w:pPr>
              <w:rPr>
                <w:rFonts w:asciiTheme="minorHAnsi" w:hAnsiTheme="minorHAnsi" w:cstheme="minorHAnsi"/>
              </w:rPr>
            </w:pPr>
            <w:r w:rsidRPr="00D52ADD">
              <w:rPr>
                <w:rFonts w:asciiTheme="minorHAnsi" w:hAnsiTheme="minorHAnsi" w:cstheme="minorHAnsi"/>
              </w:rPr>
              <w:t>Number of PFAS Chemicals</w:t>
            </w:r>
          </w:p>
        </w:tc>
        <w:tc>
          <w:tcPr>
            <w:tcW w:w="2913" w:type="dxa"/>
            <w:noWrap/>
          </w:tcPr>
          <w:p w:rsidR="3D938BA9" w:rsidRPr="0060649F" w:rsidP="0060649F" w14:paraId="1282BC3A" w14:textId="51775FD9">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1,851</w:t>
            </w:r>
          </w:p>
        </w:tc>
        <w:tc>
          <w:tcPr>
            <w:tcW w:w="2726" w:type="dxa"/>
            <w:noWrap/>
          </w:tcPr>
          <w:p w:rsidR="3D938BA9" w:rsidRPr="0060649F" w:rsidP="0060649F" w14:paraId="4AB00CE4" w14:textId="66874228">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0</w:t>
            </w:r>
          </w:p>
        </w:tc>
      </w:tr>
      <w:tr w14:paraId="38D209A5" w14:textId="77777777" w:rsidTr="3D938BA9">
        <w:tblPrEx>
          <w:tblW w:w="9764" w:type="dxa"/>
          <w:tblLook w:val="00A0"/>
        </w:tblPrEx>
        <w:trPr>
          <w:trHeight w:val="240"/>
        </w:trPr>
        <w:tc>
          <w:tcPr>
            <w:tcW w:w="4125" w:type="dxa"/>
            <w:noWrap/>
          </w:tcPr>
          <w:p w:rsidR="007A25B1" w:rsidRPr="00D52ADD" w:rsidP="00C03F19" w14:paraId="6AA2D6A1" w14:textId="4C5E5345">
            <w:pPr>
              <w:keepNext/>
              <w:keepLines/>
              <w:spacing w:before="40" w:after="40"/>
              <w:rPr>
                <w:rFonts w:asciiTheme="minorHAnsi" w:hAnsiTheme="minorHAnsi" w:cstheme="minorHAnsi"/>
              </w:rPr>
            </w:pPr>
            <w:r w:rsidRPr="00D52ADD">
              <w:rPr>
                <w:rFonts w:asciiTheme="minorHAnsi" w:hAnsiTheme="minorHAnsi" w:cstheme="minorHAnsi"/>
              </w:rPr>
              <w:t xml:space="preserve">Number of Non-PBT </w:t>
            </w:r>
            <w:r w:rsidRPr="00D52ADD" w:rsidR="76CF67CD">
              <w:rPr>
                <w:rFonts w:asciiTheme="minorHAnsi" w:hAnsiTheme="minorHAnsi" w:cstheme="minorHAnsi"/>
              </w:rPr>
              <w:t xml:space="preserve">and Non-PFAS </w:t>
            </w:r>
            <w:r w:rsidRPr="00D52ADD">
              <w:rPr>
                <w:rFonts w:asciiTheme="minorHAnsi" w:hAnsiTheme="minorHAnsi" w:cstheme="minorHAnsi"/>
              </w:rPr>
              <w:t>Chemicals</w:t>
            </w:r>
          </w:p>
        </w:tc>
        <w:tc>
          <w:tcPr>
            <w:tcW w:w="2913" w:type="dxa"/>
            <w:noWrap/>
          </w:tcPr>
          <w:p w:rsidR="3D938BA9" w:rsidRPr="0060649F" w:rsidP="0060649F" w14:paraId="4C95B17B" w14:textId="59060969">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61,080</w:t>
            </w:r>
          </w:p>
        </w:tc>
        <w:tc>
          <w:tcPr>
            <w:tcW w:w="2726" w:type="dxa"/>
            <w:noWrap/>
          </w:tcPr>
          <w:p w:rsidR="3D938BA9" w:rsidRPr="0060649F" w:rsidP="0060649F" w14:paraId="1B0DE86B" w14:textId="4736BD00">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9,686</w:t>
            </w:r>
          </w:p>
        </w:tc>
      </w:tr>
      <w:tr w14:paraId="3DAF355F" w14:textId="77777777" w:rsidTr="3D938BA9">
        <w:tblPrEx>
          <w:tblW w:w="9764" w:type="dxa"/>
          <w:tblLook w:val="00A0"/>
        </w:tblPrEx>
        <w:trPr>
          <w:trHeight w:val="240"/>
        </w:trPr>
        <w:tc>
          <w:tcPr>
            <w:tcW w:w="4125" w:type="dxa"/>
            <w:noWrap/>
          </w:tcPr>
          <w:p w:rsidR="007A25B1" w:rsidRPr="00D52ADD" w:rsidP="00C03F19" w14:paraId="6CC8C645" w14:textId="77777777">
            <w:pPr>
              <w:keepNext/>
              <w:keepLines/>
              <w:spacing w:before="40" w:after="40"/>
              <w:rPr>
                <w:rFonts w:asciiTheme="minorHAnsi" w:hAnsiTheme="minorHAnsi" w:cstheme="minorHAnsi"/>
              </w:rPr>
            </w:pPr>
            <w:r w:rsidRPr="00D52ADD">
              <w:rPr>
                <w:rFonts w:asciiTheme="minorHAnsi" w:hAnsiTheme="minorHAnsi" w:cstheme="minorHAnsi"/>
              </w:rPr>
              <w:t>Number of Total Chemicals</w:t>
            </w:r>
          </w:p>
        </w:tc>
        <w:tc>
          <w:tcPr>
            <w:tcW w:w="2913" w:type="dxa"/>
            <w:noWrap/>
          </w:tcPr>
          <w:p w:rsidR="3D938BA9" w:rsidRPr="0060649F" w:rsidP="0060649F" w14:paraId="31A59A27" w14:textId="0E85F685">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78,156</w:t>
            </w:r>
          </w:p>
        </w:tc>
        <w:tc>
          <w:tcPr>
            <w:tcW w:w="2726" w:type="dxa"/>
            <w:noWrap/>
          </w:tcPr>
          <w:p w:rsidR="3D938BA9" w:rsidRPr="0060649F" w:rsidP="0060649F" w14:paraId="4C0C0A09" w14:textId="26E1B121">
            <w:pPr>
              <w:spacing w:after="0"/>
              <w:jc w:val="right"/>
              <w:rPr>
                <w:rFonts w:asciiTheme="minorHAnsi" w:eastAsiaTheme="minorEastAsia" w:hAnsiTheme="minorHAnsi" w:cstheme="minorBidi"/>
                <w:color w:val="000000" w:themeColor="text1"/>
              </w:rPr>
            </w:pPr>
            <w:r w:rsidRPr="0060649F">
              <w:rPr>
                <w:rFonts w:asciiTheme="minorHAnsi" w:eastAsiaTheme="minorEastAsia" w:hAnsiTheme="minorHAnsi" w:cstheme="minorBidi"/>
                <w:color w:val="000000" w:themeColor="text1"/>
              </w:rPr>
              <w:t>9,686</w:t>
            </w:r>
          </w:p>
        </w:tc>
      </w:tr>
      <w:tr w14:paraId="4957B25D" w14:textId="77777777" w:rsidTr="3D938BA9">
        <w:tblPrEx>
          <w:tblW w:w="9764" w:type="dxa"/>
          <w:tblLook w:val="00A0"/>
        </w:tblPrEx>
        <w:trPr>
          <w:trHeight w:val="3635"/>
        </w:trPr>
        <w:tc>
          <w:tcPr>
            <w:tcW w:w="9764" w:type="dxa"/>
            <w:gridSpan w:val="3"/>
          </w:tcPr>
          <w:p w:rsidR="007A25B1" w:rsidRPr="00D52ADD" w:rsidP="3D938BA9" w14:paraId="19D21A68" w14:textId="176AD756">
            <w:pPr>
              <w:keepNext/>
              <w:keepLines/>
              <w:spacing w:before="40" w:after="40"/>
              <w:rPr>
                <w:rFonts w:asciiTheme="minorHAnsi" w:hAnsiTheme="minorHAnsi" w:cstheme="minorBidi"/>
                <w:sz w:val="22"/>
                <w:szCs w:val="22"/>
              </w:rPr>
            </w:pPr>
            <w:r w:rsidRPr="3D938BA9">
              <w:rPr>
                <w:rFonts w:asciiTheme="minorHAnsi" w:hAnsiTheme="minorHAnsi" w:cstheme="minorBidi"/>
                <w:sz w:val="22"/>
                <w:szCs w:val="22"/>
              </w:rPr>
              <w:t xml:space="preserve">Notes: </w:t>
            </w:r>
            <w:r w:rsidR="009A0A09">
              <w:br/>
            </w:r>
            <w:r w:rsidRPr="3D938BA9">
              <w:rPr>
                <w:rFonts w:asciiTheme="minorHAnsi" w:hAnsiTheme="minorHAnsi" w:cstheme="minorBidi"/>
                <w:sz w:val="22"/>
                <w:szCs w:val="22"/>
              </w:rPr>
              <w:t xml:space="preserve">1) The sum of facilities reporting Form R and Form A above does not equal </w:t>
            </w:r>
            <w:r w:rsidRPr="3D938BA9" w:rsidR="445E1CB2">
              <w:rPr>
                <w:rFonts w:asciiTheme="minorHAnsi" w:hAnsiTheme="minorHAnsi" w:cstheme="minorBidi"/>
                <w:sz w:val="22"/>
                <w:szCs w:val="22"/>
              </w:rPr>
              <w:t>25,271</w:t>
            </w:r>
            <w:r w:rsidRPr="3D938BA9">
              <w:rPr>
                <w:rFonts w:asciiTheme="minorHAnsi" w:hAnsiTheme="minorHAnsi" w:cstheme="minorBidi"/>
                <w:sz w:val="22"/>
                <w:szCs w:val="22"/>
              </w:rPr>
              <w:t xml:space="preserve"> because some facilities report both Form Rs and Form As (see Table 4). The average number of Form R chemicals per facility is </w:t>
            </w:r>
            <w:r w:rsidRPr="3D938BA9" w:rsidR="7EEC7A6F">
              <w:rPr>
                <w:rFonts w:asciiTheme="minorHAnsi" w:hAnsiTheme="minorHAnsi" w:cstheme="minorBidi"/>
                <w:sz w:val="22"/>
                <w:szCs w:val="22"/>
              </w:rPr>
              <w:t>3.09</w:t>
            </w:r>
            <w:r w:rsidRPr="3D938BA9">
              <w:rPr>
                <w:rFonts w:asciiTheme="minorHAnsi" w:hAnsiTheme="minorHAnsi" w:cstheme="minorBidi"/>
                <w:sz w:val="22"/>
                <w:szCs w:val="22"/>
              </w:rPr>
              <w:t>. The average number of Form A chemicals per facility is 0.</w:t>
            </w:r>
            <w:r w:rsidRPr="3D938BA9" w:rsidR="558D1BCD">
              <w:rPr>
                <w:rFonts w:asciiTheme="minorHAnsi" w:hAnsiTheme="minorHAnsi" w:cstheme="minorBidi"/>
                <w:sz w:val="22"/>
                <w:szCs w:val="22"/>
              </w:rPr>
              <w:t>3</w:t>
            </w:r>
            <w:r w:rsidRPr="3D938BA9" w:rsidR="6FB9AAB3">
              <w:rPr>
                <w:rFonts w:asciiTheme="minorHAnsi" w:hAnsiTheme="minorHAnsi" w:cstheme="minorBidi"/>
                <w:sz w:val="22"/>
                <w:szCs w:val="22"/>
              </w:rPr>
              <w:t>8</w:t>
            </w:r>
            <w:r w:rsidRPr="3D938BA9">
              <w:rPr>
                <w:rFonts w:asciiTheme="minorHAnsi" w:hAnsiTheme="minorHAnsi" w:cstheme="minorBidi"/>
                <w:sz w:val="22"/>
                <w:szCs w:val="22"/>
              </w:rPr>
              <w:t>. The average number of chemicals per facility is 3.</w:t>
            </w:r>
            <w:r w:rsidRPr="3D938BA9" w:rsidR="01FD115B">
              <w:rPr>
                <w:rFonts w:asciiTheme="minorHAnsi" w:hAnsiTheme="minorHAnsi" w:cstheme="minorBidi"/>
                <w:sz w:val="22"/>
                <w:szCs w:val="22"/>
              </w:rPr>
              <w:t>48</w:t>
            </w:r>
            <w:r w:rsidRPr="3D938BA9">
              <w:rPr>
                <w:rFonts w:asciiTheme="minorHAnsi" w:hAnsiTheme="minorHAnsi" w:cstheme="minorBidi"/>
                <w:sz w:val="22"/>
                <w:szCs w:val="22"/>
              </w:rPr>
              <w:t xml:space="preserve">. </w:t>
            </w:r>
            <w:r w:rsidR="009A0A09">
              <w:br/>
            </w:r>
            <w:r w:rsidRPr="3D938BA9">
              <w:rPr>
                <w:rFonts w:asciiTheme="minorHAnsi" w:hAnsiTheme="minorHAnsi" w:cstheme="minorBidi"/>
                <w:sz w:val="22"/>
                <w:szCs w:val="22"/>
              </w:rPr>
              <w:t>2) The number of Form As is equal to the number of facilities reporting Form A chemicals (</w:t>
            </w:r>
            <w:r w:rsidRPr="3D938BA9" w:rsidR="56A87B3B">
              <w:rPr>
                <w:rFonts w:asciiTheme="minorHAnsi" w:hAnsiTheme="minorHAnsi" w:cstheme="minorBidi"/>
                <w:sz w:val="22"/>
                <w:szCs w:val="22"/>
              </w:rPr>
              <w:t>6,13</w:t>
            </w:r>
            <w:r w:rsidRPr="3D938BA9" w:rsidR="64B28854">
              <w:rPr>
                <w:rFonts w:asciiTheme="minorHAnsi" w:hAnsiTheme="minorHAnsi" w:cstheme="minorBidi"/>
                <w:sz w:val="22"/>
                <w:szCs w:val="22"/>
              </w:rPr>
              <w:t>4</w:t>
            </w:r>
            <w:r w:rsidRPr="3D938BA9">
              <w:rPr>
                <w:rFonts w:asciiTheme="minorHAnsi" w:hAnsiTheme="minorHAnsi" w:cstheme="minorBidi"/>
                <w:sz w:val="22"/>
                <w:szCs w:val="22"/>
              </w:rPr>
              <w:t xml:space="preserve">). The number of chemicals per Form A is </w:t>
            </w:r>
            <w:r w:rsidRPr="3D938BA9" w:rsidR="558D1BCD">
              <w:rPr>
                <w:rFonts w:asciiTheme="minorHAnsi" w:hAnsiTheme="minorHAnsi" w:cstheme="minorBidi"/>
                <w:sz w:val="22"/>
                <w:szCs w:val="22"/>
              </w:rPr>
              <w:t>1.5</w:t>
            </w:r>
            <w:r w:rsidRPr="3D938BA9" w:rsidR="75E3C712">
              <w:rPr>
                <w:rFonts w:asciiTheme="minorHAnsi" w:hAnsiTheme="minorHAnsi" w:cstheme="minorBidi"/>
                <w:sz w:val="22"/>
                <w:szCs w:val="22"/>
              </w:rPr>
              <w:t>8</w:t>
            </w:r>
            <w:r w:rsidRPr="3D938BA9">
              <w:rPr>
                <w:rFonts w:asciiTheme="minorHAnsi" w:hAnsiTheme="minorHAnsi" w:cstheme="minorBidi"/>
                <w:sz w:val="22"/>
                <w:szCs w:val="22"/>
              </w:rPr>
              <w:t xml:space="preserve"> (9,</w:t>
            </w:r>
            <w:r w:rsidRPr="3D938BA9" w:rsidR="5E405041">
              <w:rPr>
                <w:rFonts w:asciiTheme="minorHAnsi" w:hAnsiTheme="minorHAnsi" w:cstheme="minorBidi"/>
                <w:sz w:val="22"/>
                <w:szCs w:val="22"/>
              </w:rPr>
              <w:t>686</w:t>
            </w:r>
            <w:r w:rsidRPr="3D938BA9">
              <w:rPr>
                <w:rFonts w:asciiTheme="minorHAnsi" w:hAnsiTheme="minorHAnsi" w:cstheme="minorBidi"/>
                <w:sz w:val="22"/>
                <w:szCs w:val="22"/>
              </w:rPr>
              <w:t xml:space="preserve"> Form A chemicals ÷ </w:t>
            </w:r>
            <w:r w:rsidRPr="3D938BA9" w:rsidR="149A19C0">
              <w:rPr>
                <w:rFonts w:asciiTheme="minorHAnsi" w:hAnsiTheme="minorHAnsi" w:cstheme="minorBidi"/>
                <w:sz w:val="22"/>
                <w:szCs w:val="22"/>
              </w:rPr>
              <w:t>6,134</w:t>
            </w:r>
            <w:r w:rsidRPr="3D938BA9">
              <w:rPr>
                <w:rFonts w:asciiTheme="minorHAnsi" w:hAnsiTheme="minorHAnsi" w:cstheme="minorBidi"/>
                <w:sz w:val="22"/>
                <w:szCs w:val="22"/>
              </w:rPr>
              <w:t xml:space="preserve">Form </w:t>
            </w:r>
            <w:r w:rsidRPr="3D938BA9">
              <w:rPr>
                <w:rFonts w:asciiTheme="minorHAnsi" w:hAnsiTheme="minorHAnsi" w:cstheme="minorBidi"/>
                <w:sz w:val="22"/>
                <w:szCs w:val="22"/>
              </w:rPr>
              <w:t>As</w:t>
            </w:r>
            <w:r w:rsidRPr="3D938BA9">
              <w:rPr>
                <w:rFonts w:asciiTheme="minorHAnsi" w:hAnsiTheme="minorHAnsi" w:cstheme="minorBidi"/>
                <w:sz w:val="22"/>
                <w:szCs w:val="22"/>
              </w:rPr>
              <w:t>). Note that burden per Form A chemical is the key unit for tracking burden associated with a Form A, and that the conversion to number of Form As (i.e., number of Form A responses) is done to satisfy certain burden accounting and reporting requirements.</w:t>
            </w:r>
          </w:p>
          <w:p w:rsidR="007A25B1" w:rsidRPr="00D52ADD" w:rsidP="3D938BA9" w14:paraId="059F3F9A" w14:textId="1D94EE01">
            <w:pPr>
              <w:keepNext/>
              <w:keepLines/>
              <w:spacing w:before="40" w:after="40"/>
              <w:rPr>
                <w:rFonts w:asciiTheme="minorHAnsi" w:hAnsiTheme="minorHAnsi" w:cstheme="minorBidi"/>
              </w:rPr>
            </w:pPr>
            <w:r w:rsidRPr="3D938BA9">
              <w:rPr>
                <w:rFonts w:asciiTheme="minorHAnsi" w:hAnsiTheme="minorHAnsi" w:cstheme="minorBidi"/>
                <w:sz w:val="22"/>
                <w:szCs w:val="22"/>
              </w:rPr>
              <w:t xml:space="preserve">3) </w:t>
            </w:r>
            <w:r w:rsidRPr="3D938BA9" w:rsidR="7B5E5217">
              <w:rPr>
                <w:rFonts w:asciiTheme="minorHAnsi" w:hAnsiTheme="minorHAnsi" w:cstheme="minorBidi"/>
                <w:sz w:val="22"/>
                <w:szCs w:val="22"/>
              </w:rPr>
              <w:t>Starting in Reporting Year 2024, PFAS are designated as “chemicals of special concern.”</w:t>
            </w:r>
            <w:r w:rsidRPr="3D938BA9">
              <w:rPr>
                <w:rFonts w:asciiTheme="minorHAnsi" w:hAnsiTheme="minorHAnsi" w:cstheme="minorBidi"/>
                <w:sz w:val="22"/>
                <w:szCs w:val="22"/>
              </w:rPr>
              <w:t xml:space="preserve"> </w:t>
            </w:r>
            <w:r w:rsidRPr="3D938BA9" w:rsidR="7B5E5217">
              <w:rPr>
                <w:rFonts w:asciiTheme="minorHAnsi" w:hAnsiTheme="minorHAnsi" w:cstheme="minorBidi"/>
                <w:sz w:val="22"/>
                <w:szCs w:val="22"/>
              </w:rPr>
              <w:t>Form A Certification</w:t>
            </w:r>
            <w:r w:rsidRPr="3D938BA9" w:rsidR="359D038E">
              <w:rPr>
                <w:rFonts w:asciiTheme="minorHAnsi" w:hAnsiTheme="minorHAnsi" w:cstheme="minorBidi"/>
                <w:sz w:val="22"/>
                <w:szCs w:val="22"/>
              </w:rPr>
              <w:t xml:space="preserve"> is</w:t>
            </w:r>
            <w:r w:rsidRPr="3D938BA9" w:rsidR="7B5E5217">
              <w:rPr>
                <w:rFonts w:asciiTheme="minorHAnsi" w:hAnsiTheme="minorHAnsi" w:cstheme="minorBidi"/>
                <w:sz w:val="22"/>
                <w:szCs w:val="22"/>
              </w:rPr>
              <w:t xml:space="preserve"> no longer available for TRI reporting of PFAS.</w:t>
            </w:r>
          </w:p>
        </w:tc>
      </w:tr>
    </w:tbl>
    <w:p w:rsidR="00C43A6E" w:rsidRPr="00D52ADD" w:rsidP="00C43A6E" w14:paraId="72911B00" w14:textId="77777777">
      <w:pPr>
        <w:spacing w:before="72"/>
        <w:ind w:right="432"/>
        <w:jc w:val="center"/>
        <w:rPr>
          <w:rFonts w:asciiTheme="minorHAnsi" w:hAnsiTheme="minorHAnsi" w:cstheme="minorHAnsi"/>
        </w:rPr>
      </w:pPr>
    </w:p>
    <w:p w:rsidR="007A25B1" w:rsidRPr="00D52ADD" w:rsidP="00C43A6E" w14:paraId="1036F016" w14:textId="491FE254">
      <w:pPr>
        <w:rPr>
          <w:rFonts w:asciiTheme="minorHAnsi" w:hAnsiTheme="minorHAnsi" w:cstheme="minorHAnsi"/>
        </w:rPr>
      </w:pPr>
      <w:r w:rsidRPr="00D52ADD">
        <w:rPr>
          <w:rFonts w:asciiTheme="minorHAnsi" w:hAnsiTheme="minorHAnsi" w:cstheme="minorHAnsi"/>
        </w:rPr>
        <w:t xml:space="preserve">Table </w:t>
      </w:r>
      <w:r w:rsidRPr="00D52ADD" w:rsidR="007A7982">
        <w:rPr>
          <w:rFonts w:asciiTheme="minorHAnsi" w:hAnsiTheme="minorHAnsi" w:cstheme="minorHAnsi"/>
        </w:rPr>
        <w:t>9</w:t>
      </w:r>
      <w:r w:rsidRPr="00D52ADD">
        <w:rPr>
          <w:rFonts w:asciiTheme="minorHAnsi" w:hAnsiTheme="minorHAnsi" w:cstheme="minorHAnsi"/>
        </w:rPr>
        <w:t xml:space="preserve"> presents the total annual </w:t>
      </w:r>
      <w:r w:rsidRPr="00D52ADD" w:rsidR="00A705CE">
        <w:rPr>
          <w:rFonts w:asciiTheme="minorHAnsi" w:hAnsiTheme="minorHAnsi" w:cstheme="minorHAnsi"/>
        </w:rPr>
        <w:t xml:space="preserve">cost and </w:t>
      </w:r>
      <w:r w:rsidRPr="00D52ADD">
        <w:rPr>
          <w:rFonts w:asciiTheme="minorHAnsi" w:hAnsiTheme="minorHAnsi" w:cstheme="minorHAnsi"/>
        </w:rPr>
        <w:t>burden estimates for both Form R and Form A.</w:t>
      </w:r>
      <w:r w:rsidRPr="00D52ADD" w:rsidR="00A705CE">
        <w:rPr>
          <w:rFonts w:asciiTheme="minorHAnsi" w:hAnsiTheme="minorHAnsi" w:cstheme="minorHAnsi"/>
          <w:spacing w:val="-2"/>
        </w:rPr>
        <w:t xml:space="preserve"> EPA determined the total annual reporting cost for all respondent facilities by multiplying the</w:t>
      </w:r>
      <w:r w:rsidRPr="00D52ADD" w:rsidR="00A705CE">
        <w:rPr>
          <w:rFonts w:asciiTheme="minorHAnsi" w:hAnsiTheme="minorHAnsi" w:cstheme="minorHAnsi"/>
        </w:rPr>
        <w:t xml:space="preserve"> WAWR by the steady state total burden.</w:t>
      </w:r>
    </w:p>
    <w:p w:rsidR="007A25B1" w:rsidRPr="004D3E9B" w:rsidP="004D3E9B" w14:paraId="606BBF12" w14:textId="119A025B">
      <w:pPr>
        <w:pStyle w:val="Heading4"/>
      </w:pPr>
      <w:r w:rsidRPr="004D3E9B">
        <w:t xml:space="preserve">Table </w:t>
      </w:r>
      <w:r w:rsidRPr="004D3E9B" w:rsidR="007A7982">
        <w:t>9</w:t>
      </w:r>
      <w:r w:rsidRPr="004D3E9B" w:rsidR="00C03F19">
        <w:t xml:space="preserve"> - </w:t>
      </w:r>
      <w:r w:rsidRPr="004D3E9B">
        <w:t>Total Annual</w:t>
      </w:r>
      <w:r w:rsidRPr="004D3E9B" w:rsidR="00A705CE">
        <w:t xml:space="preserve"> Cost and</w:t>
      </w:r>
      <w:r w:rsidRPr="004D3E9B">
        <w:t xml:space="preserve"> Burden Estimate </w:t>
      </w:r>
      <w:r w:rsidRPr="004D3E9B" w:rsidR="00A705CE">
        <w:t>(2023 dollars)</w:t>
      </w:r>
    </w:p>
    <w:tbl>
      <w:tblPr>
        <w:tblW w:w="100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79"/>
        <w:gridCol w:w="1236"/>
        <w:gridCol w:w="1377"/>
        <w:gridCol w:w="1710"/>
        <w:gridCol w:w="1397"/>
        <w:gridCol w:w="1368"/>
        <w:gridCol w:w="1684"/>
        <w:gridCol w:w="10"/>
      </w:tblGrid>
      <w:tr w14:paraId="2204BA94" w14:textId="77777777" w:rsidTr="3D938BA9">
        <w:tblPrEx>
          <w:tblW w:w="100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gridAfter w:val="1"/>
          <w:wAfter w:w="10" w:type="dxa"/>
          <w:trHeight w:val="924"/>
        </w:trPr>
        <w:tc>
          <w:tcPr>
            <w:tcW w:w="1279" w:type="dxa"/>
            <w:shd w:val="clear" w:color="auto" w:fill="DEEBF6" w:themeFill="accent1" w:themeFillTint="33"/>
            <w:vAlign w:val="center"/>
            <w:hideMark/>
          </w:tcPr>
          <w:p w:rsidR="00E12FA8" w:rsidRPr="00D52ADD" w:rsidP="00E12FA8" w14:paraId="18CA29D1" w14:textId="77777777">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Form Type</w:t>
            </w:r>
          </w:p>
        </w:tc>
        <w:tc>
          <w:tcPr>
            <w:tcW w:w="1236" w:type="dxa"/>
            <w:shd w:val="clear" w:color="auto" w:fill="DEEBF6" w:themeFill="accent1" w:themeFillTint="33"/>
            <w:vAlign w:val="center"/>
            <w:hideMark/>
          </w:tcPr>
          <w:p w:rsidR="00E12FA8" w:rsidRPr="00D52ADD" w:rsidP="00E12FA8" w14:paraId="1EB308AD" w14:textId="1413808D">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Unit Burden (Hours) Per Form</w:t>
            </w:r>
          </w:p>
        </w:tc>
        <w:tc>
          <w:tcPr>
            <w:tcW w:w="1377" w:type="dxa"/>
            <w:tcBorders>
              <w:top w:val="single" w:sz="4" w:space="0" w:color="auto"/>
              <w:left w:val="single" w:sz="4" w:space="0" w:color="auto"/>
              <w:bottom w:val="single" w:sz="4" w:space="0" w:color="auto"/>
              <w:right w:val="single" w:sz="4" w:space="0" w:color="auto"/>
            </w:tcBorders>
            <w:shd w:val="clear" w:color="auto" w:fill="DEEBF6" w:themeFill="accent1" w:themeFillTint="33"/>
            <w:vAlign w:val="center"/>
          </w:tcPr>
          <w:p w:rsidR="00E12FA8" w:rsidRPr="00D52ADD" w:rsidP="00E12FA8" w14:paraId="55608ED7" w14:textId="751EA261">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Number of Facilities</w:t>
            </w:r>
            <w:r w:rsidRPr="00D52ADD">
              <w:rPr>
                <w:rFonts w:asciiTheme="minorHAnsi" w:hAnsiTheme="minorHAnsi" w:cstheme="minorHAnsi"/>
                <w:b/>
                <w:color w:val="000000"/>
                <w:sz w:val="22"/>
                <w:szCs w:val="22"/>
                <w:vertAlign w:val="superscript"/>
              </w:rPr>
              <w:t xml:space="preserve"> b</w:t>
            </w:r>
          </w:p>
        </w:tc>
        <w:tc>
          <w:tcPr>
            <w:tcW w:w="1710" w:type="dxa"/>
            <w:shd w:val="clear" w:color="auto" w:fill="DEEBF6" w:themeFill="accent1" w:themeFillTint="33"/>
            <w:vAlign w:val="center"/>
            <w:hideMark/>
          </w:tcPr>
          <w:p w:rsidR="00E12FA8" w:rsidRPr="00D52ADD" w:rsidP="00E12FA8" w14:paraId="7454BE92" w14:textId="5C612AC6">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 xml:space="preserve">Number of Responses </w:t>
            </w:r>
            <w:r w:rsidRPr="00D52ADD">
              <w:rPr>
                <w:rFonts w:asciiTheme="minorHAnsi" w:hAnsiTheme="minorHAnsi" w:cstheme="minorHAnsi"/>
                <w:b/>
                <w:color w:val="000000"/>
                <w:sz w:val="22"/>
                <w:szCs w:val="22"/>
                <w:vertAlign w:val="superscript"/>
              </w:rPr>
              <w:t>c</w:t>
            </w:r>
          </w:p>
        </w:tc>
        <w:tc>
          <w:tcPr>
            <w:tcW w:w="1397" w:type="dxa"/>
            <w:shd w:val="clear" w:color="auto" w:fill="DEEBF6" w:themeFill="accent1" w:themeFillTint="33"/>
            <w:vAlign w:val="center"/>
            <w:hideMark/>
          </w:tcPr>
          <w:p w:rsidR="00E12FA8" w:rsidRPr="00D52ADD" w:rsidP="00E12FA8" w14:paraId="721FD987" w14:textId="77777777">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Number of Form R or A Chemicals</w:t>
            </w:r>
          </w:p>
        </w:tc>
        <w:tc>
          <w:tcPr>
            <w:tcW w:w="1368" w:type="dxa"/>
            <w:shd w:val="clear" w:color="auto" w:fill="DEEBF6" w:themeFill="accent1" w:themeFillTint="33"/>
            <w:vAlign w:val="center"/>
            <w:hideMark/>
          </w:tcPr>
          <w:p w:rsidR="00E12FA8" w:rsidRPr="00D52ADD" w:rsidP="00E12FA8" w14:paraId="4AE8FEDD" w14:textId="77777777">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Steady State Total Burden (Hours)</w:t>
            </w:r>
          </w:p>
        </w:tc>
        <w:tc>
          <w:tcPr>
            <w:tcW w:w="1684" w:type="dxa"/>
            <w:shd w:val="clear" w:color="auto" w:fill="DEEBF6" w:themeFill="accent1" w:themeFillTint="33"/>
            <w:vAlign w:val="center"/>
            <w:hideMark/>
          </w:tcPr>
          <w:p w:rsidR="00E12FA8" w:rsidRPr="00D52ADD" w:rsidP="00E12FA8" w14:paraId="678630A3" w14:textId="77777777">
            <w:pPr>
              <w:autoSpaceDE/>
              <w:autoSpaceDN/>
              <w:spacing w:after="0"/>
              <w:jc w:val="center"/>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Steady State Total Cost</w:t>
            </w:r>
          </w:p>
        </w:tc>
      </w:tr>
      <w:tr w14:paraId="1C61E4BB" w14:textId="77777777" w:rsidTr="3D938BA9">
        <w:tblPrEx>
          <w:tblW w:w="10061" w:type="dxa"/>
          <w:tblLook w:val="04A0"/>
        </w:tblPrEx>
        <w:trPr>
          <w:gridAfter w:val="1"/>
          <w:wAfter w:w="10" w:type="dxa"/>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2A767FAE" w14:textId="77777777">
            <w:pPr>
              <w:autoSpaceDE/>
              <w:autoSpaceDN/>
              <w:spacing w:after="0"/>
              <w:rPr>
                <w:rFonts w:asciiTheme="minorHAnsi" w:hAnsiTheme="minorHAnsi" w:cstheme="minorHAnsi"/>
                <w:color w:val="000000"/>
                <w:sz w:val="22"/>
                <w:szCs w:val="22"/>
              </w:rPr>
            </w:pPr>
            <w:r w:rsidRPr="00D52ADD">
              <w:rPr>
                <w:rFonts w:asciiTheme="minorHAnsi" w:hAnsiTheme="minorHAnsi" w:cstheme="minorHAnsi"/>
                <w:color w:val="000000"/>
                <w:sz w:val="22"/>
                <w:szCs w:val="22"/>
              </w:rPr>
              <w:t>Form R</w:t>
            </w:r>
          </w:p>
        </w:tc>
        <w:tc>
          <w:tcPr>
            <w:tcW w:w="12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1F0D0DBB" w14:textId="28793D82">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35.70516</w:t>
            </w:r>
          </w:p>
        </w:tc>
        <w:tc>
          <w:tcPr>
            <w:tcW w:w="1377" w:type="dxa"/>
            <w:tcBorders>
              <w:top w:val="nil"/>
              <w:left w:val="single" w:sz="4" w:space="0" w:color="auto"/>
              <w:bottom w:val="single" w:sz="4" w:space="0" w:color="auto"/>
              <w:right w:val="single" w:sz="4" w:space="0" w:color="auto"/>
            </w:tcBorders>
            <w:shd w:val="clear" w:color="auto" w:fill="auto"/>
            <w:vAlign w:val="center"/>
          </w:tcPr>
          <w:p w:rsidR="3D938BA9" w:rsidP="0060649F" w14:paraId="3D0F4E03" w14:textId="30CC532D">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23,35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1D65DE07" w14:textId="24796662">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78,156</w:t>
            </w:r>
          </w:p>
        </w:tc>
        <w:tc>
          <w:tcPr>
            <w:tcW w:w="13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333A6117" w14:textId="7D6FE7F8">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78,156</w:t>
            </w:r>
          </w:p>
        </w:tc>
        <w:tc>
          <w:tcPr>
            <w:tcW w:w="13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04ACE288" w14:textId="7D1C1924">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2,790,555</w:t>
            </w:r>
          </w:p>
        </w:tc>
        <w:tc>
          <w:tcPr>
            <w:tcW w:w="16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3D938BA9" w:rsidP="0060649F" w14:paraId="4BDBFA8E" w14:textId="2411BD0D">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 xml:space="preserve">$221,095,644 </w:t>
            </w:r>
          </w:p>
        </w:tc>
      </w:tr>
      <w:tr w14:paraId="5DC0407B" w14:textId="77777777" w:rsidTr="3D938BA9">
        <w:tblPrEx>
          <w:tblW w:w="10061" w:type="dxa"/>
          <w:tblLook w:val="04A0"/>
        </w:tblPrEx>
        <w:trPr>
          <w:gridAfter w:val="1"/>
          <w:wAfter w:w="10" w:type="dxa"/>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729090DA" w14:textId="77777777">
            <w:pPr>
              <w:autoSpaceDE/>
              <w:autoSpaceDN/>
              <w:spacing w:after="0"/>
              <w:rPr>
                <w:rFonts w:asciiTheme="minorHAnsi" w:hAnsiTheme="minorHAnsi" w:cstheme="minorHAnsi"/>
                <w:color w:val="000000"/>
                <w:sz w:val="22"/>
                <w:szCs w:val="22"/>
              </w:rPr>
            </w:pPr>
            <w:r w:rsidRPr="00D52ADD">
              <w:rPr>
                <w:rFonts w:asciiTheme="minorHAnsi" w:hAnsiTheme="minorHAnsi" w:cstheme="minorHAnsi"/>
                <w:color w:val="000000"/>
                <w:sz w:val="22"/>
                <w:szCs w:val="22"/>
              </w:rPr>
              <w:t>Form A</w:t>
            </w:r>
          </w:p>
        </w:tc>
        <w:tc>
          <w:tcPr>
            <w:tcW w:w="12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2F1200DE" w14:textId="09875ED3">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21.95867</w:t>
            </w:r>
          </w:p>
        </w:tc>
        <w:tc>
          <w:tcPr>
            <w:tcW w:w="1377" w:type="dxa"/>
            <w:tcBorders>
              <w:top w:val="nil"/>
              <w:left w:val="single" w:sz="4" w:space="0" w:color="auto"/>
              <w:bottom w:val="single" w:sz="4" w:space="0" w:color="auto"/>
              <w:right w:val="single" w:sz="4" w:space="0" w:color="auto"/>
            </w:tcBorders>
            <w:shd w:val="clear" w:color="auto" w:fill="auto"/>
            <w:vAlign w:val="center"/>
          </w:tcPr>
          <w:p w:rsidR="3D938BA9" w:rsidP="0060649F" w14:paraId="5C16A034" w14:textId="4684EE78">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6,13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53518EED" w14:textId="325FD60F">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6,134</w:t>
            </w:r>
          </w:p>
        </w:tc>
        <w:tc>
          <w:tcPr>
            <w:tcW w:w="13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22034782" w14:textId="08A2432B">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9,686</w:t>
            </w:r>
          </w:p>
        </w:tc>
        <w:tc>
          <w:tcPr>
            <w:tcW w:w="13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7A973B41" w14:textId="3DAEEBBF">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212,681</w:t>
            </w:r>
          </w:p>
        </w:tc>
        <w:tc>
          <w:tcPr>
            <w:tcW w:w="16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3D938BA9" w:rsidP="0060649F" w14:paraId="3C3C18D8" w14:textId="28A55431">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 xml:space="preserve">$16,850,692 </w:t>
            </w:r>
          </w:p>
        </w:tc>
      </w:tr>
      <w:tr w14:paraId="3CEFAA67" w14:textId="77777777" w:rsidTr="3D938BA9">
        <w:tblPrEx>
          <w:tblW w:w="10061" w:type="dxa"/>
          <w:tblLook w:val="04A0"/>
        </w:tblPrEx>
        <w:trPr>
          <w:gridAfter w:val="1"/>
          <w:wAfter w:w="10" w:type="dxa"/>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33769629" w14:textId="77777777">
            <w:pPr>
              <w:autoSpaceDE/>
              <w:autoSpaceDN/>
              <w:spacing w:after="0"/>
              <w:rPr>
                <w:rFonts w:asciiTheme="minorHAnsi" w:hAnsiTheme="minorHAnsi" w:cstheme="minorHAnsi"/>
                <w:color w:val="000000"/>
                <w:sz w:val="22"/>
                <w:szCs w:val="22"/>
              </w:rPr>
            </w:pPr>
            <w:r w:rsidRPr="00D52ADD">
              <w:rPr>
                <w:rFonts w:asciiTheme="minorHAnsi" w:hAnsiTheme="minorHAnsi" w:cstheme="minorHAnsi"/>
                <w:color w:val="000000"/>
                <w:sz w:val="22"/>
                <w:szCs w:val="22"/>
              </w:rPr>
              <w:t>Non-Form (constant)</w:t>
            </w:r>
          </w:p>
        </w:tc>
        <w:tc>
          <w:tcPr>
            <w:tcW w:w="12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E12FA8" w14:paraId="676B76D0" w14:textId="1BDE1D79">
            <w:pPr>
              <w:autoSpaceDE/>
              <w:autoSpaceDN/>
              <w:spacing w:after="0"/>
              <w:jc w:val="right"/>
              <w:rPr>
                <w:rFonts w:asciiTheme="minorHAnsi" w:hAnsiTheme="minorHAnsi" w:cstheme="minorHAnsi"/>
                <w:color w:val="000000"/>
                <w:sz w:val="22"/>
                <w:szCs w:val="22"/>
              </w:rPr>
            </w:pPr>
            <w:r w:rsidRPr="00D52ADD">
              <w:rPr>
                <w:rFonts w:asciiTheme="minorHAnsi" w:hAnsiTheme="minorHAnsi" w:cstheme="minorHAnsi"/>
                <w:color w:val="000000"/>
                <w:sz w:val="22"/>
                <w:szCs w:val="22"/>
              </w:rPr>
              <w:t>—</w:t>
            </w:r>
          </w:p>
        </w:tc>
        <w:tc>
          <w:tcPr>
            <w:tcW w:w="1377" w:type="dxa"/>
            <w:tcBorders>
              <w:top w:val="nil"/>
              <w:left w:val="single" w:sz="4" w:space="0" w:color="auto"/>
              <w:bottom w:val="single" w:sz="4" w:space="0" w:color="auto"/>
              <w:right w:val="single" w:sz="4" w:space="0" w:color="auto"/>
            </w:tcBorders>
            <w:shd w:val="clear" w:color="auto" w:fill="auto"/>
            <w:vAlign w:val="center"/>
          </w:tcPr>
          <w:p w:rsidR="3D938BA9" w:rsidP="0060649F" w14:paraId="2417B39B" w14:textId="6E91FF91">
            <w:pPr>
              <w:spacing w:after="0"/>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 xml:space="preserve"> </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43CBA80F" w14:textId="72BDE35E">
            <w:pPr>
              <w:spacing w:after="0"/>
              <w:jc w:val="center"/>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w:t>
            </w:r>
          </w:p>
        </w:tc>
        <w:tc>
          <w:tcPr>
            <w:tcW w:w="13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784B2A10" w14:textId="3172F863">
            <w:pPr>
              <w:spacing w:after="0"/>
              <w:jc w:val="center"/>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w:t>
            </w:r>
          </w:p>
        </w:tc>
        <w:tc>
          <w:tcPr>
            <w:tcW w:w="13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28509F82" w14:textId="19E95738">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839,052</w:t>
            </w:r>
          </w:p>
        </w:tc>
        <w:tc>
          <w:tcPr>
            <w:tcW w:w="16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3D938BA9" w:rsidP="0060649F" w14:paraId="6D077F3C" w14:textId="4B2FA695">
            <w:pPr>
              <w:spacing w:after="0"/>
              <w:jc w:val="right"/>
              <w:rPr>
                <w:rFonts w:ascii="Calibri" w:eastAsia="Calibri" w:hAnsi="Calibri" w:cs="Calibri"/>
                <w:color w:val="000000" w:themeColor="text1"/>
                <w:sz w:val="22"/>
                <w:szCs w:val="22"/>
              </w:rPr>
            </w:pPr>
            <w:r w:rsidRPr="3D938BA9">
              <w:rPr>
                <w:rFonts w:ascii="Calibri" w:eastAsia="Calibri" w:hAnsi="Calibri" w:cs="Calibri"/>
                <w:color w:val="000000" w:themeColor="text1"/>
                <w:sz w:val="22"/>
                <w:szCs w:val="22"/>
              </w:rPr>
              <w:t xml:space="preserve">$66,478,090 </w:t>
            </w:r>
          </w:p>
        </w:tc>
      </w:tr>
      <w:tr w14:paraId="52D3590D" w14:textId="77777777" w:rsidTr="3D938BA9">
        <w:tblPrEx>
          <w:tblW w:w="10061" w:type="dxa"/>
          <w:tblLook w:val="04A0"/>
        </w:tblPrEx>
        <w:trPr>
          <w:gridAfter w:val="1"/>
          <w:wAfter w:w="10" w:type="dxa"/>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00E12FA8" w14:paraId="51690FE7" w14:textId="57B2691D">
            <w:pPr>
              <w:autoSpaceDE/>
              <w:autoSpaceDN/>
              <w:spacing w:after="0"/>
              <w:rPr>
                <w:rFonts w:asciiTheme="minorHAnsi" w:hAnsiTheme="minorHAnsi" w:cstheme="minorHAnsi"/>
                <w:b/>
                <w:color w:val="000000"/>
                <w:sz w:val="22"/>
                <w:szCs w:val="22"/>
              </w:rPr>
            </w:pPr>
            <w:r w:rsidRPr="00D52ADD">
              <w:rPr>
                <w:rFonts w:asciiTheme="minorHAnsi" w:hAnsiTheme="minorHAnsi" w:cstheme="minorHAnsi"/>
                <w:b/>
                <w:color w:val="000000"/>
                <w:sz w:val="22"/>
                <w:szCs w:val="22"/>
              </w:rPr>
              <w:t xml:space="preserve">Total </w:t>
            </w:r>
            <w:r w:rsidRPr="00D52ADD">
              <w:rPr>
                <w:rFonts w:asciiTheme="minorHAnsi" w:hAnsiTheme="minorHAnsi" w:cstheme="minorHAnsi"/>
                <w:b/>
                <w:color w:val="000000"/>
                <w:sz w:val="22"/>
                <w:szCs w:val="22"/>
                <w:vertAlign w:val="superscript"/>
              </w:rPr>
              <w:t>a</w:t>
            </w:r>
            <w:r w:rsidRPr="00D52ADD">
              <w:rPr>
                <w:rFonts w:asciiTheme="minorHAnsi" w:hAnsiTheme="minorHAnsi" w:cstheme="minorHAnsi"/>
                <w:b/>
                <w:color w:val="000000"/>
                <w:sz w:val="22"/>
                <w:szCs w:val="22"/>
              </w:rPr>
              <w:t xml:space="preserve"> </w:t>
            </w:r>
          </w:p>
        </w:tc>
        <w:tc>
          <w:tcPr>
            <w:tcW w:w="12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12FA8" w:rsidRPr="00D52ADD" w:rsidP="00D52ADD" w14:paraId="4693ECA1" w14:textId="53BCE179">
            <w:pPr>
              <w:autoSpaceDE/>
              <w:autoSpaceDN/>
              <w:spacing w:after="0"/>
              <w:jc w:val="right"/>
              <w:rPr>
                <w:rFonts w:asciiTheme="minorHAnsi" w:hAnsiTheme="minorHAnsi" w:cstheme="minorHAnsi"/>
                <w:b/>
                <w:color w:val="000000"/>
                <w:sz w:val="22"/>
                <w:szCs w:val="22"/>
              </w:rPr>
            </w:pPr>
            <w:r w:rsidRPr="00D52ADD">
              <w:rPr>
                <w:rFonts w:asciiTheme="minorHAnsi" w:hAnsiTheme="minorHAnsi" w:cstheme="minorHAnsi"/>
                <w:color w:val="000000"/>
                <w:sz w:val="22"/>
                <w:szCs w:val="22"/>
              </w:rPr>
              <w:t>—</w:t>
            </w:r>
          </w:p>
        </w:tc>
        <w:tc>
          <w:tcPr>
            <w:tcW w:w="1377" w:type="dxa"/>
            <w:tcBorders>
              <w:top w:val="nil"/>
              <w:left w:val="single" w:sz="4" w:space="0" w:color="auto"/>
              <w:bottom w:val="single" w:sz="4" w:space="0" w:color="auto"/>
              <w:right w:val="single" w:sz="4" w:space="0" w:color="auto"/>
            </w:tcBorders>
            <w:shd w:val="clear" w:color="auto" w:fill="auto"/>
            <w:vAlign w:val="center"/>
          </w:tcPr>
          <w:p w:rsidR="3D938BA9" w:rsidP="0060649F" w14:paraId="0DD7C041" w14:textId="386E87A6">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25,27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7D773AB7" w14:textId="123D039C">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84,290</w:t>
            </w:r>
          </w:p>
        </w:tc>
        <w:tc>
          <w:tcPr>
            <w:tcW w:w="13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0FE0A36B" w14:textId="7C3DF873">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87,841</w:t>
            </w:r>
          </w:p>
        </w:tc>
        <w:tc>
          <w:tcPr>
            <w:tcW w:w="13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3D938BA9" w:rsidP="0060649F" w14:paraId="4A174B08" w14:textId="1D109DFF">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3,842,287</w:t>
            </w:r>
          </w:p>
        </w:tc>
        <w:tc>
          <w:tcPr>
            <w:tcW w:w="16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3D938BA9" w:rsidP="0060649F" w14:paraId="72DE7F44" w14:textId="372B2731">
            <w:pPr>
              <w:spacing w:after="0"/>
              <w:jc w:val="right"/>
              <w:rPr>
                <w:rFonts w:ascii="Calibri" w:eastAsia="Calibri" w:hAnsi="Calibri" w:cs="Calibri"/>
                <w:b/>
                <w:bCs/>
                <w:color w:val="000000" w:themeColor="text1"/>
                <w:sz w:val="22"/>
                <w:szCs w:val="22"/>
              </w:rPr>
            </w:pPr>
            <w:r w:rsidRPr="3D938BA9">
              <w:rPr>
                <w:rFonts w:ascii="Calibri" w:eastAsia="Calibri" w:hAnsi="Calibri" w:cs="Calibri"/>
                <w:b/>
                <w:bCs/>
                <w:color w:val="000000" w:themeColor="text1"/>
                <w:sz w:val="22"/>
                <w:szCs w:val="22"/>
              </w:rPr>
              <w:t>$304,424,425</w:t>
            </w:r>
          </w:p>
        </w:tc>
      </w:tr>
      <w:tr w14:paraId="1BA98961" w14:textId="77777777" w:rsidTr="3D938BA9">
        <w:tblPrEx>
          <w:tblW w:w="10061" w:type="dxa"/>
          <w:tblLook w:val="04A0"/>
        </w:tblPrEx>
        <w:trPr>
          <w:trHeight w:val="636"/>
        </w:trPr>
        <w:tc>
          <w:tcPr>
            <w:tcW w:w="10061"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E12FA8" w:rsidRPr="00D52ADD" w:rsidP="3D938BA9" w14:paraId="1982B796" w14:textId="757B6F9B">
            <w:pPr>
              <w:pStyle w:val="NoSpacing"/>
              <w:keepNext/>
              <w:keepLines/>
              <w:spacing w:before="40" w:after="40"/>
              <w:rPr>
                <w:rFonts w:asciiTheme="minorHAnsi" w:hAnsiTheme="minorHAnsi" w:cstheme="minorBidi"/>
                <w:sz w:val="22"/>
                <w:szCs w:val="22"/>
              </w:rPr>
            </w:pPr>
            <w:r w:rsidRPr="3D938BA9">
              <w:rPr>
                <w:rFonts w:asciiTheme="minorHAnsi" w:hAnsiTheme="minorHAnsi" w:cstheme="minorBidi"/>
                <w:sz w:val="22"/>
                <w:szCs w:val="22"/>
                <w:vertAlign w:val="superscript"/>
              </w:rPr>
              <w:t>a</w:t>
            </w:r>
            <w:r w:rsidRPr="3D938BA9">
              <w:rPr>
                <w:rFonts w:asciiTheme="minorHAnsi" w:hAnsiTheme="minorHAnsi" w:cstheme="minorBidi"/>
                <w:sz w:val="22"/>
                <w:szCs w:val="22"/>
                <w:vertAlign w:val="superscript"/>
              </w:rPr>
              <w:t xml:space="preserve"> </w:t>
            </w:r>
            <w:r w:rsidRPr="3D938BA9">
              <w:rPr>
                <w:rFonts w:asciiTheme="minorHAnsi" w:hAnsiTheme="minorHAnsi" w:cstheme="minorBidi"/>
                <w:sz w:val="22"/>
                <w:szCs w:val="22"/>
              </w:rPr>
              <w:t>The</w:t>
            </w:r>
            <w:r w:rsidRPr="3D938BA9">
              <w:rPr>
                <w:rFonts w:asciiTheme="minorHAnsi" w:hAnsiTheme="minorHAnsi" w:cstheme="minorBidi"/>
                <w:sz w:val="22"/>
                <w:szCs w:val="22"/>
              </w:rPr>
              <w:t xml:space="preserve"> average number of responses per respondent is 3.</w:t>
            </w:r>
            <w:r w:rsidRPr="3D938BA9" w:rsidR="36A5CD25">
              <w:rPr>
                <w:rFonts w:asciiTheme="minorHAnsi" w:hAnsiTheme="minorHAnsi" w:cstheme="minorBidi"/>
                <w:sz w:val="22"/>
                <w:szCs w:val="22"/>
              </w:rPr>
              <w:t>48</w:t>
            </w:r>
            <w:r w:rsidRPr="3D938BA9">
              <w:rPr>
                <w:rFonts w:asciiTheme="minorHAnsi" w:hAnsiTheme="minorHAnsi" w:cstheme="minorBidi"/>
                <w:sz w:val="22"/>
                <w:szCs w:val="22"/>
              </w:rPr>
              <w:t>.</w:t>
            </w:r>
          </w:p>
          <w:p w:rsidR="00E12FA8" w:rsidRPr="00D52ADD" w:rsidP="3D938BA9" w14:paraId="1109D3D1" w14:textId="50955883">
            <w:pPr>
              <w:pStyle w:val="NoSpacing"/>
              <w:keepNext/>
              <w:keepLines/>
              <w:spacing w:before="40" w:after="40"/>
              <w:rPr>
                <w:rFonts w:asciiTheme="minorHAnsi" w:hAnsiTheme="minorHAnsi" w:cstheme="minorBidi"/>
                <w:color w:val="000000"/>
                <w:sz w:val="22"/>
                <w:szCs w:val="22"/>
              </w:rPr>
            </w:pPr>
            <w:r w:rsidRPr="3D938BA9">
              <w:rPr>
                <w:rFonts w:asciiTheme="minorHAnsi" w:hAnsiTheme="minorHAnsi" w:cstheme="minorBidi"/>
                <w:sz w:val="22"/>
                <w:szCs w:val="22"/>
                <w:vertAlign w:val="superscript"/>
              </w:rPr>
              <w:t>b</w:t>
            </w:r>
            <w:r w:rsidRPr="3D938BA9">
              <w:rPr>
                <w:rFonts w:asciiTheme="minorHAnsi" w:hAnsiTheme="minorHAnsi" w:cstheme="minorBidi"/>
                <w:sz w:val="22"/>
                <w:szCs w:val="22"/>
              </w:rPr>
              <w:t xml:space="preserve"> </w:t>
            </w:r>
            <w:r w:rsidRPr="3D938BA9" w:rsidR="3540ACD3">
              <w:rPr>
                <w:rFonts w:asciiTheme="minorHAnsi" w:hAnsiTheme="minorHAnsi" w:cstheme="minorBidi"/>
                <w:color w:val="000000" w:themeColor="text1"/>
                <w:sz w:val="22"/>
                <w:szCs w:val="22"/>
              </w:rPr>
              <w:t xml:space="preserve">Calculations are based on the 2022 </w:t>
            </w:r>
            <w:r w:rsidRPr="3D938BA9" w:rsidR="3540ACD3">
              <w:rPr>
                <w:rFonts w:asciiTheme="minorHAnsi" w:hAnsiTheme="minorHAnsi" w:cstheme="minorBidi"/>
                <w:color w:val="000000" w:themeColor="text1"/>
                <w:sz w:val="22"/>
                <w:szCs w:val="22"/>
              </w:rPr>
              <w:t xml:space="preserve">ICR </w:t>
            </w:r>
            <w:r w:rsidRPr="3D938BA9">
              <w:rPr>
                <w:rFonts w:asciiTheme="minorHAnsi" w:hAnsiTheme="minorHAnsi" w:cstheme="minorBidi"/>
                <w:color w:val="000000" w:themeColor="text1"/>
                <w:sz w:val="22"/>
                <w:szCs w:val="22"/>
              </w:rPr>
              <w:t xml:space="preserve"> with</w:t>
            </w:r>
            <w:r w:rsidRPr="3D938BA9">
              <w:rPr>
                <w:rFonts w:asciiTheme="minorHAnsi" w:hAnsiTheme="minorHAnsi" w:cstheme="minorBidi"/>
                <w:color w:val="000000" w:themeColor="text1"/>
                <w:sz w:val="22"/>
                <w:szCs w:val="22"/>
              </w:rPr>
              <w:t xml:space="preserve"> updates to reflect additional reporting due to the  Addition of Certain Chemicals to the TRI, Addition of Diisononyl Phthalate Category to the TRI, Changes to Reporting Requirement for Per-and Polyfluoroalkyl Substances and to Supplier Notification for Chemicals of Special Concern,</w:t>
            </w:r>
            <w:r w:rsidRPr="3D938BA9" w:rsidR="63B28248">
              <w:rPr>
                <w:rFonts w:asciiTheme="minorHAnsi" w:hAnsiTheme="minorHAnsi" w:cstheme="minorBidi"/>
                <w:color w:val="000000" w:themeColor="text1"/>
                <w:sz w:val="22"/>
                <w:szCs w:val="22"/>
              </w:rPr>
              <w:t xml:space="preserve"> the Addition of Natural Gas Processing Facilities to the TRI, </w:t>
            </w:r>
            <w:r w:rsidRPr="3D938BA9">
              <w:rPr>
                <w:rFonts w:asciiTheme="minorHAnsi" w:hAnsiTheme="minorHAnsi" w:cstheme="minorBidi"/>
                <w:color w:val="000000" w:themeColor="text1"/>
                <w:sz w:val="22"/>
                <w:szCs w:val="22"/>
              </w:rPr>
              <w:t>as well as the additional forms resulting from the NDAA adding certain PFAS</w:t>
            </w:r>
          </w:p>
          <w:p w:rsidR="00E12FA8" w:rsidRPr="00D52ADD" w:rsidP="00E12FA8" w14:paraId="110C3067" w14:textId="685649EE">
            <w:pPr>
              <w:pStyle w:val="NoSpacing"/>
              <w:keepNext/>
              <w:keepLines/>
              <w:spacing w:before="40" w:after="40"/>
              <w:rPr>
                <w:rFonts w:asciiTheme="minorHAnsi" w:hAnsiTheme="minorHAnsi" w:cstheme="minorHAnsi"/>
                <w:color w:val="000000"/>
                <w:sz w:val="22"/>
                <w:szCs w:val="22"/>
              </w:rPr>
            </w:pPr>
            <w:r w:rsidRPr="00D52ADD">
              <w:rPr>
                <w:rFonts w:asciiTheme="minorHAnsi" w:hAnsiTheme="minorHAnsi" w:cstheme="minorHAnsi"/>
                <w:sz w:val="22"/>
                <w:szCs w:val="22"/>
                <w:vertAlign w:val="superscript"/>
              </w:rPr>
              <w:t>c</w:t>
            </w:r>
            <w:r w:rsidRPr="00D52ADD">
              <w:rPr>
                <w:rFonts w:asciiTheme="minorHAnsi" w:hAnsiTheme="minorHAnsi" w:cstheme="minorHAnsi"/>
                <w:sz w:val="22"/>
                <w:szCs w:val="22"/>
              </w:rPr>
              <w:t xml:space="preserve"> More than one chemical may be filed in each Form A.</w:t>
            </w:r>
          </w:p>
        </w:tc>
      </w:tr>
    </w:tbl>
    <w:p w:rsidR="00A705CE" w:rsidRPr="005241DA" w:rsidP="00A705CE" w14:paraId="51AC0D3C" w14:textId="77777777">
      <w:pPr>
        <w:rPr>
          <w:rFonts w:asciiTheme="minorHAnsi" w:hAnsiTheme="minorHAnsi" w:cstheme="minorHAnsi"/>
        </w:rPr>
      </w:pPr>
    </w:p>
    <w:p w:rsidR="007A25B1" w:rsidRPr="005241DA" w:rsidP="007A25B1" w14:paraId="0DA8C56F" w14:textId="77777777">
      <w:pPr>
        <w:ind w:right="432"/>
        <w:rPr>
          <w:rFonts w:asciiTheme="minorHAnsi" w:hAnsiTheme="minorHAnsi" w:cstheme="minorHAnsi"/>
          <w:spacing w:val="-2"/>
        </w:rPr>
      </w:pPr>
    </w:p>
    <w:p w:rsidR="007A25B1" w:rsidRPr="00D52ADD" w:rsidP="007A25B1" w14:paraId="0BA3C21D" w14:textId="77E6B1C7">
      <w:pPr>
        <w:tabs>
          <w:tab w:val="left" w:pos="8280"/>
        </w:tabs>
        <w:rPr>
          <w:rFonts w:asciiTheme="minorHAnsi" w:hAnsiTheme="minorHAnsi" w:cstheme="minorHAnsi"/>
        </w:rPr>
      </w:pPr>
    </w:p>
    <w:p w:rsidR="009147D7" w:rsidRPr="00995B9C" w:rsidP="00D52ADD" w14:paraId="21BC93A8" w14:textId="1E4F1072">
      <w:pPr>
        <w:pStyle w:val="Heading2"/>
      </w:pPr>
      <w:r w:rsidRPr="00995B9C">
        <w:t>13. Provide an estimate for the total annual cost burden to respondents or record keepers resulting from the collection of information. (Do not include the cost of any hour burden already reflected on the burden worksheet).</w:t>
      </w:r>
    </w:p>
    <w:p w:rsidR="009147D7" w:rsidRPr="00981FFC" w:rsidP="00D52ADD" w14:paraId="410FA5CF" w14:textId="20BACB34">
      <w:pPr>
        <w:pStyle w:val="Heading2"/>
        <w:numPr>
          <w:ilvl w:val="0"/>
          <w:numId w:val="57"/>
        </w:numPr>
        <w:rPr>
          <w:rFonts w:cstheme="minorBidi"/>
        </w:rPr>
      </w:pPr>
      <w:r w:rsidRPr="00981FFC">
        <w:rPr>
          <w:rFonts w:cstheme="minorBidi"/>
        </w:rPr>
        <w:t xml:space="preserve">The cost estimate should be split into two components: (a) a total capital and start-up cost component (annualized over its expected useful life) and (b) a total operation and maintenance and purchase of services component. The estimates should </w:t>
      </w:r>
      <w:r w:rsidRPr="00981FFC">
        <w:rPr>
          <w:rFonts w:cstheme="minorBidi"/>
        </w:rPr>
        <w:t>take into account</w:t>
      </w:r>
      <w:r w:rsidRPr="00981FFC">
        <w:rPr>
          <w:rFonts w:cstheme="minorBidi"/>
        </w:rPr>
        <w:t xml:space="preserve"> costs associated with generating, maintaining, and disclosing or providing the information. Include descriptions of methods used to estimate major cost factors including system and technology acquisition, expected useful life of capital equipment, the discount rate(s), and the </w:t>
      </w:r>
      <w:r w:rsidRPr="00981FFC">
        <w:rPr>
          <w:rFonts w:cstheme="minorBidi"/>
        </w:rPr>
        <w:t>time period</w:t>
      </w:r>
      <w:r w:rsidRPr="00981FFC">
        <w:rPr>
          <w:rFonts w:cstheme="minorBidi"/>
        </w:rPr>
        <w:t xml:space="preserve"> over which costs will be incurred. Capital and start-up costs include, among other items, preparations for collecting information such as purchasing computers and software; monitoring, sampling, </w:t>
      </w:r>
      <w:r w:rsidRPr="00981FFC">
        <w:rPr>
          <w:rFonts w:cstheme="minorBidi"/>
        </w:rPr>
        <w:t>drilling</w:t>
      </w:r>
      <w:r w:rsidRPr="00981FFC">
        <w:rPr>
          <w:rFonts w:cstheme="minorBidi"/>
        </w:rPr>
        <w:t xml:space="preserve"> and testing equipment; and record storage facilities.</w:t>
      </w:r>
    </w:p>
    <w:p w:rsidR="009147D7" w:rsidRPr="00981FFC" w:rsidP="00D52ADD" w14:paraId="1058C879" w14:textId="11B18BEF">
      <w:pPr>
        <w:pStyle w:val="Heading2"/>
        <w:numPr>
          <w:ilvl w:val="0"/>
          <w:numId w:val="57"/>
        </w:numPr>
        <w:rPr>
          <w:rFonts w:cstheme="minorBidi"/>
        </w:rPr>
      </w:pPr>
      <w:r w:rsidRPr="00981FFC">
        <w:rPr>
          <w:rFonts w:cstheme="minorBidi"/>
        </w:rPr>
        <w:t xml:space="preserve">If cost estimates are expected to vary widely, agencies should present ranges of cost burdens and explain the reasons for the variance. The cost of purchasing or contracting out information collections services should be a part of this cost burden estimate. In developing cost burden estimates, agencies may consult with a sample of respondents (fewer than 10), utilize the 60-day pre-OMB submission public comment </w:t>
      </w:r>
      <w:r w:rsidRPr="00981FFC">
        <w:rPr>
          <w:rFonts w:cstheme="minorBidi"/>
        </w:rPr>
        <w:t>process</w:t>
      </w:r>
      <w:r w:rsidRPr="00981FFC">
        <w:rPr>
          <w:rFonts w:cstheme="minorBidi"/>
        </w:rPr>
        <w:t xml:space="preserve"> and use existing economic or regulatory impact analysis associated with the rulemaking containing the information collection, as appropriate.</w:t>
      </w:r>
    </w:p>
    <w:p w:rsidR="00115AD0" w:rsidRPr="00981FFC" w:rsidP="00D52ADD" w14:paraId="5E0DAD2F" w14:textId="2C3B4F3A">
      <w:pPr>
        <w:pStyle w:val="Heading2"/>
        <w:numPr>
          <w:ilvl w:val="0"/>
          <w:numId w:val="57"/>
        </w:numPr>
        <w:rPr>
          <w:bCs/>
        </w:rPr>
      </w:pPr>
      <w:r w:rsidRPr="00981FFC">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00323F63" w:rsidP="00323F63" w14:paraId="1FBE9DBD" w14:textId="77777777">
      <w:pPr>
        <w:pStyle w:val="NoSpacing"/>
        <w:rPr>
          <w:rFonts w:asciiTheme="minorHAnsi" w:hAnsiTheme="minorHAnsi" w:cstheme="minorHAnsi"/>
        </w:rPr>
      </w:pPr>
      <w:r w:rsidRPr="005241DA">
        <w:rPr>
          <w:rFonts w:asciiTheme="minorHAnsi" w:hAnsiTheme="minorHAnsi" w:cstheme="minorHAnsi"/>
        </w:rPr>
        <w:t>There are no specific capital and operation and maintenance costs associated directly with this information collection activity.</w:t>
      </w:r>
    </w:p>
    <w:p w:rsidR="00981FFC" w:rsidRPr="005241DA" w:rsidP="00323F63" w14:paraId="047C8D5D" w14:textId="77777777">
      <w:pPr>
        <w:pStyle w:val="NoSpacing"/>
        <w:rPr>
          <w:rFonts w:asciiTheme="minorHAnsi" w:hAnsiTheme="minorHAnsi" w:cstheme="minorHAnsi"/>
        </w:rPr>
      </w:pPr>
    </w:p>
    <w:p w:rsidR="00C43A6E" w:rsidRPr="00995B9C" w:rsidP="00D52ADD" w14:paraId="101F2820" w14:textId="77777777">
      <w:pPr>
        <w:pStyle w:val="Heading2"/>
      </w:pPr>
      <w:r w:rsidRPr="00995B9C">
        <w:t>14. Provide estimates of annualized costs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7A25B1" w:rsidRPr="00D52ADD" w:rsidP="3D938BA9" w14:paraId="7B3988C5" w14:textId="0C718677">
      <w:pPr>
        <w:spacing w:after="200" w:line="276" w:lineRule="auto"/>
        <w:rPr>
          <w:rFonts w:asciiTheme="minorHAnsi" w:hAnsiTheme="minorHAnsi" w:cstheme="minorBidi"/>
          <w:b/>
          <w:bCs/>
        </w:rPr>
      </w:pPr>
      <w:r w:rsidRPr="3D938BA9">
        <w:rPr>
          <w:rFonts w:asciiTheme="minorHAnsi" w:hAnsiTheme="minorHAnsi" w:cstheme="minorBidi"/>
        </w:rPr>
        <w:t xml:space="preserve">EPA incurs burden and costs for three categories of activities: RFI and Compliance Assistance; TRI Reporting Software and Related Data Collection and Exchange; and Data Processing. Table </w:t>
      </w:r>
      <w:r w:rsidRPr="3D938BA9" w:rsidR="1CDDC14B">
        <w:rPr>
          <w:rFonts w:asciiTheme="minorHAnsi" w:hAnsiTheme="minorHAnsi" w:cstheme="minorBidi"/>
        </w:rPr>
        <w:t>1</w:t>
      </w:r>
      <w:r w:rsidRPr="3D938BA9" w:rsidR="62F6D940">
        <w:rPr>
          <w:rFonts w:asciiTheme="minorHAnsi" w:hAnsiTheme="minorHAnsi" w:cstheme="minorBidi"/>
        </w:rPr>
        <w:t>0</w:t>
      </w:r>
      <w:r w:rsidRPr="3D938BA9">
        <w:rPr>
          <w:rFonts w:asciiTheme="minorHAnsi" w:hAnsiTheme="minorHAnsi" w:cstheme="minorBidi"/>
        </w:rPr>
        <w:t xml:space="preserve"> outlines these activities in detail.</w:t>
      </w:r>
    </w:p>
    <w:p w:rsidR="007A25B1" w:rsidRPr="004D3E9B" w:rsidP="004D3E9B" w14:paraId="6940F3C3" w14:textId="7A4033C8">
      <w:pPr>
        <w:pStyle w:val="Heading4"/>
      </w:pPr>
      <w:r>
        <w:t xml:space="preserve">Table </w:t>
      </w:r>
      <w:r w:rsidR="1CDDC14B">
        <w:t>1</w:t>
      </w:r>
      <w:r w:rsidR="22FDC207">
        <w:t>0</w:t>
      </w:r>
      <w:r w:rsidR="478ED1A1">
        <w:t xml:space="preserve"> - </w:t>
      </w:r>
      <w:r>
        <w:t>EPA Activities for Collecting, Processing, and Managing TRI Data</w:t>
      </w: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CellMar>
          <w:left w:w="33" w:type="dxa"/>
          <w:right w:w="33" w:type="dxa"/>
        </w:tblCellMar>
        <w:tblLook w:val="0000"/>
      </w:tblPr>
      <w:tblGrid>
        <w:gridCol w:w="2407"/>
        <w:gridCol w:w="7560"/>
      </w:tblGrid>
      <w:tr w14:paraId="49B242B6" w14:textId="77777777" w:rsidTr="00FD129D">
        <w:tblPrEx>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CellMar>
            <w:left w:w="33" w:type="dxa"/>
            <w:right w:w="33" w:type="dxa"/>
          </w:tblCellMar>
          <w:tblLook w:val="0000"/>
        </w:tblPrEx>
        <w:trPr>
          <w:cantSplit/>
          <w:tblHeader/>
        </w:trPr>
        <w:tc>
          <w:tcPr>
            <w:tcW w:w="2407" w:type="dxa"/>
            <w:tcBorders>
              <w:top w:val="double" w:sz="6" w:space="0" w:color="000000"/>
            </w:tcBorders>
            <w:vAlign w:val="center"/>
          </w:tcPr>
          <w:p w:rsidR="007A25B1" w:rsidRPr="00D52ADD" w:rsidP="00FD129D" w14:paraId="7BD465F7" w14:textId="77777777">
            <w:pPr>
              <w:keepNext/>
              <w:keepLines/>
              <w:numPr>
                <w:ilvl w:val="12"/>
                <w:numId w:val="0"/>
              </w:numPr>
              <w:tabs>
                <w:tab w:val="left" w:pos="0"/>
                <w:tab w:val="left" w:pos="720"/>
                <w:tab w:val="left" w:pos="1440"/>
              </w:tabs>
              <w:spacing w:before="40" w:after="40"/>
              <w:jc w:val="center"/>
              <w:rPr>
                <w:rFonts w:asciiTheme="minorHAnsi" w:hAnsiTheme="minorHAnsi" w:cstheme="minorHAnsi"/>
                <w:b/>
              </w:rPr>
            </w:pPr>
            <w:r w:rsidRPr="00D52ADD">
              <w:rPr>
                <w:rFonts w:asciiTheme="minorHAnsi" w:hAnsiTheme="minorHAnsi" w:cstheme="minorHAnsi"/>
                <w:b/>
              </w:rPr>
              <w:t>Category</w:t>
            </w:r>
          </w:p>
        </w:tc>
        <w:tc>
          <w:tcPr>
            <w:tcW w:w="7560" w:type="dxa"/>
            <w:tcBorders>
              <w:top w:val="double" w:sz="6" w:space="0" w:color="000000"/>
            </w:tcBorders>
            <w:vAlign w:val="center"/>
          </w:tcPr>
          <w:p w:rsidR="007A25B1" w:rsidRPr="00D52ADD" w:rsidP="00FD129D" w14:paraId="1E58A4AD" w14:textId="77777777">
            <w:pPr>
              <w:keepNext/>
              <w:keepLines/>
              <w:numPr>
                <w:ilvl w:val="12"/>
                <w:numId w:val="0"/>
              </w:numPr>
              <w:tabs>
                <w:tab w:val="left" w:pos="0"/>
                <w:tab w:val="left" w:pos="720"/>
                <w:tab w:val="left" w:pos="1440"/>
              </w:tabs>
              <w:spacing w:before="40" w:after="40"/>
              <w:jc w:val="center"/>
              <w:rPr>
                <w:rFonts w:asciiTheme="minorHAnsi" w:hAnsiTheme="minorHAnsi" w:cstheme="minorHAnsi"/>
                <w:b/>
              </w:rPr>
            </w:pPr>
            <w:r w:rsidRPr="00D52ADD">
              <w:rPr>
                <w:rFonts w:asciiTheme="minorHAnsi" w:hAnsiTheme="minorHAnsi" w:cstheme="minorHAnsi"/>
                <w:b/>
              </w:rPr>
              <w:t>Description</w:t>
            </w:r>
          </w:p>
        </w:tc>
      </w:tr>
      <w:tr w14:paraId="4B6F91F4" w14:textId="77777777" w:rsidTr="00FD129D">
        <w:tblPrEx>
          <w:tblW w:w="0" w:type="auto"/>
          <w:tblLayout w:type="fixed"/>
          <w:tblCellMar>
            <w:left w:w="33" w:type="dxa"/>
            <w:right w:w="33" w:type="dxa"/>
          </w:tblCellMar>
          <w:tblLook w:val="0000"/>
        </w:tblPrEx>
        <w:trPr>
          <w:cantSplit/>
        </w:trPr>
        <w:tc>
          <w:tcPr>
            <w:tcW w:w="2407" w:type="dxa"/>
            <w:vAlign w:val="center"/>
          </w:tcPr>
          <w:p w:rsidR="007A25B1" w:rsidRPr="00D52ADD" w:rsidP="00FD129D" w14:paraId="56B60CFE" w14:textId="77777777">
            <w:pPr>
              <w:keepNext/>
              <w:keepLines/>
              <w:numPr>
                <w:ilvl w:val="12"/>
                <w:numId w:val="0"/>
              </w:numPr>
              <w:tabs>
                <w:tab w:val="left" w:pos="0"/>
                <w:tab w:val="left" w:pos="720"/>
                <w:tab w:val="left" w:pos="1440"/>
              </w:tabs>
              <w:spacing w:before="40" w:after="40"/>
              <w:rPr>
                <w:rFonts w:asciiTheme="minorHAnsi" w:hAnsiTheme="minorHAnsi" w:cstheme="minorHAnsi"/>
              </w:rPr>
            </w:pPr>
            <w:r w:rsidRPr="00D52ADD">
              <w:rPr>
                <w:rFonts w:asciiTheme="minorHAnsi" w:hAnsiTheme="minorHAnsi" w:cstheme="minorHAnsi"/>
              </w:rPr>
              <w:t>Reporting Forms and Instructions (RFI) and Compliance Assistance</w:t>
            </w:r>
          </w:p>
        </w:tc>
        <w:tc>
          <w:tcPr>
            <w:tcW w:w="7560" w:type="dxa"/>
            <w:vAlign w:val="center"/>
          </w:tcPr>
          <w:p w:rsidR="007A25B1" w:rsidRPr="00D52ADD" w:rsidP="00FD129D" w14:paraId="211D540D"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Revising the TRI Reporting Forms and Instructions (RFI)</w:t>
            </w:r>
          </w:p>
          <w:p w:rsidR="007A25B1" w:rsidRPr="00D52ADD" w:rsidP="00FD129D" w14:paraId="7D2E4026"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Updating the online TRI Training Modules</w:t>
            </w:r>
          </w:p>
          <w:p w:rsidR="007A25B1" w:rsidRPr="00D52ADD" w:rsidP="00FD129D" w14:paraId="725FF24E"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Providing technical and regulatory support hotlines</w:t>
            </w:r>
          </w:p>
          <w:p w:rsidR="007A25B1" w:rsidRPr="00D52ADD" w:rsidP="00FD129D" w14:paraId="65DF87F4"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Providing online Frequently Asked Questions and Answers</w:t>
            </w:r>
          </w:p>
        </w:tc>
      </w:tr>
      <w:tr w14:paraId="4B1A7446" w14:textId="77777777" w:rsidTr="00FD129D">
        <w:tblPrEx>
          <w:tblW w:w="0" w:type="auto"/>
          <w:tblLayout w:type="fixed"/>
          <w:tblCellMar>
            <w:left w:w="33" w:type="dxa"/>
            <w:right w:w="33" w:type="dxa"/>
          </w:tblCellMar>
          <w:tblLook w:val="0000"/>
        </w:tblPrEx>
        <w:trPr>
          <w:cantSplit/>
        </w:trPr>
        <w:tc>
          <w:tcPr>
            <w:tcW w:w="2407" w:type="dxa"/>
            <w:vAlign w:val="center"/>
          </w:tcPr>
          <w:p w:rsidR="007A25B1" w:rsidRPr="00D52ADD" w:rsidP="00FD129D" w14:paraId="123F1037" w14:textId="56FDF799">
            <w:pPr>
              <w:keepNext/>
              <w:keepLines/>
              <w:numPr>
                <w:ilvl w:val="12"/>
                <w:numId w:val="0"/>
              </w:numPr>
              <w:tabs>
                <w:tab w:val="left" w:pos="0"/>
                <w:tab w:val="left" w:pos="720"/>
                <w:tab w:val="left" w:pos="1440"/>
              </w:tabs>
              <w:spacing w:before="40" w:after="40"/>
              <w:rPr>
                <w:rFonts w:asciiTheme="minorHAnsi" w:hAnsiTheme="minorHAnsi" w:cstheme="minorHAnsi"/>
              </w:rPr>
            </w:pPr>
            <w:r w:rsidRPr="00D52ADD">
              <w:rPr>
                <w:rFonts w:asciiTheme="minorHAnsi" w:hAnsiTheme="minorHAnsi" w:cstheme="minorHAnsi"/>
              </w:rPr>
              <w:t>TRI Reporting Software and Related Data Collection and Exchange</w:t>
            </w:r>
          </w:p>
        </w:tc>
        <w:tc>
          <w:tcPr>
            <w:tcW w:w="7560" w:type="dxa"/>
            <w:vAlign w:val="center"/>
          </w:tcPr>
          <w:p w:rsidR="007A25B1" w:rsidRPr="00D52ADD" w:rsidP="00FD129D" w14:paraId="185DC7E7"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Revising the TRI-</w:t>
            </w:r>
            <w:r w:rsidRPr="00D52ADD">
              <w:rPr>
                <w:rFonts w:asciiTheme="minorHAnsi" w:hAnsiTheme="minorHAnsi" w:cstheme="minorHAnsi"/>
              </w:rPr>
              <w:t>MEweb</w:t>
            </w:r>
            <w:r w:rsidRPr="00D52ADD">
              <w:rPr>
                <w:rFonts w:asciiTheme="minorHAnsi" w:hAnsiTheme="minorHAnsi" w:cstheme="minorHAnsi"/>
              </w:rPr>
              <w:t xml:space="preserve"> reporting software</w:t>
            </w:r>
          </w:p>
          <w:p w:rsidR="007A25B1" w:rsidRPr="00D52ADD" w:rsidP="00FD129D" w14:paraId="60CAAC0D"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Pre-populating TRI-</w:t>
            </w:r>
            <w:r w:rsidRPr="00D52ADD">
              <w:rPr>
                <w:rFonts w:asciiTheme="minorHAnsi" w:hAnsiTheme="minorHAnsi" w:cstheme="minorHAnsi"/>
              </w:rPr>
              <w:t>MEweb</w:t>
            </w:r>
            <w:r w:rsidRPr="00D52ADD">
              <w:rPr>
                <w:rFonts w:asciiTheme="minorHAnsi" w:hAnsiTheme="minorHAnsi" w:cstheme="minorHAnsi"/>
              </w:rPr>
              <w:t xml:space="preserve"> with facility information from the previous year</w:t>
            </w:r>
          </w:p>
          <w:p w:rsidR="007A25B1" w:rsidRPr="00D52ADD" w:rsidP="00FD129D" w14:paraId="5A376555"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Providing support for facilities to submit and certify their TRI reports using TRI-</w:t>
            </w:r>
            <w:r w:rsidRPr="00D52ADD">
              <w:rPr>
                <w:rFonts w:asciiTheme="minorHAnsi" w:hAnsiTheme="minorHAnsi" w:cstheme="minorHAnsi"/>
              </w:rPr>
              <w:t>MEweb</w:t>
            </w:r>
            <w:r w:rsidRPr="00D52ADD">
              <w:rPr>
                <w:rFonts w:asciiTheme="minorHAnsi" w:hAnsiTheme="minorHAnsi" w:cstheme="minorHAnsi"/>
              </w:rPr>
              <w:t xml:space="preserve"> and the Central Data Exchange</w:t>
            </w:r>
          </w:p>
          <w:p w:rsidR="007A25B1" w:rsidRPr="00D52ADD" w:rsidP="00FD129D" w14:paraId="1A375C53"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 xml:space="preserve">Supporting simultaneous reporting to EPA and the States for facilities that </w:t>
            </w:r>
            <w:r w:rsidRPr="00D52ADD">
              <w:rPr>
                <w:rFonts w:asciiTheme="minorHAnsi" w:hAnsiTheme="minorHAnsi" w:cstheme="minorHAnsi"/>
              </w:rPr>
              <w:t>are located in</w:t>
            </w:r>
            <w:r w:rsidRPr="00D52ADD">
              <w:rPr>
                <w:rFonts w:asciiTheme="minorHAnsi" w:hAnsiTheme="minorHAnsi" w:cstheme="minorHAnsi"/>
              </w:rPr>
              <w:t xml:space="preserve"> states that participate in the TRI State Data Exchange</w:t>
            </w:r>
          </w:p>
          <w:p w:rsidR="007A25B1" w:rsidRPr="00D52ADD" w:rsidP="00FD129D" w14:paraId="58DDABF3" w14:textId="77777777">
            <w:pPr>
              <w:keepNext/>
              <w:keepLines/>
              <w:numPr>
                <w:ilvl w:val="0"/>
                <w:numId w:val="23"/>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Related infrastructure investments and program management for TRI-</w:t>
            </w:r>
            <w:r w:rsidRPr="00D52ADD">
              <w:rPr>
                <w:rFonts w:asciiTheme="minorHAnsi" w:hAnsiTheme="minorHAnsi" w:cstheme="minorHAnsi"/>
              </w:rPr>
              <w:t>MEweb</w:t>
            </w:r>
            <w:r w:rsidRPr="00D52ADD">
              <w:rPr>
                <w:rFonts w:asciiTheme="minorHAnsi" w:hAnsiTheme="minorHAnsi" w:cstheme="minorHAnsi"/>
              </w:rPr>
              <w:t xml:space="preserve"> and the TRI Data Exchange</w:t>
            </w:r>
          </w:p>
        </w:tc>
      </w:tr>
      <w:tr w14:paraId="1B48FA5A" w14:textId="77777777" w:rsidTr="00FD129D">
        <w:tblPrEx>
          <w:tblW w:w="0" w:type="auto"/>
          <w:tblLayout w:type="fixed"/>
          <w:tblCellMar>
            <w:left w:w="33" w:type="dxa"/>
            <w:right w:w="33" w:type="dxa"/>
          </w:tblCellMar>
          <w:tblLook w:val="0000"/>
        </w:tblPrEx>
        <w:trPr>
          <w:cantSplit/>
        </w:trPr>
        <w:tc>
          <w:tcPr>
            <w:tcW w:w="2407" w:type="dxa"/>
            <w:tcBorders>
              <w:bottom w:val="double" w:sz="6" w:space="0" w:color="000000"/>
            </w:tcBorders>
            <w:vAlign w:val="center"/>
          </w:tcPr>
          <w:p w:rsidR="007A25B1" w:rsidRPr="00D52ADD" w:rsidP="00FD129D" w14:paraId="50EB89F4" w14:textId="77777777">
            <w:pPr>
              <w:keepNext/>
              <w:keepLines/>
              <w:numPr>
                <w:ilvl w:val="12"/>
                <w:numId w:val="0"/>
              </w:numPr>
              <w:tabs>
                <w:tab w:val="left" w:pos="0"/>
                <w:tab w:val="left" w:pos="720"/>
                <w:tab w:val="left" w:pos="1440"/>
              </w:tabs>
              <w:spacing w:before="40" w:after="40"/>
              <w:rPr>
                <w:rFonts w:asciiTheme="minorHAnsi" w:hAnsiTheme="minorHAnsi" w:cstheme="minorHAnsi"/>
              </w:rPr>
            </w:pPr>
            <w:r w:rsidRPr="00D52ADD">
              <w:rPr>
                <w:rFonts w:asciiTheme="minorHAnsi" w:hAnsiTheme="minorHAnsi" w:cstheme="minorHAnsi"/>
              </w:rPr>
              <w:t>Data Processing</w:t>
            </w:r>
          </w:p>
        </w:tc>
        <w:tc>
          <w:tcPr>
            <w:tcW w:w="7560" w:type="dxa"/>
            <w:tcBorders>
              <w:bottom w:val="double" w:sz="6" w:space="0" w:color="000000"/>
            </w:tcBorders>
            <w:vAlign w:val="center"/>
          </w:tcPr>
          <w:p w:rsidR="007A25B1" w:rsidRPr="00D52ADD" w:rsidP="00FD129D" w14:paraId="77183E63"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 xml:space="preserve">Processing the submitted </w:t>
            </w:r>
            <w:r w:rsidRPr="00D52ADD">
              <w:rPr>
                <w:rFonts w:asciiTheme="minorHAnsi" w:hAnsiTheme="minorHAnsi" w:cstheme="minorHAnsi"/>
              </w:rPr>
              <w:t>data</w:t>
            </w:r>
          </w:p>
          <w:p w:rsidR="007A25B1" w:rsidRPr="00D52ADD" w:rsidP="00FD129D" w14:paraId="781E599E"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Conducting data quality checks</w:t>
            </w:r>
          </w:p>
          <w:p w:rsidR="007A25B1" w:rsidRPr="00D52ADD" w:rsidP="00FD129D" w14:paraId="3F60F3C4"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Entering data from paper forms into the TRI Processing System (TRIPS) – trade secret reports only</w:t>
            </w:r>
          </w:p>
          <w:p w:rsidR="007A25B1" w:rsidRPr="00D52ADD" w:rsidP="00FD129D" w14:paraId="0574794D"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Disseminating data files for use in TRI-related applications</w:t>
            </w:r>
          </w:p>
          <w:p w:rsidR="007A25B1" w:rsidRPr="00D52ADD" w:rsidP="00FD129D" w14:paraId="605E434E" w14:textId="77777777">
            <w:pPr>
              <w:keepNext/>
              <w:keepLines/>
              <w:numPr>
                <w:ilvl w:val="0"/>
                <w:numId w:val="24"/>
              </w:numPr>
              <w:tabs>
                <w:tab w:val="left" w:pos="220"/>
                <w:tab w:val="left" w:pos="1440"/>
              </w:tabs>
              <w:spacing w:before="40" w:after="40"/>
              <w:rPr>
                <w:rFonts w:asciiTheme="minorHAnsi" w:hAnsiTheme="minorHAnsi" w:cstheme="minorHAnsi"/>
              </w:rPr>
            </w:pPr>
            <w:r w:rsidRPr="00D52ADD">
              <w:rPr>
                <w:rFonts w:asciiTheme="minorHAnsi" w:hAnsiTheme="minorHAnsi" w:cstheme="minorHAnsi"/>
              </w:rPr>
              <w:t>Related infrastructure investments and program management for TRIPS</w:t>
            </w:r>
          </w:p>
        </w:tc>
      </w:tr>
    </w:tbl>
    <w:p w:rsidR="007A25B1" w:rsidRPr="00D52ADD" w:rsidP="00C43A6E" w14:paraId="59B92191" w14:textId="77777777">
      <w:pPr>
        <w:spacing w:after="200" w:line="276" w:lineRule="auto"/>
        <w:ind w:right="216"/>
        <w:rPr>
          <w:rFonts w:asciiTheme="minorHAnsi" w:hAnsiTheme="minorHAnsi" w:cstheme="minorHAnsi"/>
        </w:rPr>
      </w:pPr>
    </w:p>
    <w:p w:rsidR="007A25B1" w:rsidRPr="00D52ADD" w:rsidP="3D938BA9" w14:paraId="2E498D78" w14:textId="0C0F7479">
      <w:pPr>
        <w:spacing w:after="200" w:line="276" w:lineRule="auto"/>
        <w:ind w:right="216"/>
        <w:rPr>
          <w:rFonts w:asciiTheme="minorHAnsi" w:hAnsiTheme="minorHAnsi" w:cstheme="minorBidi"/>
        </w:rPr>
      </w:pPr>
      <w:r w:rsidRPr="3D938BA9">
        <w:rPr>
          <w:rFonts w:asciiTheme="minorHAnsi" w:hAnsiTheme="minorHAnsi" w:cstheme="minorBidi"/>
        </w:rPr>
        <w:t xml:space="preserve">Table </w:t>
      </w:r>
      <w:r w:rsidRPr="3D938BA9" w:rsidR="625AB7A8">
        <w:rPr>
          <w:rFonts w:asciiTheme="minorHAnsi" w:hAnsiTheme="minorHAnsi" w:cstheme="minorBidi"/>
        </w:rPr>
        <w:t>1</w:t>
      </w:r>
      <w:r w:rsidRPr="3D938BA9" w:rsidR="7BEB3452">
        <w:rPr>
          <w:rFonts w:asciiTheme="minorHAnsi" w:hAnsiTheme="minorHAnsi" w:cstheme="minorBidi"/>
        </w:rPr>
        <w:t>1</w:t>
      </w:r>
      <w:r w:rsidRPr="3D938BA9">
        <w:rPr>
          <w:rFonts w:asciiTheme="minorHAnsi" w:hAnsiTheme="minorHAnsi" w:cstheme="minorBidi"/>
        </w:rPr>
        <w:t xml:space="preserve"> presents the estimate of EPA burden specific to RFI and Compliance Assistance, TRI Reporting Software and Related Data Collection and Exchange, and Data Processing, in terms of Agency costs and number of FTEs.</w:t>
      </w:r>
    </w:p>
    <w:p w:rsidR="007A25B1" w:rsidRPr="00A75A11" w:rsidP="004D3E9B" w14:paraId="7082C989" w14:textId="47F40053">
      <w:pPr>
        <w:pStyle w:val="Heading4"/>
      </w:pPr>
      <w:r>
        <w:t xml:space="preserve">Table </w:t>
      </w:r>
      <w:r w:rsidR="625AB7A8">
        <w:t>1</w:t>
      </w:r>
      <w:r w:rsidR="6F629C5D">
        <w:t>1</w:t>
      </w:r>
      <w:r w:rsidR="478ED1A1">
        <w:t xml:space="preserve"> - </w:t>
      </w:r>
      <w:bookmarkStart w:id="9" w:name="_Hlk64988277"/>
      <w:r>
        <w:t>Agency Costs and FTEs to Support the Collection, Processing, and Management of TRI Form Submissions</w:t>
      </w:r>
      <w:r w:rsidR="11E127CF">
        <w:t xml:space="preserve"> (2023 dollars)</w:t>
      </w:r>
    </w:p>
    <w:tbl>
      <w:tblPr>
        <w:tblW w:w="10215" w:type="dxa"/>
        <w:tblBorders>
          <w:top w:val="double" w:sz="6" w:space="0" w:color="000000" w:themeColor="text1"/>
          <w:left w:val="double" w:sz="6" w:space="0" w:color="000000" w:themeColor="text1"/>
          <w:bottom w:val="double" w:sz="6" w:space="0" w:color="000000" w:themeColor="text1"/>
          <w:right w:val="double" w:sz="6" w:space="0" w:color="000000" w:themeColor="text1"/>
          <w:insideH w:val="single" w:sz="6" w:space="0" w:color="000000" w:themeColor="text1"/>
          <w:insideV w:val="single" w:sz="6" w:space="0" w:color="000000" w:themeColor="text1"/>
        </w:tblBorders>
        <w:tblLook w:val="0000"/>
      </w:tblPr>
      <w:tblGrid>
        <w:gridCol w:w="4980"/>
        <w:gridCol w:w="2655"/>
        <w:gridCol w:w="2580"/>
      </w:tblGrid>
      <w:tr w14:paraId="0C622F5C" w14:textId="77777777" w:rsidTr="71041999">
        <w:tblPrEx>
          <w:tblW w:w="10215" w:type="dxa"/>
          <w:tblBorders>
            <w:top w:val="double" w:sz="6" w:space="0" w:color="000000" w:themeColor="text1"/>
            <w:left w:val="double" w:sz="6" w:space="0" w:color="000000" w:themeColor="text1"/>
            <w:bottom w:val="double" w:sz="6" w:space="0" w:color="000000" w:themeColor="text1"/>
            <w:right w:val="double" w:sz="6" w:space="0" w:color="000000" w:themeColor="text1"/>
            <w:insideH w:val="single" w:sz="6" w:space="0" w:color="000000" w:themeColor="text1"/>
            <w:insideV w:val="single" w:sz="6" w:space="0" w:color="000000" w:themeColor="text1"/>
          </w:tblBorders>
          <w:tblLook w:val="0000"/>
        </w:tblPrEx>
        <w:trPr>
          <w:trHeight w:val="255"/>
        </w:trPr>
        <w:tc>
          <w:tcPr>
            <w:tcW w:w="4980" w:type="dxa"/>
            <w:tcBorders>
              <w:top w:val="double" w:sz="4" w:space="0" w:color="auto"/>
              <w:left w:val="double" w:sz="4" w:space="0" w:color="auto"/>
              <w:bottom w:val="single" w:sz="4" w:space="0" w:color="auto"/>
              <w:right w:val="single" w:sz="4" w:space="0" w:color="auto"/>
            </w:tcBorders>
            <w:shd w:val="clear" w:color="auto" w:fill="DEEBF6" w:themeFill="accent1" w:themeFillTint="33"/>
            <w:vAlign w:val="center"/>
          </w:tcPr>
          <w:p w:rsidR="007A25B1" w:rsidRPr="00D52ADD" w:rsidP="00FD129D" w14:paraId="647A7F42" w14:textId="77777777">
            <w:pPr>
              <w:keepNext/>
              <w:keepLines/>
              <w:autoSpaceDE/>
              <w:autoSpaceDN/>
              <w:spacing w:before="40" w:after="40"/>
              <w:jc w:val="center"/>
              <w:rPr>
                <w:rFonts w:eastAsia="MS Mincho" w:asciiTheme="minorHAnsi" w:hAnsiTheme="minorHAnsi" w:cstheme="minorHAnsi"/>
                <w:b/>
                <w:lang w:eastAsia="ja-JP"/>
              </w:rPr>
            </w:pPr>
            <w:bookmarkStart w:id="10" w:name="_Hlk64988258"/>
            <w:bookmarkEnd w:id="9"/>
            <w:r w:rsidRPr="00D52ADD">
              <w:rPr>
                <w:rFonts w:eastAsia="MS Mincho" w:asciiTheme="minorHAnsi" w:hAnsiTheme="minorHAnsi" w:cstheme="minorHAnsi"/>
                <w:b/>
                <w:lang w:eastAsia="ja-JP"/>
              </w:rPr>
              <w:t>Description</w:t>
            </w:r>
          </w:p>
        </w:tc>
        <w:tc>
          <w:tcPr>
            <w:tcW w:w="2655" w:type="dxa"/>
            <w:tcBorders>
              <w:top w:val="double" w:sz="4" w:space="0" w:color="auto"/>
              <w:left w:val="single" w:sz="4" w:space="0" w:color="auto"/>
              <w:bottom w:val="single" w:sz="4" w:space="0" w:color="auto"/>
              <w:right w:val="single" w:sz="4" w:space="0" w:color="auto"/>
            </w:tcBorders>
            <w:shd w:val="clear" w:color="auto" w:fill="DEEBF6" w:themeFill="accent1" w:themeFillTint="33"/>
            <w:noWrap/>
            <w:vAlign w:val="center"/>
          </w:tcPr>
          <w:p w:rsidR="007A25B1" w:rsidRPr="00D52ADD" w:rsidP="00FD129D" w14:paraId="4A70F5CC" w14:textId="75DD954E">
            <w:pPr>
              <w:keepNext/>
              <w:keepLines/>
              <w:autoSpaceDE/>
              <w:autoSpaceDN/>
              <w:spacing w:before="40" w:after="40"/>
              <w:jc w:val="center"/>
              <w:rPr>
                <w:rFonts w:eastAsia="MS Mincho" w:asciiTheme="minorHAnsi" w:hAnsiTheme="minorHAnsi" w:cstheme="minorHAnsi"/>
                <w:b/>
                <w:lang w:eastAsia="ja-JP"/>
              </w:rPr>
            </w:pPr>
            <w:r w:rsidRPr="00D52ADD">
              <w:rPr>
                <w:rFonts w:eastAsia="MS Mincho" w:asciiTheme="minorHAnsi" w:hAnsiTheme="minorHAnsi" w:cstheme="minorHAnsi"/>
                <w:b/>
                <w:lang w:eastAsia="ja-JP"/>
              </w:rPr>
              <w:t>Non-FTE Cost</w:t>
            </w:r>
            <w:r w:rsidRPr="00D52ADD" w:rsidR="00EC4E81">
              <w:rPr>
                <w:rFonts w:eastAsia="MS Mincho" w:asciiTheme="minorHAnsi" w:hAnsiTheme="minorHAnsi" w:cstheme="minorHAnsi"/>
                <w:b/>
                <w:lang w:eastAsia="ja-JP"/>
              </w:rPr>
              <w:t xml:space="preserve"> </w:t>
            </w:r>
            <w:r w:rsidRPr="00D52ADD" w:rsidR="00EC4E81">
              <w:rPr>
                <w:rFonts w:eastAsia="MS Mincho" w:asciiTheme="minorHAnsi" w:hAnsiTheme="minorHAnsi" w:cstheme="minorHAnsi"/>
                <w:b/>
                <w:vertAlign w:val="superscript"/>
                <w:lang w:eastAsia="ja-JP"/>
              </w:rPr>
              <w:t>a</w:t>
            </w:r>
          </w:p>
        </w:tc>
        <w:tc>
          <w:tcPr>
            <w:tcW w:w="2580" w:type="dxa"/>
            <w:tcBorders>
              <w:top w:val="double" w:sz="4" w:space="0" w:color="auto"/>
              <w:left w:val="single" w:sz="4" w:space="0" w:color="auto"/>
              <w:bottom w:val="single" w:sz="4" w:space="0" w:color="auto"/>
              <w:right w:val="double" w:sz="4" w:space="0" w:color="auto"/>
            </w:tcBorders>
            <w:shd w:val="clear" w:color="auto" w:fill="DEEBF6" w:themeFill="accent1" w:themeFillTint="33"/>
            <w:noWrap/>
            <w:vAlign w:val="center"/>
          </w:tcPr>
          <w:p w:rsidR="007A25B1" w:rsidRPr="00D52ADD" w:rsidP="00FD129D" w14:paraId="6A925F62" w14:textId="6810929A">
            <w:pPr>
              <w:keepNext/>
              <w:keepLines/>
              <w:autoSpaceDE/>
              <w:autoSpaceDN/>
              <w:spacing w:before="40" w:after="40"/>
              <w:jc w:val="center"/>
              <w:rPr>
                <w:rFonts w:eastAsia="MS Mincho" w:asciiTheme="minorHAnsi" w:hAnsiTheme="minorHAnsi" w:cstheme="minorHAnsi"/>
                <w:b/>
                <w:vertAlign w:val="superscript"/>
                <w:lang w:eastAsia="ja-JP"/>
              </w:rPr>
            </w:pPr>
            <w:r w:rsidRPr="00D52ADD">
              <w:rPr>
                <w:rFonts w:eastAsia="MS Mincho" w:asciiTheme="minorHAnsi" w:hAnsiTheme="minorHAnsi" w:cstheme="minorHAnsi"/>
                <w:b/>
                <w:bCs/>
                <w:lang w:eastAsia="ja-JP"/>
              </w:rPr>
              <w:t>FTE</w:t>
            </w:r>
            <w:r w:rsidRPr="00D52ADD" w:rsidR="00EC4E81">
              <w:rPr>
                <w:rFonts w:eastAsia="MS Mincho" w:asciiTheme="minorHAnsi" w:hAnsiTheme="minorHAnsi" w:cstheme="minorHAnsi"/>
                <w:b/>
                <w:vertAlign w:val="superscript"/>
                <w:lang w:eastAsia="ja-JP"/>
              </w:rPr>
              <w:t xml:space="preserve"> b</w:t>
            </w:r>
          </w:p>
        </w:tc>
      </w:tr>
      <w:tr w14:paraId="1EC9F7E8" w14:textId="77777777" w:rsidTr="00D52ADD">
        <w:tblPrEx>
          <w:tblW w:w="10215" w:type="dxa"/>
          <w:tblLook w:val="0000"/>
        </w:tblPrEx>
        <w:trPr>
          <w:trHeight w:val="273"/>
        </w:trPr>
        <w:tc>
          <w:tcPr>
            <w:tcW w:w="4980" w:type="dxa"/>
            <w:tcBorders>
              <w:top w:val="single" w:sz="4" w:space="0" w:color="auto"/>
              <w:left w:val="double" w:sz="4" w:space="0" w:color="auto"/>
              <w:bottom w:val="single" w:sz="4" w:space="0" w:color="auto"/>
              <w:right w:val="single" w:sz="4" w:space="0" w:color="auto"/>
            </w:tcBorders>
            <w:vAlign w:val="bottom"/>
          </w:tcPr>
          <w:p w:rsidR="007A25B1" w:rsidRPr="00D52ADD" w:rsidP="00FD129D" w14:paraId="2DBFA075" w14:textId="77777777">
            <w:pPr>
              <w:keepNext/>
              <w:keepLines/>
              <w:autoSpaceDE/>
              <w:autoSpaceDN/>
              <w:spacing w:before="40" w:after="40"/>
              <w:rPr>
                <w:rFonts w:eastAsia="MS Mincho" w:asciiTheme="minorHAnsi" w:hAnsiTheme="minorHAnsi" w:cstheme="minorHAnsi"/>
                <w:lang w:eastAsia="ja-JP"/>
              </w:rPr>
            </w:pPr>
            <w:r w:rsidRPr="00D52ADD">
              <w:rPr>
                <w:rFonts w:eastAsia="MS Mincho" w:asciiTheme="minorHAnsi" w:hAnsiTheme="minorHAnsi" w:cstheme="minorHAnsi"/>
                <w:lang w:eastAsia="ja-JP"/>
              </w:rPr>
              <w:t>RFI and Compliance Assistance</w:t>
            </w:r>
          </w:p>
        </w:tc>
        <w:tc>
          <w:tcPr>
            <w:tcW w:w="2655" w:type="dxa"/>
            <w:tcBorders>
              <w:top w:val="single" w:sz="4" w:space="0" w:color="auto"/>
              <w:left w:val="single" w:sz="4" w:space="0" w:color="auto"/>
              <w:bottom w:val="single" w:sz="4" w:space="0" w:color="auto"/>
              <w:right w:val="single" w:sz="4" w:space="0" w:color="auto"/>
            </w:tcBorders>
            <w:noWrap/>
          </w:tcPr>
          <w:p w:rsidR="001D69DC" w:rsidRPr="00D52ADD" w:rsidP="00FD129D" w14:paraId="2B7B7FA6" w14:textId="4376740F">
            <w:pPr>
              <w:keepNext/>
              <w:keepLines/>
              <w:autoSpaceDE/>
              <w:autoSpaceDN/>
              <w:spacing w:before="40" w:after="40"/>
              <w:ind w:right="612"/>
              <w:jc w:val="right"/>
              <w:rPr>
                <w:rFonts w:eastAsia="MS Mincho" w:asciiTheme="minorHAnsi" w:hAnsiTheme="minorHAnsi" w:cstheme="minorBidi"/>
                <w:lang w:eastAsia="ja-JP"/>
              </w:rPr>
            </w:pPr>
            <w:r w:rsidRPr="770948E5">
              <w:rPr>
                <w:rFonts w:asciiTheme="minorHAnsi" w:hAnsiTheme="minorHAnsi" w:cstheme="minorBidi"/>
              </w:rPr>
              <w:t>$</w:t>
            </w:r>
            <w:r w:rsidRPr="770948E5" w:rsidR="001B0A13">
              <w:rPr>
                <w:rFonts w:asciiTheme="minorHAnsi" w:hAnsiTheme="minorHAnsi" w:cstheme="minorBidi"/>
              </w:rPr>
              <w:t>30,000</w:t>
            </w:r>
          </w:p>
        </w:tc>
        <w:tc>
          <w:tcPr>
            <w:tcW w:w="2580" w:type="dxa"/>
            <w:tcBorders>
              <w:top w:val="single" w:sz="4" w:space="0" w:color="auto"/>
              <w:left w:val="single" w:sz="4" w:space="0" w:color="auto"/>
              <w:bottom w:val="single" w:sz="4" w:space="0" w:color="auto"/>
              <w:right w:val="double" w:sz="4" w:space="0" w:color="auto"/>
            </w:tcBorders>
            <w:noWrap/>
          </w:tcPr>
          <w:p w:rsidR="007A25B1" w:rsidRPr="00D52ADD" w:rsidP="00EC4E81" w14:paraId="3BDCC04C" w14:textId="11042309">
            <w:pPr>
              <w:keepNext/>
              <w:keepLines/>
              <w:autoSpaceDE/>
              <w:autoSpaceDN/>
              <w:spacing w:before="40" w:after="40"/>
              <w:ind w:right="702"/>
              <w:jc w:val="right"/>
              <w:rPr>
                <w:rFonts w:eastAsia="MS Mincho" w:asciiTheme="minorHAnsi" w:hAnsiTheme="minorHAnsi" w:cstheme="minorBidi"/>
                <w:lang w:eastAsia="ja-JP"/>
              </w:rPr>
            </w:pPr>
            <w:r w:rsidRPr="770948E5">
              <w:rPr>
                <w:rFonts w:asciiTheme="minorHAnsi" w:hAnsiTheme="minorHAnsi" w:cstheme="minorBidi"/>
              </w:rPr>
              <w:t>2</w:t>
            </w:r>
          </w:p>
        </w:tc>
      </w:tr>
      <w:tr w14:paraId="4D973D47" w14:textId="77777777" w:rsidTr="00D52ADD">
        <w:tblPrEx>
          <w:tblW w:w="10215" w:type="dxa"/>
          <w:tblLook w:val="0000"/>
        </w:tblPrEx>
        <w:trPr>
          <w:trHeight w:val="255"/>
        </w:trPr>
        <w:tc>
          <w:tcPr>
            <w:tcW w:w="4980" w:type="dxa"/>
            <w:tcBorders>
              <w:top w:val="single" w:sz="4" w:space="0" w:color="auto"/>
              <w:left w:val="double" w:sz="4" w:space="0" w:color="auto"/>
              <w:bottom w:val="single" w:sz="4" w:space="0" w:color="auto"/>
              <w:right w:val="single" w:sz="4" w:space="0" w:color="auto"/>
            </w:tcBorders>
            <w:vAlign w:val="bottom"/>
          </w:tcPr>
          <w:p w:rsidR="007A25B1" w:rsidRPr="00D52ADD" w:rsidP="00FD129D" w14:paraId="45384005" w14:textId="77777777">
            <w:pPr>
              <w:keepNext/>
              <w:keepLines/>
              <w:adjustRightInd w:val="0"/>
              <w:spacing w:before="40" w:after="40"/>
              <w:rPr>
                <w:rFonts w:eastAsia="MS Mincho" w:asciiTheme="minorHAnsi" w:hAnsiTheme="minorHAnsi" w:cstheme="minorHAnsi"/>
                <w:lang w:eastAsia="ja-JP"/>
              </w:rPr>
            </w:pPr>
            <w:bookmarkStart w:id="11" w:name="_Hlk65044222"/>
            <w:r w:rsidRPr="00D52ADD">
              <w:rPr>
                <w:rFonts w:asciiTheme="minorHAnsi" w:hAnsiTheme="minorHAnsi" w:cstheme="minorHAnsi"/>
              </w:rPr>
              <w:t>TRI Reporting Software and Related Data Collection/Exchange IT Infrastructure</w:t>
            </w:r>
          </w:p>
        </w:tc>
        <w:tc>
          <w:tcPr>
            <w:tcW w:w="2655" w:type="dxa"/>
            <w:tcBorders>
              <w:top w:val="single" w:sz="4" w:space="0" w:color="auto"/>
              <w:left w:val="single" w:sz="4" w:space="0" w:color="auto"/>
              <w:bottom w:val="single" w:sz="4" w:space="0" w:color="auto"/>
              <w:right w:val="single" w:sz="4" w:space="0" w:color="auto"/>
            </w:tcBorders>
            <w:noWrap/>
          </w:tcPr>
          <w:p w:rsidR="007A25B1" w:rsidRPr="00D52ADD" w:rsidP="00FD129D" w14:paraId="19FCD743" w14:textId="725CFF0E">
            <w:pPr>
              <w:keepNext/>
              <w:keepLines/>
              <w:adjustRightInd w:val="0"/>
              <w:spacing w:before="40" w:after="40"/>
              <w:ind w:right="612"/>
              <w:jc w:val="right"/>
              <w:rPr>
                <w:rFonts w:asciiTheme="minorHAnsi" w:hAnsiTheme="minorHAnsi" w:cstheme="minorBidi"/>
              </w:rPr>
            </w:pPr>
            <w:r w:rsidRPr="770948E5">
              <w:rPr>
                <w:rFonts w:asciiTheme="minorHAnsi" w:hAnsiTheme="minorHAnsi" w:cstheme="minorBidi"/>
              </w:rPr>
              <w:t>$1,115,000</w:t>
            </w:r>
          </w:p>
        </w:tc>
        <w:tc>
          <w:tcPr>
            <w:tcW w:w="2580" w:type="dxa"/>
            <w:tcBorders>
              <w:top w:val="single" w:sz="4" w:space="0" w:color="auto"/>
              <w:left w:val="single" w:sz="4" w:space="0" w:color="auto"/>
              <w:bottom w:val="single" w:sz="4" w:space="0" w:color="auto"/>
              <w:right w:val="double" w:sz="4" w:space="0" w:color="auto"/>
            </w:tcBorders>
            <w:noWrap/>
          </w:tcPr>
          <w:p w:rsidR="007A25B1" w:rsidRPr="00D52ADD" w:rsidP="00EC4E81" w14:paraId="13DAD7D8" w14:textId="714BEA69">
            <w:pPr>
              <w:keepNext/>
              <w:keepLines/>
              <w:autoSpaceDE/>
              <w:autoSpaceDN/>
              <w:spacing w:before="40" w:after="40"/>
              <w:ind w:right="702"/>
              <w:jc w:val="right"/>
              <w:rPr>
                <w:rFonts w:eastAsia="MS Mincho" w:asciiTheme="minorHAnsi" w:hAnsiTheme="minorHAnsi" w:cstheme="minorBidi"/>
                <w:lang w:eastAsia="ja-JP"/>
              </w:rPr>
            </w:pPr>
            <w:r w:rsidRPr="770948E5">
              <w:rPr>
                <w:rFonts w:asciiTheme="minorHAnsi" w:hAnsiTheme="minorHAnsi" w:cstheme="minorBidi"/>
              </w:rPr>
              <w:t>1.5</w:t>
            </w:r>
          </w:p>
        </w:tc>
      </w:tr>
      <w:tr w14:paraId="380CC4B6" w14:textId="77777777" w:rsidTr="00D52ADD">
        <w:tblPrEx>
          <w:tblW w:w="10215" w:type="dxa"/>
          <w:tblLook w:val="0000"/>
        </w:tblPrEx>
        <w:trPr>
          <w:trHeight w:val="255"/>
        </w:trPr>
        <w:tc>
          <w:tcPr>
            <w:tcW w:w="4980" w:type="dxa"/>
            <w:tcBorders>
              <w:top w:val="single" w:sz="4" w:space="0" w:color="auto"/>
              <w:left w:val="double" w:sz="4" w:space="0" w:color="auto"/>
              <w:bottom w:val="single" w:sz="4" w:space="0" w:color="auto"/>
              <w:right w:val="single" w:sz="4" w:space="0" w:color="auto"/>
            </w:tcBorders>
            <w:vAlign w:val="bottom"/>
          </w:tcPr>
          <w:p w:rsidR="007A25B1" w:rsidRPr="00D52ADD" w:rsidP="00FD129D" w14:paraId="3E16B565" w14:textId="77777777">
            <w:pPr>
              <w:keepNext/>
              <w:keepLines/>
              <w:autoSpaceDE/>
              <w:autoSpaceDN/>
              <w:spacing w:before="40" w:after="40"/>
              <w:rPr>
                <w:rFonts w:eastAsia="MS Mincho" w:asciiTheme="minorHAnsi" w:hAnsiTheme="minorHAnsi" w:cstheme="minorHAnsi"/>
                <w:lang w:eastAsia="ja-JP"/>
              </w:rPr>
            </w:pPr>
            <w:r w:rsidRPr="00D52ADD">
              <w:rPr>
                <w:rFonts w:eastAsia="MS Mincho" w:asciiTheme="minorHAnsi" w:hAnsiTheme="minorHAnsi" w:cstheme="minorHAnsi"/>
                <w:lang w:eastAsia="ja-JP"/>
              </w:rPr>
              <w:t>Data Processing</w:t>
            </w:r>
          </w:p>
        </w:tc>
        <w:tc>
          <w:tcPr>
            <w:tcW w:w="2655" w:type="dxa"/>
            <w:tcBorders>
              <w:top w:val="single" w:sz="4" w:space="0" w:color="auto"/>
              <w:left w:val="single" w:sz="4" w:space="0" w:color="auto"/>
              <w:bottom w:val="single" w:sz="4" w:space="0" w:color="auto"/>
              <w:right w:val="single" w:sz="4" w:space="0" w:color="auto"/>
            </w:tcBorders>
            <w:noWrap/>
          </w:tcPr>
          <w:p w:rsidR="007A25B1" w:rsidRPr="00D52ADD" w:rsidP="00FD129D" w14:paraId="0839AD0D" w14:textId="71CDC3B5">
            <w:pPr>
              <w:keepNext/>
              <w:keepLines/>
              <w:adjustRightInd w:val="0"/>
              <w:spacing w:before="40" w:after="40"/>
              <w:ind w:right="612"/>
              <w:jc w:val="right"/>
              <w:rPr>
                <w:rFonts w:eastAsia="MS Mincho" w:asciiTheme="minorHAnsi" w:hAnsiTheme="minorHAnsi" w:cstheme="minorBidi"/>
                <w:lang w:eastAsia="ja-JP"/>
              </w:rPr>
            </w:pPr>
            <w:r w:rsidRPr="770948E5">
              <w:rPr>
                <w:rFonts w:asciiTheme="minorHAnsi" w:hAnsiTheme="minorHAnsi" w:cstheme="minorBidi"/>
              </w:rPr>
              <w:t>$1,326,000</w:t>
            </w:r>
          </w:p>
        </w:tc>
        <w:tc>
          <w:tcPr>
            <w:tcW w:w="2580" w:type="dxa"/>
            <w:tcBorders>
              <w:top w:val="single" w:sz="4" w:space="0" w:color="auto"/>
              <w:left w:val="single" w:sz="4" w:space="0" w:color="auto"/>
              <w:bottom w:val="single" w:sz="4" w:space="0" w:color="auto"/>
              <w:right w:val="double" w:sz="4" w:space="0" w:color="auto"/>
            </w:tcBorders>
            <w:noWrap/>
          </w:tcPr>
          <w:p w:rsidR="007A25B1" w:rsidRPr="00D52ADD" w:rsidP="00EC4E81" w14:paraId="27B07888" w14:textId="78FD4E38">
            <w:pPr>
              <w:keepNext/>
              <w:keepLines/>
              <w:autoSpaceDE/>
              <w:autoSpaceDN/>
              <w:spacing w:before="40" w:after="40"/>
              <w:ind w:right="702"/>
              <w:jc w:val="right"/>
              <w:rPr>
                <w:rFonts w:eastAsia="MS Mincho" w:asciiTheme="minorHAnsi" w:hAnsiTheme="minorHAnsi" w:cstheme="minorBidi"/>
                <w:lang w:eastAsia="ja-JP"/>
              </w:rPr>
            </w:pPr>
            <w:r w:rsidRPr="770948E5">
              <w:rPr>
                <w:rFonts w:asciiTheme="minorHAnsi" w:hAnsiTheme="minorHAnsi" w:cstheme="minorBidi"/>
              </w:rPr>
              <w:t>1.5</w:t>
            </w:r>
          </w:p>
        </w:tc>
      </w:tr>
      <w:tr w14:paraId="0299E963" w14:textId="77777777" w:rsidTr="00D52ADD">
        <w:tblPrEx>
          <w:tblW w:w="10215" w:type="dxa"/>
          <w:tblLook w:val="0000"/>
        </w:tblPrEx>
        <w:trPr>
          <w:trHeight w:val="255"/>
        </w:trPr>
        <w:tc>
          <w:tcPr>
            <w:tcW w:w="4980" w:type="dxa"/>
            <w:tcBorders>
              <w:top w:val="single" w:sz="4" w:space="0" w:color="auto"/>
              <w:left w:val="double" w:sz="4" w:space="0" w:color="auto"/>
              <w:bottom w:val="single" w:sz="4" w:space="0" w:color="auto"/>
              <w:right w:val="single" w:sz="4" w:space="0" w:color="auto"/>
            </w:tcBorders>
            <w:vAlign w:val="bottom"/>
          </w:tcPr>
          <w:p w:rsidR="00EC4E81" w:rsidRPr="00C9563E" w:rsidP="00FD129D" w14:paraId="27D41AEB" w14:textId="6DC4E81F">
            <w:pPr>
              <w:keepNext/>
              <w:keepLines/>
              <w:autoSpaceDE/>
              <w:autoSpaceDN/>
              <w:spacing w:before="40" w:after="40"/>
              <w:rPr>
                <w:rFonts w:eastAsia="MS Mincho" w:asciiTheme="minorHAnsi" w:hAnsiTheme="minorHAnsi" w:cstheme="minorHAnsi"/>
                <w:b/>
                <w:lang w:eastAsia="ja-JP"/>
              </w:rPr>
            </w:pPr>
            <w:r w:rsidRPr="00C9563E">
              <w:rPr>
                <w:rFonts w:eastAsia="MS Mincho" w:asciiTheme="minorHAnsi" w:hAnsiTheme="minorHAnsi" w:cstheme="minorHAnsi"/>
                <w:b/>
                <w:lang w:eastAsia="ja-JP"/>
              </w:rPr>
              <w:t>Subtotal</w:t>
            </w:r>
          </w:p>
        </w:tc>
        <w:tc>
          <w:tcPr>
            <w:tcW w:w="2655" w:type="dxa"/>
            <w:tcBorders>
              <w:top w:val="single" w:sz="4" w:space="0" w:color="auto"/>
              <w:left w:val="single" w:sz="4" w:space="0" w:color="auto"/>
              <w:bottom w:val="single" w:sz="4" w:space="0" w:color="auto"/>
              <w:right w:val="single" w:sz="4" w:space="0" w:color="auto"/>
            </w:tcBorders>
            <w:noWrap/>
          </w:tcPr>
          <w:p w:rsidR="00EC4E81" w:rsidRPr="00C9563E" w:rsidP="567FC1B0" w14:paraId="0F19670A" w14:textId="2B27C26B">
            <w:pPr>
              <w:keepNext/>
              <w:keepLines/>
              <w:spacing w:before="40" w:after="40" w:line="259" w:lineRule="auto"/>
              <w:ind w:right="612"/>
              <w:jc w:val="right"/>
              <w:rPr>
                <w:rFonts w:ascii="Calibri" w:eastAsia="Calibri" w:hAnsi="Calibri" w:cs="Calibri"/>
              </w:rPr>
            </w:pPr>
            <w:r w:rsidRPr="567FC1B0">
              <w:rPr>
                <w:rFonts w:eastAsia="MS Mincho" w:asciiTheme="minorHAnsi" w:hAnsiTheme="minorHAnsi" w:cstheme="minorBidi"/>
                <w:b/>
                <w:bCs/>
                <w:lang w:eastAsia="ja-JP"/>
              </w:rPr>
              <w:t>$2,471,000</w:t>
            </w:r>
          </w:p>
        </w:tc>
        <w:tc>
          <w:tcPr>
            <w:tcW w:w="2580" w:type="dxa"/>
            <w:tcBorders>
              <w:top w:val="single" w:sz="4" w:space="0" w:color="auto"/>
              <w:left w:val="single" w:sz="4" w:space="0" w:color="auto"/>
              <w:bottom w:val="single" w:sz="4" w:space="0" w:color="auto"/>
              <w:right w:val="double" w:sz="4" w:space="0" w:color="auto"/>
            </w:tcBorders>
            <w:noWrap/>
          </w:tcPr>
          <w:p w:rsidR="00EC4E81" w:rsidRPr="00C9563E" w:rsidP="00EC4E81" w14:paraId="5C92B0EA" w14:textId="0079BC5A">
            <w:pPr>
              <w:keepNext/>
              <w:keepLines/>
              <w:autoSpaceDE/>
              <w:autoSpaceDN/>
              <w:spacing w:before="40" w:after="40"/>
              <w:ind w:right="702"/>
              <w:jc w:val="right"/>
              <w:rPr>
                <w:rFonts w:asciiTheme="minorHAnsi" w:hAnsiTheme="minorHAnsi" w:cstheme="minorBidi"/>
                <w:b/>
              </w:rPr>
            </w:pPr>
            <w:r w:rsidRPr="770948E5">
              <w:rPr>
                <w:rFonts w:asciiTheme="minorHAnsi" w:hAnsiTheme="minorHAnsi" w:cstheme="minorBidi"/>
                <w:b/>
              </w:rPr>
              <w:t>5</w:t>
            </w:r>
          </w:p>
        </w:tc>
      </w:tr>
      <w:bookmarkEnd w:id="10"/>
      <w:bookmarkEnd w:id="11"/>
      <w:tr w14:paraId="7547E88B" w14:textId="77777777" w:rsidTr="00D52ADD">
        <w:tblPrEx>
          <w:tblW w:w="10215" w:type="dxa"/>
          <w:tblLook w:val="0000"/>
        </w:tblPrEx>
        <w:trPr>
          <w:trHeight w:val="92"/>
        </w:trPr>
        <w:tc>
          <w:tcPr>
            <w:tcW w:w="4980" w:type="dxa"/>
            <w:tcBorders>
              <w:top w:val="single" w:sz="4" w:space="0" w:color="auto"/>
              <w:left w:val="double" w:sz="4" w:space="0" w:color="auto"/>
              <w:bottom w:val="single" w:sz="4" w:space="0" w:color="auto"/>
              <w:right w:val="single" w:sz="4" w:space="0" w:color="auto"/>
            </w:tcBorders>
            <w:vAlign w:val="bottom"/>
          </w:tcPr>
          <w:p w:rsidR="007A25B1" w:rsidRPr="00C9563E" w:rsidP="00FD129D" w14:paraId="5CE342A5" w14:textId="77777777">
            <w:pPr>
              <w:keepNext/>
              <w:keepLines/>
              <w:autoSpaceDE/>
              <w:autoSpaceDN/>
              <w:spacing w:before="40" w:after="40"/>
              <w:rPr>
                <w:rFonts w:eastAsia="MS Mincho" w:asciiTheme="minorHAnsi" w:hAnsiTheme="minorHAnsi" w:cstheme="minorHAnsi"/>
                <w:b/>
                <w:lang w:eastAsia="ja-JP"/>
              </w:rPr>
            </w:pPr>
            <w:r w:rsidRPr="00C9563E">
              <w:rPr>
                <w:rFonts w:eastAsia="MS Mincho" w:asciiTheme="minorHAnsi" w:hAnsiTheme="minorHAnsi" w:cstheme="minorHAnsi"/>
                <w:b/>
                <w:lang w:eastAsia="ja-JP"/>
              </w:rPr>
              <w:t> Total</w:t>
            </w:r>
          </w:p>
        </w:tc>
        <w:tc>
          <w:tcPr>
            <w:tcW w:w="2655" w:type="dxa"/>
            <w:tcBorders>
              <w:top w:val="single" w:sz="4" w:space="0" w:color="auto"/>
              <w:left w:val="single" w:sz="4" w:space="0" w:color="auto"/>
              <w:bottom w:val="single" w:sz="4" w:space="0" w:color="auto"/>
              <w:right w:val="single" w:sz="4" w:space="0" w:color="auto"/>
            </w:tcBorders>
            <w:noWrap/>
          </w:tcPr>
          <w:p w:rsidR="007A25B1" w:rsidRPr="00C9563E" w:rsidP="22D1ED44" w14:paraId="1580AD8E" w14:textId="54FC6D30">
            <w:pPr>
              <w:keepNext/>
              <w:keepLines/>
              <w:spacing w:before="40" w:after="40" w:line="259" w:lineRule="auto"/>
              <w:ind w:right="612"/>
              <w:jc w:val="right"/>
              <w:rPr>
                <w:rFonts w:ascii="Calibri" w:eastAsia="Calibri" w:hAnsi="Calibri" w:cs="Calibri"/>
              </w:rPr>
            </w:pPr>
            <w:r w:rsidRPr="22D1ED44">
              <w:rPr>
                <w:rFonts w:eastAsia="MS Mincho" w:asciiTheme="minorHAnsi" w:hAnsiTheme="minorHAnsi" w:cstheme="minorBidi"/>
                <w:b/>
                <w:bCs/>
                <w:lang w:eastAsia="ja-JP"/>
              </w:rPr>
              <w:t>$2,471,000</w:t>
            </w:r>
          </w:p>
        </w:tc>
        <w:tc>
          <w:tcPr>
            <w:tcW w:w="2580" w:type="dxa"/>
            <w:tcBorders>
              <w:top w:val="single" w:sz="4" w:space="0" w:color="auto"/>
              <w:left w:val="single" w:sz="4" w:space="0" w:color="auto"/>
              <w:bottom w:val="single" w:sz="4" w:space="0" w:color="auto"/>
              <w:right w:val="double" w:sz="4" w:space="0" w:color="auto"/>
            </w:tcBorders>
            <w:noWrap/>
          </w:tcPr>
          <w:p w:rsidR="007A25B1" w:rsidRPr="00C9563E" w:rsidP="00EC4E81" w14:paraId="048ECC7F" w14:textId="79D283DA">
            <w:pPr>
              <w:keepNext/>
              <w:keepLines/>
              <w:autoSpaceDE/>
              <w:autoSpaceDN/>
              <w:spacing w:before="40" w:after="40"/>
              <w:ind w:right="702"/>
              <w:jc w:val="right"/>
              <w:rPr>
                <w:rFonts w:eastAsia="MS Mincho" w:asciiTheme="minorHAnsi" w:hAnsiTheme="minorHAnsi" w:cstheme="minorBidi"/>
                <w:b/>
                <w:lang w:eastAsia="ja-JP"/>
              </w:rPr>
            </w:pPr>
            <w:r w:rsidRPr="61D54A7D">
              <w:rPr>
                <w:rFonts w:eastAsia="MS Mincho" w:asciiTheme="minorHAnsi" w:hAnsiTheme="minorHAnsi" w:cstheme="minorBidi"/>
                <w:b/>
                <w:lang w:eastAsia="ja-JP"/>
              </w:rPr>
              <w:t>$1,</w:t>
            </w:r>
            <w:r w:rsidRPr="3712DE66" w:rsidR="588562F9">
              <w:rPr>
                <w:rFonts w:eastAsia="MS Mincho" w:asciiTheme="minorHAnsi" w:hAnsiTheme="minorHAnsi" w:cstheme="minorBidi"/>
                <w:b/>
                <w:bCs/>
                <w:lang w:eastAsia="ja-JP"/>
              </w:rPr>
              <w:t>134</w:t>
            </w:r>
            <w:r w:rsidRPr="02D2DA68" w:rsidR="588562F9">
              <w:rPr>
                <w:rFonts w:eastAsia="MS Mincho" w:asciiTheme="minorHAnsi" w:hAnsiTheme="minorHAnsi" w:cstheme="minorBidi"/>
                <w:b/>
                <w:bCs/>
                <w:lang w:eastAsia="ja-JP"/>
              </w:rPr>
              <w:t>,419</w:t>
            </w:r>
          </w:p>
        </w:tc>
      </w:tr>
      <w:tr w14:paraId="1BD9A245" w14:textId="77777777" w:rsidTr="00D52ADD">
        <w:tblPrEx>
          <w:tblW w:w="10215" w:type="dxa"/>
          <w:tblLook w:val="0000"/>
        </w:tblPrEx>
        <w:trPr>
          <w:trHeight w:val="90"/>
        </w:trPr>
        <w:tc>
          <w:tcPr>
            <w:tcW w:w="10215" w:type="dxa"/>
            <w:gridSpan w:val="3"/>
            <w:tcBorders>
              <w:top w:val="single" w:sz="4" w:space="0" w:color="auto"/>
              <w:left w:val="double" w:sz="4" w:space="0" w:color="auto"/>
              <w:bottom w:val="single" w:sz="4" w:space="0" w:color="auto"/>
              <w:right w:val="double" w:sz="4" w:space="0" w:color="auto"/>
            </w:tcBorders>
            <w:vAlign w:val="bottom"/>
          </w:tcPr>
          <w:p w:rsidR="007A25B1" w:rsidRPr="00C9563E" w:rsidP="00FD129D" w14:paraId="3CCCE77E" w14:textId="123F0293">
            <w:pPr>
              <w:keepNext/>
              <w:keepLines/>
              <w:autoSpaceDE/>
              <w:autoSpaceDN/>
              <w:spacing w:before="40" w:after="40"/>
              <w:rPr>
                <w:rFonts w:eastAsia="MS Mincho" w:asciiTheme="minorHAnsi" w:hAnsiTheme="minorHAnsi" w:cstheme="minorBidi"/>
                <w:b/>
                <w:lang w:eastAsia="ja-JP"/>
              </w:rPr>
            </w:pPr>
            <w:r w:rsidRPr="303FA42C">
              <w:rPr>
                <w:rFonts w:eastAsia="MS Mincho" w:asciiTheme="minorHAnsi" w:hAnsiTheme="minorHAnsi" w:cstheme="minorBidi"/>
                <w:b/>
                <w:lang w:eastAsia="ja-JP"/>
              </w:rPr>
              <w:t>Agency Grand Total: $</w:t>
            </w:r>
            <w:r w:rsidRPr="7082954D" w:rsidR="0D3CBECD">
              <w:rPr>
                <w:rFonts w:eastAsia="MS Mincho" w:asciiTheme="minorHAnsi" w:hAnsiTheme="minorHAnsi" w:cstheme="minorBidi"/>
                <w:b/>
                <w:bCs/>
                <w:lang w:eastAsia="ja-JP"/>
              </w:rPr>
              <w:t>3</w:t>
            </w:r>
            <w:r w:rsidRPr="22FAB39E" w:rsidR="0D3CBECD">
              <w:rPr>
                <w:rFonts w:eastAsia="MS Mincho" w:asciiTheme="minorHAnsi" w:hAnsiTheme="minorHAnsi" w:cstheme="minorBidi"/>
                <w:b/>
                <w:bCs/>
                <w:lang w:eastAsia="ja-JP"/>
              </w:rPr>
              <w:t>,605,419</w:t>
            </w:r>
          </w:p>
        </w:tc>
      </w:tr>
      <w:tr w14:paraId="48BDB479" w14:textId="77777777" w:rsidTr="00D52ADD">
        <w:tblPrEx>
          <w:tblW w:w="10215" w:type="dxa"/>
          <w:tblLook w:val="0000"/>
        </w:tblPrEx>
        <w:trPr>
          <w:trHeight w:val="90"/>
        </w:trPr>
        <w:tc>
          <w:tcPr>
            <w:tcW w:w="10215" w:type="dxa"/>
            <w:gridSpan w:val="3"/>
            <w:tcBorders>
              <w:top w:val="single" w:sz="4" w:space="0" w:color="auto"/>
              <w:left w:val="double" w:sz="4" w:space="0" w:color="auto"/>
              <w:bottom w:val="double" w:sz="4" w:space="0" w:color="auto"/>
              <w:right w:val="double" w:sz="4" w:space="0" w:color="auto"/>
            </w:tcBorders>
            <w:vAlign w:val="bottom"/>
          </w:tcPr>
          <w:p w:rsidR="00EC4E81" w:rsidRPr="00C9563E" w:rsidP="00FD129D" w14:paraId="3494CE81" w14:textId="4FCFEA18">
            <w:pPr>
              <w:keepNext/>
              <w:keepLines/>
              <w:autoSpaceDE/>
              <w:autoSpaceDN/>
              <w:spacing w:before="40" w:after="40"/>
              <w:rPr>
                <w:rFonts w:eastAsia="MS Mincho" w:asciiTheme="minorHAnsi" w:hAnsiTheme="minorHAnsi" w:cstheme="minorBidi"/>
                <w:sz w:val="22"/>
                <w:szCs w:val="22"/>
                <w:lang w:eastAsia="ja-JP"/>
              </w:rPr>
            </w:pPr>
            <w:r w:rsidRPr="232277FF">
              <w:rPr>
                <w:rFonts w:eastAsia="MS Mincho" w:asciiTheme="minorHAnsi" w:hAnsiTheme="minorHAnsi" w:cstheme="minorBidi"/>
                <w:sz w:val="22"/>
                <w:szCs w:val="22"/>
                <w:vertAlign w:val="superscript"/>
                <w:lang w:eastAsia="ja-JP"/>
              </w:rPr>
              <w:t>a</w:t>
            </w:r>
            <w:r w:rsidRPr="232277FF" w:rsidR="007A25B1">
              <w:rPr>
                <w:rFonts w:eastAsia="MS Mincho" w:asciiTheme="minorHAnsi" w:hAnsiTheme="minorHAnsi" w:cstheme="minorBidi"/>
                <w:sz w:val="22"/>
                <w:szCs w:val="22"/>
                <w:lang w:eastAsia="ja-JP"/>
              </w:rPr>
              <w:t xml:space="preserve"> </w:t>
            </w:r>
            <w:r w:rsidRPr="232277FF">
              <w:rPr>
                <w:rFonts w:asciiTheme="minorHAnsi" w:hAnsiTheme="minorHAnsi" w:cstheme="minorBidi"/>
                <w:sz w:val="22"/>
                <w:szCs w:val="22"/>
              </w:rPr>
              <w:t xml:space="preserve">E-mail communication with TRI Data Processing Center, </w:t>
            </w:r>
            <w:r w:rsidRPr="232277FF" w:rsidR="6960E9D1">
              <w:rPr>
                <w:rFonts w:eastAsia="MS Mincho" w:asciiTheme="minorHAnsi" w:hAnsiTheme="minorHAnsi" w:cstheme="minorBidi"/>
                <w:sz w:val="22"/>
                <w:szCs w:val="22"/>
                <w:lang w:eastAsia="ja-JP"/>
              </w:rPr>
              <w:t>August 7,</w:t>
            </w:r>
            <w:r w:rsidR="00DC30C1">
              <w:rPr>
                <w:rFonts w:eastAsia="MS Mincho" w:asciiTheme="minorHAnsi" w:hAnsiTheme="minorHAnsi" w:cstheme="minorBidi"/>
                <w:sz w:val="22"/>
                <w:szCs w:val="22"/>
                <w:lang w:eastAsia="ja-JP"/>
              </w:rPr>
              <w:t xml:space="preserve"> </w:t>
            </w:r>
            <w:r w:rsidRPr="232277FF" w:rsidR="6960E9D1">
              <w:rPr>
                <w:rFonts w:eastAsia="MS Mincho" w:asciiTheme="minorHAnsi" w:hAnsiTheme="minorHAnsi" w:cstheme="minorBidi"/>
                <w:sz w:val="22"/>
                <w:szCs w:val="22"/>
                <w:lang w:eastAsia="ja-JP"/>
              </w:rPr>
              <w:t>2024</w:t>
            </w:r>
            <w:r w:rsidR="00DC30C1">
              <w:rPr>
                <w:rFonts w:eastAsia="MS Mincho" w:asciiTheme="minorHAnsi" w:hAnsiTheme="minorHAnsi" w:cstheme="minorBidi"/>
                <w:sz w:val="22"/>
                <w:szCs w:val="22"/>
                <w:lang w:eastAsia="ja-JP"/>
              </w:rPr>
              <w:t>.</w:t>
            </w:r>
          </w:p>
          <w:p w:rsidR="007A25B1" w:rsidRPr="00C9563E" w:rsidP="00FD129D" w14:paraId="5BB4F8E8" w14:textId="2852A6C3">
            <w:pPr>
              <w:keepNext/>
              <w:keepLines/>
              <w:autoSpaceDE/>
              <w:autoSpaceDN/>
              <w:spacing w:before="40" w:after="40"/>
              <w:rPr>
                <w:rFonts w:eastAsia="MS Mincho" w:asciiTheme="minorHAnsi" w:hAnsiTheme="minorHAnsi" w:cstheme="minorBidi"/>
                <w:lang w:eastAsia="ja-JP"/>
              </w:rPr>
            </w:pPr>
            <w:r w:rsidRPr="4DBD5388">
              <w:rPr>
                <w:rFonts w:eastAsia="MS Mincho" w:asciiTheme="minorHAnsi" w:hAnsiTheme="minorHAnsi" w:cstheme="minorBidi"/>
                <w:sz w:val="22"/>
                <w:szCs w:val="22"/>
                <w:vertAlign w:val="superscript"/>
                <w:lang w:eastAsia="ja-JP"/>
              </w:rPr>
              <w:t>b</w:t>
            </w:r>
            <w:r w:rsidRPr="4DBD5388">
              <w:rPr>
                <w:rFonts w:eastAsia="MS Mincho" w:asciiTheme="minorHAnsi" w:hAnsiTheme="minorHAnsi" w:cstheme="minorBidi"/>
                <w:sz w:val="22"/>
                <w:szCs w:val="22"/>
                <w:lang w:eastAsia="ja-JP"/>
              </w:rPr>
              <w:t xml:space="preserve"> Based on actual headcounts for </w:t>
            </w:r>
            <w:r w:rsidRPr="3F60D652">
              <w:rPr>
                <w:rFonts w:eastAsia="MS Mincho" w:asciiTheme="minorHAnsi" w:hAnsiTheme="minorHAnsi" w:cstheme="minorBidi"/>
                <w:sz w:val="22"/>
                <w:szCs w:val="22"/>
                <w:lang w:eastAsia="ja-JP"/>
              </w:rPr>
              <w:t>RY20</w:t>
            </w:r>
            <w:r w:rsidRPr="3F60D652" w:rsidR="218989FF">
              <w:rPr>
                <w:rFonts w:eastAsia="MS Mincho" w:asciiTheme="minorHAnsi" w:hAnsiTheme="minorHAnsi" w:cstheme="minorBidi"/>
                <w:sz w:val="22"/>
                <w:szCs w:val="22"/>
                <w:lang w:eastAsia="ja-JP"/>
              </w:rPr>
              <w:t>2</w:t>
            </w:r>
            <w:r w:rsidRPr="3F60D652" w:rsidR="0A590D0C">
              <w:rPr>
                <w:rFonts w:eastAsia="MS Mincho" w:asciiTheme="minorHAnsi" w:hAnsiTheme="minorHAnsi" w:cstheme="minorBidi"/>
                <w:sz w:val="22"/>
                <w:szCs w:val="22"/>
                <w:lang w:eastAsia="ja-JP"/>
              </w:rPr>
              <w:t>3</w:t>
            </w:r>
            <w:r w:rsidRPr="3F60D652">
              <w:rPr>
                <w:rFonts w:eastAsia="MS Mincho" w:asciiTheme="minorHAnsi" w:hAnsiTheme="minorHAnsi" w:cstheme="minorBidi"/>
                <w:sz w:val="22"/>
                <w:szCs w:val="22"/>
                <w:lang w:eastAsia="ja-JP"/>
              </w:rPr>
              <w:t>.</w:t>
            </w:r>
            <w:r w:rsidRPr="4DBD5388">
              <w:rPr>
                <w:rFonts w:eastAsia="MS Mincho" w:asciiTheme="minorHAnsi" w:hAnsiTheme="minorHAnsi" w:cstheme="minorBidi"/>
                <w:sz w:val="22"/>
                <w:szCs w:val="22"/>
                <w:lang w:eastAsia="ja-JP"/>
              </w:rPr>
              <w:t xml:space="preserve"> Assume GS-13, Step 1 </w:t>
            </w:r>
            <w:r w:rsidRPr="4DBD5388">
              <w:rPr>
                <w:rFonts w:asciiTheme="minorHAnsi" w:hAnsiTheme="minorHAnsi" w:cstheme="minorBidi"/>
                <w:sz w:val="22"/>
                <w:szCs w:val="22"/>
              </w:rPr>
              <w:t xml:space="preserve">federal employee in the Washington-Baltimore-Northern Virginia area. The loaded wage rate for a GS-13, Step 1 employee is $109.08 per hour. This estimate includes a base wage of $55.46 per hour plus benefits and overhead. </w:t>
            </w:r>
          </w:p>
        </w:tc>
      </w:tr>
    </w:tbl>
    <w:p w:rsidR="007A25B1" w:rsidRPr="00C9563E" w:rsidP="007A25B1" w14:paraId="30C157C8" w14:textId="77777777">
      <w:pPr>
        <w:rPr>
          <w:rFonts w:asciiTheme="minorHAnsi" w:hAnsiTheme="minorHAnsi" w:cstheme="minorHAnsi"/>
        </w:rPr>
      </w:pPr>
    </w:p>
    <w:p w:rsidR="007A25B1" w:rsidRPr="00C9563E" w:rsidP="3D938BA9" w14:paraId="3F281DBF" w14:textId="76BD5D18">
      <w:pPr>
        <w:spacing w:after="200" w:line="276" w:lineRule="auto"/>
        <w:rPr>
          <w:rFonts w:asciiTheme="minorHAnsi" w:hAnsiTheme="minorHAnsi" w:cstheme="minorBidi"/>
        </w:rPr>
      </w:pPr>
      <w:r w:rsidRPr="3D938BA9">
        <w:rPr>
          <w:rFonts w:eastAsia="Arial" w:asciiTheme="minorHAnsi" w:hAnsiTheme="minorHAnsi" w:cstheme="minorBidi"/>
        </w:rPr>
        <w:t xml:space="preserve">As of January 21, 2014, all non-trade secret forms must be submitted electronically. </w:t>
      </w:r>
      <w:r w:rsidRPr="3D938BA9">
        <w:rPr>
          <w:rFonts w:asciiTheme="minorHAnsi" w:hAnsiTheme="minorHAnsi" w:cstheme="minorBidi"/>
        </w:rPr>
        <w:t>The estimated data processing costs include fixed costs (overhead) and variable costs, which depend on the number and type of form submissions. The cost of processing TRI forms is approximately $</w:t>
      </w:r>
      <w:r w:rsidRPr="3D938BA9" w:rsidR="3B1B6511">
        <w:rPr>
          <w:rFonts w:asciiTheme="minorHAnsi" w:hAnsiTheme="minorHAnsi" w:cstheme="minorBidi"/>
        </w:rPr>
        <w:t>99.19</w:t>
      </w:r>
      <w:r w:rsidRPr="3D938BA9">
        <w:rPr>
          <w:rFonts w:asciiTheme="minorHAnsi" w:hAnsiTheme="minorHAnsi" w:cstheme="minorBidi"/>
        </w:rPr>
        <w:t xml:space="preserve"> per chemical for paper submissions (the cost of processing a Trade Secret Form)</w:t>
      </w:r>
      <w:r w:rsidRPr="3D938BA9" w:rsidR="6AF9B5AF">
        <w:rPr>
          <w:rFonts w:asciiTheme="minorHAnsi" w:hAnsiTheme="minorHAnsi" w:cstheme="minorBidi"/>
        </w:rPr>
        <w:t xml:space="preserve">. EPA estimates that the processing cost for </w:t>
      </w:r>
      <w:r w:rsidRPr="3D938BA9" w:rsidR="6AF9B5AF">
        <w:rPr>
          <w:rFonts w:asciiTheme="minorHAnsi" w:hAnsiTheme="minorHAnsi" w:cstheme="minorBidi"/>
          <w:i/>
          <w:iCs/>
        </w:rPr>
        <w:t>TRI-</w:t>
      </w:r>
      <w:r w:rsidRPr="3D938BA9" w:rsidR="6AF9B5AF">
        <w:rPr>
          <w:rFonts w:asciiTheme="minorHAnsi" w:hAnsiTheme="minorHAnsi" w:cstheme="minorBidi"/>
          <w:i/>
          <w:iCs/>
        </w:rPr>
        <w:t>MEweb</w:t>
      </w:r>
      <w:r w:rsidRPr="3D938BA9" w:rsidR="6AF9B5AF">
        <w:rPr>
          <w:rFonts w:asciiTheme="minorHAnsi" w:hAnsiTheme="minorHAnsi" w:cstheme="minorBidi"/>
          <w:i/>
          <w:iCs/>
        </w:rPr>
        <w:t xml:space="preserve"> </w:t>
      </w:r>
      <w:r w:rsidRPr="3D938BA9" w:rsidR="6AF9B5AF">
        <w:rPr>
          <w:rFonts w:asciiTheme="minorHAnsi" w:hAnsiTheme="minorHAnsi" w:cstheme="minorBidi"/>
        </w:rPr>
        <w:t>submissions is</w:t>
      </w:r>
      <w:r w:rsidRPr="3D938BA9">
        <w:rPr>
          <w:rFonts w:asciiTheme="minorHAnsi" w:hAnsiTheme="minorHAnsi" w:cstheme="minorBidi"/>
        </w:rPr>
        <w:t xml:space="preserve"> $</w:t>
      </w:r>
      <w:r w:rsidRPr="3D938BA9" w:rsidR="750815EB">
        <w:rPr>
          <w:rFonts w:asciiTheme="minorHAnsi" w:hAnsiTheme="minorHAnsi" w:cstheme="minorBidi"/>
        </w:rPr>
        <w:t>8.57</w:t>
      </w:r>
      <w:r w:rsidRPr="3D938BA9">
        <w:rPr>
          <w:rFonts w:asciiTheme="minorHAnsi" w:hAnsiTheme="minorHAnsi" w:cstheme="minorBidi"/>
        </w:rPr>
        <w:t xml:space="preserve"> </w:t>
      </w:r>
      <w:r w:rsidRPr="3D938BA9" w:rsidR="6AF9B5AF">
        <w:rPr>
          <w:rFonts w:asciiTheme="minorHAnsi" w:hAnsiTheme="minorHAnsi" w:cstheme="minorBidi"/>
        </w:rPr>
        <w:t xml:space="preserve">per form (E-mail communication with the TRI Data Processing Center, </w:t>
      </w:r>
      <w:r w:rsidRPr="3D938BA9" w:rsidR="750815EB">
        <w:rPr>
          <w:rFonts w:asciiTheme="minorHAnsi" w:hAnsiTheme="minorHAnsi" w:cstheme="minorBidi"/>
        </w:rPr>
        <w:t xml:space="preserve">August </w:t>
      </w:r>
      <w:r w:rsidRPr="3D938BA9" w:rsidR="6AF9B5AF">
        <w:rPr>
          <w:rFonts w:asciiTheme="minorHAnsi" w:hAnsiTheme="minorHAnsi" w:cstheme="minorBidi"/>
        </w:rPr>
        <w:t>1</w:t>
      </w:r>
      <w:r w:rsidRPr="3D938BA9" w:rsidR="750815EB">
        <w:rPr>
          <w:rFonts w:asciiTheme="minorHAnsi" w:hAnsiTheme="minorHAnsi" w:cstheme="minorBidi"/>
        </w:rPr>
        <w:t>6</w:t>
      </w:r>
      <w:r w:rsidRPr="3D938BA9" w:rsidR="6AF9B5AF">
        <w:rPr>
          <w:rFonts w:asciiTheme="minorHAnsi" w:hAnsiTheme="minorHAnsi" w:cstheme="minorBidi"/>
        </w:rPr>
        <w:t>, 20</w:t>
      </w:r>
      <w:r w:rsidRPr="3D938BA9" w:rsidR="750815EB">
        <w:rPr>
          <w:rFonts w:asciiTheme="minorHAnsi" w:hAnsiTheme="minorHAnsi" w:cstheme="minorBidi"/>
        </w:rPr>
        <w:t>24</w:t>
      </w:r>
      <w:r w:rsidRPr="3D938BA9" w:rsidR="6AF9B5AF">
        <w:rPr>
          <w:rFonts w:asciiTheme="minorHAnsi" w:hAnsiTheme="minorHAnsi" w:cstheme="minorBidi"/>
        </w:rPr>
        <w:t>).</w:t>
      </w:r>
      <w:r w:rsidRPr="3D938BA9">
        <w:rPr>
          <w:rFonts w:asciiTheme="minorHAnsi" w:hAnsiTheme="minorHAnsi" w:cstheme="minorBidi"/>
        </w:rPr>
        <w:t xml:space="preserve">  </w:t>
      </w:r>
      <w:r w:rsidRPr="3D938BA9" w:rsidR="3FCFC10A">
        <w:rPr>
          <w:rFonts w:asciiTheme="minorHAnsi" w:hAnsiTheme="minorHAnsi" w:cstheme="minorBidi"/>
        </w:rPr>
        <w:t>T</w:t>
      </w:r>
      <w:r w:rsidRPr="3D938BA9">
        <w:rPr>
          <w:rFonts w:asciiTheme="minorHAnsi" w:hAnsiTheme="minorHAnsi" w:cstheme="minorBidi"/>
        </w:rPr>
        <w:t xml:space="preserve">he total annual Agency cost for items, as shown in Table </w:t>
      </w:r>
      <w:r w:rsidRPr="3D938BA9" w:rsidR="0AA8B6EA">
        <w:rPr>
          <w:rFonts w:asciiTheme="minorHAnsi" w:hAnsiTheme="minorHAnsi" w:cstheme="minorBidi"/>
        </w:rPr>
        <w:t>1</w:t>
      </w:r>
      <w:r w:rsidRPr="3D938BA9" w:rsidR="103438B7">
        <w:rPr>
          <w:rFonts w:asciiTheme="minorHAnsi" w:hAnsiTheme="minorHAnsi" w:cstheme="minorBidi"/>
        </w:rPr>
        <w:t>1</w:t>
      </w:r>
      <w:r w:rsidRPr="3D938BA9">
        <w:rPr>
          <w:rFonts w:asciiTheme="minorHAnsi" w:hAnsiTheme="minorHAnsi" w:cstheme="minorBidi"/>
        </w:rPr>
        <w:t xml:space="preserve">, is </w:t>
      </w:r>
      <w:r w:rsidRPr="3D938BA9">
        <w:rPr>
          <w:rFonts w:eastAsia="MS Mincho" w:asciiTheme="minorHAnsi" w:hAnsiTheme="minorHAnsi" w:cstheme="minorBidi"/>
          <w:lang w:eastAsia="ja-JP"/>
        </w:rPr>
        <w:t>$</w:t>
      </w:r>
      <w:r w:rsidRPr="3D938BA9" w:rsidR="060CDF0F">
        <w:rPr>
          <w:rFonts w:eastAsia="MS Mincho" w:asciiTheme="minorHAnsi" w:hAnsiTheme="minorHAnsi" w:cstheme="minorBidi"/>
          <w:lang w:eastAsia="ja-JP"/>
        </w:rPr>
        <w:t>3,605,419</w:t>
      </w:r>
      <w:r w:rsidRPr="3D938BA9">
        <w:rPr>
          <w:rFonts w:asciiTheme="minorHAnsi" w:hAnsiTheme="minorHAnsi" w:cstheme="minorBidi"/>
        </w:rPr>
        <w:t>.</w:t>
      </w:r>
    </w:p>
    <w:p w:rsidR="00C43A6E" w:rsidRPr="00995B9C" w:rsidP="00C9563E" w14:paraId="26CFD436" w14:textId="77777777">
      <w:pPr>
        <w:pStyle w:val="Heading2"/>
      </w:pPr>
      <w:r w:rsidRPr="00995B9C">
        <w:t xml:space="preserve">15. Explain the reasons for any program changes or adjustments in hour or cost burden. </w:t>
      </w:r>
    </w:p>
    <w:p w:rsidR="00F436E2" w:rsidP="3D938BA9" w14:paraId="7B5C0237" w14:textId="203EBC8A">
      <w:pPr>
        <w:spacing w:after="23" w:line="276" w:lineRule="auto"/>
        <w:rPr>
          <w:rFonts w:asciiTheme="minorHAnsi" w:hAnsiTheme="minorHAnsi" w:cstheme="minorBidi"/>
        </w:rPr>
      </w:pPr>
      <w:r w:rsidRPr="3D938BA9">
        <w:rPr>
          <w:rFonts w:asciiTheme="minorHAnsi" w:hAnsiTheme="minorHAnsi" w:cstheme="minorBidi"/>
        </w:rPr>
        <w:t xml:space="preserve">Since </w:t>
      </w:r>
      <w:r w:rsidRPr="3D938BA9" w:rsidR="2CBE275D">
        <w:rPr>
          <w:rFonts w:asciiTheme="minorHAnsi" w:hAnsiTheme="minorHAnsi" w:cstheme="minorBidi"/>
        </w:rPr>
        <w:t xml:space="preserve">OMB’s approval of the last ICR renewal, </w:t>
      </w:r>
      <w:r w:rsidRPr="3D938BA9">
        <w:rPr>
          <w:rFonts w:asciiTheme="minorHAnsi" w:hAnsiTheme="minorHAnsi" w:cstheme="minorBidi"/>
        </w:rPr>
        <w:t>t</w:t>
      </w:r>
      <w:r w:rsidRPr="3D938BA9" w:rsidR="784B3DEF">
        <w:rPr>
          <w:rFonts w:asciiTheme="minorHAnsi" w:hAnsiTheme="minorHAnsi" w:cstheme="minorBidi"/>
        </w:rPr>
        <w:t xml:space="preserve">here </w:t>
      </w:r>
      <w:r w:rsidRPr="3D938BA9" w:rsidR="2CBE275D">
        <w:rPr>
          <w:rFonts w:asciiTheme="minorHAnsi" w:hAnsiTheme="minorHAnsi" w:cstheme="minorBidi"/>
        </w:rPr>
        <w:t>wa</w:t>
      </w:r>
      <w:r w:rsidRPr="3D938BA9" w:rsidR="784B3DEF">
        <w:rPr>
          <w:rFonts w:asciiTheme="minorHAnsi" w:hAnsiTheme="minorHAnsi" w:cstheme="minorBidi"/>
        </w:rPr>
        <w:t xml:space="preserve">s an overall </w:t>
      </w:r>
      <w:r w:rsidRPr="3D938BA9" w:rsidR="3C110B51">
        <w:rPr>
          <w:rFonts w:asciiTheme="minorHAnsi" w:hAnsiTheme="minorHAnsi" w:cstheme="minorBidi"/>
        </w:rPr>
        <w:t xml:space="preserve">average </w:t>
      </w:r>
      <w:r w:rsidRPr="3D938BA9" w:rsidR="72D7EE2C">
        <w:rPr>
          <w:rFonts w:asciiTheme="minorHAnsi" w:hAnsiTheme="minorHAnsi" w:cstheme="minorBidi"/>
        </w:rPr>
        <w:t xml:space="preserve">increase of </w:t>
      </w:r>
      <w:r w:rsidRPr="3D938BA9" w:rsidR="4A838035">
        <w:rPr>
          <w:rFonts w:asciiTheme="minorHAnsi" w:hAnsiTheme="minorHAnsi" w:cstheme="minorBidi"/>
        </w:rPr>
        <w:t>5,</w:t>
      </w:r>
      <w:r w:rsidR="00910AE2">
        <w:rPr>
          <w:rFonts w:asciiTheme="minorHAnsi" w:hAnsiTheme="minorHAnsi" w:cstheme="minorBidi"/>
        </w:rPr>
        <w:t xml:space="preserve">667 </w:t>
      </w:r>
      <w:r w:rsidRPr="3D938BA9" w:rsidR="72D7EE2C">
        <w:rPr>
          <w:rFonts w:asciiTheme="minorHAnsi" w:hAnsiTheme="minorHAnsi" w:cstheme="minorBidi"/>
        </w:rPr>
        <w:t>Form Rs, and an increase of</w:t>
      </w:r>
      <w:r w:rsidRPr="3D938BA9" w:rsidR="6EC8D7E3">
        <w:rPr>
          <w:rFonts w:asciiTheme="minorHAnsi" w:hAnsiTheme="minorHAnsi" w:cstheme="minorBidi"/>
        </w:rPr>
        <w:t xml:space="preserve"> </w:t>
      </w:r>
      <w:r w:rsidR="0057324C">
        <w:rPr>
          <w:rFonts w:asciiTheme="minorHAnsi" w:hAnsiTheme="minorHAnsi" w:cstheme="minorBidi"/>
        </w:rPr>
        <w:t>2,044</w:t>
      </w:r>
      <w:r w:rsidRPr="3D938BA9" w:rsidR="72D7EE2C">
        <w:rPr>
          <w:rFonts w:asciiTheme="minorHAnsi" w:hAnsiTheme="minorHAnsi" w:cstheme="minorBidi"/>
        </w:rPr>
        <w:t xml:space="preserve"> Form</w:t>
      </w:r>
      <w:r w:rsidRPr="3D938BA9" w:rsidR="358CFBB3">
        <w:rPr>
          <w:rFonts w:asciiTheme="minorHAnsi" w:hAnsiTheme="minorHAnsi" w:cstheme="minorBidi"/>
        </w:rPr>
        <w:t xml:space="preserve"> As</w:t>
      </w:r>
      <w:r w:rsidRPr="3D938BA9" w:rsidR="1DE8AB25">
        <w:rPr>
          <w:rFonts w:asciiTheme="minorHAnsi" w:hAnsiTheme="minorHAnsi" w:cstheme="minorBidi"/>
        </w:rPr>
        <w:t>,</w:t>
      </w:r>
      <w:r w:rsidRPr="3D938BA9" w:rsidR="02093E4F">
        <w:rPr>
          <w:rFonts w:asciiTheme="minorHAnsi" w:hAnsiTheme="minorHAnsi" w:cstheme="minorBidi"/>
        </w:rPr>
        <w:t xml:space="preserve"> </w:t>
      </w:r>
      <w:r w:rsidRPr="3D938BA9" w:rsidR="1835B3D6">
        <w:rPr>
          <w:rFonts w:asciiTheme="minorHAnsi" w:hAnsiTheme="minorHAnsi" w:cstheme="minorBidi"/>
        </w:rPr>
        <w:t>a</w:t>
      </w:r>
      <w:r w:rsidRPr="3D938BA9" w:rsidR="02093E4F">
        <w:rPr>
          <w:rFonts w:asciiTheme="minorHAnsi" w:hAnsiTheme="minorHAnsi" w:cstheme="minorBidi"/>
        </w:rPr>
        <w:t xml:space="preserve">s estimated to be submitted to EPA. </w:t>
      </w:r>
      <w:r w:rsidRPr="3D938BA9" w:rsidR="6F941E0E">
        <w:rPr>
          <w:rFonts w:asciiTheme="minorHAnsi" w:hAnsiTheme="minorHAnsi" w:cstheme="minorBidi"/>
        </w:rPr>
        <w:t>T</w:t>
      </w:r>
      <w:r w:rsidRPr="3D938BA9" w:rsidR="529847C2">
        <w:rPr>
          <w:rFonts w:asciiTheme="minorHAnsi" w:hAnsiTheme="minorHAnsi" w:cstheme="minorBidi"/>
        </w:rPr>
        <w:t xml:space="preserve">he basis for the estimates is derived from the 2022 ICR with </w:t>
      </w:r>
      <w:r w:rsidRPr="3D938BA9" w:rsidR="6BC9D87B">
        <w:rPr>
          <w:rFonts w:asciiTheme="minorHAnsi" w:hAnsiTheme="minorHAnsi" w:cstheme="minorBidi"/>
        </w:rPr>
        <w:t xml:space="preserve"> updates to reflect additional reporting due to the Addition of Certain Chemicals to the TRI, Addition of Diisononyl Phthalate Category to the TRI, Changes to Reporting Requirement for Per-and Polyfluoroalkyl Substances and to Supplier Notification for Chemicals of Special Concern, </w:t>
      </w:r>
      <w:r w:rsidRPr="3D938BA9" w:rsidR="7ABA7AFC">
        <w:rPr>
          <w:rFonts w:asciiTheme="minorHAnsi" w:hAnsiTheme="minorHAnsi" w:cstheme="minorBidi"/>
        </w:rPr>
        <w:t xml:space="preserve">the Addition of Natural Gas Processing Facilities to the TRI, </w:t>
      </w:r>
      <w:r w:rsidRPr="3D938BA9" w:rsidR="6BC9D87B">
        <w:rPr>
          <w:rFonts w:asciiTheme="minorHAnsi" w:hAnsiTheme="minorHAnsi" w:cstheme="minorBidi"/>
        </w:rPr>
        <w:t>as well as the additional forms resulting from the NDAA adding certain PFAS.</w:t>
      </w:r>
      <w:r w:rsidRPr="3D938BA9" w:rsidR="34E7DD2A">
        <w:rPr>
          <w:rFonts w:asciiTheme="minorHAnsi" w:hAnsiTheme="minorHAnsi" w:cstheme="minorBidi"/>
        </w:rPr>
        <w:t xml:space="preserve"> </w:t>
      </w:r>
      <w:r w:rsidRPr="3D938BA9" w:rsidR="5AB7A325">
        <w:rPr>
          <w:rFonts w:asciiTheme="minorHAnsi" w:hAnsiTheme="minorHAnsi" w:cstheme="minorBidi"/>
        </w:rPr>
        <w:t>T</w:t>
      </w:r>
      <w:r w:rsidRPr="3D938BA9" w:rsidR="729285C6">
        <w:rPr>
          <w:rFonts w:asciiTheme="minorHAnsi" w:hAnsiTheme="minorHAnsi" w:cstheme="minorBidi"/>
        </w:rPr>
        <w:t xml:space="preserve">his ICR renewal </w:t>
      </w:r>
      <w:r w:rsidRPr="3D938BA9" w:rsidR="1F04AF8C">
        <w:rPr>
          <w:rFonts w:asciiTheme="minorHAnsi" w:hAnsiTheme="minorHAnsi" w:cstheme="minorBidi"/>
        </w:rPr>
        <w:t xml:space="preserve">also </w:t>
      </w:r>
      <w:r w:rsidRPr="3D938BA9" w:rsidR="729285C6">
        <w:rPr>
          <w:rFonts w:asciiTheme="minorHAnsi" w:hAnsiTheme="minorHAnsi" w:cstheme="minorBidi"/>
        </w:rPr>
        <w:t xml:space="preserve">includes </w:t>
      </w:r>
      <w:r w:rsidRPr="3D938BA9" w:rsidR="32ABE045">
        <w:rPr>
          <w:rFonts w:asciiTheme="minorHAnsi" w:hAnsiTheme="minorHAnsi" w:cstheme="minorBidi"/>
        </w:rPr>
        <w:t xml:space="preserve">incremental changes </w:t>
      </w:r>
      <w:r w:rsidRPr="3D938BA9" w:rsidR="32ABE045">
        <w:rPr>
          <w:rFonts w:asciiTheme="minorHAnsi" w:hAnsiTheme="minorHAnsi" w:cstheme="minorBidi"/>
        </w:rPr>
        <w:t>as a result of</w:t>
      </w:r>
      <w:r w:rsidRPr="3D938BA9" w:rsidR="32ABE045">
        <w:rPr>
          <w:rFonts w:asciiTheme="minorHAnsi" w:hAnsiTheme="minorHAnsi" w:cstheme="minorBidi"/>
        </w:rPr>
        <w:t xml:space="preserve"> </w:t>
      </w:r>
      <w:r w:rsidRPr="3D938BA9" w:rsidR="7F0D288B">
        <w:rPr>
          <w:rFonts w:asciiTheme="minorHAnsi" w:hAnsiTheme="minorHAnsi" w:cstheme="minorBidi"/>
        </w:rPr>
        <w:t>amendments to the TRI program</w:t>
      </w:r>
      <w:r w:rsidRPr="3D938BA9" w:rsidR="10CE8ED8">
        <w:rPr>
          <w:rFonts w:asciiTheme="minorHAnsi" w:hAnsiTheme="minorHAnsi" w:cstheme="minorBidi"/>
        </w:rPr>
        <w:t xml:space="preserve">. For example, </w:t>
      </w:r>
      <w:r w:rsidRPr="3D938BA9" w:rsidR="729285C6">
        <w:rPr>
          <w:rFonts w:asciiTheme="minorHAnsi" w:hAnsiTheme="minorHAnsi" w:cstheme="minorBidi"/>
        </w:rPr>
        <w:t>EPA exercise</w:t>
      </w:r>
      <w:r w:rsidRPr="3D938BA9" w:rsidR="10CE8ED8">
        <w:rPr>
          <w:rFonts w:asciiTheme="minorHAnsi" w:hAnsiTheme="minorHAnsi" w:cstheme="minorBidi"/>
        </w:rPr>
        <w:t>d</w:t>
      </w:r>
      <w:r w:rsidRPr="3D938BA9" w:rsidR="729285C6">
        <w:rPr>
          <w:rFonts w:asciiTheme="minorHAnsi" w:hAnsiTheme="minorHAnsi" w:cstheme="minorBidi"/>
        </w:rPr>
        <w:t xml:space="preserve"> its discretionary authority to apply TRI reporting requirements to 29 </w:t>
      </w:r>
      <w:r w:rsidRPr="3D938BA9" w:rsidR="729285C6">
        <w:rPr>
          <w:rFonts w:asciiTheme="minorHAnsi" w:hAnsiTheme="minorHAnsi" w:cstheme="minorBidi"/>
        </w:rPr>
        <w:t>particular facilities</w:t>
      </w:r>
      <w:r w:rsidRPr="3D938BA9" w:rsidR="729285C6">
        <w:rPr>
          <w:rFonts w:asciiTheme="minorHAnsi" w:hAnsiTheme="minorHAnsi" w:cstheme="minorBidi"/>
        </w:rPr>
        <w:t>, for specified chemicals as well as applying the chemicals of special concern designation to PFAS added pursuant to the National Defense Authorization Act for Fiscal Year 2020. There was also an increase of</w:t>
      </w:r>
      <w:r w:rsidRPr="3D938BA9" w:rsidR="729285C6">
        <w:rPr>
          <w:rFonts w:eastAsia="Calibri" w:asciiTheme="minorHAnsi" w:hAnsiTheme="minorHAnsi" w:cstheme="minorBidi"/>
          <w:color w:val="000000" w:themeColor="text1"/>
        </w:rPr>
        <w:t xml:space="preserve"> 13,442</w:t>
      </w:r>
      <w:r w:rsidRPr="3D938BA9" w:rsidR="729285C6">
        <w:rPr>
          <w:rFonts w:asciiTheme="minorHAnsi" w:hAnsiTheme="minorHAnsi" w:cstheme="minorBidi"/>
        </w:rPr>
        <w:t xml:space="preserve"> non-form (constant) burden hours from the current approved ICR; this increase reflects the increase in supplier notification burden </w:t>
      </w:r>
      <w:r w:rsidRPr="3D938BA9" w:rsidR="729285C6">
        <w:rPr>
          <w:rFonts w:asciiTheme="minorHAnsi" w:hAnsiTheme="minorHAnsi" w:cstheme="minorBidi"/>
        </w:rPr>
        <w:t>as a result of</w:t>
      </w:r>
      <w:r w:rsidRPr="3D938BA9" w:rsidR="729285C6">
        <w:rPr>
          <w:rFonts w:asciiTheme="minorHAnsi" w:hAnsiTheme="minorHAnsi" w:cstheme="minorBidi"/>
        </w:rPr>
        <w:t xml:space="preserve"> the Changes to Reporting Requirements for Per- and Polyfluoroalkyl Substances and to Supplier Notifications for Chemicals of Special Concern </w:t>
      </w:r>
      <w:r w:rsidRPr="3D938BA9" w:rsidR="79B5A8B8">
        <w:rPr>
          <w:rFonts w:asciiTheme="minorHAnsi" w:hAnsiTheme="minorHAnsi" w:cstheme="minorBidi"/>
        </w:rPr>
        <w:t xml:space="preserve">final </w:t>
      </w:r>
      <w:r w:rsidRPr="3D938BA9" w:rsidR="729285C6">
        <w:rPr>
          <w:rFonts w:asciiTheme="minorHAnsi" w:hAnsiTheme="minorHAnsi" w:cstheme="minorBidi"/>
        </w:rPr>
        <w:t>rule publish</w:t>
      </w:r>
      <w:r w:rsidRPr="3D938BA9" w:rsidR="79B5A8B8">
        <w:rPr>
          <w:rFonts w:asciiTheme="minorHAnsi" w:hAnsiTheme="minorHAnsi" w:cstheme="minorBidi"/>
        </w:rPr>
        <w:t>ed</w:t>
      </w:r>
      <w:r w:rsidRPr="3D938BA9" w:rsidR="729285C6">
        <w:rPr>
          <w:rFonts w:asciiTheme="minorHAnsi" w:hAnsiTheme="minorHAnsi" w:cstheme="minorBidi"/>
        </w:rPr>
        <w:t xml:space="preserve"> on October 31, 2023 (88 FR 74360).</w:t>
      </w:r>
      <w:r w:rsidRPr="3D938BA9" w:rsidR="6D785B12">
        <w:rPr>
          <w:rFonts w:asciiTheme="minorHAnsi" w:hAnsiTheme="minorHAnsi" w:cstheme="minorBidi"/>
        </w:rPr>
        <w:t xml:space="preserve"> </w:t>
      </w:r>
      <w:r w:rsidRPr="3D938BA9" w:rsidR="4D409B76">
        <w:rPr>
          <w:rFonts w:asciiTheme="minorHAnsi" w:hAnsiTheme="minorHAnsi" w:cstheme="minorBidi"/>
        </w:rPr>
        <w:t>The</w:t>
      </w:r>
      <w:r w:rsidRPr="3D938BA9" w:rsidR="272BE21C">
        <w:rPr>
          <w:rFonts w:asciiTheme="minorHAnsi" w:hAnsiTheme="minorHAnsi" w:cstheme="minorBidi"/>
        </w:rPr>
        <w:t xml:space="preserve">re is considerable overlap in the burden </w:t>
      </w:r>
      <w:r w:rsidRPr="3D938BA9" w:rsidR="3AF67B7D">
        <w:rPr>
          <w:rFonts w:asciiTheme="minorHAnsi" w:hAnsiTheme="minorHAnsi" w:cstheme="minorBidi"/>
        </w:rPr>
        <w:t xml:space="preserve">hours </w:t>
      </w:r>
      <w:r w:rsidRPr="3D938BA9" w:rsidR="272BE21C">
        <w:rPr>
          <w:rFonts w:asciiTheme="minorHAnsi" w:hAnsiTheme="minorHAnsi" w:cstheme="minorBidi"/>
        </w:rPr>
        <w:t>and estimated number of respondents</w:t>
      </w:r>
      <w:r w:rsidRPr="3D938BA9" w:rsidR="4D409B76">
        <w:rPr>
          <w:rFonts w:asciiTheme="minorHAnsi" w:hAnsiTheme="minorHAnsi" w:cstheme="minorBidi"/>
        </w:rPr>
        <w:t xml:space="preserve"> </w:t>
      </w:r>
      <w:r w:rsidRPr="3D938BA9" w:rsidR="272BE21C">
        <w:rPr>
          <w:rFonts w:asciiTheme="minorHAnsi" w:hAnsiTheme="minorHAnsi" w:cstheme="minorBidi"/>
        </w:rPr>
        <w:t xml:space="preserve">for </w:t>
      </w:r>
      <w:r w:rsidRPr="3D938BA9" w:rsidR="4D409B76">
        <w:rPr>
          <w:rFonts w:asciiTheme="minorHAnsi" w:hAnsiTheme="minorHAnsi" w:cstheme="minorBidi"/>
        </w:rPr>
        <w:t xml:space="preserve">following </w:t>
      </w:r>
      <w:r w:rsidRPr="3D938BA9" w:rsidR="0C7FB25D">
        <w:rPr>
          <w:rFonts w:asciiTheme="minorHAnsi" w:hAnsiTheme="minorHAnsi" w:cstheme="minorBidi"/>
        </w:rPr>
        <w:t>rules and related ICRs</w:t>
      </w:r>
      <w:r w:rsidRPr="3D938BA9" w:rsidR="7ED70294">
        <w:rPr>
          <w:rFonts w:asciiTheme="minorHAnsi" w:hAnsiTheme="minorHAnsi" w:cstheme="minorBidi"/>
        </w:rPr>
        <w:t xml:space="preserve"> </w:t>
      </w:r>
      <w:r w:rsidRPr="3D938BA9" w:rsidR="260C2E29">
        <w:rPr>
          <w:rFonts w:asciiTheme="minorHAnsi" w:hAnsiTheme="minorHAnsi" w:cstheme="minorBidi"/>
        </w:rPr>
        <w:t>that</w:t>
      </w:r>
      <w:r w:rsidRPr="3D938BA9">
        <w:rPr>
          <w:rFonts w:asciiTheme="minorHAnsi" w:hAnsiTheme="minorHAnsi" w:cstheme="minorBidi"/>
        </w:rPr>
        <w:t xml:space="preserve"> are being consolidated into this ICR:</w:t>
      </w:r>
      <w:r w:rsidRPr="3D938BA9" w:rsidR="260C2E29">
        <w:rPr>
          <w:rFonts w:asciiTheme="minorHAnsi" w:hAnsiTheme="minorHAnsi" w:cstheme="minorBidi"/>
        </w:rPr>
        <w:t xml:space="preserve"> </w:t>
      </w:r>
      <w:r w:rsidRPr="3D938BA9" w:rsidR="0C7FB25D">
        <w:rPr>
          <w:rFonts w:asciiTheme="minorHAnsi" w:hAnsiTheme="minorHAnsi" w:cstheme="minorBidi"/>
        </w:rPr>
        <w:t xml:space="preserve"> </w:t>
      </w:r>
    </w:p>
    <w:p w:rsidR="0079751B" w14:paraId="541BC590" w14:textId="4060B51A">
      <w:pPr>
        <w:spacing w:after="23" w:line="276" w:lineRule="auto"/>
        <w:ind w:right="158"/>
        <w:rPr>
          <w:rFonts w:asciiTheme="minorHAnsi" w:hAnsiTheme="minorHAnsi" w:cstheme="minorBidi"/>
        </w:rPr>
      </w:pPr>
    </w:p>
    <w:p w:rsidR="00800246" w:rsidRPr="0006632E" w:rsidP="0006632E" w14:paraId="783DC3F6" w14:textId="66913FD7">
      <w:pPr>
        <w:rPr>
          <w:rFonts w:asciiTheme="minorHAnsi" w:hAnsiTheme="minorHAnsi" w:cstheme="minorHAnsi"/>
        </w:rPr>
      </w:pPr>
      <w:r w:rsidRPr="0006632E">
        <w:rPr>
          <w:rFonts w:asciiTheme="minorHAnsi" w:hAnsiTheme="minorHAnsi" w:cstheme="minorHAnsi"/>
        </w:rPr>
        <w:t xml:space="preserve">1) </w:t>
      </w:r>
      <w:r w:rsidR="00592ECB">
        <w:rPr>
          <w:rFonts w:asciiTheme="minorHAnsi" w:hAnsiTheme="minorHAnsi" w:cstheme="minorHAnsi"/>
        </w:rPr>
        <w:t xml:space="preserve">Final Rules: </w:t>
      </w:r>
      <w:r w:rsidR="002520FE">
        <w:rPr>
          <w:rFonts w:asciiTheme="minorHAnsi" w:hAnsiTheme="minorHAnsi" w:cstheme="minorHAnsi"/>
        </w:rPr>
        <w:t>“</w:t>
      </w:r>
      <w:r w:rsidRPr="0006632E">
        <w:rPr>
          <w:rFonts w:asciiTheme="minorHAnsi" w:hAnsiTheme="minorHAnsi" w:cstheme="minorHAnsi"/>
        </w:rPr>
        <w:t xml:space="preserve">Implementing Statutory Addition of Certain Per- and Polyfluoroalkyl Substances (PFAS) to the Toxics Release Inventory Beginning </w:t>
      </w:r>
      <w:r w:rsidRPr="0006632E">
        <w:rPr>
          <w:rFonts w:asciiTheme="minorHAnsi" w:hAnsiTheme="minorHAnsi" w:cstheme="minorHAnsi"/>
        </w:rPr>
        <w:t>With</w:t>
      </w:r>
      <w:r w:rsidRPr="0006632E">
        <w:rPr>
          <w:rFonts w:asciiTheme="minorHAnsi" w:hAnsiTheme="minorHAnsi" w:cstheme="minorHAnsi"/>
        </w:rPr>
        <w:t xml:space="preserve"> Reporting Year</w:t>
      </w:r>
      <w:r w:rsidR="0006632E">
        <w:rPr>
          <w:rFonts w:asciiTheme="minorHAnsi" w:hAnsiTheme="minorHAnsi" w:cstheme="minorHAnsi"/>
        </w:rPr>
        <w:t>s</w:t>
      </w:r>
      <w:r w:rsidRPr="0006632E">
        <w:rPr>
          <w:rFonts w:asciiTheme="minorHAnsi" w:hAnsiTheme="minorHAnsi" w:cstheme="minorHAnsi"/>
        </w:rPr>
        <w:t xml:space="preserve"> </w:t>
      </w:r>
      <w:r w:rsidR="00CC1C36">
        <w:rPr>
          <w:rFonts w:asciiTheme="minorHAnsi" w:hAnsiTheme="minorHAnsi" w:cstheme="minorHAnsi"/>
        </w:rPr>
        <w:t xml:space="preserve">2023 and </w:t>
      </w:r>
      <w:r w:rsidRPr="0006632E">
        <w:rPr>
          <w:rFonts w:asciiTheme="minorHAnsi" w:hAnsiTheme="minorHAnsi" w:cstheme="minorHAnsi"/>
        </w:rPr>
        <w:t>2024</w:t>
      </w:r>
      <w:r w:rsidR="002520FE">
        <w:rPr>
          <w:rFonts w:asciiTheme="minorHAnsi" w:hAnsiTheme="minorHAnsi" w:cstheme="minorHAnsi"/>
        </w:rPr>
        <w:t>”</w:t>
      </w:r>
    </w:p>
    <w:p w:rsidR="0079751B" w:rsidP="0079751B" w14:paraId="378BC48F" w14:textId="77777777">
      <w:pPr>
        <w:spacing w:after="200" w:line="276" w:lineRule="auto"/>
        <w:rPr>
          <w:rFonts w:asciiTheme="minorHAnsi" w:hAnsiTheme="minorHAnsi" w:cstheme="minorBidi"/>
        </w:rPr>
      </w:pPr>
      <w:r w:rsidRPr="00C9563E">
        <w:rPr>
          <w:rFonts w:asciiTheme="minorHAnsi" w:hAnsiTheme="minorHAnsi" w:cstheme="minorBidi"/>
        </w:rPr>
        <w:t xml:space="preserve">Section 7321(b) and (c) of the National Defense Authorization Act for Fiscal Year 2020(NDAA) mandates the addition of certain </w:t>
      </w:r>
      <w:r w:rsidRPr="00C9563E">
        <w:rPr>
          <w:rFonts w:eastAsia="Helvetica" w:asciiTheme="minorHAnsi" w:hAnsiTheme="minorHAnsi" w:cstheme="minorBidi"/>
          <w:color w:val="1B1B1B"/>
          <w:sz w:val="25"/>
          <w:szCs w:val="25"/>
        </w:rPr>
        <w:t>per- and polyfluoroalkyl substances</w:t>
      </w:r>
      <w:r w:rsidRPr="00C9563E">
        <w:rPr>
          <w:rFonts w:eastAsia="Arial" w:asciiTheme="minorHAnsi" w:hAnsiTheme="minorHAnsi" w:cstheme="minorBidi"/>
        </w:rPr>
        <w:t xml:space="preserve"> (</w:t>
      </w:r>
      <w:r w:rsidRPr="00C9563E">
        <w:rPr>
          <w:rFonts w:asciiTheme="minorHAnsi" w:hAnsiTheme="minorHAnsi" w:cstheme="minorBidi"/>
        </w:rPr>
        <w:t>PFAS) to the list of chemicals covered by TR</w:t>
      </w:r>
      <w:r w:rsidRPr="09ECF916">
        <w:rPr>
          <w:rFonts w:asciiTheme="minorHAnsi" w:hAnsiTheme="minorHAnsi" w:cstheme="minorBidi"/>
        </w:rPr>
        <w:t>I</w:t>
      </w:r>
      <w:r w:rsidRPr="00C9563E">
        <w:rPr>
          <w:rFonts w:asciiTheme="minorHAnsi" w:hAnsiTheme="minorHAnsi" w:cstheme="minorBidi"/>
        </w:rPr>
        <w:t>. Through this provision</w:t>
      </w:r>
      <w:r w:rsidRPr="005241DA">
        <w:rPr>
          <w:rFonts w:asciiTheme="minorHAnsi" w:hAnsiTheme="minorHAnsi" w:cstheme="minorBidi"/>
        </w:rPr>
        <w:t xml:space="preserve">, the NDAA will continue to add PFAS to the TRI list over time as additional PFAS meet the criteria outlined in 7321(c). </w:t>
      </w:r>
      <w:r w:rsidRPr="4C0EE634">
        <w:rPr>
          <w:rFonts w:asciiTheme="minorHAnsi" w:hAnsiTheme="minorHAnsi" w:cstheme="minorBidi"/>
        </w:rPr>
        <w:t>Four</w:t>
      </w:r>
      <w:r w:rsidRPr="005241DA">
        <w:rPr>
          <w:rFonts w:asciiTheme="minorHAnsi" w:hAnsiTheme="minorHAnsi" w:cstheme="minorBidi"/>
        </w:rPr>
        <w:t xml:space="preserve"> PFAS were added by the NDAA for RY 2022, 9 PFAS were added for RY 2023, and 7 PFAS were added for RY 2024. All added PFAS have been added to the CFR at 40 CFR 372.65(d) and (e). The NDAA also established a manufacture, processing, or otherwise use reporting threshold of 100 pounds for each of the PFAS added to the TRI list by sections 7321(b) and 7321(c</w:t>
      </w:r>
      <w:r w:rsidRPr="4C0EE634">
        <w:rPr>
          <w:rFonts w:asciiTheme="minorHAnsi" w:hAnsiTheme="minorHAnsi" w:cstheme="minorBidi"/>
        </w:rPr>
        <w:t>). B</w:t>
      </w:r>
      <w:r w:rsidRPr="005241DA">
        <w:rPr>
          <w:rFonts w:asciiTheme="minorHAnsi" w:hAnsiTheme="minorHAnsi" w:cstheme="minorBidi"/>
        </w:rPr>
        <w:t xml:space="preserve">y setting a 100-pound reporting threshold, the NDAA recognized there is concern for small quantities of the listed PFAS.  </w:t>
      </w:r>
    </w:p>
    <w:p w:rsidR="00CC1C36" w:rsidP="0079751B" w14:paraId="23C77208" w14:textId="758D0297">
      <w:pPr>
        <w:spacing w:after="200" w:line="276" w:lineRule="auto"/>
        <w:rPr>
          <w:rFonts w:asciiTheme="minorHAnsi" w:hAnsiTheme="minorHAnsi" w:cstheme="minorBidi"/>
        </w:rPr>
      </w:pPr>
      <w:r>
        <w:rPr>
          <w:rFonts w:asciiTheme="minorHAnsi" w:hAnsiTheme="minorHAnsi" w:cstheme="minorBidi"/>
        </w:rPr>
        <w:t xml:space="preserve">2) Final Rule: </w:t>
      </w:r>
      <w:r w:rsidR="002520FE">
        <w:rPr>
          <w:rFonts w:asciiTheme="minorHAnsi" w:hAnsiTheme="minorHAnsi" w:cstheme="minorBidi"/>
        </w:rPr>
        <w:t>“</w:t>
      </w:r>
      <w:r w:rsidRPr="005241DA">
        <w:rPr>
          <w:rFonts w:asciiTheme="minorHAnsi" w:hAnsiTheme="minorHAnsi" w:cstheme="minorBidi"/>
        </w:rPr>
        <w:t>Changes to Reporting Requirement for Per-and Polyfluoroalkyl Substances and to Supplier Notification for Chemicals of Special Concern; Community Right-to Know Toxic Chemicals Release Reporting</w:t>
      </w:r>
      <w:r w:rsidR="002520FE">
        <w:rPr>
          <w:rFonts w:asciiTheme="minorHAnsi" w:hAnsiTheme="minorHAnsi" w:cstheme="minorBidi"/>
        </w:rPr>
        <w:t>”</w:t>
      </w:r>
      <w:r>
        <w:rPr>
          <w:rFonts w:asciiTheme="minorHAnsi" w:hAnsiTheme="minorHAnsi" w:cstheme="minorBidi"/>
        </w:rPr>
        <w:t xml:space="preserve"> and rule-related ICR (EPA ICR No.</w:t>
      </w:r>
      <w:r w:rsidR="008A44D1">
        <w:rPr>
          <w:rFonts w:asciiTheme="minorHAnsi" w:hAnsiTheme="minorHAnsi" w:cstheme="minorBidi"/>
        </w:rPr>
        <w:t xml:space="preserve"> 2724.02</w:t>
      </w:r>
      <w:r>
        <w:rPr>
          <w:rFonts w:asciiTheme="minorHAnsi" w:hAnsiTheme="minorHAnsi" w:cstheme="minorBidi"/>
        </w:rPr>
        <w:t>; OMB Control No. 2070-</w:t>
      </w:r>
      <w:r w:rsidR="008A44D1">
        <w:rPr>
          <w:rFonts w:asciiTheme="minorHAnsi" w:hAnsiTheme="minorHAnsi" w:cstheme="minorBidi"/>
        </w:rPr>
        <w:t>0225</w:t>
      </w:r>
      <w:r>
        <w:rPr>
          <w:rFonts w:asciiTheme="minorHAnsi" w:hAnsiTheme="minorHAnsi" w:cstheme="minorBidi"/>
        </w:rPr>
        <w:t>)</w:t>
      </w:r>
    </w:p>
    <w:p w:rsidR="0079751B" w:rsidRPr="005241DA" w:rsidP="0079751B" w14:paraId="08007160" w14:textId="77777777">
      <w:pPr>
        <w:spacing w:after="200" w:line="276" w:lineRule="auto"/>
        <w:rPr>
          <w:rFonts w:asciiTheme="minorHAnsi" w:hAnsiTheme="minorHAnsi" w:cstheme="minorBidi"/>
        </w:rPr>
      </w:pPr>
      <w:r w:rsidRPr="005241DA">
        <w:rPr>
          <w:rFonts w:asciiTheme="minorHAnsi" w:hAnsiTheme="minorHAnsi" w:cstheme="minorBidi"/>
        </w:rPr>
        <w:t>EPA added all PFAS added pursuant to sections 7321(b) and 7321(c) of the NDAA to the list of Lower Thresholds for Chemicals of Special Concern (chemicals of special concern) at 40 CFR 372.28 in the final rule titled “Changes to Reporting Requirement for Per-and Polyfluoroalkyl Substances and to Supplier Notification for Chemicals of Special Concern; Community Right-to Know Toxic Chemicals Release Reporting” (October 31, 2023, 88 FR 74368 (FRL-8741-04-OCSPP)).</w:t>
      </w:r>
      <w:r>
        <w:rPr>
          <w:rFonts w:asciiTheme="minorHAnsi" w:hAnsiTheme="minorHAnsi" w:cstheme="minorBidi"/>
        </w:rPr>
        <w:t xml:space="preserve"> </w:t>
      </w:r>
      <w:r w:rsidRPr="005241DA">
        <w:rPr>
          <w:rFonts w:asciiTheme="minorHAnsi" w:hAnsiTheme="minorHAnsi" w:cstheme="minorBidi"/>
        </w:rPr>
        <w:t xml:space="preserve">Chemicals of special concern have lower reporting thresholds because even small quantities of releases of these chemicals can be of concern. Chemicals of special concern are excluded from the </w:t>
      </w:r>
      <w:r w:rsidRPr="005241DA">
        <w:rPr>
          <w:rFonts w:asciiTheme="minorHAnsi" w:hAnsiTheme="minorHAnsi" w:cstheme="minorBidi"/>
          <w:i/>
        </w:rPr>
        <w:t>de minimis</w:t>
      </w:r>
      <w:r w:rsidRPr="005241DA">
        <w:rPr>
          <w:rFonts w:asciiTheme="minorHAnsi" w:hAnsiTheme="minorHAnsi" w:cstheme="minorBidi"/>
        </w:rPr>
        <w:t xml:space="preserve"> exemption, reporting on Form A, and have limits on the use of range reporting. EPA has determined that the availability of these burden reduction tools is not justified for these PFAS as the availability of these tools is inconsistent with a concern for small quantities.</w:t>
      </w:r>
    </w:p>
    <w:p w:rsidR="0047501F" w:rsidRPr="005241DA" w:rsidP="0079751B" w14:paraId="4F6D46B6" w14:textId="53BAB522">
      <w:pPr>
        <w:spacing w:after="200" w:line="276" w:lineRule="auto"/>
        <w:rPr>
          <w:rFonts w:asciiTheme="minorHAnsi" w:hAnsiTheme="minorHAnsi" w:cstheme="minorBidi"/>
        </w:rPr>
      </w:pPr>
      <w:r>
        <w:rPr>
          <w:rFonts w:asciiTheme="minorHAnsi" w:hAnsiTheme="minorHAnsi" w:cstheme="minorBidi"/>
        </w:rPr>
        <w:t xml:space="preserve">3) Final </w:t>
      </w:r>
      <w:r>
        <w:rPr>
          <w:rFonts w:asciiTheme="minorHAnsi" w:hAnsiTheme="minorHAnsi" w:cstheme="minorBidi"/>
        </w:rPr>
        <w:t xml:space="preserve">Rule “Addition of Natural Gas Processing Facilities </w:t>
      </w:r>
      <w:r w:rsidR="00242413">
        <w:rPr>
          <w:rFonts w:asciiTheme="minorHAnsi" w:hAnsiTheme="minorHAnsi" w:cstheme="minorBidi"/>
        </w:rPr>
        <w:t>to the Toxics Release Inventory</w:t>
      </w:r>
      <w:r w:rsidR="002520FE">
        <w:rPr>
          <w:rFonts w:asciiTheme="minorHAnsi" w:hAnsiTheme="minorHAnsi" w:cstheme="minorBidi"/>
        </w:rPr>
        <w:t xml:space="preserve">” and </w:t>
      </w:r>
      <w:r w:rsidR="002520FE">
        <w:rPr>
          <w:rFonts w:asciiTheme="minorHAnsi" w:hAnsiTheme="minorHAnsi" w:cstheme="minorBidi"/>
        </w:rPr>
        <w:t>r</w:t>
      </w:r>
      <w:r>
        <w:rPr>
          <w:rFonts w:asciiTheme="minorHAnsi" w:hAnsiTheme="minorHAnsi" w:cstheme="minorBidi"/>
        </w:rPr>
        <w:t>ule-related</w:t>
      </w:r>
      <w:r>
        <w:rPr>
          <w:rFonts w:asciiTheme="minorHAnsi" w:hAnsiTheme="minorHAnsi" w:cstheme="minorBidi"/>
        </w:rPr>
        <w:t xml:space="preserve"> ICR</w:t>
      </w:r>
      <w:r w:rsidR="00242413">
        <w:rPr>
          <w:rFonts w:asciiTheme="minorHAnsi" w:hAnsiTheme="minorHAnsi" w:cstheme="minorBidi"/>
        </w:rPr>
        <w:t xml:space="preserve"> (EPA ICR No. 2</w:t>
      </w:r>
      <w:r w:rsidR="00BE2A4B">
        <w:rPr>
          <w:rFonts w:asciiTheme="minorHAnsi" w:hAnsiTheme="minorHAnsi" w:cstheme="minorBidi"/>
        </w:rPr>
        <w:t xml:space="preserve">560.02; OMB Control No. 2070-0206) </w:t>
      </w:r>
    </w:p>
    <w:p w:rsidR="0079751B" w:rsidRPr="005241DA" w:rsidP="0079751B" w14:paraId="140A3809" w14:textId="59107292">
      <w:pPr>
        <w:adjustRightInd w:val="0"/>
        <w:spacing w:after="200" w:line="276" w:lineRule="auto"/>
        <w:rPr>
          <w:rFonts w:asciiTheme="minorHAnsi" w:hAnsiTheme="minorHAnsi" w:cstheme="minorHAnsi"/>
        </w:rPr>
      </w:pPr>
      <w:r w:rsidRPr="005241DA">
        <w:rPr>
          <w:rFonts w:asciiTheme="minorHAnsi" w:hAnsiTheme="minorHAnsi" w:cstheme="minorBidi"/>
        </w:rPr>
        <w:t xml:space="preserve">Congress provided EPA with explicit statutory authority to expand the categories of facilities required to report under EPCRA section 313. Section 313(b)(1)(A) applies section 313 to facilities that are in SIC codes 20 through 39. Section 313(b)(1)(B) states: “The Administrator may add or delete Standard Industrial Classification Codes for purposes of subparagraph (A), but only to the extent necessary to provide that each Standard Industrial Code to which this section applies is relevant to the purposes of this section.” </w:t>
      </w:r>
      <w:r>
        <w:rPr>
          <w:rFonts w:asciiTheme="minorHAnsi" w:hAnsiTheme="minorHAnsi" w:cstheme="minorBidi"/>
        </w:rPr>
        <w:t xml:space="preserve">Using this authority, via the </w:t>
      </w:r>
      <w:r w:rsidRPr="00253763">
        <w:rPr>
          <w:rFonts w:asciiTheme="minorHAnsi" w:hAnsiTheme="minorHAnsi" w:cstheme="minorHAnsi"/>
        </w:rPr>
        <w:t xml:space="preserve">“Addition of Natural Gas Processing Facilities to the Toxics Release Inventory” </w:t>
      </w:r>
      <w:r>
        <w:rPr>
          <w:rFonts w:asciiTheme="minorHAnsi" w:hAnsiTheme="minorHAnsi" w:cstheme="minorHAnsi"/>
        </w:rPr>
        <w:t xml:space="preserve">rulemaking </w:t>
      </w:r>
      <w:r w:rsidRPr="00253763">
        <w:rPr>
          <w:rFonts w:asciiTheme="minorHAnsi" w:hAnsiTheme="minorHAnsi" w:cstheme="minorHAnsi"/>
        </w:rPr>
        <w:t>(November 24, 2021, 86 FR 66953)</w:t>
      </w:r>
      <w:r>
        <w:rPr>
          <w:rFonts w:asciiTheme="minorHAnsi" w:hAnsiTheme="minorHAnsi" w:cstheme="minorHAnsi"/>
        </w:rPr>
        <w:t xml:space="preserve">, EPA </w:t>
      </w:r>
      <w:r w:rsidRPr="00253763">
        <w:rPr>
          <w:rFonts w:asciiTheme="minorHAnsi" w:hAnsiTheme="minorHAnsi" w:cstheme="minorHAnsi"/>
        </w:rPr>
        <w:t>added SIC 1321 (Natural Gas Liquids)</w:t>
      </w:r>
      <w:r>
        <w:rPr>
          <w:rStyle w:val="FootnoteReference"/>
          <w:rFonts w:asciiTheme="minorHAnsi" w:hAnsiTheme="minorHAnsi" w:cstheme="minorHAnsi"/>
        </w:rPr>
        <w:footnoteReference w:id="26"/>
      </w:r>
      <w:r w:rsidRPr="00253763">
        <w:rPr>
          <w:rFonts w:asciiTheme="minorHAnsi" w:hAnsiTheme="minorHAnsi" w:cstheme="minorHAnsi"/>
        </w:rPr>
        <w:t xml:space="preserve">  to the list of industrial sectors covered by TRI and removed the limitation from NAICS 211130. This approach expanded TRI coverage to NGP facilities that primarily remove liquid hydrocarbons from oil and gas fields. </w:t>
      </w:r>
    </w:p>
    <w:p w:rsidR="00293A38" w:rsidRPr="005241DA" w:rsidP="0079751B" w14:paraId="2A2BD6EF" w14:textId="7EB0185B">
      <w:pPr>
        <w:adjustRightInd w:val="0"/>
        <w:spacing w:after="200" w:line="276" w:lineRule="auto"/>
        <w:rPr>
          <w:rFonts w:asciiTheme="minorHAnsi" w:hAnsiTheme="minorHAnsi" w:cstheme="minorHAnsi"/>
        </w:rPr>
      </w:pPr>
      <w:r>
        <w:rPr>
          <w:rFonts w:asciiTheme="minorHAnsi" w:hAnsiTheme="minorHAnsi" w:cstheme="minorHAnsi"/>
        </w:rPr>
        <w:t>4) Final Rule: “</w:t>
      </w:r>
      <w:r w:rsidRPr="00C9563E">
        <w:rPr>
          <w:rFonts w:asciiTheme="minorHAnsi" w:hAnsiTheme="minorHAnsi" w:cstheme="minorHAnsi"/>
        </w:rPr>
        <w:t>Addition of Diisononyl Phthalate Category; Community Right-to-Know Toxic Chemical Release Reporting</w:t>
      </w:r>
      <w:r>
        <w:rPr>
          <w:rFonts w:asciiTheme="minorHAnsi" w:hAnsiTheme="minorHAnsi" w:cstheme="minorHAnsi"/>
        </w:rPr>
        <w:t>”</w:t>
      </w:r>
    </w:p>
    <w:p w:rsidR="0079751B" w:rsidP="0079751B" w14:paraId="671461AC" w14:textId="77777777">
      <w:pPr>
        <w:adjustRightInd w:val="0"/>
        <w:spacing w:after="200" w:line="276" w:lineRule="auto"/>
        <w:rPr>
          <w:rFonts w:asciiTheme="minorHAnsi" w:hAnsiTheme="minorHAnsi" w:cstheme="minorHAnsi"/>
        </w:rPr>
      </w:pPr>
      <w:r w:rsidRPr="005241DA">
        <w:rPr>
          <w:rFonts w:asciiTheme="minorHAnsi" w:hAnsiTheme="minorHAnsi" w:cstheme="minorHAnsi"/>
        </w:rPr>
        <w:t xml:space="preserve">EPCRA section 313(d) authorizes EPA to add or delete chemicals from the TRI list and sets criteria for these actions. EPCRA section 313(d)(2) states that EPA may add a chemical to the list if the Administrator determines that there is sufficient evidence to establish that any of the listing criteria in EPCRA section 313(d)(2) are met. EPA often refers to the EPCRA section 313(d)(2)(A) criterion as the ‘‘acute human health effects criterion;’’ the EPCRA section 313(d)(2)(B) criterion as the ‘‘chronic human health effects criterion;’’ and the EPCRA section 313(d)(2)(C) criterion as the ‘‘environmental effects criterion.’’ </w:t>
      </w:r>
      <w:r w:rsidRPr="00C9563E">
        <w:rPr>
          <w:rFonts w:asciiTheme="minorHAnsi" w:hAnsiTheme="minorHAnsi" w:cstheme="minorHAnsi"/>
        </w:rPr>
        <w:t>In response to a petition submitted under EPCRA section 313(e)(1), EPA added a diisononyl phthalate (DINP) category to the list of toxic chemicals subject to the reporting requirements under section 313 of EPCRA in the final</w:t>
      </w:r>
      <w:r>
        <w:rPr>
          <w:rFonts w:asciiTheme="minorHAnsi" w:hAnsiTheme="minorHAnsi" w:cstheme="minorHAnsi"/>
        </w:rPr>
        <w:t xml:space="preserve"> </w:t>
      </w:r>
      <w:r w:rsidRPr="00C9563E">
        <w:rPr>
          <w:rFonts w:asciiTheme="minorHAnsi" w:hAnsiTheme="minorHAnsi" w:cstheme="minorHAnsi"/>
        </w:rPr>
        <w:t>rule “Addition of Diisononyl Phthalate Category; Community Right-to-Know Toxic Chemical Release Reporting” (July 14, 2023, 88 FR 45089). The DINP category meets the EPCRA chronic human health effects toxicity criterion (section 313(d)(2)(B)) because the members of the category can reasonably be anticipated to cause serious or irreversible reproductive dysfunctions as well as other serious or irreversible chronic health effects in humans, specifically, developmental, kidney, and liver toxicity.</w:t>
      </w:r>
      <w:r>
        <w:rPr>
          <w:rFonts w:asciiTheme="minorHAnsi" w:hAnsiTheme="minorHAnsi" w:cstheme="minorHAnsi"/>
        </w:rPr>
        <w:t xml:space="preserve"> </w:t>
      </w:r>
    </w:p>
    <w:p w:rsidR="00600CDC" w:rsidP="0079751B" w14:paraId="477448BB" w14:textId="56797952">
      <w:pPr>
        <w:adjustRightInd w:val="0"/>
        <w:spacing w:after="200" w:line="276" w:lineRule="auto"/>
        <w:rPr>
          <w:rFonts w:asciiTheme="minorHAnsi" w:hAnsiTheme="minorHAnsi" w:cstheme="minorHAnsi"/>
        </w:rPr>
      </w:pPr>
      <w:r>
        <w:rPr>
          <w:rFonts w:asciiTheme="minorHAnsi" w:hAnsiTheme="minorHAnsi" w:cstheme="minorHAnsi"/>
        </w:rPr>
        <w:t>5) Final Rule: “</w:t>
      </w:r>
      <w:r w:rsidRPr="00C9563E">
        <w:rPr>
          <w:rFonts w:asciiTheme="minorHAnsi" w:hAnsiTheme="minorHAnsi" w:cstheme="minorHAnsi"/>
        </w:rPr>
        <w:t>Addition of Certain Chemicals; Community Right-to-Know Toxic Chemical Release Reporting”</w:t>
      </w:r>
      <w:r>
        <w:rPr>
          <w:rFonts w:asciiTheme="minorHAnsi" w:hAnsiTheme="minorHAnsi" w:cstheme="minorHAnsi"/>
        </w:rPr>
        <w:t xml:space="preserve"> </w:t>
      </w:r>
    </w:p>
    <w:p w:rsidR="0079751B" w:rsidRPr="00C9563E" w:rsidP="0079751B" w14:paraId="13F3EA5D" w14:textId="6804D831">
      <w:pPr>
        <w:adjustRightInd w:val="0"/>
        <w:spacing w:after="200" w:line="276" w:lineRule="auto"/>
        <w:rPr>
          <w:rFonts w:asciiTheme="minorHAnsi" w:hAnsiTheme="minorHAnsi" w:cstheme="minorHAnsi"/>
        </w:rPr>
      </w:pPr>
      <w:r>
        <w:rPr>
          <w:rFonts w:asciiTheme="minorHAnsi" w:hAnsiTheme="minorHAnsi" w:cstheme="minorHAnsi"/>
        </w:rPr>
        <w:t>I</w:t>
      </w:r>
      <w:r w:rsidRPr="00C6598B">
        <w:rPr>
          <w:rFonts w:asciiTheme="minorHAnsi" w:hAnsiTheme="minorHAnsi" w:cstheme="minorHAnsi"/>
        </w:rPr>
        <w:t>n response to a petition submitted under EPCRA section 313(e)(1),</w:t>
      </w:r>
      <w:r>
        <w:rPr>
          <w:rFonts w:asciiTheme="minorHAnsi" w:hAnsiTheme="minorHAnsi" w:cstheme="minorHAnsi"/>
        </w:rPr>
        <w:t xml:space="preserve"> EPA added 12 chemicals </w:t>
      </w:r>
      <w:r w:rsidRPr="00C6598B">
        <w:rPr>
          <w:rFonts w:asciiTheme="minorHAnsi" w:hAnsiTheme="minorHAnsi" w:cstheme="minorHAnsi"/>
        </w:rPr>
        <w:t>to the list of toxic chemicals subject to the reporting requirements under section 313 of EPCRA in the final rule</w:t>
      </w:r>
      <w:r>
        <w:rPr>
          <w:rFonts w:asciiTheme="minorHAnsi" w:hAnsiTheme="minorHAnsi" w:cstheme="minorHAnsi"/>
        </w:rPr>
        <w:t xml:space="preserve"> “</w:t>
      </w:r>
      <w:r w:rsidRPr="00C9563E">
        <w:rPr>
          <w:rFonts w:asciiTheme="minorHAnsi" w:hAnsiTheme="minorHAnsi" w:cstheme="minorHAnsi"/>
        </w:rPr>
        <w:t>Addition of Certain Chemicals; Community Right-to-Know Toxic Chemical Release Reporting”</w:t>
      </w:r>
      <w:r>
        <w:rPr>
          <w:rFonts w:asciiTheme="minorHAnsi" w:hAnsiTheme="minorHAnsi" w:cstheme="minorHAnsi"/>
        </w:rPr>
        <w:t xml:space="preserve"> (November 30, 2022, </w:t>
      </w:r>
      <w:r w:rsidRPr="00886365">
        <w:rPr>
          <w:rFonts w:asciiTheme="minorHAnsi" w:hAnsiTheme="minorHAnsi" w:cstheme="minorHAnsi"/>
        </w:rPr>
        <w:t>87 FR 73475</w:t>
      </w:r>
      <w:r>
        <w:rPr>
          <w:rFonts w:asciiTheme="minorHAnsi" w:hAnsiTheme="minorHAnsi" w:cstheme="minorHAnsi"/>
        </w:rPr>
        <w:t xml:space="preserve">). </w:t>
      </w:r>
      <w:r w:rsidRPr="00C9563E">
        <w:rPr>
          <w:rFonts w:asciiTheme="minorHAnsi" w:hAnsiTheme="minorHAnsi" w:cstheme="minorHAnsi"/>
        </w:rPr>
        <w:t>EPA determined that the 12 chemicals can reasonably be anticipated to cause either adverse chronic human health effects at moderately low to low doses and/or environmental effects at low concentrations</w:t>
      </w:r>
      <w:r>
        <w:rPr>
          <w:rFonts w:asciiTheme="minorHAnsi" w:hAnsiTheme="minorHAnsi" w:cstheme="minorHAnsi"/>
        </w:rPr>
        <w:t xml:space="preserve"> and t</w:t>
      </w:r>
      <w:r w:rsidRPr="00C9563E">
        <w:rPr>
          <w:rFonts w:asciiTheme="minorHAnsi" w:hAnsiTheme="minorHAnsi" w:cstheme="minorHAnsi"/>
        </w:rPr>
        <w:t xml:space="preserve">hat there is sufficient evidence to list the chemicals on the EPCRA section 313 toxic chemicals list pursuant to EPCRA section 313(d)(2)(B) and/or (C). </w:t>
      </w:r>
    </w:p>
    <w:p w:rsidR="000F2317" w:rsidRPr="00C9563E" w:rsidP="0079751B" w14:paraId="2CD2E32D" w14:textId="734FABBF">
      <w:pPr>
        <w:adjustRightInd w:val="0"/>
        <w:spacing w:after="200" w:line="276" w:lineRule="auto"/>
        <w:rPr>
          <w:rFonts w:asciiTheme="minorHAnsi" w:hAnsiTheme="minorHAnsi" w:cstheme="minorHAnsi"/>
        </w:rPr>
      </w:pPr>
      <w:r>
        <w:rPr>
          <w:rFonts w:asciiTheme="minorHAnsi" w:hAnsiTheme="minorHAnsi" w:cstheme="minorHAnsi"/>
        </w:rPr>
        <w:t>6) Final Rule: “</w:t>
      </w:r>
      <w:r w:rsidR="00D06201">
        <w:rPr>
          <w:rFonts w:asciiTheme="minorHAnsi" w:hAnsiTheme="minorHAnsi" w:cstheme="minorHAnsi"/>
        </w:rPr>
        <w:t xml:space="preserve">Parent Company Definition for Toxics Release Inventory (TRI) Reporting” and </w:t>
      </w:r>
      <w:r w:rsidR="00D06201">
        <w:rPr>
          <w:rFonts w:asciiTheme="minorHAnsi" w:hAnsiTheme="minorHAnsi" w:cstheme="minorHAnsi"/>
        </w:rPr>
        <w:t>rule-related</w:t>
      </w:r>
      <w:r w:rsidR="00D06201">
        <w:rPr>
          <w:rFonts w:asciiTheme="minorHAnsi" w:hAnsiTheme="minorHAnsi" w:cstheme="minorHAnsi"/>
        </w:rPr>
        <w:t xml:space="preserve"> ICR (EPA ICR No.</w:t>
      </w:r>
      <w:r w:rsidR="003E13B5">
        <w:rPr>
          <w:rFonts w:asciiTheme="minorHAnsi" w:hAnsiTheme="minorHAnsi" w:cstheme="minorHAnsi"/>
        </w:rPr>
        <w:t>2597.02</w:t>
      </w:r>
      <w:r w:rsidR="00D06201">
        <w:rPr>
          <w:rFonts w:asciiTheme="minorHAnsi" w:hAnsiTheme="minorHAnsi" w:cstheme="minorHAnsi"/>
        </w:rPr>
        <w:t xml:space="preserve">; OMB Control No. </w:t>
      </w:r>
      <w:r w:rsidR="003E13B5">
        <w:rPr>
          <w:rFonts w:asciiTheme="minorHAnsi" w:hAnsiTheme="minorHAnsi" w:cstheme="minorHAnsi"/>
        </w:rPr>
        <w:t>2070-0216</w:t>
      </w:r>
      <w:r w:rsidR="00D06201">
        <w:rPr>
          <w:rFonts w:asciiTheme="minorHAnsi" w:hAnsiTheme="minorHAnsi" w:cstheme="minorHAnsi"/>
        </w:rPr>
        <w:t>)</w:t>
      </w:r>
    </w:p>
    <w:p w:rsidR="0079751B" w:rsidRPr="00767DCE" w:rsidP="0079751B" w14:paraId="0F72B453" w14:textId="77777777">
      <w:pPr>
        <w:adjustRightInd w:val="0"/>
        <w:spacing w:after="200" w:line="276" w:lineRule="auto"/>
      </w:pPr>
      <w:r w:rsidRPr="4C0EE634">
        <w:rPr>
          <w:rFonts w:asciiTheme="minorHAnsi" w:hAnsiTheme="minorHAnsi" w:cstheme="minorBidi"/>
        </w:rPr>
        <w:t xml:space="preserve">EPCRA section 313(g)(1) requires EPA to publish a uniform toxic chemical release form for reporting purposes </w:t>
      </w:r>
      <w:r w:rsidRPr="4C0EE634">
        <w:rPr>
          <w:rFonts w:asciiTheme="minorHAnsi" w:hAnsiTheme="minorHAnsi" w:cstheme="minorBidi"/>
        </w:rPr>
        <w:t>and also</w:t>
      </w:r>
      <w:r w:rsidRPr="4C0EE634">
        <w:rPr>
          <w:rFonts w:asciiTheme="minorHAnsi" w:hAnsiTheme="minorHAnsi" w:cstheme="minorBidi"/>
        </w:rPr>
        <w:t xml:space="preserve"> prescribes, in general terms, the types of information that must be submitted on the form. Congress also granted EPA broad rulemaking authority to allow the Agency to fully implement the statute, to ensure the release forms are available to inform the public of toxic chemical releases, and ‘‘to assist governmental agencies, researchers, and other persons in the conduct of research and data gathering’’ (EPCRA section 313(h), 42 U.S.C. 11023(h)). EPA codified the definition of ‘‘parent company’’ for purposes of reporting to the TRI and required the reporting of a foreign parent company when applicable in the final rule “Parent Company Definition for TRI Reporting” (October 21, 2022, 87 FR 63950).</w:t>
      </w:r>
    </w:p>
    <w:p w:rsidR="000A3090" w:rsidP="000A3090" w14:paraId="0ADF1FC5" w14:textId="7E6E64CF">
      <w:pPr>
        <w:rPr>
          <w:rFonts w:asciiTheme="minorHAnsi" w:hAnsiTheme="minorHAnsi" w:cstheme="minorHAnsi"/>
        </w:rPr>
      </w:pPr>
      <w:r>
        <w:rPr>
          <w:rFonts w:asciiTheme="minorHAnsi" w:hAnsiTheme="minorHAnsi" w:cstheme="minorHAnsi"/>
          <w:color w:val="000000"/>
        </w:rPr>
        <w:t>In addition, t</w:t>
      </w:r>
      <w:r w:rsidR="009E6DED">
        <w:rPr>
          <w:rFonts w:asciiTheme="minorHAnsi" w:hAnsiTheme="minorHAnsi" w:cstheme="minorHAnsi"/>
          <w:color w:val="000000"/>
        </w:rPr>
        <w:t>his</w:t>
      </w:r>
      <w:r w:rsidR="009A0A09">
        <w:rPr>
          <w:rFonts w:asciiTheme="minorHAnsi" w:hAnsiTheme="minorHAnsi" w:cstheme="minorHAnsi"/>
          <w:color w:val="000000"/>
        </w:rPr>
        <w:t xml:space="preserve"> ICR renewal is revising </w:t>
      </w:r>
      <w:r w:rsidRPr="00C9563E" w:rsidR="009A0A09">
        <w:rPr>
          <w:rFonts w:asciiTheme="minorHAnsi" w:hAnsiTheme="minorHAnsi" w:cstheme="minorHAnsi"/>
          <w:color w:val="000000"/>
        </w:rPr>
        <w:t xml:space="preserve">the Form R </w:t>
      </w:r>
      <w:r w:rsidR="009A0A09">
        <w:rPr>
          <w:rFonts w:asciiTheme="minorHAnsi" w:hAnsiTheme="minorHAnsi" w:cstheme="minorHAnsi"/>
          <w:color w:val="000000"/>
        </w:rPr>
        <w:t xml:space="preserve">to </w:t>
      </w:r>
      <w:r w:rsidRPr="00C9563E" w:rsidR="009A0A09">
        <w:rPr>
          <w:rFonts w:asciiTheme="minorHAnsi" w:hAnsiTheme="minorHAnsi" w:cstheme="minorHAnsi"/>
          <w:color w:val="000000"/>
        </w:rPr>
        <w:t xml:space="preserve">clarify data elements and enhance data utility. Specifically, the revisions to the forms and rationale for the revisions are presented </w:t>
      </w:r>
      <w:r w:rsidR="009A0A09">
        <w:rPr>
          <w:rFonts w:asciiTheme="minorHAnsi" w:hAnsiTheme="minorHAnsi" w:cstheme="minorHAnsi"/>
          <w:color w:val="000000"/>
        </w:rPr>
        <w:t xml:space="preserve">in the table below. These </w:t>
      </w:r>
      <w:r w:rsidRPr="00401BB5" w:rsidR="009A0A09">
        <w:rPr>
          <w:rFonts w:asciiTheme="minorHAnsi" w:hAnsiTheme="minorHAnsi" w:cstheme="minorHAnsi"/>
        </w:rPr>
        <w:t>revisions should have a negligible impact on form burde</w:t>
      </w:r>
      <w:r w:rsidR="009A0A09">
        <w:rPr>
          <w:rFonts w:asciiTheme="minorHAnsi" w:hAnsiTheme="minorHAnsi" w:cstheme="minorHAnsi"/>
        </w:rPr>
        <w:t>n.</w:t>
      </w:r>
      <w:r w:rsidR="00BA0E56">
        <w:rPr>
          <w:rFonts w:asciiTheme="minorHAnsi" w:hAnsiTheme="minorHAnsi" w:cstheme="minorHAnsi"/>
        </w:rPr>
        <w:t xml:space="preserve"> These changes will go into effect for Reporting Year 2025 (reports due by July 1, 2026).</w:t>
      </w:r>
    </w:p>
    <w:p w:rsidR="0079751B" w:rsidP="3D938BA9" w14:paraId="3CD4D721" w14:textId="3A1F758C">
      <w:pPr>
        <w:rPr>
          <w:rFonts w:asciiTheme="minorHAnsi" w:hAnsiTheme="minorHAnsi" w:cstheme="minorBidi"/>
        </w:rPr>
      </w:pPr>
      <w:r w:rsidRPr="3D938BA9">
        <w:rPr>
          <w:rFonts w:asciiTheme="minorHAnsi" w:hAnsiTheme="minorHAnsi" w:cstheme="minorBidi"/>
          <w:b/>
          <w:bCs/>
          <w:color w:val="000000" w:themeColor="text1"/>
        </w:rPr>
        <w:t xml:space="preserve">Table </w:t>
      </w:r>
      <w:r w:rsidRPr="3D938BA9" w:rsidR="4C5FB3C0">
        <w:rPr>
          <w:rFonts w:asciiTheme="minorHAnsi" w:hAnsiTheme="minorHAnsi" w:cstheme="minorBidi"/>
          <w:b/>
          <w:bCs/>
          <w:color w:val="000000" w:themeColor="text1"/>
        </w:rPr>
        <w:t>1</w:t>
      </w:r>
      <w:r w:rsidRPr="3D938BA9" w:rsidR="7F48A164">
        <w:rPr>
          <w:rFonts w:asciiTheme="minorHAnsi" w:hAnsiTheme="minorHAnsi" w:cstheme="minorBidi"/>
          <w:b/>
          <w:bCs/>
          <w:color w:val="000000" w:themeColor="text1"/>
        </w:rPr>
        <w:t xml:space="preserve">2 </w:t>
      </w:r>
      <w:r w:rsidRPr="3D938BA9" w:rsidR="0B3CFFD3">
        <w:rPr>
          <w:rFonts w:asciiTheme="minorHAnsi" w:hAnsiTheme="minorHAnsi" w:cstheme="minorBidi"/>
          <w:b/>
          <w:bCs/>
          <w:color w:val="000000" w:themeColor="text1"/>
        </w:rPr>
        <w:t xml:space="preserve">– </w:t>
      </w:r>
      <w:r w:rsidRPr="3D938BA9" w:rsidR="55C516C8">
        <w:rPr>
          <w:rFonts w:asciiTheme="minorHAnsi" w:hAnsiTheme="minorHAnsi" w:cstheme="minorBidi"/>
          <w:b/>
          <w:bCs/>
          <w:color w:val="000000" w:themeColor="text1"/>
        </w:rPr>
        <w:t xml:space="preserve">EPA </w:t>
      </w:r>
      <w:r w:rsidRPr="3D938BA9" w:rsidR="0B3CFFD3">
        <w:rPr>
          <w:rFonts w:asciiTheme="minorHAnsi" w:hAnsiTheme="minorHAnsi" w:cstheme="minorBidi"/>
          <w:b/>
          <w:bCs/>
          <w:color w:val="000000" w:themeColor="text1"/>
        </w:rPr>
        <w:t xml:space="preserve">Form </w:t>
      </w:r>
      <w:r w:rsidRPr="3D938BA9" w:rsidR="541F4739">
        <w:rPr>
          <w:rFonts w:asciiTheme="minorHAnsi" w:hAnsiTheme="minorHAnsi" w:cstheme="minorBidi"/>
          <w:b/>
          <w:bCs/>
          <w:color w:val="000000" w:themeColor="text1"/>
        </w:rPr>
        <w:t xml:space="preserve">R </w:t>
      </w:r>
      <w:r w:rsidRPr="3D938BA9" w:rsidR="0B3CFFD3">
        <w:rPr>
          <w:rFonts w:asciiTheme="minorHAnsi" w:hAnsiTheme="minorHAnsi" w:cstheme="minorBidi"/>
          <w:b/>
          <w:bCs/>
          <w:color w:val="000000" w:themeColor="text1"/>
        </w:rPr>
        <w:t>Revisions</w:t>
      </w:r>
      <w:r w:rsidRPr="3D938BA9">
        <w:rPr>
          <w:rFonts w:asciiTheme="minorHAnsi" w:hAnsiTheme="minorHAnsi" w:cstheme="minorBidi"/>
        </w:rPr>
        <w:t>:</w:t>
      </w:r>
    </w:p>
    <w:tbl>
      <w:tblPr>
        <w:tblW w:w="10460" w:type="dxa"/>
        <w:tblInd w:w="-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40"/>
        <w:gridCol w:w="7920"/>
      </w:tblGrid>
      <w:tr w14:paraId="6C8A45FC" w14:textId="77777777" w:rsidTr="00A36A61">
        <w:tblPrEx>
          <w:tblW w:w="10460" w:type="dxa"/>
          <w:tblInd w:w="-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94"/>
        </w:trPr>
        <w:tc>
          <w:tcPr>
            <w:tcW w:w="2540" w:type="dxa"/>
            <w:shd w:val="clear" w:color="auto" w:fill="DEEBF6" w:themeFill="accent1" w:themeFillTint="33"/>
          </w:tcPr>
          <w:p w:rsidR="000A3090" w:rsidRPr="00C9563E" w:rsidP="00A36A61" w14:paraId="2CD28B7B" w14:textId="77777777">
            <w:pPr>
              <w:jc w:val="center"/>
              <w:rPr>
                <w:rFonts w:asciiTheme="minorHAnsi" w:hAnsiTheme="minorHAnsi" w:cstheme="minorHAnsi"/>
                <w:b/>
              </w:rPr>
            </w:pPr>
            <w:r w:rsidRPr="00C9563E">
              <w:rPr>
                <w:rFonts w:asciiTheme="minorHAnsi" w:hAnsiTheme="minorHAnsi" w:cstheme="minorHAnsi"/>
                <w:b/>
              </w:rPr>
              <w:t>Form Revision</w:t>
            </w:r>
          </w:p>
        </w:tc>
        <w:tc>
          <w:tcPr>
            <w:tcW w:w="7920" w:type="dxa"/>
            <w:shd w:val="clear" w:color="auto" w:fill="DEEBF6" w:themeFill="accent1" w:themeFillTint="33"/>
          </w:tcPr>
          <w:p w:rsidR="000A3090" w:rsidRPr="00C9563E" w:rsidP="00A36A61" w14:paraId="243DA907" w14:textId="77777777">
            <w:pPr>
              <w:jc w:val="center"/>
              <w:rPr>
                <w:rFonts w:asciiTheme="minorHAnsi" w:hAnsiTheme="minorHAnsi" w:cstheme="minorHAnsi"/>
                <w:b/>
              </w:rPr>
            </w:pPr>
            <w:r w:rsidRPr="00C9563E">
              <w:rPr>
                <w:rFonts w:asciiTheme="minorHAnsi" w:hAnsiTheme="minorHAnsi" w:cstheme="minorHAnsi"/>
                <w:b/>
              </w:rPr>
              <w:t>Description and Rationale</w:t>
            </w:r>
          </w:p>
        </w:tc>
      </w:tr>
      <w:tr w14:paraId="53E9A86F" w14:textId="77777777" w:rsidTr="00A36A61">
        <w:tblPrEx>
          <w:tblW w:w="10460" w:type="dxa"/>
          <w:tblInd w:w="-25" w:type="dxa"/>
          <w:tblLook w:val="0000"/>
        </w:tblPrEx>
        <w:trPr>
          <w:trHeight w:val="480"/>
        </w:trPr>
        <w:tc>
          <w:tcPr>
            <w:tcW w:w="2540" w:type="dxa"/>
          </w:tcPr>
          <w:p w:rsidR="000A3090" w:rsidRPr="0024007F" w:rsidP="00A36A61" w14:paraId="0FABC997" w14:textId="77777777">
            <w:pPr>
              <w:rPr>
                <w:rFonts w:asciiTheme="minorHAnsi" w:hAnsiTheme="minorHAnsi" w:cstheme="minorHAnsi"/>
                <w:b/>
                <w:bCs/>
              </w:rPr>
            </w:pPr>
            <w:r w:rsidRPr="0024007F">
              <w:rPr>
                <w:rFonts w:asciiTheme="minorHAnsi" w:hAnsiTheme="minorHAnsi" w:cstheme="minorHAnsi"/>
                <w:b/>
                <w:bCs/>
              </w:rPr>
              <w:t>Form R, Part II, Section 8.8</w:t>
            </w:r>
          </w:p>
          <w:p w:rsidR="000A3090" w:rsidP="00A36A61" w14:paraId="4C614ED7" w14:textId="77777777">
            <w:pPr>
              <w:rPr>
                <w:rFonts w:asciiTheme="minorHAnsi" w:hAnsiTheme="minorHAnsi" w:cstheme="minorHAnsi"/>
              </w:rPr>
            </w:pPr>
            <w:r w:rsidRPr="00C9563E">
              <w:rPr>
                <w:rFonts w:asciiTheme="minorHAnsi" w:hAnsiTheme="minorHAnsi" w:cstheme="minorHAnsi"/>
              </w:rPr>
              <w:t xml:space="preserve">Split non-production-related waste management reporting into separate fields: air, water, land, and off-site management. </w:t>
            </w:r>
          </w:p>
          <w:p w:rsidR="000A3090" w:rsidRPr="00C9563E" w:rsidP="00A36A61" w14:paraId="4C1A75A8" w14:textId="77777777">
            <w:pPr>
              <w:rPr>
                <w:rFonts w:asciiTheme="minorHAnsi" w:hAnsiTheme="minorHAnsi" w:cstheme="minorHAnsi"/>
              </w:rPr>
            </w:pPr>
          </w:p>
        </w:tc>
        <w:tc>
          <w:tcPr>
            <w:tcW w:w="7920" w:type="dxa"/>
          </w:tcPr>
          <w:p w:rsidR="000A3090" w:rsidRPr="00C9563E" w:rsidP="00A36A61" w14:paraId="2E2088EC" w14:textId="3FBF8AE2">
            <w:pPr>
              <w:rPr>
                <w:rFonts w:asciiTheme="minorHAnsi" w:hAnsiTheme="minorHAnsi" w:cstheme="minorHAnsi"/>
              </w:rPr>
            </w:pPr>
            <w:r>
              <w:rPr>
                <w:rFonts w:asciiTheme="minorHAnsi" w:hAnsiTheme="minorHAnsi" w:cstheme="minorHAnsi"/>
              </w:rPr>
              <w:t>R</w:t>
            </w:r>
            <w:r w:rsidRPr="00C9563E">
              <w:rPr>
                <w:rFonts w:asciiTheme="minorHAnsi" w:hAnsiTheme="minorHAnsi" w:cstheme="minorHAnsi"/>
              </w:rPr>
              <w:t>eporters fill out a Section 8.8 worksheet in TRI-</w:t>
            </w:r>
            <w:r w:rsidRPr="00C9563E">
              <w:rPr>
                <w:rFonts w:asciiTheme="minorHAnsi" w:hAnsiTheme="minorHAnsi" w:cstheme="minorHAnsi"/>
              </w:rPr>
              <w:t>MEweb</w:t>
            </w:r>
            <w:r w:rsidRPr="00C9563E">
              <w:rPr>
                <w:rFonts w:asciiTheme="minorHAnsi" w:hAnsiTheme="minorHAnsi" w:cstheme="minorHAnsi"/>
              </w:rPr>
              <w:t xml:space="preserve"> of the non-production-related quantities (i.e., related to catastrophic events, remedial actions, or other one-time events) for quantities reported in Sections 5 and Section 6 of Form R. All the quantities in the worksheet are aggregated into a total, which is reported in Section 8.8. </w:t>
            </w:r>
          </w:p>
          <w:p w:rsidR="000A3090" w:rsidRPr="00C9563E" w:rsidP="00A36A61" w14:paraId="313185E0" w14:textId="7F3E3C8D">
            <w:pPr>
              <w:rPr>
                <w:rFonts w:asciiTheme="minorHAnsi" w:hAnsiTheme="minorHAnsi" w:cstheme="minorHAnsi"/>
              </w:rPr>
            </w:pPr>
            <w:r w:rsidRPr="00C9563E">
              <w:rPr>
                <w:rFonts w:asciiTheme="minorHAnsi" w:hAnsiTheme="minorHAnsi" w:cstheme="minorHAnsi"/>
              </w:rPr>
              <w:t>Th</w:t>
            </w:r>
            <w:r>
              <w:rPr>
                <w:rFonts w:asciiTheme="minorHAnsi" w:hAnsiTheme="minorHAnsi" w:cstheme="minorHAnsi"/>
              </w:rPr>
              <w:t xml:space="preserve">is change </w:t>
            </w:r>
            <w:r w:rsidRPr="00C9563E">
              <w:rPr>
                <w:rFonts w:asciiTheme="minorHAnsi" w:hAnsiTheme="minorHAnsi" w:cstheme="minorHAnsi"/>
              </w:rPr>
              <w:t>delineate</w:t>
            </w:r>
            <w:r w:rsidR="007A59DF">
              <w:rPr>
                <w:rFonts w:asciiTheme="minorHAnsi" w:hAnsiTheme="minorHAnsi" w:cstheme="minorHAnsi"/>
              </w:rPr>
              <w:t xml:space="preserve">s </w:t>
            </w:r>
            <w:r w:rsidRPr="00C9563E">
              <w:rPr>
                <w:rFonts w:asciiTheme="minorHAnsi" w:hAnsiTheme="minorHAnsi" w:cstheme="minorHAnsi"/>
              </w:rPr>
              <w:t>the reported non-production-related quantities by media (air, water, land) and off-site management. The data needed for this change is already collected in the Section 8.8 worksheet</w:t>
            </w:r>
            <w:r w:rsidR="00B25EE6">
              <w:rPr>
                <w:rFonts w:asciiTheme="minorHAnsi" w:hAnsiTheme="minorHAnsi" w:cstheme="minorHAnsi"/>
              </w:rPr>
              <w:t xml:space="preserve"> and EPA has used this data for various purposes</w:t>
            </w:r>
            <w:r w:rsidR="00C419F0">
              <w:rPr>
                <w:rFonts w:asciiTheme="minorHAnsi" w:hAnsiTheme="minorHAnsi" w:cstheme="minorHAnsi"/>
              </w:rPr>
              <w:t xml:space="preserve">; </w:t>
            </w:r>
            <w:r w:rsidR="00B25EE6">
              <w:rPr>
                <w:rFonts w:asciiTheme="minorHAnsi" w:hAnsiTheme="minorHAnsi" w:cstheme="minorHAnsi"/>
              </w:rPr>
              <w:t>i</w:t>
            </w:r>
            <w:r w:rsidRPr="00C9563E">
              <w:rPr>
                <w:rFonts w:asciiTheme="minorHAnsi" w:hAnsiTheme="minorHAnsi" w:cstheme="minorHAnsi"/>
              </w:rPr>
              <w:t>ncorporating this change make</w:t>
            </w:r>
            <w:r w:rsidR="00C419F0">
              <w:rPr>
                <w:rFonts w:asciiTheme="minorHAnsi" w:hAnsiTheme="minorHAnsi" w:cstheme="minorHAnsi"/>
              </w:rPr>
              <w:t xml:space="preserve">s </w:t>
            </w:r>
            <w:r w:rsidRPr="00C9563E">
              <w:rPr>
                <w:rFonts w:asciiTheme="minorHAnsi" w:hAnsiTheme="minorHAnsi" w:cstheme="minorHAnsi"/>
              </w:rPr>
              <w:t>public use of this information more transparent.</w:t>
            </w:r>
          </w:p>
        </w:tc>
      </w:tr>
      <w:tr w14:paraId="75BFF0D6" w14:textId="77777777" w:rsidTr="00A36A61">
        <w:tblPrEx>
          <w:tblW w:w="10460" w:type="dxa"/>
          <w:tblInd w:w="-25" w:type="dxa"/>
          <w:tblLook w:val="0000"/>
        </w:tblPrEx>
        <w:trPr>
          <w:trHeight w:val="480"/>
        </w:trPr>
        <w:tc>
          <w:tcPr>
            <w:tcW w:w="2540" w:type="dxa"/>
          </w:tcPr>
          <w:p w:rsidR="000A3090" w:rsidRPr="0024007F" w:rsidP="00A36A61" w14:paraId="45EF7DCB" w14:textId="77777777">
            <w:pPr>
              <w:rPr>
                <w:rFonts w:asciiTheme="minorHAnsi" w:hAnsiTheme="minorHAnsi" w:cstheme="minorHAnsi"/>
                <w:b/>
                <w:bCs/>
              </w:rPr>
            </w:pPr>
            <w:r w:rsidRPr="0024007F">
              <w:rPr>
                <w:rFonts w:asciiTheme="minorHAnsi" w:hAnsiTheme="minorHAnsi" w:cstheme="minorHAnsi"/>
                <w:b/>
                <w:bCs/>
              </w:rPr>
              <w:t>Form R, Part II, Section 8.10; Form A, Part II, Section 9.2</w:t>
            </w:r>
          </w:p>
          <w:p w:rsidR="000A3090" w:rsidRPr="00C9563E" w:rsidP="00A36A61" w14:paraId="0FB9BBED" w14:textId="77777777">
            <w:pPr>
              <w:rPr>
                <w:rFonts w:asciiTheme="minorHAnsi" w:hAnsiTheme="minorHAnsi" w:cstheme="minorHAnsi"/>
              </w:rPr>
            </w:pPr>
            <w:r w:rsidRPr="00C9563E">
              <w:rPr>
                <w:rFonts w:asciiTheme="minorHAnsi" w:hAnsiTheme="minorHAnsi" w:cstheme="minorHAnsi"/>
              </w:rPr>
              <w:t xml:space="preserve">Opt-in checkbox for facilities to receive technical assistance from EPA Pollution Prevention grantees. </w:t>
            </w:r>
          </w:p>
          <w:p w:rsidR="000A3090" w:rsidRPr="00C9563E" w:rsidP="00A36A61" w14:paraId="636B2B24" w14:textId="77777777">
            <w:pPr>
              <w:spacing w:line="276" w:lineRule="auto"/>
              <w:rPr>
                <w:rFonts w:asciiTheme="minorHAnsi" w:hAnsiTheme="minorHAnsi" w:cstheme="minorHAnsi"/>
              </w:rPr>
            </w:pPr>
          </w:p>
        </w:tc>
        <w:tc>
          <w:tcPr>
            <w:tcW w:w="7920" w:type="dxa"/>
          </w:tcPr>
          <w:p w:rsidR="000A3090" w:rsidRPr="00C9563E" w:rsidP="00A36A61" w14:paraId="2162FF30" w14:textId="6F5231BA">
            <w:pPr>
              <w:rPr>
                <w:rFonts w:asciiTheme="minorHAnsi" w:hAnsiTheme="minorHAnsi" w:cstheme="minorHAnsi"/>
              </w:rPr>
            </w:pPr>
            <w:r w:rsidRPr="00C9563E">
              <w:rPr>
                <w:rFonts w:asciiTheme="minorHAnsi" w:hAnsiTheme="minorHAnsi" w:cstheme="minorHAnsi"/>
              </w:rPr>
              <w:t>Th</w:t>
            </w:r>
            <w:r w:rsidR="00BA0E56">
              <w:rPr>
                <w:rFonts w:asciiTheme="minorHAnsi" w:hAnsiTheme="minorHAnsi" w:cstheme="minorHAnsi"/>
              </w:rPr>
              <w:t xml:space="preserve">is new </w:t>
            </w:r>
            <w:r w:rsidRPr="00C9563E">
              <w:rPr>
                <w:rFonts w:asciiTheme="minorHAnsi" w:hAnsiTheme="minorHAnsi" w:cstheme="minorHAnsi"/>
              </w:rPr>
              <w:t xml:space="preserve">optional checkbox text is </w:t>
            </w:r>
            <w:r w:rsidR="00BA0E56">
              <w:rPr>
                <w:rFonts w:asciiTheme="minorHAnsi" w:hAnsiTheme="minorHAnsi" w:cstheme="minorHAnsi"/>
              </w:rPr>
              <w:t xml:space="preserve">listed as </w:t>
            </w:r>
            <w:r w:rsidRPr="00C9563E">
              <w:rPr>
                <w:rFonts w:asciiTheme="minorHAnsi" w:hAnsiTheme="minorHAnsi" w:cstheme="minorHAnsi"/>
              </w:rPr>
              <w:t xml:space="preserve">“Select this box if your facility is interested in receiving technical assistance from EPA Pollution Prevention grantees.” This checkbox </w:t>
            </w:r>
            <w:r w:rsidR="00BA0E56">
              <w:rPr>
                <w:rFonts w:asciiTheme="minorHAnsi" w:hAnsiTheme="minorHAnsi" w:cstheme="minorHAnsi"/>
              </w:rPr>
              <w:t xml:space="preserve">will </w:t>
            </w:r>
            <w:r w:rsidRPr="00C9563E">
              <w:rPr>
                <w:rFonts w:asciiTheme="minorHAnsi" w:hAnsiTheme="minorHAnsi" w:cstheme="minorHAnsi"/>
              </w:rPr>
              <w:t xml:space="preserve">appear in Form R, Part II, Section 8.10 under the “Optional: Barriers to Source Reduction” section. Checking the box </w:t>
            </w:r>
            <w:r w:rsidR="00BA0E56">
              <w:rPr>
                <w:rFonts w:asciiTheme="minorHAnsi" w:hAnsiTheme="minorHAnsi" w:cstheme="minorHAnsi"/>
              </w:rPr>
              <w:t xml:space="preserve">will </w:t>
            </w:r>
            <w:r w:rsidRPr="00C9563E">
              <w:rPr>
                <w:rFonts w:asciiTheme="minorHAnsi" w:hAnsiTheme="minorHAnsi" w:cstheme="minorHAnsi"/>
              </w:rPr>
              <w:t>cause optional fields for contact information of relevant facility employees to appear.</w:t>
            </w:r>
          </w:p>
          <w:p w:rsidR="000A3090" w:rsidRPr="00C9563E" w:rsidP="00A36A61" w14:paraId="6DE4989F" w14:textId="66448CDF">
            <w:pPr>
              <w:rPr>
                <w:rFonts w:asciiTheme="minorHAnsi" w:hAnsiTheme="minorHAnsi" w:cstheme="minorHAnsi"/>
              </w:rPr>
            </w:pPr>
            <w:r>
              <w:rPr>
                <w:rFonts w:asciiTheme="minorHAnsi" w:hAnsiTheme="minorHAnsi" w:cstheme="minorHAnsi"/>
              </w:rPr>
              <w:t>F</w:t>
            </w:r>
            <w:r w:rsidRPr="00C9563E">
              <w:rPr>
                <w:rFonts w:asciiTheme="minorHAnsi" w:hAnsiTheme="minorHAnsi" w:cstheme="minorHAnsi"/>
              </w:rPr>
              <w:t xml:space="preserve">acilities </w:t>
            </w:r>
            <w:r>
              <w:rPr>
                <w:rFonts w:asciiTheme="minorHAnsi" w:hAnsiTheme="minorHAnsi" w:cstheme="minorHAnsi"/>
              </w:rPr>
              <w:t xml:space="preserve">interested in receiving </w:t>
            </w:r>
            <w:r w:rsidRPr="00C9563E">
              <w:rPr>
                <w:rFonts w:asciiTheme="minorHAnsi" w:hAnsiTheme="minorHAnsi" w:cstheme="minorHAnsi"/>
              </w:rPr>
              <w:t>technical assistance to potentially address barriers facilities face in implementing pollution prevention (P2) strategies</w:t>
            </w:r>
            <w:r>
              <w:rPr>
                <w:rFonts w:asciiTheme="minorHAnsi" w:hAnsiTheme="minorHAnsi" w:cstheme="minorHAnsi"/>
              </w:rPr>
              <w:t xml:space="preserve"> may use this checkbox to indicate such interest</w:t>
            </w:r>
            <w:r w:rsidRPr="00C9563E">
              <w:rPr>
                <w:rFonts w:asciiTheme="minorHAnsi" w:hAnsiTheme="minorHAnsi" w:cstheme="minorHAnsi"/>
              </w:rPr>
              <w:t>. This information is also useful for EPA’s P2 Grants Program to compile a list of TRI facilities that might partner with P2 grantees, extending the reach of the grants program.</w:t>
            </w:r>
          </w:p>
        </w:tc>
      </w:tr>
      <w:tr w14:paraId="6B24F81C" w14:textId="77777777" w:rsidTr="00A36A61">
        <w:tblPrEx>
          <w:tblW w:w="10460" w:type="dxa"/>
          <w:tblInd w:w="-25" w:type="dxa"/>
          <w:tblLook w:val="0000"/>
        </w:tblPrEx>
        <w:trPr>
          <w:trHeight w:val="480"/>
        </w:trPr>
        <w:tc>
          <w:tcPr>
            <w:tcW w:w="2540" w:type="dxa"/>
          </w:tcPr>
          <w:p w:rsidR="000A3090" w:rsidRPr="0024007F" w:rsidP="00A36A61" w14:paraId="5F87434B" w14:textId="77777777">
            <w:pPr>
              <w:pStyle w:val="Default"/>
              <w:rPr>
                <w:rFonts w:asciiTheme="minorHAnsi" w:hAnsiTheme="minorHAnsi" w:cstheme="minorHAnsi"/>
                <w:b/>
                <w:bCs/>
              </w:rPr>
            </w:pPr>
            <w:r w:rsidRPr="0024007F">
              <w:rPr>
                <w:rFonts w:asciiTheme="minorHAnsi" w:hAnsiTheme="minorHAnsi" w:cstheme="minorHAnsi"/>
                <w:b/>
                <w:bCs/>
              </w:rPr>
              <w:t>Form R, Part II, Section 8.11</w:t>
            </w:r>
          </w:p>
          <w:p w:rsidR="000A3090" w:rsidP="00A36A61" w14:paraId="632D7055" w14:textId="77777777">
            <w:pPr>
              <w:pStyle w:val="Default"/>
              <w:rPr>
                <w:rFonts w:asciiTheme="minorHAnsi" w:hAnsiTheme="minorHAnsi" w:cstheme="minorHAnsi"/>
              </w:rPr>
            </w:pPr>
          </w:p>
          <w:p w:rsidR="000A3090" w:rsidRPr="00C9563E" w:rsidP="00A36A61" w14:paraId="613B4FC8" w14:textId="77777777">
            <w:pPr>
              <w:pStyle w:val="Default"/>
              <w:rPr>
                <w:rFonts w:asciiTheme="minorHAnsi" w:hAnsiTheme="minorHAnsi" w:cstheme="minorHAnsi"/>
              </w:rPr>
            </w:pPr>
            <w:r w:rsidRPr="00C9563E">
              <w:rPr>
                <w:rFonts w:asciiTheme="minorHAnsi" w:hAnsiTheme="minorHAnsi" w:cstheme="minorHAnsi"/>
              </w:rPr>
              <w:t xml:space="preserve">Remove optional comment topic “Climate Adaptation Strategies” </w:t>
            </w:r>
          </w:p>
        </w:tc>
        <w:tc>
          <w:tcPr>
            <w:tcW w:w="7920" w:type="dxa"/>
          </w:tcPr>
          <w:p w:rsidR="000A3090" w:rsidRPr="00C9563E" w:rsidP="00A36A61" w14:paraId="3B70A2DE" w14:textId="105AE89C">
            <w:pPr>
              <w:rPr>
                <w:rFonts w:asciiTheme="minorHAnsi" w:hAnsiTheme="minorHAnsi" w:cstheme="minorBidi"/>
              </w:rPr>
            </w:pPr>
            <w:r w:rsidRPr="4C0EE634">
              <w:rPr>
                <w:rFonts w:asciiTheme="minorHAnsi" w:hAnsiTheme="minorHAnsi" w:cstheme="minorBidi"/>
              </w:rPr>
              <w:t xml:space="preserve">EPA </w:t>
            </w:r>
            <w:r w:rsidR="00813165">
              <w:rPr>
                <w:rFonts w:asciiTheme="minorHAnsi" w:hAnsiTheme="minorHAnsi" w:cstheme="minorBidi"/>
              </w:rPr>
              <w:t xml:space="preserve">is </w:t>
            </w:r>
            <w:r w:rsidRPr="4C0EE634">
              <w:rPr>
                <w:rFonts w:asciiTheme="minorHAnsi" w:hAnsiTheme="minorHAnsi" w:cstheme="minorBidi"/>
              </w:rPr>
              <w:t>simplify</w:t>
            </w:r>
            <w:r w:rsidR="00813165">
              <w:rPr>
                <w:rFonts w:asciiTheme="minorHAnsi" w:hAnsiTheme="minorHAnsi" w:cstheme="minorBidi"/>
              </w:rPr>
              <w:t xml:space="preserve">ing </w:t>
            </w:r>
            <w:r w:rsidRPr="4C0EE634">
              <w:rPr>
                <w:rFonts w:asciiTheme="minorHAnsi" w:hAnsiTheme="minorHAnsi" w:cstheme="minorBidi"/>
              </w:rPr>
              <w:t xml:space="preserve">section 8.11. This field was initially added to collect information about strategies facilities are using in to adapt to climate change (e.g., safety measures for flooding or forest fires). Since its addition for reporting year 2020, EPA has not received any optional comments for this topic. </w:t>
            </w:r>
            <w:r w:rsidR="006910A8">
              <w:rPr>
                <w:rFonts w:asciiTheme="minorHAnsi" w:hAnsiTheme="minorHAnsi" w:cstheme="minorBidi"/>
              </w:rPr>
              <w:t>Thus, EPA is removing this topic.</w:t>
            </w:r>
          </w:p>
        </w:tc>
      </w:tr>
      <w:tr w14:paraId="7054CE65" w14:textId="77777777" w:rsidTr="00A36A61">
        <w:tblPrEx>
          <w:tblW w:w="10460" w:type="dxa"/>
          <w:tblInd w:w="-25" w:type="dxa"/>
          <w:tblLook w:val="0000"/>
        </w:tblPrEx>
        <w:trPr>
          <w:trHeight w:val="480"/>
        </w:trPr>
        <w:tc>
          <w:tcPr>
            <w:tcW w:w="2540" w:type="dxa"/>
          </w:tcPr>
          <w:p w:rsidR="000A3090" w:rsidRPr="0024007F" w:rsidP="00A36A61" w14:paraId="044F45BC" w14:textId="77777777">
            <w:pPr>
              <w:pStyle w:val="Default"/>
              <w:rPr>
                <w:rFonts w:asciiTheme="minorHAnsi" w:hAnsiTheme="minorHAnsi" w:cstheme="minorHAnsi"/>
                <w:b/>
                <w:bCs/>
              </w:rPr>
            </w:pPr>
            <w:r w:rsidRPr="0024007F">
              <w:rPr>
                <w:rFonts w:asciiTheme="minorHAnsi" w:hAnsiTheme="minorHAnsi" w:cstheme="minorHAnsi"/>
                <w:b/>
                <w:bCs/>
              </w:rPr>
              <w:t>Form R, Part II, Section 8.11</w:t>
            </w:r>
          </w:p>
          <w:p w:rsidR="000A3090" w:rsidP="00A36A61" w14:paraId="7032DEA3" w14:textId="77777777">
            <w:pPr>
              <w:pStyle w:val="Default"/>
              <w:rPr>
                <w:rFonts w:asciiTheme="minorHAnsi" w:hAnsiTheme="minorHAnsi" w:cstheme="minorHAnsi"/>
              </w:rPr>
            </w:pPr>
          </w:p>
          <w:p w:rsidR="000A3090" w:rsidRPr="00C9563E" w:rsidP="00A36A61" w14:paraId="6A940CE5" w14:textId="77777777">
            <w:pPr>
              <w:pStyle w:val="Default"/>
              <w:rPr>
                <w:rFonts w:asciiTheme="minorHAnsi" w:hAnsiTheme="minorHAnsi" w:cstheme="minorHAnsi"/>
              </w:rPr>
            </w:pPr>
            <w:r w:rsidRPr="00C9563E">
              <w:rPr>
                <w:rFonts w:asciiTheme="minorHAnsi" w:hAnsiTheme="minorHAnsi" w:cstheme="minorHAnsi"/>
              </w:rPr>
              <w:t>Add optional comment topic “Procurement and Environmentally Preferable Purchasing</w:t>
            </w:r>
            <w:r>
              <w:rPr>
                <w:rFonts w:asciiTheme="minorHAnsi" w:hAnsiTheme="minorHAnsi" w:cstheme="minorHAnsi"/>
              </w:rPr>
              <w:t>.</w:t>
            </w:r>
            <w:r w:rsidRPr="00C9563E">
              <w:rPr>
                <w:rFonts w:asciiTheme="minorHAnsi" w:hAnsiTheme="minorHAnsi" w:cstheme="minorHAnsi"/>
              </w:rPr>
              <w:t xml:space="preserve">” </w:t>
            </w:r>
          </w:p>
        </w:tc>
        <w:tc>
          <w:tcPr>
            <w:tcW w:w="7920" w:type="dxa"/>
          </w:tcPr>
          <w:p w:rsidR="000A3090" w:rsidRPr="00C9563E" w:rsidP="00A36A61" w14:paraId="4CBFACCB" w14:textId="192444D6">
            <w:pPr>
              <w:rPr>
                <w:rFonts w:asciiTheme="minorHAnsi" w:hAnsiTheme="minorHAnsi" w:cstheme="minorBidi"/>
              </w:rPr>
            </w:pPr>
            <w:r w:rsidRPr="4C0EE634">
              <w:rPr>
                <w:rFonts w:asciiTheme="minorHAnsi" w:hAnsiTheme="minorHAnsi" w:cstheme="minorBidi"/>
              </w:rPr>
              <w:t>This optional text field allow</w:t>
            </w:r>
            <w:r w:rsidR="005F7E22">
              <w:rPr>
                <w:rFonts w:asciiTheme="minorHAnsi" w:hAnsiTheme="minorHAnsi" w:cstheme="minorBidi"/>
              </w:rPr>
              <w:t xml:space="preserve">s </w:t>
            </w:r>
            <w:r w:rsidRPr="4C0EE634">
              <w:rPr>
                <w:rFonts w:asciiTheme="minorHAnsi" w:hAnsiTheme="minorHAnsi" w:cstheme="minorBidi"/>
              </w:rPr>
              <w:t>facilities to share information about their interactions with environmentally preferable purchasing and labeling programs such as Safer Choice or Design for the Environment (DfE) and how these practices are being implemented. Additionally, EPA could learn about barriers to implementation at these facilitie</w:t>
            </w:r>
            <w:r w:rsidR="00982BD5">
              <w:rPr>
                <w:rFonts w:asciiTheme="minorHAnsi" w:hAnsiTheme="minorHAnsi" w:cstheme="minorBidi"/>
              </w:rPr>
              <w:t xml:space="preserve">s via this field. </w:t>
            </w:r>
          </w:p>
        </w:tc>
      </w:tr>
      <w:tr w14:paraId="2545923A" w14:textId="77777777" w:rsidTr="00A36A61">
        <w:tblPrEx>
          <w:tblW w:w="10460" w:type="dxa"/>
          <w:tblInd w:w="-25" w:type="dxa"/>
          <w:tblLook w:val="0000"/>
        </w:tblPrEx>
        <w:trPr>
          <w:trHeight w:val="480"/>
        </w:trPr>
        <w:tc>
          <w:tcPr>
            <w:tcW w:w="2540" w:type="dxa"/>
          </w:tcPr>
          <w:p w:rsidR="000A3090" w:rsidRPr="0024007F" w:rsidP="00A36A61" w14:paraId="007EF30E" w14:textId="77777777">
            <w:pPr>
              <w:pStyle w:val="Default"/>
              <w:rPr>
                <w:rFonts w:asciiTheme="minorHAnsi" w:hAnsiTheme="minorHAnsi" w:cstheme="minorHAnsi"/>
                <w:b/>
                <w:bCs/>
              </w:rPr>
            </w:pPr>
            <w:r w:rsidRPr="0024007F">
              <w:rPr>
                <w:rFonts w:asciiTheme="minorHAnsi" w:hAnsiTheme="minorHAnsi" w:cstheme="minorHAnsi"/>
                <w:b/>
                <w:bCs/>
              </w:rPr>
              <w:t>Form R, Part II, Section 8.11</w:t>
            </w:r>
          </w:p>
          <w:p w:rsidR="000A3090" w:rsidP="00A36A61" w14:paraId="213F0507" w14:textId="77777777">
            <w:pPr>
              <w:pStyle w:val="Default"/>
              <w:rPr>
                <w:rFonts w:asciiTheme="minorHAnsi" w:hAnsiTheme="minorHAnsi" w:cstheme="minorHAnsi"/>
              </w:rPr>
            </w:pPr>
          </w:p>
          <w:p w:rsidR="000A3090" w:rsidRPr="00C9563E" w:rsidP="00A36A61" w14:paraId="09B0A614" w14:textId="77777777">
            <w:pPr>
              <w:pStyle w:val="Default"/>
              <w:rPr>
                <w:rFonts w:asciiTheme="minorHAnsi" w:hAnsiTheme="minorHAnsi" w:cstheme="minorHAnsi"/>
              </w:rPr>
            </w:pPr>
            <w:r w:rsidRPr="00C9563E">
              <w:rPr>
                <w:rFonts w:asciiTheme="minorHAnsi" w:hAnsiTheme="minorHAnsi" w:cstheme="minorHAnsi"/>
              </w:rPr>
              <w:t xml:space="preserve">Add optional comment topic </w:t>
            </w:r>
            <w:r>
              <w:rPr>
                <w:rFonts w:asciiTheme="minorHAnsi" w:hAnsiTheme="minorHAnsi" w:cstheme="minorHAnsi"/>
                <w:bCs/>
              </w:rPr>
              <w:t>“</w:t>
            </w:r>
            <w:r w:rsidRPr="00A56443">
              <w:rPr>
                <w:rFonts w:asciiTheme="minorHAnsi" w:hAnsiTheme="minorHAnsi" w:cstheme="minorHAnsi"/>
                <w:bCs/>
              </w:rPr>
              <w:t>Product Disclosures to Consumers</w:t>
            </w:r>
            <w:r>
              <w:rPr>
                <w:rFonts w:asciiTheme="minorHAnsi" w:hAnsiTheme="minorHAnsi" w:cstheme="minorHAnsi"/>
                <w:bCs/>
              </w:rPr>
              <w:t>.”</w:t>
            </w:r>
          </w:p>
        </w:tc>
        <w:tc>
          <w:tcPr>
            <w:tcW w:w="7920" w:type="dxa"/>
          </w:tcPr>
          <w:p w:rsidR="000A3090" w:rsidRPr="00C9563E" w:rsidP="00A36A61" w14:paraId="58E005A6" w14:textId="6A10BCE9">
            <w:pPr>
              <w:rPr>
                <w:rFonts w:asciiTheme="minorHAnsi" w:hAnsiTheme="minorHAnsi" w:cstheme="minorHAnsi"/>
              </w:rPr>
            </w:pPr>
            <w:r w:rsidRPr="0082418B">
              <w:rPr>
                <w:rFonts w:asciiTheme="minorHAnsi" w:hAnsiTheme="minorHAnsi" w:cstheme="minorHAnsi"/>
                <w:bCs/>
              </w:rPr>
              <w:t xml:space="preserve">This </w:t>
            </w:r>
            <w:r>
              <w:rPr>
                <w:rFonts w:asciiTheme="minorHAnsi" w:hAnsiTheme="minorHAnsi" w:cstheme="minorHAnsi"/>
                <w:bCs/>
              </w:rPr>
              <w:t xml:space="preserve">optional </w:t>
            </w:r>
            <w:r w:rsidRPr="0082418B">
              <w:rPr>
                <w:rFonts w:asciiTheme="minorHAnsi" w:hAnsiTheme="minorHAnsi" w:cstheme="minorHAnsi"/>
                <w:bCs/>
              </w:rPr>
              <w:t>text field allow</w:t>
            </w:r>
            <w:r w:rsidR="00982BD5">
              <w:rPr>
                <w:rFonts w:asciiTheme="minorHAnsi" w:hAnsiTheme="minorHAnsi" w:cstheme="minorHAnsi"/>
                <w:bCs/>
              </w:rPr>
              <w:t xml:space="preserve">s </w:t>
            </w:r>
            <w:r w:rsidRPr="0082418B">
              <w:rPr>
                <w:rFonts w:asciiTheme="minorHAnsi" w:hAnsiTheme="minorHAnsi" w:cstheme="minorHAnsi"/>
                <w:bCs/>
              </w:rPr>
              <w:t xml:space="preserve">facilities </w:t>
            </w:r>
            <w:r>
              <w:rPr>
                <w:rFonts w:asciiTheme="minorHAnsi" w:hAnsiTheme="minorHAnsi" w:cstheme="minorHAnsi"/>
                <w:bCs/>
              </w:rPr>
              <w:t xml:space="preserve">to share information about </w:t>
            </w:r>
            <w:r w:rsidRPr="0082418B">
              <w:rPr>
                <w:rFonts w:asciiTheme="minorHAnsi" w:hAnsiTheme="minorHAnsi" w:cstheme="minorHAnsi"/>
                <w:bCs/>
              </w:rPr>
              <w:t xml:space="preserve">how </w:t>
            </w:r>
            <w:r>
              <w:rPr>
                <w:rFonts w:asciiTheme="minorHAnsi" w:hAnsiTheme="minorHAnsi" w:cstheme="minorHAnsi"/>
                <w:bCs/>
              </w:rPr>
              <w:t>they</w:t>
            </w:r>
            <w:r w:rsidRPr="0082418B">
              <w:rPr>
                <w:rFonts w:asciiTheme="minorHAnsi" w:hAnsiTheme="minorHAnsi" w:cstheme="minorHAnsi"/>
                <w:bCs/>
              </w:rPr>
              <w:t xml:space="preserve"> are implementing product disclosures and environmental product declarations</w:t>
            </w:r>
            <w:r>
              <w:rPr>
                <w:rFonts w:asciiTheme="minorHAnsi" w:hAnsiTheme="minorHAnsi" w:cstheme="minorHAnsi"/>
                <w:bCs/>
              </w:rPr>
              <w:t>,</w:t>
            </w:r>
            <w:r w:rsidRPr="0082418B">
              <w:rPr>
                <w:rFonts w:asciiTheme="minorHAnsi" w:hAnsiTheme="minorHAnsi" w:cstheme="minorHAnsi"/>
                <w:bCs/>
              </w:rPr>
              <w:t xml:space="preserve"> and to what extent they </w:t>
            </w:r>
            <w:r w:rsidRPr="0082418B">
              <w:rPr>
                <w:rFonts w:asciiTheme="minorHAnsi" w:hAnsiTheme="minorHAnsi" w:cstheme="minorHAnsi"/>
                <w:bCs/>
              </w:rPr>
              <w:t xml:space="preserve">are </w:t>
            </w:r>
            <w:r>
              <w:rPr>
                <w:rFonts w:asciiTheme="minorHAnsi" w:hAnsiTheme="minorHAnsi" w:cstheme="minorHAnsi"/>
                <w:bCs/>
              </w:rPr>
              <w:t>able to</w:t>
            </w:r>
            <w:r>
              <w:rPr>
                <w:rFonts w:asciiTheme="minorHAnsi" w:hAnsiTheme="minorHAnsi" w:cstheme="minorHAnsi"/>
                <w:bCs/>
              </w:rPr>
              <w:t xml:space="preserve"> </w:t>
            </w:r>
            <w:r w:rsidRPr="0082418B">
              <w:rPr>
                <w:rFonts w:asciiTheme="minorHAnsi" w:hAnsiTheme="minorHAnsi" w:cstheme="minorHAnsi"/>
                <w:bCs/>
              </w:rPr>
              <w:t xml:space="preserve">access programs that support the development of those declarations. </w:t>
            </w:r>
            <w:r>
              <w:rPr>
                <w:rFonts w:asciiTheme="minorHAnsi" w:hAnsiTheme="minorHAnsi" w:cstheme="minorHAnsi"/>
                <w:bCs/>
              </w:rPr>
              <w:t xml:space="preserve"> </w:t>
            </w:r>
            <w:r w:rsidRPr="0082418B">
              <w:rPr>
                <w:rFonts w:asciiTheme="minorHAnsi" w:hAnsiTheme="minorHAnsi" w:cstheme="minorHAnsi"/>
                <w:bCs/>
              </w:rPr>
              <w:t xml:space="preserve">Additionally, </w:t>
            </w:r>
            <w:r>
              <w:rPr>
                <w:rFonts w:asciiTheme="minorHAnsi" w:hAnsiTheme="minorHAnsi" w:cstheme="minorHAnsi"/>
                <w:bCs/>
              </w:rPr>
              <w:t>EPA</w:t>
            </w:r>
            <w:r w:rsidRPr="0082418B">
              <w:rPr>
                <w:rFonts w:asciiTheme="minorHAnsi" w:hAnsiTheme="minorHAnsi" w:cstheme="minorHAnsi"/>
                <w:bCs/>
              </w:rPr>
              <w:t xml:space="preserve"> </w:t>
            </w:r>
            <w:r w:rsidR="00167FA0">
              <w:rPr>
                <w:rFonts w:asciiTheme="minorHAnsi" w:hAnsiTheme="minorHAnsi" w:cstheme="minorHAnsi"/>
                <w:bCs/>
              </w:rPr>
              <w:t xml:space="preserve">can use this field to </w:t>
            </w:r>
            <w:r w:rsidRPr="0082418B">
              <w:rPr>
                <w:rFonts w:asciiTheme="minorHAnsi" w:hAnsiTheme="minorHAnsi" w:cstheme="minorHAnsi"/>
                <w:bCs/>
              </w:rPr>
              <w:t>learn about barriers to implementation at these facilities.</w:t>
            </w:r>
          </w:p>
        </w:tc>
      </w:tr>
      <w:tr w14:paraId="2A9185ED" w14:textId="77777777" w:rsidTr="00A36A61">
        <w:tblPrEx>
          <w:tblW w:w="10460" w:type="dxa"/>
          <w:tblInd w:w="-25" w:type="dxa"/>
          <w:tblLook w:val="0000"/>
        </w:tblPrEx>
        <w:trPr>
          <w:trHeight w:val="480"/>
        </w:trPr>
        <w:tc>
          <w:tcPr>
            <w:tcW w:w="2540" w:type="dxa"/>
          </w:tcPr>
          <w:p w:rsidR="000A3090" w:rsidRPr="004E4F2B" w:rsidP="00A36A61" w14:paraId="79077FDA" w14:textId="77777777">
            <w:pPr>
              <w:pStyle w:val="Heading4"/>
              <w:shd w:val="clear" w:color="auto" w:fill="FFFFFF" w:themeFill="background1"/>
              <w:rPr>
                <w:rStyle w:val="tooltip"/>
                <w:color w:val="262626"/>
              </w:rPr>
            </w:pPr>
            <w:r w:rsidRPr="6D65E88E">
              <w:rPr>
                <w:rStyle w:val="tooltip"/>
                <w:color w:val="262626" w:themeColor="text1" w:themeTint="D9"/>
              </w:rPr>
              <w:t>Form R, Part II, Section 3.2 – 3.3</w:t>
            </w:r>
          </w:p>
          <w:p w:rsidR="000A3090" w:rsidP="00A36A61" w14:paraId="2FC0C4A9" w14:textId="77777777">
            <w:pPr>
              <w:pStyle w:val="Heading4"/>
              <w:shd w:val="clear" w:color="auto" w:fill="FFFFFF"/>
              <w:rPr>
                <w:b w:val="0"/>
                <w:bCs w:val="0"/>
              </w:rPr>
            </w:pPr>
          </w:p>
          <w:p w:rsidR="000A3090" w:rsidRPr="007A732A" w:rsidP="00A36A61" w14:paraId="1145419E" w14:textId="77777777">
            <w:pPr>
              <w:pStyle w:val="Heading4"/>
              <w:shd w:val="clear" w:color="auto" w:fill="FFFFFF" w:themeFill="background1"/>
              <w:rPr>
                <w:rFonts w:ascii="Noto Sans" w:hAnsi="Noto Sans"/>
                <w:b w:val="0"/>
                <w:bCs w:val="0"/>
                <w:color w:val="262626"/>
              </w:rPr>
            </w:pPr>
            <w:r>
              <w:rPr>
                <w:b w:val="0"/>
                <w:bCs w:val="0"/>
              </w:rPr>
              <w:t>Add additional sub-use codes to describe activities and uses of the EPCRA Section 313 chemical at the facility</w:t>
            </w:r>
            <w:r>
              <w:t>.</w:t>
            </w:r>
            <w:r w:rsidRPr="6D65E88E">
              <w:rPr>
                <w:rStyle w:val="tooltip"/>
                <w:rFonts w:ascii="Noto Sans" w:hAnsi="Noto Sans"/>
                <w:b w:val="0"/>
                <w:bCs w:val="0"/>
                <w:color w:val="262626" w:themeColor="text1" w:themeTint="D9"/>
              </w:rPr>
              <w:t xml:space="preserve"> </w:t>
            </w:r>
          </w:p>
        </w:tc>
        <w:tc>
          <w:tcPr>
            <w:tcW w:w="7920" w:type="dxa"/>
          </w:tcPr>
          <w:p w:rsidR="000A3090" w:rsidP="00A36A61" w14:paraId="28F3030C" w14:textId="0FCE2A87">
            <w:pPr>
              <w:rPr>
                <w:rFonts w:asciiTheme="minorHAnsi" w:hAnsiTheme="minorHAnsi" w:cstheme="minorHAnsi"/>
                <w:bCs/>
              </w:rPr>
            </w:pPr>
            <w:r>
              <w:rPr>
                <w:rFonts w:asciiTheme="minorHAnsi" w:hAnsiTheme="minorHAnsi" w:cstheme="minorHAnsi"/>
                <w:bCs/>
              </w:rPr>
              <w:t>E</w:t>
            </w:r>
            <w:r>
              <w:rPr>
                <w:rFonts w:asciiTheme="minorHAnsi" w:hAnsiTheme="minorHAnsi" w:cstheme="minorHAnsi"/>
              </w:rPr>
              <w:t xml:space="preserve">PA </w:t>
            </w:r>
            <w:r w:rsidR="00350DD0">
              <w:rPr>
                <w:rFonts w:asciiTheme="minorHAnsi" w:hAnsiTheme="minorHAnsi" w:cstheme="minorHAnsi"/>
              </w:rPr>
              <w:t xml:space="preserve">is </w:t>
            </w:r>
            <w:r w:rsidRPr="00275B59">
              <w:rPr>
                <w:rFonts w:asciiTheme="minorHAnsi" w:hAnsiTheme="minorHAnsi" w:cstheme="minorHAnsi"/>
                <w:bCs/>
              </w:rPr>
              <w:t xml:space="preserve">expanding the </w:t>
            </w:r>
            <w:r>
              <w:rPr>
                <w:rFonts w:asciiTheme="minorHAnsi" w:hAnsiTheme="minorHAnsi" w:cstheme="minorHAnsi"/>
                <w:bCs/>
              </w:rPr>
              <w:t xml:space="preserve">processing and use </w:t>
            </w:r>
            <w:r w:rsidRPr="00275B59">
              <w:rPr>
                <w:rFonts w:asciiTheme="minorHAnsi" w:hAnsiTheme="minorHAnsi" w:cstheme="minorHAnsi"/>
                <w:bCs/>
              </w:rPr>
              <w:t xml:space="preserve">codes </w:t>
            </w:r>
            <w:r>
              <w:rPr>
                <w:rFonts w:asciiTheme="minorHAnsi" w:hAnsiTheme="minorHAnsi" w:cstheme="minorHAnsi"/>
                <w:bCs/>
              </w:rPr>
              <w:t xml:space="preserve">in Form R, Part II, </w:t>
            </w:r>
            <w:r w:rsidRPr="00275B59">
              <w:rPr>
                <w:rFonts w:asciiTheme="minorHAnsi" w:hAnsiTheme="minorHAnsi" w:cstheme="minorHAnsi"/>
                <w:bCs/>
              </w:rPr>
              <w:t>Section 3.</w:t>
            </w:r>
            <w:r>
              <w:rPr>
                <w:rFonts w:asciiTheme="minorHAnsi" w:hAnsiTheme="minorHAnsi" w:cstheme="minorHAnsi"/>
                <w:bCs/>
              </w:rPr>
              <w:t>2</w:t>
            </w:r>
            <w:r w:rsidRPr="00275B59">
              <w:rPr>
                <w:rFonts w:asciiTheme="minorHAnsi" w:hAnsiTheme="minorHAnsi" w:cstheme="minorHAnsi"/>
                <w:bCs/>
              </w:rPr>
              <w:t>-3.3 to align more closely with the OECD-based C</w:t>
            </w:r>
            <w:r>
              <w:rPr>
                <w:rFonts w:asciiTheme="minorHAnsi" w:hAnsiTheme="minorHAnsi" w:cstheme="minorHAnsi"/>
                <w:bCs/>
              </w:rPr>
              <w:t xml:space="preserve">hemical </w:t>
            </w:r>
            <w:r w:rsidRPr="00275B59">
              <w:rPr>
                <w:rFonts w:asciiTheme="minorHAnsi" w:hAnsiTheme="minorHAnsi" w:cstheme="minorHAnsi"/>
                <w:bCs/>
              </w:rPr>
              <w:t>D</w:t>
            </w:r>
            <w:r>
              <w:rPr>
                <w:rFonts w:asciiTheme="minorHAnsi" w:hAnsiTheme="minorHAnsi" w:cstheme="minorHAnsi"/>
                <w:bCs/>
              </w:rPr>
              <w:t xml:space="preserve">ata </w:t>
            </w:r>
            <w:r w:rsidRPr="00275B59">
              <w:rPr>
                <w:rFonts w:asciiTheme="minorHAnsi" w:hAnsiTheme="minorHAnsi" w:cstheme="minorHAnsi"/>
                <w:bCs/>
              </w:rPr>
              <w:t>R</w:t>
            </w:r>
            <w:r>
              <w:rPr>
                <w:rFonts w:asciiTheme="minorHAnsi" w:hAnsiTheme="minorHAnsi" w:cstheme="minorHAnsi"/>
                <w:bCs/>
              </w:rPr>
              <w:t>eporting (CDR)</w:t>
            </w:r>
            <w:r w:rsidRPr="00275B59">
              <w:rPr>
                <w:rFonts w:asciiTheme="minorHAnsi" w:hAnsiTheme="minorHAnsi" w:cstheme="minorHAnsi"/>
                <w:bCs/>
              </w:rPr>
              <w:t xml:space="preserve"> codes.</w:t>
            </w:r>
            <w:r>
              <w:rPr>
                <w:rFonts w:asciiTheme="minorHAnsi" w:hAnsiTheme="minorHAnsi" w:cstheme="minorHAnsi"/>
                <w:bCs/>
              </w:rPr>
              <w:t xml:space="preserve"> </w:t>
            </w:r>
            <w:r w:rsidRPr="00FE7117">
              <w:rPr>
                <w:rFonts w:asciiTheme="minorHAnsi" w:hAnsiTheme="minorHAnsi" w:cstheme="minorHAnsi"/>
                <w:bCs/>
              </w:rPr>
              <w:t xml:space="preserve">TRI </w:t>
            </w:r>
            <w:r>
              <w:rPr>
                <w:rFonts w:asciiTheme="minorHAnsi" w:hAnsiTheme="minorHAnsi" w:cstheme="minorHAnsi"/>
                <w:bCs/>
              </w:rPr>
              <w:t>and</w:t>
            </w:r>
            <w:r w:rsidRPr="00FE7117">
              <w:rPr>
                <w:rFonts w:asciiTheme="minorHAnsi" w:hAnsiTheme="minorHAnsi" w:cstheme="minorHAnsi"/>
                <w:bCs/>
              </w:rPr>
              <w:t xml:space="preserve"> CDR are fundamental data sets that </w:t>
            </w:r>
            <w:r>
              <w:rPr>
                <w:rFonts w:asciiTheme="minorHAnsi" w:hAnsiTheme="minorHAnsi" w:cstheme="minorHAnsi"/>
                <w:bCs/>
              </w:rPr>
              <w:t>EPA</w:t>
            </w:r>
            <w:r w:rsidRPr="00FE7117">
              <w:rPr>
                <w:rFonts w:asciiTheme="minorHAnsi" w:hAnsiTheme="minorHAnsi" w:cstheme="minorHAnsi"/>
                <w:bCs/>
              </w:rPr>
              <w:t xml:space="preserve"> use</w:t>
            </w:r>
            <w:r>
              <w:rPr>
                <w:rFonts w:asciiTheme="minorHAnsi" w:hAnsiTheme="minorHAnsi" w:cstheme="minorHAnsi"/>
                <w:bCs/>
              </w:rPr>
              <w:t>s</w:t>
            </w:r>
            <w:r w:rsidRPr="00FE7117">
              <w:rPr>
                <w:rFonts w:asciiTheme="minorHAnsi" w:hAnsiTheme="minorHAnsi" w:cstheme="minorHAnsi"/>
                <w:bCs/>
              </w:rPr>
              <w:t xml:space="preserve"> </w:t>
            </w:r>
            <w:r>
              <w:rPr>
                <w:rFonts w:asciiTheme="minorHAnsi" w:hAnsiTheme="minorHAnsi" w:cstheme="minorHAnsi"/>
                <w:bCs/>
              </w:rPr>
              <w:t>to accurately characterize different</w:t>
            </w:r>
            <w:r w:rsidRPr="002A6754">
              <w:rPr>
                <w:rFonts w:asciiTheme="minorHAnsi" w:hAnsiTheme="minorHAnsi" w:cstheme="minorHAnsi"/>
                <w:bCs/>
              </w:rPr>
              <w:t xml:space="preserve"> exposure and release scenarios</w:t>
            </w:r>
            <w:r>
              <w:rPr>
                <w:rFonts w:asciiTheme="minorHAnsi" w:hAnsiTheme="minorHAnsi" w:cstheme="minorHAnsi"/>
                <w:bCs/>
              </w:rPr>
              <w:t xml:space="preserve"> to support its </w:t>
            </w:r>
            <w:r w:rsidRPr="00FE7117">
              <w:rPr>
                <w:rFonts w:asciiTheme="minorHAnsi" w:hAnsiTheme="minorHAnsi" w:cstheme="minorHAnsi"/>
                <w:bCs/>
              </w:rPr>
              <w:t xml:space="preserve">risk evaluation </w:t>
            </w:r>
            <w:r>
              <w:rPr>
                <w:rFonts w:asciiTheme="minorHAnsi" w:hAnsiTheme="minorHAnsi" w:cstheme="minorHAnsi"/>
                <w:bCs/>
              </w:rPr>
              <w:t xml:space="preserve">and risk management activities. Aligning the processing and use codes in these datasets </w:t>
            </w:r>
            <w:r w:rsidR="00874B81">
              <w:rPr>
                <w:rFonts w:asciiTheme="minorHAnsi" w:hAnsiTheme="minorHAnsi" w:cstheme="minorHAnsi"/>
                <w:bCs/>
              </w:rPr>
              <w:t xml:space="preserve">will </w:t>
            </w:r>
            <w:r>
              <w:rPr>
                <w:rFonts w:asciiTheme="minorHAnsi" w:hAnsiTheme="minorHAnsi" w:cstheme="minorHAnsi"/>
                <w:bCs/>
              </w:rPr>
              <w:t xml:space="preserve">increase the clarity and utility of the data for EPA as well as other users. </w:t>
            </w:r>
          </w:p>
          <w:p w:rsidR="000A3090" w:rsidP="00A36A61" w14:paraId="0DC8A320" w14:textId="25945FE2">
            <w:pPr>
              <w:rPr>
                <w:rFonts w:asciiTheme="minorHAnsi" w:hAnsiTheme="minorHAnsi" w:cstheme="minorBidi"/>
              </w:rPr>
            </w:pPr>
            <w:r w:rsidRPr="5D8BD43D">
              <w:rPr>
                <w:rFonts w:asciiTheme="minorHAnsi" w:hAnsiTheme="minorHAnsi" w:cstheme="minorBidi"/>
              </w:rPr>
              <w:t xml:space="preserve">EPA </w:t>
            </w:r>
            <w:r w:rsidR="002B00B3">
              <w:rPr>
                <w:rFonts w:asciiTheme="minorHAnsi" w:hAnsiTheme="minorHAnsi" w:cstheme="minorBidi"/>
              </w:rPr>
              <w:t xml:space="preserve">is implanting </w:t>
            </w:r>
            <w:r w:rsidRPr="5D8BD43D">
              <w:rPr>
                <w:rFonts w:asciiTheme="minorHAnsi" w:hAnsiTheme="minorHAnsi" w:cstheme="minorBidi"/>
              </w:rPr>
              <w:t xml:space="preserve">a limited subset of </w:t>
            </w:r>
            <w:r w:rsidRPr="3731855A">
              <w:rPr>
                <w:rFonts w:asciiTheme="minorHAnsi" w:hAnsiTheme="minorHAnsi" w:cstheme="minorBidi"/>
              </w:rPr>
              <w:t>47</w:t>
            </w:r>
            <w:r w:rsidRPr="5D8BD43D">
              <w:rPr>
                <w:rFonts w:asciiTheme="minorHAnsi" w:hAnsiTheme="minorHAnsi" w:cstheme="minorBidi"/>
              </w:rPr>
              <w:t xml:space="preserve"> of the OECD-based CDR processing and use codes that </w:t>
            </w:r>
            <w:r w:rsidR="002B00B3">
              <w:rPr>
                <w:rFonts w:asciiTheme="minorHAnsi" w:hAnsiTheme="minorHAnsi" w:cstheme="minorBidi"/>
              </w:rPr>
              <w:t xml:space="preserve">will </w:t>
            </w:r>
            <w:r w:rsidRPr="5D8BD43D">
              <w:rPr>
                <w:rFonts w:asciiTheme="minorHAnsi" w:hAnsiTheme="minorHAnsi" w:cstheme="minorBidi"/>
              </w:rPr>
              <w:t>be most useful to add to the sub-use codes in Section 3.2-3.3 of Form R.</w:t>
            </w:r>
            <w:r>
              <w:rPr>
                <w:rFonts w:asciiTheme="minorHAnsi" w:hAnsiTheme="minorHAnsi" w:cstheme="minorBidi"/>
              </w:rPr>
              <w:t xml:space="preserve"> Th</w:t>
            </w:r>
            <w:r w:rsidR="006815FB">
              <w:rPr>
                <w:rFonts w:asciiTheme="minorHAnsi" w:hAnsiTheme="minorHAnsi" w:cstheme="minorBidi"/>
              </w:rPr>
              <w:t xml:space="preserve">is </w:t>
            </w:r>
            <w:r>
              <w:rPr>
                <w:rFonts w:asciiTheme="minorHAnsi" w:hAnsiTheme="minorHAnsi" w:cstheme="minorBidi"/>
              </w:rPr>
              <w:t>list of Section 3.2-3.3 codes is provided in the document titled “</w:t>
            </w:r>
            <w:r w:rsidRPr="005E4FB8">
              <w:rPr>
                <w:rFonts w:asciiTheme="minorHAnsi" w:hAnsiTheme="minorHAnsi" w:cstheme="minorBidi"/>
              </w:rPr>
              <w:t>Sub-Use Codes for Form R, Part II, Section 3.2 – 3.3</w:t>
            </w:r>
            <w:r>
              <w:rPr>
                <w:rFonts w:asciiTheme="minorHAnsi" w:hAnsiTheme="minorHAnsi" w:cstheme="minorBidi"/>
              </w:rPr>
              <w:t xml:space="preserve">” available in this action’s docket. </w:t>
            </w:r>
            <w:r w:rsidR="00E72510">
              <w:rPr>
                <w:rFonts w:asciiTheme="minorHAnsi" w:hAnsiTheme="minorHAnsi" w:cstheme="minorBidi"/>
              </w:rPr>
              <w:t xml:space="preserve"> </w:t>
            </w:r>
          </w:p>
          <w:p w:rsidR="000A3090" w:rsidRPr="00F32383" w:rsidP="00A36A61" w14:paraId="6526CC34" w14:textId="77777777">
            <w:pPr>
              <w:spacing w:after="0"/>
              <w:rPr>
                <w:rFonts w:ascii="Calibri" w:eastAsia="Calibri" w:hAnsi="Calibri" w:cs="Calibri"/>
                <w:color w:val="000000" w:themeColor="text1"/>
              </w:rPr>
            </w:pPr>
            <w:r w:rsidRPr="00F32383">
              <w:rPr>
                <w:rFonts w:ascii="Calibri" w:eastAsia="Calibri" w:hAnsi="Calibri" w:cs="Calibri"/>
                <w:color w:val="000000" w:themeColor="text1"/>
              </w:rPr>
              <w:t xml:space="preserve">Reporters will experience a slight increase in burden </w:t>
            </w:r>
            <w:r w:rsidRPr="00F32383">
              <w:rPr>
                <w:rFonts w:ascii="Calibri" w:eastAsia="Calibri" w:hAnsi="Calibri" w:cs="Calibri"/>
                <w:color w:val="000000" w:themeColor="text1"/>
              </w:rPr>
              <w:t>due to the fact that</w:t>
            </w:r>
            <w:r w:rsidRPr="00F32383">
              <w:rPr>
                <w:rFonts w:ascii="Calibri" w:eastAsia="Calibri" w:hAnsi="Calibri" w:cs="Calibri"/>
                <w:color w:val="000000" w:themeColor="text1"/>
              </w:rPr>
              <w:t xml:space="preserve"> they will need to report on more than twice the number of codes. Without sub-codes, EPA estimates that reporting Section 3.2 and 3.3 takes approximately 0.002 hours each. EPA estimates a proportionate increase in the amount of time necessary to sort through and select to appropriate sub-use code. For section 3.2, the change in unit burden amounts to .010 hours [(37/6-</w:t>
            </w:r>
            <w:r w:rsidRPr="00F32383">
              <w:rPr>
                <w:rFonts w:ascii="Calibri" w:eastAsia="Calibri" w:hAnsi="Calibri" w:cs="Calibri"/>
                <w:color w:val="000000" w:themeColor="text1"/>
              </w:rPr>
              <w:t>1)*</w:t>
            </w:r>
            <w:r w:rsidRPr="00F32383">
              <w:rPr>
                <w:rFonts w:ascii="Calibri" w:eastAsia="Calibri" w:hAnsi="Calibri" w:cs="Calibri"/>
                <w:color w:val="000000" w:themeColor="text1"/>
              </w:rPr>
              <w:t>0.002] (technical burden). For section 3.3, the change in unit burden amounts to 0.025 hours [(40/3-</w:t>
            </w:r>
            <w:r w:rsidRPr="00F32383">
              <w:rPr>
                <w:rFonts w:ascii="Calibri" w:eastAsia="Calibri" w:hAnsi="Calibri" w:cs="Calibri"/>
                <w:color w:val="000000" w:themeColor="text1"/>
              </w:rPr>
              <w:t>1)*</w:t>
            </w:r>
            <w:r w:rsidRPr="00F32383">
              <w:rPr>
                <w:rFonts w:ascii="Calibri" w:eastAsia="Calibri" w:hAnsi="Calibri" w:cs="Calibri"/>
                <w:color w:val="000000" w:themeColor="text1"/>
              </w:rPr>
              <w:t>0.002] (technical burden). Therefore, EPA estimates a total incremental technical burden of 0.035 hours. Note, this estimate includes the addition of all sub-codes, including those that were added in the 2017 TRI ICR Renewal.</w:t>
            </w:r>
          </w:p>
          <w:p w:rsidR="000A3090" w:rsidRPr="0082418B" w:rsidP="00A36A61" w14:paraId="4834BF09" w14:textId="789605DD">
            <w:pPr>
              <w:rPr>
                <w:rFonts w:asciiTheme="minorHAnsi" w:hAnsiTheme="minorHAnsi" w:cstheme="minorBidi"/>
              </w:rPr>
            </w:pPr>
          </w:p>
        </w:tc>
      </w:tr>
    </w:tbl>
    <w:p w:rsidR="000A3090" w:rsidRPr="00C9563E" w14:paraId="72D37DC5" w14:textId="77777777">
      <w:pPr>
        <w:spacing w:after="23" w:line="276" w:lineRule="auto"/>
        <w:ind w:right="158"/>
        <w:rPr>
          <w:rFonts w:asciiTheme="minorHAnsi" w:hAnsiTheme="minorHAnsi" w:cstheme="minorBidi"/>
        </w:rPr>
      </w:pPr>
    </w:p>
    <w:p w:rsidR="00256FDD" w:rsidRPr="00995B9C" w:rsidP="00C9563E" w14:paraId="413C81F3" w14:textId="58867A90">
      <w:pPr>
        <w:pStyle w:val="Heading2"/>
      </w:pPr>
      <w:r w:rsidRPr="00995B9C">
        <w:t>16. 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00256FDD" w:rsidRPr="00C9563E" w:rsidP="00C43A6E" w14:paraId="49521FC4" w14:textId="685CE3BD">
      <w:pPr>
        <w:adjustRightInd w:val="0"/>
        <w:spacing w:after="200" w:line="276" w:lineRule="auto"/>
        <w:rPr>
          <w:rFonts w:asciiTheme="minorHAnsi" w:hAnsiTheme="minorHAnsi" w:cstheme="minorBidi"/>
        </w:rPr>
      </w:pPr>
      <w:r w:rsidRPr="4C0EE634">
        <w:rPr>
          <w:rFonts w:asciiTheme="minorHAnsi" w:hAnsiTheme="minorHAnsi" w:cstheme="minorBidi"/>
        </w:rPr>
        <w:t xml:space="preserve">Facilities must report their information on a calendar-year basis and submit Form Rs or Form </w:t>
      </w:r>
      <w:r w:rsidRPr="4C0EE634">
        <w:rPr>
          <w:rFonts w:asciiTheme="minorHAnsi" w:hAnsiTheme="minorHAnsi" w:cstheme="minorBidi"/>
        </w:rPr>
        <w:t>As</w:t>
      </w:r>
      <w:r w:rsidRPr="4C0EE634">
        <w:rPr>
          <w:rFonts w:asciiTheme="minorHAnsi" w:hAnsiTheme="minorHAnsi" w:cstheme="minorBidi"/>
        </w:rPr>
        <w:t xml:space="preserve"> to EPA by July 1 of the following year. In response to public requests to shorten the time frame for release of TRI information, TRI began a modernization effort in 2007 that included transition to TRI-</w:t>
      </w:r>
      <w:r w:rsidRPr="4C0EE634">
        <w:rPr>
          <w:rFonts w:asciiTheme="minorHAnsi" w:hAnsiTheme="minorHAnsi" w:cstheme="minorBidi"/>
        </w:rPr>
        <w:t>MEweb</w:t>
      </w:r>
      <w:r w:rsidRPr="4C0EE634">
        <w:rPr>
          <w:rFonts w:asciiTheme="minorHAnsi" w:hAnsiTheme="minorHAnsi" w:cstheme="minorBidi"/>
        </w:rPr>
        <w:t xml:space="preserve"> from desktop software and </w:t>
      </w:r>
      <w:r w:rsidRPr="4C0EE634">
        <w:rPr>
          <w:rFonts w:asciiTheme="minorHAnsi" w:hAnsiTheme="minorHAnsi" w:cstheme="minorBidi"/>
        </w:rPr>
        <w:t>a number of</w:t>
      </w:r>
      <w:r w:rsidRPr="4C0EE634">
        <w:rPr>
          <w:rFonts w:asciiTheme="minorHAnsi" w:hAnsiTheme="minorHAnsi" w:cstheme="minorBidi"/>
        </w:rPr>
        <w:t xml:space="preserve"> streamlining initiatives. One of the resultant improvements was the Preliminary Data Release that provides TRI database information as quickly as possible after the reporting deadline. Since 2010, EPA has released data less than one month after the reporting deadline in the TRI preliminary dataset with downloadable data files and access via TRI Explorer and Envirofacts. Following the annual July 1 submittal deadline, EPA performs data quality checks and contacts facilities EPA believes may have errors in their reports, inviting them to resubmit with corrections as necessary. Following these checks, EPA freezes the dataset </w:t>
      </w:r>
      <w:r w:rsidRPr="4C0EE634" w:rsidR="00C2594D">
        <w:rPr>
          <w:rFonts w:asciiTheme="minorHAnsi" w:hAnsiTheme="minorHAnsi" w:cstheme="minorBidi"/>
        </w:rPr>
        <w:t xml:space="preserve">by </w:t>
      </w:r>
      <w:r w:rsidRPr="4C0EE634">
        <w:rPr>
          <w:rFonts w:asciiTheme="minorHAnsi" w:hAnsiTheme="minorHAnsi" w:cstheme="minorBidi"/>
        </w:rPr>
        <w:t>mid-</w:t>
      </w:r>
      <w:r w:rsidRPr="4C0EE634" w:rsidR="00C2594D">
        <w:rPr>
          <w:rFonts w:asciiTheme="minorHAnsi" w:hAnsiTheme="minorHAnsi" w:cstheme="minorBidi"/>
        </w:rPr>
        <w:t>November</w:t>
      </w:r>
      <w:r w:rsidRPr="4C0EE634">
        <w:rPr>
          <w:rFonts w:asciiTheme="minorHAnsi" w:hAnsiTheme="minorHAnsi" w:cstheme="minorBidi"/>
        </w:rPr>
        <w:t xml:space="preserve">. The EPA then performs trend analyses by industry, EPA region, </w:t>
      </w:r>
      <w:r w:rsidRPr="4C0EE634">
        <w:rPr>
          <w:rFonts w:asciiTheme="minorHAnsi" w:hAnsiTheme="minorHAnsi" w:cstheme="minorBidi"/>
        </w:rPr>
        <w:t>chemicals of specific interest, and other data elements which it publishes in its TRI National Analysis in the first quarter of the following calendar year</w:t>
      </w:r>
      <w:r w:rsidRPr="4C0EE634" w:rsidR="00C2594D">
        <w:rPr>
          <w:rFonts w:asciiTheme="minorHAnsi" w:hAnsiTheme="minorHAnsi" w:cstheme="minorBidi"/>
        </w:rPr>
        <w:t>.</w:t>
      </w:r>
    </w:p>
    <w:p w:rsidR="00256FDD" w:rsidRPr="00995B9C" w:rsidP="00C9563E" w14:paraId="6E998FE5" w14:textId="77777777">
      <w:pPr>
        <w:pStyle w:val="Heading2"/>
      </w:pPr>
      <w:r w:rsidRPr="00995B9C">
        <w:t xml:space="preserve">17. If seeking approval to not display the expiration date for OMB approval of the information collection, explain the reasons that display would be inappropriate. </w:t>
      </w:r>
    </w:p>
    <w:p w:rsidR="00871DAD" w:rsidRPr="005241DA" w:rsidP="00871DAD" w14:paraId="1176EE64" w14:textId="77777777">
      <w:pPr>
        <w:rPr>
          <w:rFonts w:asciiTheme="minorHAnsi" w:hAnsiTheme="minorHAnsi" w:cstheme="minorHAnsi"/>
          <w:lang w:bidi="en-US"/>
        </w:rPr>
      </w:pPr>
      <w:bookmarkStart w:id="12" w:name="_Hlk167356586"/>
      <w:r w:rsidRPr="005241DA">
        <w:rPr>
          <w:rFonts w:asciiTheme="minorHAnsi" w:eastAsiaTheme="majorEastAsia" w:hAnsiTheme="minorHAnsi" w:cstheme="minorHAnsi"/>
          <w:szCs w:val="26"/>
          <w:lang w:bidi="en-US"/>
        </w:rPr>
        <w:t>The Agency plans to display the expiration date for OMB approval of the information collection on all instruments.</w:t>
      </w:r>
      <w:r w:rsidRPr="005241DA">
        <w:rPr>
          <w:rFonts w:asciiTheme="minorHAnsi" w:hAnsiTheme="minorHAnsi" w:cstheme="minorHAnsi"/>
        </w:rPr>
        <w:t xml:space="preserve"> </w:t>
      </w:r>
      <w:bookmarkEnd w:id="12"/>
    </w:p>
    <w:p w:rsidR="00256FDD" w:rsidRPr="00995B9C" w:rsidP="00C9563E" w14:paraId="6703AD9C" w14:textId="77777777">
      <w:pPr>
        <w:pStyle w:val="Heading2"/>
      </w:pPr>
      <w:r w:rsidRPr="00995B9C">
        <w:t>18. Explain each exception to the topics of the certification statement identified in “Certification for Paperwork Reduction Act Submissions.”</w:t>
      </w:r>
    </w:p>
    <w:p w:rsidR="00871DAD" w:rsidRPr="005241DA" w:rsidP="00871DAD" w14:paraId="73BAA7C3" w14:textId="77777777">
      <w:pPr>
        <w:rPr>
          <w:rFonts w:asciiTheme="minorHAnsi" w:hAnsiTheme="minorHAnsi" w:cstheme="minorHAnsi"/>
          <w:lang w:bidi="en-US"/>
        </w:rPr>
      </w:pPr>
      <w:bookmarkStart w:id="13" w:name="_Hlk167356617"/>
      <w:r w:rsidRPr="005241DA">
        <w:rPr>
          <w:rFonts w:asciiTheme="minorHAnsi" w:hAnsiTheme="minorHAnsi" w:cstheme="minorHAnsi"/>
          <w:lang w:bidi="en-US"/>
        </w:rPr>
        <w:t>This information collection complies with all provisions of the Certification for Paperwork Reduction Act Submissions</w:t>
      </w:r>
      <w:bookmarkEnd w:id="13"/>
      <w:r w:rsidRPr="005241DA">
        <w:rPr>
          <w:rFonts w:asciiTheme="minorHAnsi" w:hAnsiTheme="minorHAnsi" w:cstheme="minorHAnsi"/>
          <w:lang w:bidi="en-US"/>
        </w:rPr>
        <w:t>.</w:t>
      </w:r>
    </w:p>
    <w:p w:rsidR="00F70C82" w:rsidRPr="00995B9C" w:rsidP="00995B9C" w14:paraId="262A5C07" w14:textId="56E62458">
      <w:pPr>
        <w:pStyle w:val="Heading1"/>
      </w:pPr>
      <w:r w:rsidRPr="00995B9C">
        <w:t>SUPPLEMENTAL INFORMATION</w:t>
      </w:r>
    </w:p>
    <w:p w:rsidR="00F70C82" w:rsidP="00C43A6E" w14:paraId="3285CBE9" w14:textId="2C133465">
      <w:pPr>
        <w:spacing w:after="200" w:line="276" w:lineRule="auto"/>
        <w:rPr>
          <w:rFonts w:asciiTheme="minorHAnsi" w:hAnsiTheme="minorHAnsi" w:cstheme="minorHAnsi"/>
        </w:rPr>
      </w:pPr>
      <w:r w:rsidRPr="00C9563E">
        <w:rPr>
          <w:rFonts w:asciiTheme="minorHAnsi" w:hAnsiTheme="minorHAnsi" w:cstheme="minorHAnsi"/>
        </w:rPr>
        <w:t xml:space="preserve">This collection of information is approved by OMB under the Paperwork Reduction Act, 44 U.S.C. 3501 et seq. (OMB Control No. 2070-0212). Responses to this collection of information are mandatory, as specified in 40 CFR 372. An agency may not conduct or sponsor, and a person is not required to respond to, a collection of information unless it displays a currently valid OMB control number. The public reporting and recordkeeping burden for this collection of information is estimated to be </w:t>
      </w:r>
      <w:r w:rsidRPr="00C9563E" w:rsidR="00C43A6E">
        <w:rPr>
          <w:rFonts w:asciiTheme="minorHAnsi" w:hAnsiTheme="minorHAnsi" w:cstheme="minorHAnsi"/>
        </w:rPr>
        <w:t xml:space="preserve">between </w:t>
      </w:r>
      <w:r w:rsidR="000A218B">
        <w:rPr>
          <w:rFonts w:asciiTheme="minorHAnsi" w:hAnsiTheme="minorHAnsi" w:cstheme="minorHAnsi"/>
        </w:rPr>
        <w:t>22-36</w:t>
      </w:r>
      <w:r w:rsidRPr="00C9563E">
        <w:rPr>
          <w:rFonts w:asciiTheme="minorHAnsi" w:hAnsiTheme="minorHAnsi" w:cstheme="minorHAnsi"/>
        </w:rPr>
        <w:t xml:space="preserve"> hours per</w:t>
      </w:r>
      <w:r w:rsidRPr="00C9563E">
        <w:rPr>
          <w:rFonts w:asciiTheme="minorHAnsi" w:hAnsiTheme="minorHAnsi" w:cstheme="minorHAnsi"/>
          <w:color w:val="FF0000"/>
        </w:rPr>
        <w:t xml:space="preserve"> </w:t>
      </w:r>
      <w:r w:rsidRPr="00C9563E">
        <w:rPr>
          <w:rFonts w:asciiTheme="minorHAnsi" w:hAnsiTheme="minorHAnsi" w:cstheme="minorHAnsi"/>
        </w:rPr>
        <w:t>response. Send comments on the Agency’s need for this information, the accuracy of the provided burden estimates and any suggested methods for minimizing respondent burden to the Regulatory Support Division Director, U.S. Environmental Protection Agency (2821T), 1200 Pennsylvania Ave., NW, Washington, D.C. 20460. Include the OMB control number in any correspondence. Do not send the completed form to this address.</w:t>
      </w:r>
    </w:p>
    <w:p w:rsidR="00B14802" w:rsidRPr="00F93A42" w:rsidP="00B14802" w14:paraId="14759432" w14:textId="77777777">
      <w:pPr>
        <w:rPr>
          <w:rFonts w:ascii="Calibri" w:hAnsi="Calibri" w:cs="Calibri"/>
        </w:rPr>
      </w:pPr>
      <w:r w:rsidRPr="00F93A42">
        <w:rPr>
          <w:rFonts w:ascii="Calibri" w:hAnsi="Calibri" w:cs="Calibri"/>
        </w:rPr>
        <w:t xml:space="preserve">You can also provide comments to the Office of Information and Regulatory Affairs, Office of Management and Budget via </w:t>
      </w:r>
      <w:r w:rsidRPr="00F93A42">
        <w:rPr>
          <w:rStyle w:val="Hyperlink"/>
          <w:rFonts w:ascii="Calibri" w:hAnsi="Calibri" w:cs="Calibri"/>
        </w:rPr>
        <w:t>http</w:t>
      </w:r>
      <w:r>
        <w:rPr>
          <w:rStyle w:val="Hyperlink"/>
          <w:rFonts w:ascii="Calibri" w:hAnsi="Calibri" w:cs="Calibri"/>
        </w:rPr>
        <w:t>s</w:t>
      </w:r>
      <w:r w:rsidRPr="00F93A42">
        <w:rPr>
          <w:rStyle w:val="Hyperlink"/>
          <w:rFonts w:ascii="Calibri" w:hAnsi="Calibri" w:cs="Calibri"/>
        </w:rPr>
        <w:t>://www.reginfo.gov/public/do/PRAMain</w:t>
      </w:r>
      <w:r w:rsidRPr="00F93A42">
        <w:rPr>
          <w:rFonts w:ascii="Calibri" w:hAnsi="Calibri" w:cs="Calibri"/>
        </w:rPr>
        <w:t xml:space="preserve">. Find this </w:t>
      </w:r>
      <w:r w:rsidRPr="00F93A42">
        <w:rPr>
          <w:rFonts w:ascii="Calibri" w:hAnsi="Calibri" w:cs="Calibri"/>
        </w:rPr>
        <w:t>particular information</w:t>
      </w:r>
      <w:r w:rsidRPr="00F93A42">
        <w:rPr>
          <w:rFonts w:ascii="Calibri" w:hAnsi="Calibri" w:cs="Calibri"/>
        </w:rPr>
        <w:t xml:space="preserve"> collection by selecting ‘‘Currently under 30-day Review—Open for Public Comments’’ or by using the search function.</w:t>
      </w:r>
    </w:p>
    <w:p w:rsidR="00B14802" w:rsidRPr="00F93A42" w:rsidP="00B14802" w14:paraId="7DC30838" w14:textId="77777777">
      <w:pPr>
        <w:rPr>
          <w:rFonts w:ascii="Calibri" w:hAnsi="Calibri" w:cs="Calibri"/>
        </w:rPr>
      </w:pPr>
      <w:r w:rsidRPr="00F93A42">
        <w:rPr>
          <w:rFonts w:ascii="Calibri" w:hAnsi="Calibri" w:cs="Calibri"/>
        </w:rPr>
        <w:t xml:space="preserve">All comments received by EPA will be included in the docket without change, including any personal information provided, unless the comment includes profanity, threats, information claimed to be Confidential Business Information (CBI), or other information whose disclosure is restricted by statute. Do not submit electronically any information you consider to be CBI or other information whose disclosure is restricted by statute. </w:t>
      </w:r>
    </w:p>
    <w:p w:rsidR="004715AA" w:rsidRPr="00981FFC" w:rsidP="00981FFC" w14:paraId="7BCAFD6D" w14:textId="48B7F85A">
      <w:pPr>
        <w:pStyle w:val="Heading2"/>
      </w:pPr>
      <w:r w:rsidRPr="00981FFC">
        <w:t>A</w:t>
      </w:r>
      <w:r w:rsidR="00981FFC">
        <w:t>ttachments</w:t>
      </w:r>
    </w:p>
    <w:tbl>
      <w:tblPr>
        <w:tblStyle w:val="TableGrid"/>
        <w:tblW w:w="0" w:type="auto"/>
        <w:tblLook w:val="04A0"/>
      </w:tblPr>
      <w:tblGrid>
        <w:gridCol w:w="1444"/>
        <w:gridCol w:w="8986"/>
      </w:tblGrid>
      <w:tr w14:paraId="0224E8E0" w14:textId="77777777" w:rsidTr="00C9563E">
        <w:tblPrEx>
          <w:tblW w:w="0" w:type="auto"/>
          <w:tblLook w:val="04A0"/>
        </w:tblPrEx>
        <w:tc>
          <w:tcPr>
            <w:tcW w:w="1444" w:type="dxa"/>
          </w:tcPr>
          <w:p w:rsidR="004715AA" w:rsidRPr="00C9563E" w:rsidP="00C43A6E" w14:paraId="70F77263" w14:textId="47422A6C">
            <w:pPr>
              <w:spacing w:after="200" w:line="276" w:lineRule="auto"/>
              <w:rPr>
                <w:rFonts w:asciiTheme="minorHAnsi" w:hAnsiTheme="minorHAnsi" w:cstheme="minorHAnsi"/>
                <w:b/>
              </w:rPr>
            </w:pPr>
            <w:r w:rsidRPr="00C9563E">
              <w:rPr>
                <w:rFonts w:asciiTheme="minorHAnsi" w:hAnsiTheme="minorHAnsi" w:cstheme="minorHAnsi"/>
                <w:b/>
              </w:rPr>
              <w:t xml:space="preserve">Reference. </w:t>
            </w:r>
          </w:p>
        </w:tc>
        <w:tc>
          <w:tcPr>
            <w:tcW w:w="8986" w:type="dxa"/>
          </w:tcPr>
          <w:p w:rsidR="004715AA" w:rsidRPr="00C9563E" w:rsidP="00C43A6E" w14:paraId="5FEC2A70" w14:textId="0E49935F">
            <w:pPr>
              <w:spacing w:after="200" w:line="276" w:lineRule="auto"/>
              <w:rPr>
                <w:rFonts w:asciiTheme="minorHAnsi" w:hAnsiTheme="minorHAnsi" w:cstheme="minorHAnsi"/>
                <w:b/>
              </w:rPr>
            </w:pPr>
            <w:r w:rsidRPr="00C9563E">
              <w:rPr>
                <w:rFonts w:asciiTheme="minorHAnsi" w:hAnsiTheme="minorHAnsi" w:cstheme="minorHAnsi"/>
                <w:b/>
              </w:rPr>
              <w:t xml:space="preserve">Title </w:t>
            </w:r>
          </w:p>
        </w:tc>
      </w:tr>
      <w:tr w14:paraId="6CB00852" w14:textId="77777777" w:rsidTr="00C9563E">
        <w:tblPrEx>
          <w:tblW w:w="0" w:type="auto"/>
          <w:tblLook w:val="04A0"/>
        </w:tblPrEx>
        <w:tc>
          <w:tcPr>
            <w:tcW w:w="1444" w:type="dxa"/>
          </w:tcPr>
          <w:p w:rsidR="0042397E" w:rsidRPr="00C9563E" w:rsidP="00C43A6E" w14:paraId="3B9D65FF" w14:textId="623327CE">
            <w:pPr>
              <w:spacing w:after="200" w:line="276" w:lineRule="auto"/>
              <w:rPr>
                <w:rFonts w:asciiTheme="minorHAnsi" w:hAnsiTheme="minorHAnsi" w:cstheme="minorHAnsi"/>
              </w:rPr>
            </w:pPr>
            <w:r w:rsidRPr="00C9563E">
              <w:rPr>
                <w:rFonts w:asciiTheme="minorHAnsi" w:hAnsiTheme="minorHAnsi" w:cstheme="minorHAnsi"/>
              </w:rPr>
              <w:t xml:space="preserve">1. </w:t>
            </w:r>
          </w:p>
        </w:tc>
        <w:tc>
          <w:tcPr>
            <w:tcW w:w="8986" w:type="dxa"/>
          </w:tcPr>
          <w:p w:rsidR="0042397E" w:rsidRPr="00C9563E" w:rsidP="005804C4" w14:paraId="205EB770" w14:textId="11C92A17">
            <w:pPr>
              <w:spacing w:after="0"/>
              <w:rPr>
                <w:rFonts w:asciiTheme="minorHAnsi" w:hAnsiTheme="minorHAnsi" w:cstheme="minorHAnsi"/>
              </w:rPr>
            </w:pPr>
            <w:r w:rsidRPr="00C9563E">
              <w:rPr>
                <w:rFonts w:asciiTheme="minorHAnsi" w:hAnsiTheme="minorHAnsi" w:cstheme="minorHAnsi"/>
              </w:rPr>
              <w:t xml:space="preserve">Form R (EPA No. </w:t>
            </w:r>
            <w:r w:rsidRPr="00C9563E" w:rsidR="00356C5A">
              <w:rPr>
                <w:rFonts w:asciiTheme="minorHAnsi" w:hAnsiTheme="minorHAnsi" w:cstheme="minorHAnsi"/>
              </w:rPr>
              <w:t>9350-</w:t>
            </w:r>
            <w:r w:rsidR="00F049C7">
              <w:rPr>
                <w:rFonts w:asciiTheme="minorHAnsi" w:hAnsiTheme="minorHAnsi" w:cstheme="minorHAnsi"/>
              </w:rPr>
              <w:t>1</w:t>
            </w:r>
            <w:r w:rsidRPr="00C9563E" w:rsidR="00356C5A">
              <w:rPr>
                <w:rFonts w:asciiTheme="minorHAnsi" w:hAnsiTheme="minorHAnsi" w:cstheme="minorHAnsi"/>
              </w:rPr>
              <w:t>)</w:t>
            </w:r>
          </w:p>
        </w:tc>
      </w:tr>
      <w:tr w14:paraId="65264BBA" w14:textId="77777777" w:rsidTr="00C9563E">
        <w:tblPrEx>
          <w:tblW w:w="0" w:type="auto"/>
          <w:tblLook w:val="04A0"/>
        </w:tblPrEx>
        <w:tc>
          <w:tcPr>
            <w:tcW w:w="1444" w:type="dxa"/>
          </w:tcPr>
          <w:p w:rsidR="0042397E" w:rsidRPr="00C9563E" w:rsidP="00C43A6E" w14:paraId="38FDB436" w14:textId="03C2D000">
            <w:pPr>
              <w:spacing w:after="200" w:line="276" w:lineRule="auto"/>
              <w:rPr>
                <w:rFonts w:asciiTheme="minorHAnsi" w:hAnsiTheme="minorHAnsi" w:cstheme="minorHAnsi"/>
              </w:rPr>
            </w:pPr>
            <w:r w:rsidRPr="00C9563E">
              <w:rPr>
                <w:rFonts w:asciiTheme="minorHAnsi" w:hAnsiTheme="minorHAnsi" w:cstheme="minorHAnsi"/>
              </w:rPr>
              <w:t xml:space="preserve">2. </w:t>
            </w:r>
          </w:p>
        </w:tc>
        <w:tc>
          <w:tcPr>
            <w:tcW w:w="8986" w:type="dxa"/>
          </w:tcPr>
          <w:p w:rsidR="0042397E" w:rsidRPr="00C9563E" w:rsidP="005804C4" w14:paraId="77F74BDD" w14:textId="6D606DD3">
            <w:pPr>
              <w:spacing w:after="0"/>
              <w:rPr>
                <w:rFonts w:asciiTheme="minorHAnsi" w:hAnsiTheme="minorHAnsi" w:cstheme="minorHAnsi"/>
              </w:rPr>
            </w:pPr>
            <w:r w:rsidRPr="00C9563E">
              <w:rPr>
                <w:rFonts w:asciiTheme="minorHAnsi" w:hAnsiTheme="minorHAnsi" w:cstheme="minorHAnsi"/>
              </w:rPr>
              <w:t xml:space="preserve">Form A (EPA No. </w:t>
            </w:r>
            <w:r w:rsidRPr="00C9563E" w:rsidR="00356C5A">
              <w:rPr>
                <w:rFonts w:asciiTheme="minorHAnsi" w:hAnsiTheme="minorHAnsi" w:cstheme="minorHAnsi"/>
              </w:rPr>
              <w:t>9350-</w:t>
            </w:r>
            <w:r w:rsidR="00F049C7">
              <w:rPr>
                <w:rFonts w:asciiTheme="minorHAnsi" w:hAnsiTheme="minorHAnsi" w:cstheme="minorHAnsi"/>
              </w:rPr>
              <w:t>2</w:t>
            </w:r>
            <w:r w:rsidRPr="00C9563E" w:rsidR="00356C5A">
              <w:rPr>
                <w:rFonts w:asciiTheme="minorHAnsi" w:hAnsiTheme="minorHAnsi" w:cstheme="minorHAnsi"/>
              </w:rPr>
              <w:t>)</w:t>
            </w:r>
            <w:r w:rsidRPr="00C9563E">
              <w:rPr>
                <w:rFonts w:asciiTheme="minorHAnsi" w:hAnsiTheme="minorHAnsi" w:cstheme="minorHAnsi"/>
              </w:rPr>
              <w:t xml:space="preserve"> </w:t>
            </w:r>
          </w:p>
        </w:tc>
      </w:tr>
      <w:tr w14:paraId="67ECF86F" w14:textId="77777777" w:rsidTr="00EA4997">
        <w:tblPrEx>
          <w:tblW w:w="0" w:type="auto"/>
          <w:tblLook w:val="04A0"/>
        </w:tblPrEx>
        <w:tc>
          <w:tcPr>
            <w:tcW w:w="1444" w:type="dxa"/>
          </w:tcPr>
          <w:p w:rsidR="00EA4997" w:rsidRPr="00C9563E" w14:paraId="467F1A6E" w14:textId="34DBDF71">
            <w:pPr>
              <w:spacing w:after="200" w:line="276" w:lineRule="auto"/>
              <w:rPr>
                <w:rFonts w:asciiTheme="minorHAnsi" w:hAnsiTheme="minorHAnsi" w:cstheme="minorHAnsi"/>
              </w:rPr>
            </w:pPr>
            <w:r>
              <w:rPr>
                <w:rFonts w:asciiTheme="minorHAnsi" w:hAnsiTheme="minorHAnsi" w:cstheme="minorHAnsi"/>
              </w:rPr>
              <w:t>3</w:t>
            </w:r>
            <w:r w:rsidRPr="00C9563E">
              <w:rPr>
                <w:rFonts w:asciiTheme="minorHAnsi" w:hAnsiTheme="minorHAnsi" w:cstheme="minorHAnsi"/>
              </w:rPr>
              <w:t xml:space="preserve">. </w:t>
            </w:r>
          </w:p>
        </w:tc>
        <w:tc>
          <w:tcPr>
            <w:tcW w:w="8986" w:type="dxa"/>
          </w:tcPr>
          <w:p w:rsidR="00EA4997" w:rsidRPr="00C9563E" w14:paraId="1525D870" w14:textId="108CCFCC">
            <w:pPr>
              <w:spacing w:after="0"/>
              <w:rPr>
                <w:rFonts w:asciiTheme="minorHAnsi" w:hAnsiTheme="minorHAnsi" w:cstheme="minorHAnsi"/>
              </w:rPr>
            </w:pPr>
            <w:r w:rsidRPr="00C9563E">
              <w:rPr>
                <w:rFonts w:asciiTheme="minorHAnsi" w:hAnsiTheme="minorHAnsi" w:cstheme="minorHAnsi"/>
              </w:rPr>
              <w:t xml:space="preserve">Form </w:t>
            </w:r>
            <w:r>
              <w:rPr>
                <w:rFonts w:asciiTheme="minorHAnsi" w:hAnsiTheme="minorHAnsi" w:cstheme="minorHAnsi"/>
              </w:rPr>
              <w:t xml:space="preserve">R Schedule 1 </w:t>
            </w:r>
            <w:r w:rsidRPr="00C9563E">
              <w:rPr>
                <w:rFonts w:asciiTheme="minorHAnsi" w:hAnsiTheme="minorHAnsi" w:cstheme="minorHAnsi"/>
              </w:rPr>
              <w:t>(EPA No. 9350-</w:t>
            </w:r>
            <w:r>
              <w:rPr>
                <w:rFonts w:asciiTheme="minorHAnsi" w:hAnsiTheme="minorHAnsi" w:cstheme="minorHAnsi"/>
              </w:rPr>
              <w:t>3</w:t>
            </w:r>
            <w:r w:rsidRPr="00C9563E">
              <w:rPr>
                <w:rFonts w:asciiTheme="minorHAnsi" w:hAnsiTheme="minorHAnsi" w:cstheme="minorHAnsi"/>
              </w:rPr>
              <w:t xml:space="preserve">) </w:t>
            </w:r>
          </w:p>
        </w:tc>
      </w:tr>
      <w:tr w14:paraId="26CFE7E4" w14:textId="77777777" w:rsidTr="00EA4997">
        <w:tblPrEx>
          <w:tblW w:w="0" w:type="auto"/>
          <w:tblLook w:val="04A0"/>
        </w:tblPrEx>
        <w:tc>
          <w:tcPr>
            <w:tcW w:w="1444" w:type="dxa"/>
          </w:tcPr>
          <w:p w:rsidR="00BA1AE0" w14:paraId="002D47BF" w14:textId="3B5512D7">
            <w:pPr>
              <w:spacing w:after="200" w:line="276" w:lineRule="auto"/>
              <w:rPr>
                <w:rFonts w:asciiTheme="minorHAnsi" w:hAnsiTheme="minorHAnsi" w:cstheme="minorHAnsi"/>
              </w:rPr>
            </w:pPr>
            <w:r>
              <w:rPr>
                <w:rFonts w:asciiTheme="minorHAnsi" w:hAnsiTheme="minorHAnsi" w:cstheme="minorHAnsi"/>
              </w:rPr>
              <w:t xml:space="preserve">4. </w:t>
            </w:r>
          </w:p>
        </w:tc>
        <w:tc>
          <w:tcPr>
            <w:tcW w:w="8986" w:type="dxa"/>
          </w:tcPr>
          <w:p w:rsidR="00BA1AE0" w:rsidRPr="00C9563E" w14:paraId="642627C0" w14:textId="472A92D3">
            <w:pPr>
              <w:spacing w:after="0"/>
              <w:rPr>
                <w:rFonts w:asciiTheme="minorHAnsi" w:hAnsiTheme="minorHAnsi" w:cstheme="minorHAnsi"/>
              </w:rPr>
            </w:pPr>
            <w:r>
              <w:rPr>
                <w:rFonts w:asciiTheme="minorHAnsi" w:hAnsiTheme="minorHAnsi" w:cstheme="minorHAnsi"/>
              </w:rPr>
              <w:t>Consultation</w:t>
            </w:r>
          </w:p>
        </w:tc>
      </w:tr>
      <w:tr w14:paraId="7574910C" w14:textId="77777777" w:rsidTr="00EA4997">
        <w:tblPrEx>
          <w:tblW w:w="0" w:type="auto"/>
          <w:tblLook w:val="04A0"/>
        </w:tblPrEx>
        <w:tc>
          <w:tcPr>
            <w:tcW w:w="1444" w:type="dxa"/>
          </w:tcPr>
          <w:p w:rsidR="00396CA3" w14:paraId="337F31BC" w14:textId="13ED6F00">
            <w:pPr>
              <w:spacing w:after="200" w:line="276" w:lineRule="auto"/>
              <w:rPr>
                <w:rFonts w:asciiTheme="minorHAnsi" w:hAnsiTheme="minorHAnsi" w:cstheme="minorHAnsi"/>
              </w:rPr>
            </w:pPr>
            <w:r>
              <w:rPr>
                <w:rFonts w:asciiTheme="minorHAnsi" w:hAnsiTheme="minorHAnsi" w:cstheme="minorHAnsi"/>
              </w:rPr>
              <w:t>5</w:t>
            </w:r>
          </w:p>
        </w:tc>
        <w:tc>
          <w:tcPr>
            <w:tcW w:w="8986" w:type="dxa"/>
          </w:tcPr>
          <w:p w:rsidR="00396CA3" w14:paraId="31A3D6CF" w14:textId="3A17DC4E">
            <w:pPr>
              <w:spacing w:after="0"/>
              <w:rPr>
                <w:rFonts w:asciiTheme="minorHAnsi" w:hAnsiTheme="minorHAnsi" w:cstheme="minorHAnsi"/>
              </w:rPr>
            </w:pPr>
            <w:r>
              <w:rPr>
                <w:rFonts w:asciiTheme="minorHAnsi" w:hAnsiTheme="minorHAnsi" w:cstheme="minorHAnsi"/>
              </w:rPr>
              <w:t xml:space="preserve">Consultation Response </w:t>
            </w:r>
          </w:p>
        </w:tc>
      </w:tr>
    </w:tbl>
    <w:p w:rsidR="004715AA" w:rsidRPr="00C9563E" w:rsidP="00C43A6E" w14:paraId="7B6A14B1" w14:textId="77777777">
      <w:pPr>
        <w:spacing w:after="200" w:line="276" w:lineRule="auto"/>
        <w:rPr>
          <w:rFonts w:asciiTheme="minorHAnsi" w:hAnsiTheme="minorHAnsi" w:cstheme="minorHAnsi"/>
        </w:rPr>
      </w:pPr>
    </w:p>
    <w:p w:rsidR="00256FDD" w:rsidRPr="00995B9C" w:rsidP="00995B9C" w14:paraId="3270D91D" w14:textId="1190CD12">
      <w:pPr>
        <w:pStyle w:val="Heading2"/>
      </w:pPr>
      <w:r w:rsidRPr="00995B9C">
        <w:t>R</w:t>
      </w:r>
      <w:r w:rsidR="00981FFC">
        <w:t>eferences</w:t>
      </w:r>
    </w:p>
    <w:p w:rsidR="20F23F45" w:rsidP="71EF0AB7" w14:paraId="38383619" w14:textId="27309AD4">
      <w:pPr>
        <w:pStyle w:val="Bibliography"/>
        <w:rPr>
          <w:rFonts w:asciiTheme="minorHAnsi" w:hAnsiTheme="minorHAnsi" w:cstheme="minorBidi"/>
        </w:rPr>
      </w:pPr>
      <w:r w:rsidRPr="38E7FEC2">
        <w:rPr>
          <w:rFonts w:asciiTheme="minorHAnsi" w:hAnsiTheme="minorHAnsi" w:cstheme="minorBidi"/>
        </w:rPr>
        <w:t>E-mail communication with the TRI Data Processing Center. (2024, August 7). [Personal Communication</w:t>
      </w:r>
      <w:r w:rsidRPr="71EF0AB7">
        <w:rPr>
          <w:rFonts w:asciiTheme="minorHAnsi" w:hAnsiTheme="minorHAnsi" w:cstheme="minorBidi"/>
        </w:rPr>
        <w:t>].</w:t>
      </w:r>
    </w:p>
    <w:p w:rsidR="00B52A22" w:rsidRPr="00B52A22" w:rsidP="00B52A22" w14:paraId="2637AE29" w14:textId="22FECC42">
      <w:pPr>
        <w:pStyle w:val="Bibliography"/>
        <w:rPr>
          <w:rFonts w:asciiTheme="minorHAnsi" w:hAnsiTheme="minorHAnsi" w:cstheme="minorBidi"/>
        </w:rPr>
      </w:pPr>
      <w:r w:rsidRPr="38E7FEC2">
        <w:rPr>
          <w:rFonts w:asciiTheme="minorHAnsi" w:hAnsiTheme="minorHAnsi" w:cstheme="minorBidi"/>
        </w:rPr>
        <w:t xml:space="preserve">E-mail communication with the TRI Data Processing Center. (2024, August </w:t>
      </w:r>
      <w:r>
        <w:rPr>
          <w:rFonts w:asciiTheme="minorHAnsi" w:hAnsiTheme="minorHAnsi" w:cstheme="minorBidi"/>
        </w:rPr>
        <w:t>16</w:t>
      </w:r>
      <w:r w:rsidRPr="38E7FEC2">
        <w:rPr>
          <w:rFonts w:asciiTheme="minorHAnsi" w:hAnsiTheme="minorHAnsi" w:cstheme="minorBidi"/>
        </w:rPr>
        <w:t>). [Personal Communication</w:t>
      </w:r>
      <w:r w:rsidRPr="71EF0AB7">
        <w:rPr>
          <w:rFonts w:asciiTheme="minorHAnsi" w:hAnsiTheme="minorHAnsi" w:cstheme="minorBidi"/>
        </w:rPr>
        <w:t>].</w:t>
      </w:r>
    </w:p>
    <w:p w:rsidR="00BA1AE0" w:rsidRPr="00B44D8F" w:rsidP="00BA1AE0" w14:paraId="24F2501B" w14:textId="39458471">
      <w:pPr>
        <w:pStyle w:val="Heading4"/>
        <w:shd w:val="clear" w:color="auto" w:fill="FFFFFF" w:themeFill="background1"/>
        <w:rPr>
          <w:rStyle w:val="tooltip"/>
          <w:b w:val="0"/>
          <w:bCs w:val="0"/>
          <w:color w:val="262626"/>
        </w:rPr>
      </w:pPr>
      <w:r>
        <w:rPr>
          <w:rStyle w:val="tooltip"/>
          <w:b w:val="0"/>
          <w:bCs w:val="0"/>
          <w:color w:val="262626" w:themeColor="text1" w:themeTint="D9"/>
        </w:rPr>
        <w:t xml:space="preserve">List of Proposed Sub-Use Codes for </w:t>
      </w:r>
      <w:r w:rsidRPr="00B44D8F">
        <w:rPr>
          <w:rStyle w:val="tooltip"/>
          <w:b w:val="0"/>
          <w:bCs w:val="0"/>
          <w:color w:val="262626" w:themeColor="text1" w:themeTint="D9"/>
        </w:rPr>
        <w:t>Form R, Part II, Section 3.2 – 3.3</w:t>
      </w:r>
      <w:r>
        <w:rPr>
          <w:rStyle w:val="tooltip"/>
          <w:b w:val="0"/>
          <w:bCs w:val="0"/>
          <w:color w:val="262626" w:themeColor="text1" w:themeTint="D9"/>
        </w:rPr>
        <w:t xml:space="preserve"> </w:t>
      </w:r>
    </w:p>
    <w:p w:rsidR="001F18F0" w:rsidRPr="00C9563E" w:rsidP="00C9563E" w14:paraId="5750AEBF" w14:textId="600A33C0">
      <w:pPr>
        <w:spacing w:before="288"/>
        <w:ind w:right="1152"/>
        <w:rPr>
          <w:rFonts w:asciiTheme="minorHAnsi" w:hAnsiTheme="minorHAnsi" w:cstheme="minorHAnsi"/>
          <w:spacing w:val="-2"/>
        </w:rPr>
      </w:pPr>
      <w:r w:rsidRPr="00C9563E">
        <w:rPr>
          <w:rFonts w:asciiTheme="minorHAnsi" w:hAnsiTheme="minorHAnsi" w:cstheme="minorHAnsi"/>
          <w:spacing w:val="-2"/>
        </w:rPr>
        <w:t xml:space="preserve">U.S. Bureau of Economic Analysis, 2024. </w:t>
      </w:r>
      <w:r w:rsidRPr="00C9563E">
        <w:rPr>
          <w:rFonts w:asciiTheme="minorHAnsi" w:hAnsiTheme="minorHAnsi" w:cstheme="minorHAnsi"/>
          <w:i/>
          <w:spacing w:val="-2"/>
        </w:rPr>
        <w:t>National Income and Products Accounts Table, Table 1.1.9: Implicit Price Deflators for Gross Domestic Product</w:t>
      </w:r>
      <w:r w:rsidRPr="00C9563E">
        <w:rPr>
          <w:rFonts w:asciiTheme="minorHAnsi" w:hAnsiTheme="minorHAnsi" w:cstheme="minorHAnsi"/>
          <w:spacing w:val="-2"/>
        </w:rPr>
        <w:t xml:space="preserve">. </w:t>
      </w:r>
    </w:p>
    <w:p w:rsidR="00256FDD" w:rsidRPr="00C9563E" w:rsidP="00256FDD" w14:paraId="4CD57F3B" w14:textId="4C40C529">
      <w:pPr>
        <w:spacing w:before="288"/>
        <w:ind w:right="1152"/>
        <w:rPr>
          <w:rFonts w:asciiTheme="minorHAnsi" w:hAnsiTheme="minorHAnsi" w:cstheme="minorHAnsi"/>
        </w:rPr>
      </w:pPr>
      <w:r w:rsidRPr="00C9563E">
        <w:rPr>
          <w:rFonts w:asciiTheme="minorHAnsi" w:hAnsiTheme="minorHAnsi" w:cstheme="minorHAnsi"/>
          <w:spacing w:val="-2"/>
        </w:rPr>
        <w:t>U.S. Bureau of Labor Statistics</w:t>
      </w:r>
      <w:r w:rsidRPr="00C9563E" w:rsidR="001F18F0">
        <w:rPr>
          <w:rFonts w:asciiTheme="minorHAnsi" w:hAnsiTheme="minorHAnsi" w:cstheme="minorHAnsi"/>
          <w:spacing w:val="-2"/>
        </w:rPr>
        <w:t>, 2024</w:t>
      </w:r>
      <w:r w:rsidRPr="00C9563E">
        <w:rPr>
          <w:rFonts w:asciiTheme="minorHAnsi" w:hAnsiTheme="minorHAnsi" w:cstheme="minorHAnsi"/>
          <w:spacing w:val="-2"/>
        </w:rPr>
        <w:t>.</w:t>
      </w:r>
      <w:r w:rsidRPr="00C9563E">
        <w:rPr>
          <w:rFonts w:asciiTheme="minorHAnsi" w:hAnsiTheme="minorHAnsi" w:cstheme="minorHAnsi"/>
        </w:rPr>
        <w:t xml:space="preserve"> </w:t>
      </w:r>
      <w:r w:rsidRPr="00C9563E">
        <w:rPr>
          <w:rFonts w:asciiTheme="minorHAnsi" w:hAnsiTheme="minorHAnsi" w:cstheme="minorHAnsi"/>
          <w:i/>
          <w:spacing w:val="-2"/>
        </w:rPr>
        <w:t xml:space="preserve">Employer Costs for Employee </w:t>
      </w:r>
      <w:r w:rsidRPr="00C9563E">
        <w:rPr>
          <w:rFonts w:asciiTheme="minorHAnsi" w:hAnsiTheme="minorHAnsi" w:cstheme="minorHAnsi"/>
          <w:i/>
        </w:rPr>
        <w:t>Compensation</w:t>
      </w:r>
      <w:r w:rsidRPr="00C9563E" w:rsidR="001F18F0">
        <w:rPr>
          <w:rFonts w:asciiTheme="minorHAnsi" w:hAnsiTheme="minorHAnsi" w:cstheme="minorHAnsi"/>
          <w:i/>
        </w:rPr>
        <w:t xml:space="preserve"> – December 2023</w:t>
      </w:r>
      <w:r w:rsidRPr="00C9563E">
        <w:rPr>
          <w:rFonts w:asciiTheme="minorHAnsi" w:hAnsiTheme="minorHAnsi" w:cstheme="minorHAnsi"/>
          <w:i/>
        </w:rPr>
        <w:t xml:space="preserve">. </w:t>
      </w:r>
      <w:r w:rsidRPr="00C9563E">
        <w:rPr>
          <w:rFonts w:asciiTheme="minorHAnsi" w:hAnsiTheme="minorHAnsi" w:cstheme="minorHAnsi"/>
        </w:rPr>
        <w:t>U.S. Department of Labor, Washington, D.C.</w:t>
      </w:r>
    </w:p>
    <w:p w:rsidR="00256FDD" w:rsidRPr="00C9563E" w:rsidP="00256FDD" w14:paraId="357EE00A" w14:textId="77777777">
      <w:pPr>
        <w:spacing w:before="288"/>
        <w:ind w:right="432"/>
        <w:rPr>
          <w:rFonts w:asciiTheme="minorHAnsi" w:hAnsiTheme="minorHAnsi" w:cstheme="minorHAnsi"/>
        </w:rPr>
      </w:pPr>
      <w:r w:rsidRPr="00C9563E">
        <w:rPr>
          <w:rFonts w:asciiTheme="minorHAnsi" w:hAnsiTheme="minorHAnsi" w:cstheme="minorHAnsi"/>
        </w:rPr>
        <w:t>U.S. EPA, 1986. Emergency Planning and Community Right-to-Know Act of 1986, §313 (42 U.S.C.A. §1023.</w:t>
      </w:r>
    </w:p>
    <w:p w:rsidR="00256FDD" w:rsidRPr="00C9563E" w:rsidP="00256FDD" w14:paraId="5F659ECC" w14:textId="77777777">
      <w:pPr>
        <w:spacing w:before="324"/>
        <w:ind w:right="648"/>
        <w:rPr>
          <w:rFonts w:asciiTheme="minorHAnsi" w:hAnsiTheme="minorHAnsi" w:cstheme="minorHAnsi"/>
        </w:rPr>
      </w:pPr>
      <w:r w:rsidRPr="00C9563E">
        <w:rPr>
          <w:rFonts w:asciiTheme="minorHAnsi" w:hAnsiTheme="minorHAnsi" w:cstheme="minorHAnsi"/>
        </w:rPr>
        <w:t>U.S. EPA, 1990. Pollution Prevention Act (42 U.S.C.A. §13101-13109. U.S. EPA.</w:t>
      </w:r>
    </w:p>
    <w:p w:rsidR="00256FDD" w:rsidRPr="00C9563E" w:rsidP="00256FDD" w14:paraId="3AFD40CD" w14:textId="77777777">
      <w:pPr>
        <w:pStyle w:val="FootnoteText"/>
        <w:rPr>
          <w:rFonts w:asciiTheme="minorHAnsi" w:hAnsiTheme="minorHAnsi" w:cstheme="minorHAnsi"/>
          <w:sz w:val="24"/>
          <w:szCs w:val="24"/>
        </w:rPr>
      </w:pPr>
      <w:r w:rsidRPr="00C9563E">
        <w:rPr>
          <w:rFonts w:asciiTheme="minorHAnsi" w:hAnsiTheme="minorHAnsi" w:cstheme="minorHAnsi"/>
          <w:sz w:val="24"/>
          <w:szCs w:val="24"/>
        </w:rPr>
        <w:t>U.S. EPA, 2007. Analysis of the Estimated Burden and Cost of Form R Schedule 1 for Dioxin and Dioxin-like Compounds; Toxic Equivalency Reporting; Community Right to Know Toxic Chemical Release Reporting (May 10, 2007).</w:t>
      </w:r>
    </w:p>
    <w:p w:rsidR="00256FDD" w:rsidRPr="00C9563E" w:rsidP="00256FDD" w14:paraId="20ABDAC8" w14:textId="77777777">
      <w:pPr>
        <w:spacing w:before="324"/>
        <w:ind w:right="648"/>
        <w:rPr>
          <w:rFonts w:asciiTheme="minorHAnsi" w:hAnsiTheme="minorHAnsi" w:cstheme="minorHAnsi"/>
        </w:rPr>
      </w:pPr>
      <w:r w:rsidRPr="00C9563E">
        <w:rPr>
          <w:rFonts w:asciiTheme="minorHAnsi" w:hAnsiTheme="minorHAnsi" w:cstheme="minorHAnsi"/>
        </w:rPr>
        <w:t>U.S. EPA, 2008. Procedure for Quality Policy.</w:t>
      </w:r>
      <w:r w:rsidRPr="00C9563E">
        <w:rPr>
          <w:rFonts w:asciiTheme="minorHAnsi" w:hAnsiTheme="minorHAnsi" w:cstheme="minorHAnsi"/>
          <w:i/>
        </w:rPr>
        <w:t xml:space="preserve"> </w:t>
      </w:r>
      <w:r w:rsidRPr="00C9563E">
        <w:rPr>
          <w:rFonts w:asciiTheme="minorHAnsi" w:hAnsiTheme="minorHAnsi" w:cstheme="minorHAnsi"/>
        </w:rPr>
        <w:t>CIO 2106-P-0.10. October 20, 2008.</w:t>
      </w:r>
    </w:p>
    <w:p w:rsidR="00256FDD" w:rsidRPr="00C9563E" w:rsidP="00256FDD" w14:paraId="7BF4EA1E" w14:textId="77777777">
      <w:pPr>
        <w:spacing w:before="288"/>
        <w:ind w:right="360"/>
        <w:rPr>
          <w:rFonts w:asciiTheme="minorHAnsi" w:hAnsiTheme="minorHAnsi" w:cstheme="minorHAnsi"/>
        </w:rPr>
      </w:pPr>
      <w:r w:rsidRPr="00C9563E">
        <w:rPr>
          <w:rFonts w:asciiTheme="minorHAnsi" w:hAnsiTheme="minorHAnsi" w:cstheme="minorHAnsi"/>
        </w:rPr>
        <w:t>U.S. EPA, 2011. Revising TRI Burden to Ratio-Based Methodology; TRI Regulatory Development Branch, TRI Program Division, Office of Information Analysis and Access, Office of Environmental Information (February 1, 2011).</w:t>
      </w:r>
    </w:p>
    <w:p w:rsidR="00256FDD" w:rsidRPr="00C9563E" w:rsidP="00256FDD" w14:paraId="7DC67B54" w14:textId="77777777">
      <w:pPr>
        <w:spacing w:before="288"/>
        <w:ind w:right="360"/>
        <w:rPr>
          <w:rFonts w:asciiTheme="minorHAnsi" w:hAnsiTheme="minorHAnsi" w:cstheme="minorHAnsi"/>
        </w:rPr>
      </w:pPr>
      <w:r w:rsidRPr="00C9563E">
        <w:rPr>
          <w:rFonts w:asciiTheme="minorHAnsi" w:hAnsiTheme="minorHAnsi" w:cstheme="minorHAnsi"/>
          <w:spacing w:val="-2"/>
        </w:rPr>
        <w:t>U.S. EPA. 40 CFR Part 372 Toxic Chemical Release Reporting: Community Right-to-Know.</w:t>
      </w:r>
    </w:p>
    <w:p w:rsidR="00E22CAC" w:rsidP="00E22CAC" w14:paraId="0CF189B3" w14:textId="77777777">
      <w:pPr>
        <w:spacing w:before="288"/>
        <w:rPr>
          <w:rFonts w:asciiTheme="minorHAnsi" w:hAnsiTheme="minorHAnsi" w:cstheme="minorHAnsi"/>
        </w:rPr>
      </w:pPr>
      <w:r w:rsidRPr="00C9563E">
        <w:rPr>
          <w:rFonts w:asciiTheme="minorHAnsi" w:hAnsiTheme="minorHAnsi" w:cstheme="minorHAnsi"/>
          <w:i/>
        </w:rPr>
        <w:t>Addition of Certain Chemicals; Community Right-to-Know Toxic Chemical Release Reporting</w:t>
      </w:r>
      <w:r w:rsidRPr="00C9563E">
        <w:rPr>
          <w:rFonts w:asciiTheme="minorHAnsi" w:hAnsiTheme="minorHAnsi" w:cstheme="minorHAnsi"/>
        </w:rPr>
        <w:t xml:space="preserve">. </w:t>
      </w:r>
      <w:r w:rsidRPr="00697111">
        <w:rPr>
          <w:rFonts w:asciiTheme="minorHAnsi" w:hAnsiTheme="minorHAnsi" w:cstheme="minorHAnsi"/>
        </w:rPr>
        <w:t xml:space="preserve">40 CFR Part 372. EPA Docket ID Number </w:t>
      </w:r>
      <w:r w:rsidRPr="00C9563E">
        <w:rPr>
          <w:rFonts w:asciiTheme="minorHAnsi" w:hAnsiTheme="minorHAnsi" w:cstheme="minorHAnsi"/>
        </w:rPr>
        <w:t xml:space="preserve">EPA–HQ–TRI–2017–0434. </w:t>
      </w:r>
      <w:r w:rsidRPr="00697111">
        <w:rPr>
          <w:rFonts w:asciiTheme="minorHAnsi" w:hAnsiTheme="minorHAnsi" w:cstheme="minorHAnsi"/>
        </w:rPr>
        <w:t xml:space="preserve">Federal Register Vol. </w:t>
      </w:r>
      <w:r w:rsidRPr="00C9563E">
        <w:rPr>
          <w:rFonts w:asciiTheme="minorHAnsi" w:hAnsiTheme="minorHAnsi" w:cstheme="minorHAnsi"/>
        </w:rPr>
        <w:t>87, No. 229. November 30, 2022.</w:t>
      </w:r>
    </w:p>
    <w:p w:rsidR="00E22CAC" w:rsidRPr="00E22CAC" w:rsidP="00F70C82" w14:paraId="0C07C2D2" w14:textId="48008944">
      <w:pPr>
        <w:spacing w:before="288"/>
        <w:rPr>
          <w:rFonts w:asciiTheme="minorHAnsi" w:hAnsiTheme="minorHAnsi" w:cstheme="minorHAnsi"/>
        </w:rPr>
      </w:pPr>
      <w:r w:rsidRPr="00C9563E">
        <w:rPr>
          <w:rFonts w:asciiTheme="minorHAnsi" w:hAnsiTheme="minorHAnsi" w:cstheme="minorHAnsi"/>
          <w:i/>
        </w:rPr>
        <w:t>Addition of Diisononyl Phthalate Category; Community Right-to-Know Toxic Chemical Release Reporting</w:t>
      </w:r>
      <w:r w:rsidRPr="00C9563E">
        <w:rPr>
          <w:rFonts w:asciiTheme="minorHAnsi" w:hAnsiTheme="minorHAnsi" w:cstheme="minorHAnsi"/>
        </w:rPr>
        <w:t xml:space="preserve">. </w:t>
      </w:r>
      <w:r w:rsidRPr="00715974">
        <w:rPr>
          <w:rFonts w:asciiTheme="minorHAnsi" w:hAnsiTheme="minorHAnsi" w:cstheme="minorHAnsi"/>
        </w:rPr>
        <w:t xml:space="preserve">40 CFR Part 372. EPA Docket ID Number </w:t>
      </w:r>
      <w:r w:rsidRPr="00C9563E">
        <w:rPr>
          <w:rFonts w:asciiTheme="minorHAnsi" w:hAnsiTheme="minorHAnsi" w:cstheme="minorHAnsi"/>
        </w:rPr>
        <w:t xml:space="preserve">EPA–HQ–TRI–2022–0262. </w:t>
      </w:r>
      <w:r w:rsidRPr="00715974">
        <w:rPr>
          <w:rFonts w:asciiTheme="minorHAnsi" w:hAnsiTheme="minorHAnsi" w:cstheme="minorHAnsi"/>
        </w:rPr>
        <w:t xml:space="preserve">Federal Register Vol. 88, No. 134. </w:t>
      </w:r>
      <w:r w:rsidRPr="00C9563E">
        <w:rPr>
          <w:rFonts w:asciiTheme="minorHAnsi" w:hAnsiTheme="minorHAnsi" w:cstheme="minorHAnsi"/>
        </w:rPr>
        <w:t>July 14, 2023.</w:t>
      </w:r>
    </w:p>
    <w:p w:rsidR="000D48C8" w:rsidP="000D48C8" w14:paraId="16069CEC" w14:textId="0D512774">
      <w:pPr>
        <w:spacing w:before="288"/>
        <w:rPr>
          <w:rFonts w:asciiTheme="minorHAnsi" w:hAnsiTheme="minorHAnsi" w:cstheme="minorHAnsi"/>
        </w:rPr>
      </w:pPr>
      <w:r w:rsidRPr="00C9563E">
        <w:rPr>
          <w:rFonts w:asciiTheme="minorHAnsi" w:hAnsiTheme="minorHAnsi" w:cstheme="minorHAnsi"/>
          <w:i/>
        </w:rPr>
        <w:t>Addition of Natural Gas Processing</w:t>
      </w:r>
      <w:r w:rsidRPr="003E6086" w:rsidR="00CD1CC2">
        <w:rPr>
          <w:rFonts w:asciiTheme="minorHAnsi" w:hAnsiTheme="minorHAnsi" w:cstheme="minorHAnsi"/>
          <w:i/>
        </w:rPr>
        <w:t xml:space="preserve"> </w:t>
      </w:r>
      <w:r w:rsidRPr="00C9563E">
        <w:rPr>
          <w:rFonts w:asciiTheme="minorHAnsi" w:hAnsiTheme="minorHAnsi" w:cstheme="minorHAnsi"/>
          <w:i/>
        </w:rPr>
        <w:t>Facilities to the Toxics Release</w:t>
      </w:r>
      <w:r w:rsidRPr="003E6086" w:rsidR="00CD1CC2">
        <w:rPr>
          <w:rFonts w:asciiTheme="minorHAnsi" w:hAnsiTheme="minorHAnsi" w:cstheme="minorHAnsi"/>
          <w:i/>
        </w:rPr>
        <w:t xml:space="preserve"> </w:t>
      </w:r>
      <w:r w:rsidRPr="00C9563E">
        <w:rPr>
          <w:rFonts w:asciiTheme="minorHAnsi" w:hAnsiTheme="minorHAnsi" w:cstheme="minorHAnsi"/>
          <w:i/>
        </w:rPr>
        <w:t>Inventory</w:t>
      </w:r>
      <w:r w:rsidRPr="003E6086" w:rsidR="00CD1CC2">
        <w:rPr>
          <w:rFonts w:asciiTheme="minorHAnsi" w:hAnsiTheme="minorHAnsi" w:cstheme="minorHAnsi"/>
          <w:i/>
        </w:rPr>
        <w:t xml:space="preserve">. </w:t>
      </w:r>
      <w:r w:rsidRPr="00C9563E" w:rsidR="002F1758">
        <w:rPr>
          <w:rFonts w:asciiTheme="minorHAnsi" w:hAnsiTheme="minorHAnsi" w:cstheme="minorHAnsi"/>
        </w:rPr>
        <w:t xml:space="preserve">40 CFR Part 372. </w:t>
      </w:r>
      <w:r w:rsidRPr="003E6086" w:rsidR="002F1758">
        <w:rPr>
          <w:rFonts w:asciiTheme="minorHAnsi" w:hAnsiTheme="minorHAnsi" w:cstheme="minorHAnsi"/>
        </w:rPr>
        <w:t>EPA Docket ID Number</w:t>
      </w:r>
      <w:r w:rsidRPr="003E6086" w:rsidR="003E6086">
        <w:rPr>
          <w:rFonts w:asciiTheme="minorHAnsi" w:hAnsiTheme="minorHAnsi" w:cstheme="minorHAnsi"/>
        </w:rPr>
        <w:t xml:space="preserve"> </w:t>
      </w:r>
      <w:r w:rsidRPr="00C9563E" w:rsidR="003E6086">
        <w:rPr>
          <w:rFonts w:asciiTheme="minorHAnsi" w:hAnsiTheme="minorHAnsi" w:cstheme="minorHAnsi"/>
        </w:rPr>
        <w:t>EPA–HQ–TRI–2016–0390. Federal Register Vol. 86, No. 224. November 24, 2021.</w:t>
      </w:r>
    </w:p>
    <w:p w:rsidR="0045524F" w:rsidP="000D48C8" w14:paraId="41992A82" w14:textId="2ACBD9E5">
      <w:pPr>
        <w:spacing w:before="288"/>
        <w:rPr>
          <w:rFonts w:asciiTheme="minorHAnsi" w:hAnsiTheme="minorHAnsi" w:cstheme="minorHAnsi"/>
        </w:rPr>
      </w:pPr>
      <w:r w:rsidRPr="00C9563E">
        <w:rPr>
          <w:rFonts w:asciiTheme="minorHAnsi" w:hAnsiTheme="minorHAnsi" w:cstheme="minorHAnsi"/>
          <w:i/>
        </w:rPr>
        <w:t>Changes to Reporting Requirements for Per- and Polyfluoroalkyl Substances and to Supplier Notifications for Chemicals of Special Concern; Community Right-to-Know Toxic Chemical Release Reporting.</w:t>
      </w:r>
      <w:r w:rsidRPr="00C9563E">
        <w:rPr>
          <w:rFonts w:asciiTheme="minorHAnsi" w:hAnsiTheme="minorHAnsi" w:cstheme="minorHAnsi"/>
        </w:rPr>
        <w:t xml:space="preserve"> </w:t>
      </w:r>
      <w:r w:rsidRPr="00D022BF">
        <w:rPr>
          <w:rFonts w:asciiTheme="minorHAnsi" w:hAnsiTheme="minorHAnsi" w:cstheme="minorHAnsi"/>
        </w:rPr>
        <w:t xml:space="preserve">40 CFR Part 372. EPA Docket ID Number </w:t>
      </w:r>
      <w:r w:rsidRPr="00C9563E">
        <w:rPr>
          <w:rFonts w:asciiTheme="minorHAnsi" w:hAnsiTheme="minorHAnsi" w:cstheme="minorHAnsi"/>
        </w:rPr>
        <w:t xml:space="preserve">EPA–HQ–TRI–2022–0270. </w:t>
      </w:r>
      <w:r w:rsidRPr="00D022BF">
        <w:rPr>
          <w:rFonts w:asciiTheme="minorHAnsi" w:hAnsiTheme="minorHAnsi" w:cstheme="minorHAnsi"/>
        </w:rPr>
        <w:t xml:space="preserve">Federal Register Vol. </w:t>
      </w:r>
      <w:r w:rsidRPr="00C9563E" w:rsidR="0044396D">
        <w:rPr>
          <w:rFonts w:asciiTheme="minorHAnsi" w:hAnsiTheme="minorHAnsi" w:cstheme="minorHAnsi"/>
        </w:rPr>
        <w:t>88, No. 209</w:t>
      </w:r>
      <w:r w:rsidRPr="00D022BF">
        <w:rPr>
          <w:rFonts w:asciiTheme="minorHAnsi" w:hAnsiTheme="minorHAnsi" w:cstheme="minorHAnsi"/>
        </w:rPr>
        <w:t>.</w:t>
      </w:r>
      <w:r w:rsidRPr="00D022BF" w:rsidR="0044396D">
        <w:rPr>
          <w:rFonts w:asciiTheme="minorHAnsi" w:hAnsiTheme="minorHAnsi" w:cstheme="minorHAnsi"/>
        </w:rPr>
        <w:t xml:space="preserve"> </w:t>
      </w:r>
      <w:r w:rsidRPr="00C9563E" w:rsidR="0044396D">
        <w:rPr>
          <w:rFonts w:asciiTheme="minorHAnsi" w:hAnsiTheme="minorHAnsi" w:cstheme="minorHAnsi"/>
        </w:rPr>
        <w:t>October 31, 2023</w:t>
      </w:r>
    </w:p>
    <w:p w:rsidR="00E22CAC" w:rsidP="000D48C8" w14:paraId="759E31BB" w14:textId="215BB4C5">
      <w:pPr>
        <w:spacing w:before="288"/>
        <w:rPr>
          <w:rFonts w:asciiTheme="minorHAnsi" w:hAnsiTheme="minorHAnsi" w:cstheme="minorHAnsi"/>
          <w:b/>
        </w:rPr>
      </w:pPr>
      <w:r w:rsidRPr="00C9563E">
        <w:rPr>
          <w:rFonts w:asciiTheme="minorHAnsi" w:hAnsiTheme="minorHAnsi" w:cstheme="minorHAnsi"/>
          <w:i/>
        </w:rPr>
        <w:t xml:space="preserve">Electronic Reporting of Toxics Release Inventory Data. </w:t>
      </w:r>
      <w:r w:rsidRPr="00C9563E">
        <w:rPr>
          <w:rFonts w:asciiTheme="minorHAnsi" w:hAnsiTheme="minorHAnsi" w:cstheme="minorHAnsi"/>
        </w:rPr>
        <w:t>40 CFR Part 372. EPA Docket ID Number EPA–HQ–TRI–2011–0174. Federal Register Vol. 78 No. 166. August 27, 2013.</w:t>
      </w:r>
      <w:r w:rsidRPr="00C9563E">
        <w:rPr>
          <w:rFonts w:asciiTheme="minorHAnsi" w:hAnsiTheme="minorHAnsi" w:cstheme="minorHAnsi"/>
          <w:b/>
        </w:rPr>
        <w:t xml:space="preserve"> </w:t>
      </w:r>
    </w:p>
    <w:p w:rsidR="00E22CAC" w:rsidP="00E22CAC" w14:paraId="6B23E241" w14:textId="338272FB">
      <w:pPr>
        <w:spacing w:before="288"/>
        <w:rPr>
          <w:rFonts w:asciiTheme="minorHAnsi" w:hAnsiTheme="minorHAnsi" w:cstheme="minorHAnsi"/>
        </w:rPr>
      </w:pPr>
      <w:r w:rsidRPr="00C9563E">
        <w:rPr>
          <w:rFonts w:asciiTheme="minorHAnsi" w:hAnsiTheme="minorHAnsi" w:cstheme="minorHAnsi"/>
          <w:i/>
        </w:rPr>
        <w:t xml:space="preserve">Implementing Statutory Addition of Certain Per- and Polyfluoroalkyl Substances (PFAS) to the Toxics Release Inventory Beginning </w:t>
      </w:r>
      <w:r w:rsidRPr="00C9563E">
        <w:rPr>
          <w:rFonts w:asciiTheme="minorHAnsi" w:hAnsiTheme="minorHAnsi" w:cstheme="minorHAnsi"/>
          <w:i/>
        </w:rPr>
        <w:t>With</w:t>
      </w:r>
      <w:r w:rsidRPr="00C9563E">
        <w:rPr>
          <w:rFonts w:asciiTheme="minorHAnsi" w:hAnsiTheme="minorHAnsi" w:cstheme="minorHAnsi"/>
          <w:i/>
        </w:rPr>
        <w:t xml:space="preserve"> Reporting Years 2021 and 2022.</w:t>
      </w:r>
      <w:r w:rsidRPr="00C6598B">
        <w:rPr>
          <w:rFonts w:asciiTheme="minorHAnsi" w:hAnsiTheme="minorHAnsi" w:cstheme="minorHAnsi"/>
        </w:rPr>
        <w:t xml:space="preserve"> </w:t>
      </w:r>
      <w:r w:rsidRPr="00B167FB">
        <w:rPr>
          <w:rFonts w:asciiTheme="minorHAnsi" w:hAnsiTheme="minorHAnsi" w:cstheme="minorHAnsi"/>
        </w:rPr>
        <w:t xml:space="preserve">40 CFR Part 372. EPA Docket ID Number </w:t>
      </w:r>
      <w:r w:rsidRPr="00FB100C">
        <w:rPr>
          <w:rFonts w:asciiTheme="minorHAnsi" w:hAnsiTheme="minorHAnsi" w:cstheme="minorHAnsi"/>
        </w:rPr>
        <w:t>EPA–HQ–TRI–2022–0453</w:t>
      </w:r>
      <w:r w:rsidRPr="00C6598B">
        <w:rPr>
          <w:rFonts w:asciiTheme="minorHAnsi" w:hAnsiTheme="minorHAnsi" w:cstheme="minorHAnsi"/>
        </w:rPr>
        <w:t xml:space="preserve">. </w:t>
      </w:r>
      <w:r w:rsidRPr="00B167FB">
        <w:rPr>
          <w:rFonts w:asciiTheme="minorHAnsi" w:hAnsiTheme="minorHAnsi" w:cstheme="minorHAnsi"/>
        </w:rPr>
        <w:t xml:space="preserve">Federal Register Vol. </w:t>
      </w:r>
      <w:r w:rsidRPr="00FB100C">
        <w:rPr>
          <w:rFonts w:asciiTheme="minorHAnsi" w:hAnsiTheme="minorHAnsi" w:cstheme="minorHAnsi"/>
        </w:rPr>
        <w:t>87, No. 136</w:t>
      </w:r>
      <w:r w:rsidRPr="00C6598B">
        <w:rPr>
          <w:rFonts w:asciiTheme="minorHAnsi" w:hAnsiTheme="minorHAnsi" w:cstheme="minorHAnsi"/>
        </w:rPr>
        <w:t>.</w:t>
      </w:r>
      <w:r>
        <w:rPr>
          <w:rFonts w:asciiTheme="minorHAnsi" w:hAnsiTheme="minorHAnsi" w:cstheme="minorHAnsi"/>
        </w:rPr>
        <w:t xml:space="preserve"> </w:t>
      </w:r>
      <w:r w:rsidRPr="007860E5">
        <w:rPr>
          <w:rFonts w:asciiTheme="minorHAnsi" w:hAnsiTheme="minorHAnsi" w:cstheme="minorHAnsi"/>
        </w:rPr>
        <w:t>July 18, 2022</w:t>
      </w:r>
      <w:r>
        <w:rPr>
          <w:rFonts w:asciiTheme="minorHAnsi" w:hAnsiTheme="minorHAnsi" w:cstheme="minorHAnsi"/>
        </w:rPr>
        <w:t>.</w:t>
      </w:r>
    </w:p>
    <w:p w:rsidR="00E22CAC" w:rsidP="000D48C8" w14:paraId="2B5476F8" w14:textId="3DFFA7F2">
      <w:pPr>
        <w:spacing w:before="288"/>
        <w:rPr>
          <w:rFonts w:asciiTheme="minorHAnsi" w:hAnsiTheme="minorHAnsi" w:cstheme="minorHAnsi"/>
        </w:rPr>
      </w:pPr>
      <w:r w:rsidRPr="00C6598B">
        <w:rPr>
          <w:rFonts w:asciiTheme="minorHAnsi" w:hAnsiTheme="minorHAnsi" w:cstheme="minorHAnsi"/>
          <w:i/>
          <w:iCs/>
        </w:rPr>
        <w:t xml:space="preserve">Implementing Statutory Addition of Certain Per- and Polyfluoroalkyl Substances (PFAS) to the Toxics Release Inventory Beginning </w:t>
      </w:r>
      <w:r w:rsidRPr="00B167FB">
        <w:rPr>
          <w:rFonts w:asciiTheme="minorHAnsi" w:hAnsiTheme="minorHAnsi" w:cstheme="minorHAnsi"/>
          <w:i/>
          <w:iCs/>
        </w:rPr>
        <w:t>with</w:t>
      </w:r>
      <w:r w:rsidRPr="00C6598B">
        <w:rPr>
          <w:rFonts w:asciiTheme="minorHAnsi" w:hAnsiTheme="minorHAnsi" w:cstheme="minorHAnsi"/>
          <w:i/>
          <w:iCs/>
        </w:rPr>
        <w:t xml:space="preserve"> Reporting Year 202</w:t>
      </w:r>
      <w:r>
        <w:rPr>
          <w:rFonts w:asciiTheme="minorHAnsi" w:hAnsiTheme="minorHAnsi" w:cstheme="minorHAnsi"/>
          <w:i/>
          <w:iCs/>
        </w:rPr>
        <w:t>3</w:t>
      </w:r>
      <w:r w:rsidRPr="00C6598B">
        <w:rPr>
          <w:rFonts w:asciiTheme="minorHAnsi" w:hAnsiTheme="minorHAnsi" w:cstheme="minorHAnsi"/>
        </w:rPr>
        <w:t xml:space="preserve">. </w:t>
      </w:r>
      <w:r w:rsidRPr="00B167FB">
        <w:rPr>
          <w:rFonts w:asciiTheme="minorHAnsi" w:hAnsiTheme="minorHAnsi" w:cstheme="minorHAnsi"/>
        </w:rPr>
        <w:t xml:space="preserve">40 CFR Part 372. EPA Docket ID Number </w:t>
      </w:r>
      <w:r w:rsidRPr="00A00E4F">
        <w:rPr>
          <w:rFonts w:asciiTheme="minorHAnsi" w:hAnsiTheme="minorHAnsi" w:cstheme="minorHAnsi"/>
        </w:rPr>
        <w:t>EPA–HQ–OPPT–2023–0223</w:t>
      </w:r>
      <w:r w:rsidRPr="00C6598B">
        <w:rPr>
          <w:rFonts w:asciiTheme="minorHAnsi" w:hAnsiTheme="minorHAnsi" w:cstheme="minorHAnsi"/>
        </w:rPr>
        <w:t xml:space="preserve">. </w:t>
      </w:r>
      <w:r w:rsidRPr="00B167FB">
        <w:rPr>
          <w:rFonts w:asciiTheme="minorHAnsi" w:hAnsiTheme="minorHAnsi" w:cstheme="minorHAnsi"/>
        </w:rPr>
        <w:t xml:space="preserve">Federal Register Vol. </w:t>
      </w:r>
      <w:r w:rsidRPr="003338AD">
        <w:rPr>
          <w:rFonts w:asciiTheme="minorHAnsi" w:hAnsiTheme="minorHAnsi" w:cstheme="minorHAnsi"/>
        </w:rPr>
        <w:t>88, No. 120</w:t>
      </w:r>
      <w:r w:rsidRPr="00C6598B">
        <w:rPr>
          <w:rFonts w:asciiTheme="minorHAnsi" w:hAnsiTheme="minorHAnsi" w:cstheme="minorHAnsi"/>
        </w:rPr>
        <w:t>.</w:t>
      </w:r>
      <w:r>
        <w:rPr>
          <w:rFonts w:asciiTheme="minorHAnsi" w:hAnsiTheme="minorHAnsi" w:cstheme="minorHAnsi"/>
        </w:rPr>
        <w:t xml:space="preserve"> </w:t>
      </w:r>
      <w:r w:rsidRPr="003338AD">
        <w:rPr>
          <w:rFonts w:asciiTheme="minorHAnsi" w:hAnsiTheme="minorHAnsi" w:cstheme="minorHAnsi"/>
        </w:rPr>
        <w:t>June 23, 2023</w:t>
      </w:r>
      <w:r>
        <w:rPr>
          <w:rFonts w:asciiTheme="minorHAnsi" w:hAnsiTheme="minorHAnsi" w:cstheme="minorHAnsi"/>
        </w:rPr>
        <w:t>.</w:t>
      </w:r>
    </w:p>
    <w:p w:rsidR="00CA59C2" w:rsidRPr="00E22CAC" w:rsidP="000D48C8" w14:paraId="43838450" w14:textId="1C8F9645">
      <w:pPr>
        <w:spacing w:before="288"/>
        <w:rPr>
          <w:rFonts w:asciiTheme="minorHAnsi" w:hAnsiTheme="minorHAnsi" w:cstheme="minorHAnsi"/>
        </w:rPr>
      </w:pPr>
      <w:r w:rsidRPr="00C9563E">
        <w:rPr>
          <w:rFonts w:asciiTheme="minorHAnsi" w:hAnsiTheme="minorHAnsi" w:cstheme="minorHAnsi"/>
          <w:i/>
        </w:rPr>
        <w:t xml:space="preserve">Implementing Statutory Addition of Certain Per- and Polyfluoroalkyl Substances (PFAS) to the Toxics Release Inventory Beginning </w:t>
      </w:r>
      <w:r w:rsidRPr="00B167FB">
        <w:rPr>
          <w:rFonts w:asciiTheme="minorHAnsi" w:hAnsiTheme="minorHAnsi" w:cstheme="minorHAnsi"/>
          <w:i/>
          <w:iCs/>
        </w:rPr>
        <w:t>with</w:t>
      </w:r>
      <w:r w:rsidRPr="00C9563E">
        <w:rPr>
          <w:rFonts w:asciiTheme="minorHAnsi" w:hAnsiTheme="minorHAnsi" w:cstheme="minorHAnsi"/>
          <w:i/>
        </w:rPr>
        <w:t xml:space="preserve"> Reporting Year 2024</w:t>
      </w:r>
      <w:r w:rsidRPr="00C9563E">
        <w:rPr>
          <w:rFonts w:asciiTheme="minorHAnsi" w:hAnsiTheme="minorHAnsi" w:cstheme="minorHAnsi"/>
        </w:rPr>
        <w:t xml:space="preserve">. </w:t>
      </w:r>
      <w:r w:rsidRPr="00B167FB">
        <w:rPr>
          <w:rFonts w:asciiTheme="minorHAnsi" w:hAnsiTheme="minorHAnsi" w:cstheme="minorHAnsi"/>
        </w:rPr>
        <w:t xml:space="preserve">40 CFR Part 372. EPA Docket ID Number </w:t>
      </w:r>
      <w:r w:rsidRPr="00C9563E">
        <w:rPr>
          <w:rFonts w:asciiTheme="minorHAnsi" w:hAnsiTheme="minorHAnsi" w:cstheme="minorHAnsi"/>
        </w:rPr>
        <w:t xml:space="preserve">EPA–HQ–OPPT–2024–0044. </w:t>
      </w:r>
      <w:r w:rsidRPr="00B167FB">
        <w:rPr>
          <w:rFonts w:asciiTheme="minorHAnsi" w:hAnsiTheme="minorHAnsi" w:cstheme="minorHAnsi"/>
        </w:rPr>
        <w:t xml:space="preserve">Federal Register Vol. </w:t>
      </w:r>
      <w:r w:rsidRPr="00C9563E">
        <w:rPr>
          <w:rFonts w:asciiTheme="minorHAnsi" w:hAnsiTheme="minorHAnsi" w:cstheme="minorHAnsi"/>
        </w:rPr>
        <w:t>89, No. 97.</w:t>
      </w:r>
      <w:r>
        <w:rPr>
          <w:rFonts w:asciiTheme="minorHAnsi" w:hAnsiTheme="minorHAnsi" w:cstheme="minorHAnsi"/>
        </w:rPr>
        <w:t xml:space="preserve"> </w:t>
      </w:r>
      <w:r w:rsidRPr="00F944C3">
        <w:rPr>
          <w:rFonts w:asciiTheme="minorHAnsi" w:hAnsiTheme="minorHAnsi" w:cstheme="minorHAnsi"/>
        </w:rPr>
        <w:t>May 17, 2024</w:t>
      </w:r>
      <w:r>
        <w:rPr>
          <w:rFonts w:asciiTheme="minorHAnsi" w:hAnsiTheme="minorHAnsi" w:cstheme="minorHAnsi"/>
        </w:rPr>
        <w:t>.</w:t>
      </w:r>
    </w:p>
    <w:p w:rsidR="0020226F" w:rsidP="000D48C8" w14:paraId="127FE742" w14:textId="77E14DA4">
      <w:pPr>
        <w:spacing w:before="288"/>
        <w:rPr>
          <w:rFonts w:asciiTheme="minorHAnsi" w:hAnsiTheme="minorHAnsi" w:cstheme="minorHAnsi"/>
        </w:rPr>
      </w:pPr>
      <w:r w:rsidRPr="00C9563E">
        <w:rPr>
          <w:rFonts w:asciiTheme="minorHAnsi" w:hAnsiTheme="minorHAnsi" w:cstheme="minorHAnsi"/>
          <w:i/>
        </w:rPr>
        <w:t xml:space="preserve">Parent Company Definition for Toxics Release Inventory (TRI) Reporting. </w:t>
      </w:r>
      <w:r w:rsidRPr="00EB159C">
        <w:rPr>
          <w:rFonts w:asciiTheme="minorHAnsi" w:hAnsiTheme="minorHAnsi" w:cstheme="minorHAnsi"/>
        </w:rPr>
        <w:t xml:space="preserve">40 </w:t>
      </w:r>
      <w:r w:rsidRPr="00C04FB3">
        <w:rPr>
          <w:rFonts w:asciiTheme="minorHAnsi" w:hAnsiTheme="minorHAnsi" w:cstheme="minorHAnsi"/>
        </w:rPr>
        <w:t>CFR Part 372. EPA Docket ID Number</w:t>
      </w:r>
      <w:r w:rsidRPr="00C04FB3" w:rsidR="00C04FB3">
        <w:rPr>
          <w:rFonts w:asciiTheme="minorHAnsi" w:hAnsiTheme="minorHAnsi" w:cstheme="minorHAnsi"/>
        </w:rPr>
        <w:t xml:space="preserve"> </w:t>
      </w:r>
      <w:r w:rsidRPr="00C9563E" w:rsidR="00C04FB3">
        <w:rPr>
          <w:rFonts w:asciiTheme="minorHAnsi" w:hAnsiTheme="minorHAnsi" w:cstheme="minorHAnsi"/>
        </w:rPr>
        <w:t xml:space="preserve">EPA–HQ–OPPT–2018–0155. </w:t>
      </w:r>
      <w:r w:rsidRPr="00C04FB3" w:rsidR="00C04FB3">
        <w:rPr>
          <w:rFonts w:asciiTheme="minorHAnsi" w:hAnsiTheme="minorHAnsi" w:cstheme="minorHAnsi"/>
        </w:rPr>
        <w:t xml:space="preserve">Federal Register Vol. </w:t>
      </w:r>
      <w:r w:rsidRPr="00C9563E" w:rsidR="00C04FB3">
        <w:rPr>
          <w:rFonts w:asciiTheme="minorHAnsi" w:hAnsiTheme="minorHAnsi" w:cstheme="minorHAnsi"/>
        </w:rPr>
        <w:t>87, No. 203. October 21, 2022.</w:t>
      </w:r>
    </w:p>
    <w:p w:rsidR="000E4716" w:rsidP="00C9563E" w14:paraId="7DC10794" w14:textId="3357E0C4">
      <w:pPr>
        <w:tabs>
          <w:tab w:val="left" w:pos="8439"/>
        </w:tabs>
        <w:rPr>
          <w:rFonts w:asciiTheme="minorHAnsi" w:hAnsiTheme="minorHAnsi" w:cstheme="minorHAnsi"/>
        </w:rPr>
      </w:pPr>
    </w:p>
    <w:p w:rsidR="00962FF4" w:rsidRPr="00C9563E" w:rsidP="00C9563E" w14:paraId="1EF0B274" w14:textId="714CC64D">
      <w:pPr>
        <w:tabs>
          <w:tab w:val="left" w:pos="8439"/>
        </w:tabs>
        <w:rPr>
          <w:rFonts w:asciiTheme="minorHAnsi" w:hAnsiTheme="minorHAnsi" w:cstheme="minorHAnsi"/>
        </w:rPr>
        <w:sectPr w:rsidSect="001D2D10">
          <w:headerReference w:type="default" r:id="rId12"/>
          <w:footerReference w:type="default" r:id="rId13"/>
          <w:pgSz w:w="12240" w:h="15840" w:code="1"/>
          <w:pgMar w:top="1080" w:right="720" w:bottom="720" w:left="1080" w:header="720" w:footer="720" w:gutter="0"/>
          <w:cols w:space="720"/>
          <w:noEndnote/>
          <w:docGrid w:linePitch="326"/>
        </w:sectPr>
      </w:pPr>
      <w:r>
        <w:rPr>
          <w:rFonts w:asciiTheme="minorHAnsi" w:hAnsiTheme="minorHAnsi" w:cstheme="minorHAnsi"/>
        </w:rPr>
        <w:tab/>
      </w:r>
    </w:p>
    <w:p w:rsidR="00EF7BF8" w:rsidRPr="00995B9C" w:rsidP="00C9563E" w14:paraId="4D214AB4" w14:textId="0A95AF3C">
      <w:pPr>
        <w:pStyle w:val="Heading2"/>
      </w:pPr>
      <w:r w:rsidRPr="00995B9C">
        <w:t xml:space="preserve">Appendix: </w:t>
      </w:r>
      <w:r w:rsidRPr="00995B9C" w:rsidR="006434A0">
        <w:br/>
      </w:r>
      <w:r w:rsidRPr="00995B9C">
        <w:t>Information Sources Containing Data Subsets, But Not Comprehensively Comparable Alternatives to TRI Data</w:t>
      </w:r>
    </w:p>
    <w:p w:rsidR="00EF7BF8" w:rsidRPr="00C9563E" w:rsidP="00EF7BF8" w14:paraId="113BB2AF" w14:textId="77777777">
      <w:pPr>
        <w:tabs>
          <w:tab w:val="left" w:pos="8880"/>
        </w:tabs>
        <w:spacing w:before="324"/>
        <w:rPr>
          <w:rFonts w:asciiTheme="minorHAnsi" w:hAnsiTheme="minorHAnsi" w:cstheme="minorHAnsi"/>
        </w:rPr>
      </w:pPr>
      <w:r w:rsidRPr="00C9563E">
        <w:rPr>
          <w:rFonts w:asciiTheme="minorHAnsi" w:hAnsiTheme="minorHAnsi" w:cstheme="minorHAnsi"/>
        </w:rPr>
        <w:t>In this appendix, data elements available from several information sources are compared to those reported to TRI. The analysis is broken down by the specific types of data collected under TRI. While some sources may appear to be substitutes for TRI, they do not adequately address the entire scope of TRI, even in combination. For example, a given source may:</w:t>
      </w:r>
    </w:p>
    <w:p w:rsidR="00EF7BF8" w:rsidRPr="00C9563E" w:rsidP="00EF7BF8" w14:paraId="3A42AE81" w14:textId="77777777">
      <w:pPr>
        <w:numPr>
          <w:ilvl w:val="0"/>
          <w:numId w:val="49"/>
        </w:numPr>
        <w:tabs>
          <w:tab w:val="left" w:pos="8880"/>
        </w:tabs>
        <w:spacing w:before="120"/>
        <w:rPr>
          <w:rFonts w:asciiTheme="minorHAnsi" w:hAnsiTheme="minorHAnsi" w:cstheme="minorHAnsi"/>
        </w:rPr>
      </w:pPr>
      <w:r w:rsidRPr="00C9563E">
        <w:rPr>
          <w:rFonts w:asciiTheme="minorHAnsi" w:hAnsiTheme="minorHAnsi" w:cstheme="minorHAnsi"/>
        </w:rPr>
        <w:t>Not include all toxic chemicals covered by TRI,</w:t>
      </w:r>
    </w:p>
    <w:p w:rsidR="00EF7BF8" w:rsidRPr="00C9563E" w:rsidP="00EF7BF8" w14:paraId="2B2D56EB" w14:textId="77777777">
      <w:pPr>
        <w:numPr>
          <w:ilvl w:val="0"/>
          <w:numId w:val="49"/>
        </w:numPr>
        <w:tabs>
          <w:tab w:val="left" w:pos="8880"/>
        </w:tabs>
        <w:spacing w:before="120"/>
        <w:rPr>
          <w:rFonts w:asciiTheme="minorHAnsi" w:hAnsiTheme="minorHAnsi" w:cstheme="minorHAnsi"/>
        </w:rPr>
      </w:pPr>
      <w:r w:rsidRPr="00C9563E">
        <w:rPr>
          <w:rFonts w:asciiTheme="minorHAnsi" w:hAnsiTheme="minorHAnsi" w:cstheme="minorHAnsi"/>
        </w:rPr>
        <w:t>Be compiled less frequently than TRI, and/or</w:t>
      </w:r>
    </w:p>
    <w:p w:rsidR="00EF7BF8" w:rsidRPr="00C9563E" w:rsidP="00EF7BF8" w14:paraId="056C36DD" w14:textId="77777777">
      <w:pPr>
        <w:numPr>
          <w:ilvl w:val="0"/>
          <w:numId w:val="49"/>
        </w:numPr>
        <w:tabs>
          <w:tab w:val="left" w:pos="8880"/>
        </w:tabs>
        <w:spacing w:before="120"/>
        <w:rPr>
          <w:rFonts w:asciiTheme="minorHAnsi" w:hAnsiTheme="minorHAnsi" w:cstheme="minorHAnsi"/>
        </w:rPr>
      </w:pPr>
      <w:r w:rsidRPr="00C9563E">
        <w:rPr>
          <w:rFonts w:asciiTheme="minorHAnsi" w:hAnsiTheme="minorHAnsi" w:cstheme="minorHAnsi"/>
        </w:rPr>
        <w:t xml:space="preserve">Not be as easily accessible (if at all) to the </w:t>
      </w:r>
      <w:r w:rsidRPr="00C9563E">
        <w:rPr>
          <w:rFonts w:asciiTheme="minorHAnsi" w:hAnsiTheme="minorHAnsi" w:cstheme="minorHAnsi"/>
        </w:rPr>
        <w:t>general public</w:t>
      </w:r>
      <w:r w:rsidRPr="00C9563E">
        <w:rPr>
          <w:rFonts w:asciiTheme="minorHAnsi" w:hAnsiTheme="minorHAnsi" w:cstheme="minorHAnsi"/>
        </w:rPr>
        <w:t>.</w:t>
      </w:r>
    </w:p>
    <w:p w:rsidR="00EF7BF8" w:rsidRPr="004D3E9B" w:rsidP="004D3E9B" w14:paraId="30CD25C2" w14:textId="64E062B1">
      <w:pPr>
        <w:pStyle w:val="Heading4"/>
      </w:pPr>
      <w:r w:rsidRPr="004D3E9B">
        <w:t>Table F-1: Relevant Information Sources</w:t>
      </w:r>
      <w:r w:rsidRPr="004D3E9B" w:rsidR="00CB7A9E">
        <w:t xml:space="preserve"> </w:t>
      </w:r>
      <w:r w:rsidRPr="004D3E9B">
        <w:t>(TRI Included for Comparison)</w:t>
      </w:r>
    </w:p>
    <w:tbl>
      <w:tblPr>
        <w:tblW w:w="13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664"/>
        <w:gridCol w:w="2041"/>
        <w:gridCol w:w="2521"/>
        <w:gridCol w:w="1801"/>
        <w:gridCol w:w="3358"/>
      </w:tblGrid>
      <w:tr w14:paraId="72D07B88" w14:textId="77777777" w:rsidTr="3BBD7816">
        <w:tblPrEx>
          <w:tblW w:w="13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530"/>
          <w:tblHeader/>
        </w:trPr>
        <w:tc>
          <w:tcPr>
            <w:tcW w:w="3664"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492E48DC" w14:textId="77777777">
            <w:pPr>
              <w:spacing w:before="20" w:after="20"/>
              <w:jc w:val="center"/>
              <w:rPr>
                <w:rFonts w:asciiTheme="minorHAnsi" w:hAnsiTheme="minorHAnsi" w:cstheme="minorHAnsi"/>
                <w:sz w:val="20"/>
                <w:szCs w:val="20"/>
              </w:rPr>
            </w:pPr>
            <w:r w:rsidRPr="00C9563E">
              <w:rPr>
                <w:rFonts w:asciiTheme="minorHAnsi" w:hAnsiTheme="minorHAnsi" w:cstheme="minorHAnsi"/>
                <w:b/>
                <w:kern w:val="32"/>
                <w:sz w:val="20"/>
                <w:szCs w:val="20"/>
              </w:rPr>
              <w:t>Description</w:t>
            </w:r>
          </w:p>
        </w:tc>
        <w:tc>
          <w:tcPr>
            <w:tcW w:w="2041"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0FAE0168" w14:textId="77777777">
            <w:pPr>
              <w:spacing w:before="20" w:after="20"/>
              <w:jc w:val="center"/>
              <w:rPr>
                <w:rFonts w:asciiTheme="minorHAnsi" w:hAnsiTheme="minorHAnsi" w:cstheme="minorHAnsi"/>
                <w:b/>
                <w:sz w:val="20"/>
                <w:szCs w:val="20"/>
              </w:rPr>
            </w:pPr>
            <w:r w:rsidRPr="00C9563E">
              <w:rPr>
                <w:rFonts w:asciiTheme="minorHAnsi" w:hAnsiTheme="minorHAnsi" w:cstheme="minorHAnsi"/>
                <w:b/>
                <w:sz w:val="20"/>
                <w:szCs w:val="20"/>
              </w:rPr>
              <w:t>Chemical Coverage</w:t>
            </w:r>
          </w:p>
        </w:tc>
        <w:tc>
          <w:tcPr>
            <w:tcW w:w="2521"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2178B253" w14:textId="77777777">
            <w:pPr>
              <w:spacing w:before="20" w:after="20"/>
              <w:jc w:val="center"/>
              <w:rPr>
                <w:rFonts w:asciiTheme="minorHAnsi" w:hAnsiTheme="minorHAnsi" w:cstheme="minorHAnsi"/>
                <w:b/>
                <w:sz w:val="20"/>
                <w:szCs w:val="20"/>
              </w:rPr>
            </w:pPr>
            <w:r w:rsidRPr="00C9563E">
              <w:rPr>
                <w:rFonts w:asciiTheme="minorHAnsi" w:hAnsiTheme="minorHAnsi" w:cstheme="minorHAnsi"/>
                <w:b/>
                <w:sz w:val="20"/>
                <w:szCs w:val="20"/>
              </w:rPr>
              <w:t>Industry/Facility Coverage</w:t>
            </w:r>
          </w:p>
        </w:tc>
        <w:tc>
          <w:tcPr>
            <w:tcW w:w="1801"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2E5DCED4" w14:textId="77777777">
            <w:pPr>
              <w:spacing w:before="20" w:after="20"/>
              <w:ind w:right="-52"/>
              <w:jc w:val="center"/>
              <w:rPr>
                <w:rFonts w:asciiTheme="minorHAnsi" w:hAnsiTheme="minorHAnsi" w:cstheme="minorHAnsi"/>
                <w:b/>
                <w:sz w:val="20"/>
                <w:szCs w:val="20"/>
              </w:rPr>
            </w:pPr>
            <w:r w:rsidRPr="00C9563E">
              <w:rPr>
                <w:rFonts w:asciiTheme="minorHAnsi" w:hAnsiTheme="minorHAnsi" w:cstheme="minorHAnsi"/>
                <w:b/>
                <w:sz w:val="20"/>
                <w:szCs w:val="20"/>
              </w:rPr>
              <w:t>Reporting Frequency</w:t>
            </w:r>
          </w:p>
        </w:tc>
        <w:tc>
          <w:tcPr>
            <w:tcW w:w="3358" w:type="dxa"/>
            <w:tcBorders>
              <w:top w:val="single" w:sz="4" w:space="0" w:color="auto"/>
              <w:left w:val="single" w:sz="4" w:space="0" w:color="auto"/>
              <w:bottom w:val="single" w:sz="4" w:space="0" w:color="auto"/>
              <w:right w:val="single" w:sz="4" w:space="0" w:color="auto"/>
            </w:tcBorders>
            <w:vAlign w:val="center"/>
            <w:hideMark/>
          </w:tcPr>
          <w:p w:rsidR="00EF7BF8" w:rsidRPr="00C9563E" w:rsidP="00CB7A9E" w14:paraId="5FD46917" w14:textId="77777777">
            <w:pPr>
              <w:spacing w:before="20" w:after="20"/>
              <w:jc w:val="center"/>
              <w:rPr>
                <w:rFonts w:asciiTheme="minorHAnsi" w:hAnsiTheme="minorHAnsi" w:cstheme="minorHAnsi"/>
                <w:b/>
                <w:sz w:val="20"/>
                <w:szCs w:val="20"/>
              </w:rPr>
            </w:pPr>
            <w:r w:rsidRPr="00C9563E">
              <w:rPr>
                <w:rFonts w:asciiTheme="minorHAnsi" w:hAnsiTheme="minorHAnsi" w:cstheme="minorHAnsi"/>
                <w:b/>
                <w:sz w:val="20"/>
                <w:szCs w:val="20"/>
              </w:rPr>
              <w:t>Public Access</w:t>
            </w:r>
          </w:p>
        </w:tc>
      </w:tr>
      <w:tr w14:paraId="3F526C0B" w14:textId="77777777" w:rsidTr="3BBD7816">
        <w:tblPrEx>
          <w:tblW w:w="13385" w:type="dxa"/>
          <w:tblLayout w:type="fixed"/>
          <w:tblLook w:val="04A0"/>
        </w:tblPrEx>
        <w:trPr>
          <w:cantSplit/>
          <w:trHeight w:val="58"/>
        </w:trPr>
        <w:tc>
          <w:tcPr>
            <w:tcW w:w="13385" w:type="dxa"/>
            <w:gridSpan w:val="5"/>
            <w:tcBorders>
              <w:top w:val="single" w:sz="4" w:space="0" w:color="auto"/>
              <w:left w:val="single" w:sz="4" w:space="0" w:color="auto"/>
              <w:bottom w:val="single" w:sz="4" w:space="0" w:color="auto"/>
              <w:right w:val="single" w:sz="4" w:space="0" w:color="auto"/>
            </w:tcBorders>
            <w:shd w:val="clear" w:color="auto" w:fill="C0C0C0"/>
            <w:hideMark/>
          </w:tcPr>
          <w:p w:rsidR="00EF7BF8" w:rsidRPr="00C9563E" w:rsidP="006434A0" w14:paraId="43200AFD" w14:textId="77777777">
            <w:pPr>
              <w:spacing w:before="40" w:after="40" w:line="259" w:lineRule="auto"/>
              <w:rPr>
                <w:rFonts w:asciiTheme="minorHAnsi" w:hAnsiTheme="minorHAnsi" w:cstheme="minorHAnsi"/>
                <w:b/>
              </w:rPr>
            </w:pPr>
            <w:r w:rsidRPr="00C9563E">
              <w:rPr>
                <w:rFonts w:asciiTheme="minorHAnsi" w:hAnsiTheme="minorHAnsi" w:cstheme="minorHAnsi"/>
                <w:b/>
              </w:rPr>
              <w:t>TRI DATA</w:t>
            </w:r>
          </w:p>
        </w:tc>
      </w:tr>
      <w:tr w14:paraId="39231B5C"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tcPr>
          <w:p w:rsidR="00EF7BF8" w:rsidRPr="00C9563E" w:rsidP="006434A0" w14:paraId="3BFFEF71" w14:textId="403E0EBB">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 xml:space="preserve">EPCRA§313 requires facilities to submit reports on releases (including disposal) of </w:t>
            </w:r>
            <w:r w:rsidRPr="00C9563E">
              <w:rPr>
                <w:rFonts w:asciiTheme="minorHAnsi" w:hAnsiTheme="minorHAnsi" w:cstheme="minorHAnsi"/>
                <w:sz w:val="20"/>
                <w:szCs w:val="20"/>
              </w:rPr>
              <w:t>particular toxic</w:t>
            </w:r>
            <w:r w:rsidRPr="00C9563E">
              <w:rPr>
                <w:rFonts w:asciiTheme="minorHAnsi" w:hAnsiTheme="minorHAnsi" w:cstheme="minorHAnsi"/>
                <w:sz w:val="20"/>
                <w:szCs w:val="20"/>
              </w:rPr>
              <w:t xml:space="preserve"> chemicals exceeding a given threshold. The reports provide information on the quantity of chemical released into the environment and to which medium (air, land, water) the disposal took place, as well as information about waste management and the amount of chemicals stored on-site.</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64918961" w14:textId="1AD9F77F">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lang w:val="en"/>
              </w:rPr>
              <w:t xml:space="preserve">The current TRI toxic chemical list contains </w:t>
            </w:r>
            <w:r w:rsidR="008B1762">
              <w:rPr>
                <w:rFonts w:asciiTheme="minorHAnsi" w:hAnsiTheme="minorHAnsi" w:cstheme="minorHAnsi"/>
                <w:sz w:val="20"/>
                <w:szCs w:val="20"/>
                <w:lang w:val="en"/>
              </w:rPr>
              <w:t>794</w:t>
            </w:r>
            <w:r w:rsidRPr="00C9563E">
              <w:rPr>
                <w:rFonts w:asciiTheme="minorHAnsi" w:hAnsiTheme="minorHAnsi" w:cstheme="minorHAnsi"/>
                <w:sz w:val="20"/>
                <w:szCs w:val="20"/>
                <w:lang w:val="en"/>
              </w:rPr>
              <w:t xml:space="preserve"> individually</w:t>
            </w:r>
            <w:r w:rsidR="007B67A3">
              <w:rPr>
                <w:rFonts w:asciiTheme="minorHAnsi" w:hAnsiTheme="minorHAnsi" w:cstheme="minorHAnsi"/>
                <w:sz w:val="20"/>
                <w:szCs w:val="20"/>
                <w:lang w:val="en"/>
              </w:rPr>
              <w:t xml:space="preserve"> </w:t>
            </w:r>
            <w:r w:rsidRPr="00C9563E">
              <w:rPr>
                <w:rFonts w:asciiTheme="minorHAnsi" w:hAnsiTheme="minorHAnsi" w:cstheme="minorHAnsi"/>
                <w:sz w:val="20"/>
                <w:szCs w:val="20"/>
                <w:lang w:val="en"/>
              </w:rPr>
              <w:t>listed chemicals and 3</w:t>
            </w:r>
            <w:r w:rsidR="007B67A3">
              <w:rPr>
                <w:rFonts w:asciiTheme="minorHAnsi" w:hAnsiTheme="minorHAnsi" w:cstheme="minorHAnsi"/>
                <w:sz w:val="20"/>
                <w:szCs w:val="20"/>
                <w:lang w:val="en"/>
              </w:rPr>
              <w:t>3</w:t>
            </w:r>
            <w:r w:rsidRPr="00C9563E">
              <w:rPr>
                <w:rFonts w:asciiTheme="minorHAnsi" w:hAnsiTheme="minorHAnsi" w:cstheme="minorHAnsi"/>
                <w:sz w:val="20"/>
                <w:szCs w:val="20"/>
                <w:lang w:val="en"/>
              </w:rPr>
              <w:t xml:space="preserve"> chemical categories</w:t>
            </w:r>
            <w:r w:rsidR="007B67A3">
              <w:rPr>
                <w:rFonts w:asciiTheme="minorHAnsi" w:hAnsiTheme="minorHAnsi" w:cstheme="minorHAnsi"/>
                <w:sz w:val="20"/>
                <w:szCs w:val="20"/>
                <w:lang w:val="en"/>
              </w:rPr>
              <w:t>.</w:t>
            </w:r>
            <w:r w:rsidRPr="00C9563E">
              <w:rPr>
                <w:rFonts w:asciiTheme="minorHAnsi" w:hAnsiTheme="minorHAnsi" w:cstheme="minorHAnsi"/>
                <w:sz w:val="20"/>
                <w:szCs w:val="20"/>
                <w:lang w:val="en"/>
              </w:rPr>
              <w:t xml:space="preserve"> </w:t>
            </w:r>
          </w:p>
        </w:tc>
        <w:tc>
          <w:tcPr>
            <w:tcW w:w="2521" w:type="dxa"/>
            <w:tcBorders>
              <w:top w:val="single" w:sz="4" w:space="0" w:color="auto"/>
              <w:left w:val="single" w:sz="4" w:space="0" w:color="auto"/>
              <w:bottom w:val="single" w:sz="4" w:space="0" w:color="auto"/>
              <w:right w:val="single" w:sz="4" w:space="0" w:color="auto"/>
            </w:tcBorders>
          </w:tcPr>
          <w:p w:rsidR="00EF7BF8" w:rsidRPr="00C9563E" w:rsidP="006434A0" w14:paraId="3E504B72"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AICS codes corresponding to SIC codes 20-39, 10; 12; 4911, 4931, 4939; 4953; 5169; 5171; and 7389.</w:t>
            </w:r>
          </w:p>
          <w:p w:rsidR="00EF7BF8" w:rsidRPr="00C9563E" w:rsidP="006434A0" w14:paraId="296B1BE6" w14:textId="77777777">
            <w:pPr>
              <w:spacing w:before="40" w:after="40" w:line="259" w:lineRule="auto"/>
              <w:rPr>
                <w:rFonts w:asciiTheme="minorHAnsi" w:hAnsiTheme="minorHAnsi" w:cstheme="minorHAnsi"/>
                <w:sz w:val="20"/>
                <w:szCs w:val="20"/>
              </w:rPr>
            </w:pPr>
          </w:p>
          <w:p w:rsidR="00EF7BF8" w:rsidRPr="00C9563E" w:rsidP="006434A0" w14:paraId="0D1A04F9"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A facility need only report if it has 10 or more Full Time Equivalents (FTEs).</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3A3D83B2" w14:textId="77777777">
            <w:pPr>
              <w:spacing w:before="40" w:after="40" w:line="259" w:lineRule="auto"/>
              <w:ind w:right="-52"/>
              <w:rPr>
                <w:rFonts w:asciiTheme="minorHAnsi" w:hAnsiTheme="minorHAnsi" w:cstheme="minorHAnsi"/>
                <w:sz w:val="20"/>
                <w:szCs w:val="20"/>
              </w:rPr>
            </w:pPr>
            <w:r w:rsidRPr="00C9563E">
              <w:rPr>
                <w:rFonts w:asciiTheme="minorHAnsi" w:hAnsiTheme="minorHAnsi" w:cstheme="minorHAnsi"/>
                <w:sz w:val="20"/>
                <w:szCs w:val="20"/>
              </w:rPr>
              <w:t>Annual.</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64F22931"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EPA compiles the TRI data and makes them available through several data access tools, including TRI Explorer and Envirofacts. Other organizations also make the data available to the public through their own data access tools.</w:t>
            </w:r>
          </w:p>
        </w:tc>
      </w:tr>
      <w:tr w14:paraId="55C876C0"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0C0C0"/>
            <w:hideMark/>
          </w:tcPr>
          <w:p w:rsidR="00EF7BF8" w:rsidRPr="00C9563E" w:rsidP="006434A0" w14:paraId="12DD7B1B" w14:textId="77777777">
            <w:pPr>
              <w:keepNext/>
              <w:spacing w:before="40" w:after="40" w:line="259" w:lineRule="auto"/>
              <w:rPr>
                <w:rFonts w:asciiTheme="minorHAnsi" w:hAnsiTheme="minorHAnsi" w:cstheme="minorHAnsi"/>
                <w:b/>
              </w:rPr>
            </w:pPr>
            <w:r w:rsidRPr="00C9563E">
              <w:rPr>
                <w:rFonts w:asciiTheme="minorHAnsi" w:hAnsiTheme="minorHAnsi" w:cstheme="minorHAnsi"/>
                <w:b/>
              </w:rPr>
              <w:t>AIR EMISSIONS (SECTIONS 5.1 AND 5.2)</w:t>
            </w:r>
          </w:p>
        </w:tc>
      </w:tr>
      <w:tr w14:paraId="0C2AC6D7"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C9563E" w:rsidP="006434A0" w14:paraId="06808995" w14:textId="77777777">
            <w:pPr>
              <w:keepNext/>
              <w:spacing w:before="40" w:after="40" w:line="259" w:lineRule="auto"/>
              <w:rPr>
                <w:rFonts w:asciiTheme="minorHAnsi" w:hAnsiTheme="minorHAnsi" w:cstheme="minorHAnsi"/>
                <w:b/>
              </w:rPr>
            </w:pPr>
            <w:r w:rsidRPr="00C9563E">
              <w:rPr>
                <w:rFonts w:asciiTheme="minorHAnsi" w:hAnsiTheme="minorHAnsi" w:cstheme="minorHAnsi"/>
                <w:b/>
              </w:rPr>
              <w:t>National Emissions Inventory (NEI)</w:t>
            </w:r>
          </w:p>
        </w:tc>
      </w:tr>
      <w:tr w14:paraId="5BD17140"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C9563E" w:rsidP="006434A0" w14:paraId="601AD1F0"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EI provides estimates of anthropogenic pollutant emissions from stationary sources, as well as area sources and mobile sources. These estimates, submitted to EPA by delegated authorities (state or county), electric utilities, and/or generated by EPA from various sources, differ in estimation methodology used.</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7FF4C7FD"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8 CAPs and 187 HAPs.</w:t>
            </w:r>
          </w:p>
        </w:tc>
        <w:tc>
          <w:tcPr>
            <w:tcW w:w="2521" w:type="dxa"/>
            <w:tcBorders>
              <w:top w:val="single" w:sz="4" w:space="0" w:color="auto"/>
              <w:left w:val="single" w:sz="4" w:space="0" w:color="auto"/>
              <w:bottom w:val="single" w:sz="4" w:space="0" w:color="auto"/>
              <w:right w:val="single" w:sz="4" w:space="0" w:color="auto"/>
            </w:tcBorders>
            <w:hideMark/>
          </w:tcPr>
          <w:p w:rsidR="00EF7BF8" w:rsidRPr="00C9563E" w:rsidP="006434A0" w14:paraId="6CA93303"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3216EEE7"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Triennial.</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34D7F4A7"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CSV files can be downloaded from EPA’s Web site.</w:t>
            </w:r>
          </w:p>
        </w:tc>
      </w:tr>
      <w:tr w14:paraId="4E77430B"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C9563E" w:rsidP="006434A0" w14:paraId="0CF28223" w14:textId="77777777">
            <w:pPr>
              <w:keepNext/>
              <w:spacing w:before="40" w:after="40" w:line="259" w:lineRule="auto"/>
              <w:rPr>
                <w:rFonts w:asciiTheme="minorHAnsi" w:hAnsiTheme="minorHAnsi" w:cstheme="minorHAnsi"/>
              </w:rPr>
            </w:pPr>
            <w:r w:rsidRPr="00C9563E">
              <w:rPr>
                <w:rFonts w:asciiTheme="minorHAnsi" w:hAnsiTheme="minorHAnsi" w:cstheme="minorHAnsi"/>
                <w:b/>
              </w:rPr>
              <w:t>Air Facility System (AFS)</w:t>
            </w:r>
          </w:p>
        </w:tc>
      </w:tr>
      <w:tr w14:paraId="4E8C1824"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C9563E" w:rsidP="006434A0" w14:paraId="5053DE07"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pacing w:val="-2"/>
                <w:sz w:val="20"/>
                <w:szCs w:val="20"/>
              </w:rPr>
              <w:t>AFS contains compliance and permit data for stationary sources of air pollution regulated by</w:t>
            </w:r>
            <w:r w:rsidRPr="00C9563E">
              <w:rPr>
                <w:rFonts w:asciiTheme="minorHAnsi" w:hAnsiTheme="minorHAnsi" w:cstheme="minorHAnsi"/>
                <w:sz w:val="20"/>
                <w:szCs w:val="20"/>
              </w:rPr>
              <w:t xml:space="preserve"> U.S. EPA, and state and local air pollution agencies.</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3C799500"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 xml:space="preserve">N/A </w:t>
            </w:r>
          </w:p>
        </w:tc>
        <w:tc>
          <w:tcPr>
            <w:tcW w:w="2521" w:type="dxa"/>
            <w:tcBorders>
              <w:top w:val="single" w:sz="4" w:space="0" w:color="auto"/>
              <w:left w:val="single" w:sz="4" w:space="0" w:color="auto"/>
              <w:bottom w:val="single" w:sz="4" w:space="0" w:color="auto"/>
              <w:right w:val="single" w:sz="4" w:space="0" w:color="auto"/>
            </w:tcBorders>
            <w:hideMark/>
          </w:tcPr>
          <w:p w:rsidR="00EF7BF8" w:rsidRPr="00C9563E" w:rsidP="006434A0" w14:paraId="1F55EE67"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3EA7B13F"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Annual.</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424790D5"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Can be accessed on a facility-by-facility basis through EPA data access tools, including Envirofacts or the Enforcement and Compliance History Online (ECHO).</w:t>
            </w:r>
          </w:p>
        </w:tc>
      </w:tr>
      <w:tr w14:paraId="26FDAF95"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C9563E" w:rsidP="006434A0" w14:paraId="6F86F1F8" w14:textId="77777777">
            <w:pPr>
              <w:spacing w:before="40" w:after="40" w:line="259" w:lineRule="auto"/>
              <w:rPr>
                <w:rFonts w:asciiTheme="minorHAnsi" w:hAnsiTheme="minorHAnsi" w:cstheme="minorHAnsi"/>
                <w:b/>
              </w:rPr>
            </w:pPr>
            <w:r w:rsidRPr="00C9563E">
              <w:rPr>
                <w:rFonts w:asciiTheme="minorHAnsi" w:hAnsiTheme="minorHAnsi" w:cstheme="minorHAnsi"/>
                <w:b/>
              </w:rPr>
              <w:t>State Air Emissions Inventories</w:t>
            </w:r>
          </w:p>
        </w:tc>
      </w:tr>
      <w:tr w14:paraId="6B42FF29"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C9563E" w:rsidP="006434A0" w14:paraId="6D459D99"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Several states and regional agencies maintain their own air emissions inventories. However, the amount of data as well as the types of data elements collected vary widely from state to state.</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22BBF8CF"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Varies widely (e.g., the California Air Resources Board maintains its own list of about 400 toxic air pollutants).</w:t>
            </w:r>
          </w:p>
        </w:tc>
        <w:tc>
          <w:tcPr>
            <w:tcW w:w="2521" w:type="dxa"/>
            <w:tcBorders>
              <w:top w:val="single" w:sz="4" w:space="0" w:color="auto"/>
              <w:left w:val="single" w:sz="4" w:space="0" w:color="auto"/>
              <w:bottom w:val="single" w:sz="4" w:space="0" w:color="auto"/>
              <w:right w:val="single" w:sz="4" w:space="0" w:color="auto"/>
            </w:tcBorders>
            <w:hideMark/>
          </w:tcPr>
          <w:p w:rsidR="00EF7BF8" w:rsidRPr="00C9563E" w:rsidP="006434A0" w14:paraId="2044EB5A"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 xml:space="preserve">Varies. </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0F05A07C"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Varies.</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65EA5EC8"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Most of these data are submitted to NEI.  Some data are available on the Web on a state-by-state basis.</w:t>
            </w:r>
          </w:p>
        </w:tc>
      </w:tr>
      <w:tr w14:paraId="371B3BEF"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C9563E" w:rsidP="006434A0" w14:paraId="0443C64D" w14:textId="77777777">
            <w:pPr>
              <w:spacing w:before="40" w:after="40" w:line="259" w:lineRule="auto"/>
              <w:rPr>
                <w:rFonts w:asciiTheme="minorHAnsi" w:hAnsiTheme="minorHAnsi" w:cstheme="minorHAnsi"/>
                <w:b/>
              </w:rPr>
            </w:pPr>
            <w:r w:rsidRPr="00C9563E">
              <w:rPr>
                <w:rFonts w:asciiTheme="minorHAnsi" w:hAnsiTheme="minorHAnsi" w:cstheme="minorHAnsi"/>
                <w:b/>
              </w:rPr>
              <w:t>Title V Part 70 Operating Permits</w:t>
            </w:r>
          </w:p>
        </w:tc>
      </w:tr>
      <w:tr w14:paraId="1D5BD876"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C9563E" w:rsidP="006434A0" w14:paraId="2AD71000"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Under the 1990 Clean Air Act Amendments, facilities designated as "major sources" and facilities otherwise subject to §112 and Title V must apply for a Title V Part 70 Operating Permit. As part of the application for a Title V permit, some facilities may have to report emissions of air toxics.</w:t>
            </w:r>
          </w:p>
        </w:tc>
        <w:tc>
          <w:tcPr>
            <w:tcW w:w="2041" w:type="dxa"/>
            <w:tcBorders>
              <w:top w:val="single" w:sz="4" w:space="0" w:color="auto"/>
              <w:left w:val="single" w:sz="4" w:space="0" w:color="auto"/>
              <w:bottom w:val="single" w:sz="4" w:space="0" w:color="auto"/>
              <w:right w:val="single" w:sz="4" w:space="0" w:color="auto"/>
            </w:tcBorders>
            <w:hideMark/>
          </w:tcPr>
          <w:p w:rsidR="00EF7BF8" w:rsidRPr="00C9563E" w:rsidP="006434A0" w14:paraId="178D911E"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187 HAPs.</w:t>
            </w:r>
          </w:p>
        </w:tc>
        <w:tc>
          <w:tcPr>
            <w:tcW w:w="2521" w:type="dxa"/>
            <w:tcBorders>
              <w:top w:val="single" w:sz="4" w:space="0" w:color="auto"/>
              <w:left w:val="single" w:sz="4" w:space="0" w:color="auto"/>
              <w:bottom w:val="single" w:sz="4" w:space="0" w:color="auto"/>
              <w:right w:val="single" w:sz="4" w:space="0" w:color="auto"/>
            </w:tcBorders>
            <w:hideMark/>
          </w:tcPr>
          <w:p w:rsidR="00EF7BF8" w:rsidRPr="00C9563E" w:rsidP="006434A0" w14:paraId="2D04D975"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C9563E" w:rsidP="006434A0" w14:paraId="2E1721C4"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At the time of permit application, renewal, and modification—permits are typically renewed every 5 years.</w:t>
            </w:r>
          </w:p>
        </w:tc>
        <w:tc>
          <w:tcPr>
            <w:tcW w:w="3358" w:type="dxa"/>
            <w:tcBorders>
              <w:top w:val="single" w:sz="4" w:space="0" w:color="auto"/>
              <w:left w:val="single" w:sz="4" w:space="0" w:color="auto"/>
              <w:bottom w:val="single" w:sz="4" w:space="0" w:color="auto"/>
              <w:right w:val="single" w:sz="4" w:space="0" w:color="auto"/>
            </w:tcBorders>
            <w:hideMark/>
          </w:tcPr>
          <w:p w:rsidR="00EF7BF8" w:rsidRPr="00C9563E" w:rsidP="006434A0" w14:paraId="487721E3" w14:textId="77777777">
            <w:pPr>
              <w:spacing w:before="40" w:after="40" w:line="259" w:lineRule="auto"/>
              <w:rPr>
                <w:rFonts w:asciiTheme="minorHAnsi" w:hAnsiTheme="minorHAnsi" w:cstheme="minorHAnsi"/>
                <w:sz w:val="20"/>
                <w:szCs w:val="20"/>
              </w:rPr>
            </w:pPr>
            <w:r w:rsidRPr="00C9563E">
              <w:rPr>
                <w:rFonts w:asciiTheme="minorHAnsi" w:hAnsiTheme="minorHAnsi" w:cstheme="minorHAnsi"/>
                <w:sz w:val="20"/>
                <w:szCs w:val="20"/>
              </w:rPr>
              <w:t>No central repository for the information.</w:t>
            </w:r>
          </w:p>
        </w:tc>
      </w:tr>
      <w:tr w14:paraId="7A9A9B44"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0C0C0"/>
            <w:hideMark/>
          </w:tcPr>
          <w:p w:rsidR="00EF7BF8" w:rsidRPr="00552C61" w:rsidP="006434A0" w14:paraId="678BD5EC" w14:textId="77777777">
            <w:pPr>
              <w:keepNext/>
              <w:spacing w:before="40" w:after="40" w:line="259" w:lineRule="auto"/>
              <w:rPr>
                <w:rFonts w:asciiTheme="minorHAnsi" w:hAnsiTheme="minorHAnsi" w:cstheme="minorHAnsi"/>
                <w:b/>
              </w:rPr>
            </w:pPr>
            <w:r w:rsidRPr="00552C61">
              <w:rPr>
                <w:rFonts w:asciiTheme="minorHAnsi" w:hAnsiTheme="minorHAnsi" w:cstheme="minorHAnsi"/>
                <w:b/>
              </w:rPr>
              <w:t>DIRECT DISCHARGES TO WATER (SECTION 5.3)</w:t>
            </w:r>
          </w:p>
        </w:tc>
      </w:tr>
      <w:tr w14:paraId="726EC381"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18438C6C" w14:textId="77777777">
            <w:pPr>
              <w:keepNext/>
              <w:spacing w:before="40" w:after="40" w:line="259" w:lineRule="auto"/>
              <w:rPr>
                <w:rFonts w:asciiTheme="minorHAnsi" w:hAnsiTheme="minorHAnsi" w:cstheme="minorHAnsi"/>
              </w:rPr>
            </w:pPr>
            <w:r w:rsidRPr="00552C61">
              <w:rPr>
                <w:rFonts w:asciiTheme="minorHAnsi" w:hAnsiTheme="minorHAnsi" w:cstheme="minorHAnsi"/>
                <w:b/>
              </w:rPr>
              <w:t>Integrated Compliance Information System–National Pollutant Discharge Elimination System (ICIS-NPDES)</w:t>
            </w:r>
          </w:p>
        </w:tc>
      </w:tr>
      <w:tr w14:paraId="429740A4"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1E4F1584"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lang w:val="en"/>
              </w:rPr>
              <w:t xml:space="preserve">ICIS-NPDES is a national information management system that tracks implementation of the National Pollutant Discharge Elimination System (NPDES) program, authorized by the Clean Water Act. ICIS-NPDES tracks permit issuance, permit limits, self-monitoring data, compliance data and other data pertaining to facilities regulated under NPDES. </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5AF920E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ontains monthly discharge monitoring data for selected water parameters/pollutants and flow rates for all CWA major and many minor sources.</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2270F1E0"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61FBE6A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Major permittees must submit Discharge Monitoring Reports (DMRs) monthly or quarterly; non-major permittees must submit at least annually.</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17CD85EB"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an be accessed on a facility-by-facility basis through EPA data access tools, including Envirofacts, and ECHO.</w:t>
            </w:r>
          </w:p>
        </w:tc>
      </w:tr>
      <w:tr w14:paraId="3B433841"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3F97BD3A" w14:textId="77777777">
            <w:pPr>
              <w:keepNext/>
              <w:spacing w:before="40" w:after="40" w:line="259" w:lineRule="auto"/>
              <w:rPr>
                <w:rFonts w:asciiTheme="minorHAnsi" w:hAnsiTheme="minorHAnsi" w:cstheme="minorHAnsi"/>
              </w:rPr>
            </w:pPr>
            <w:r w:rsidRPr="00552C61">
              <w:rPr>
                <w:rFonts w:asciiTheme="minorHAnsi" w:hAnsiTheme="minorHAnsi" w:cstheme="minorHAnsi"/>
                <w:b/>
              </w:rPr>
              <w:t>UNDERGROUND INJECTION AND LAND DISPOSAL ON-SITE (SECTIONS 5.4 AND 5.5)</w:t>
            </w:r>
          </w:p>
        </w:tc>
      </w:tr>
      <w:tr w14:paraId="3EB65179"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1CD1FBD1" w14:textId="77777777">
            <w:pPr>
              <w:keepNext/>
              <w:spacing w:before="40" w:after="40" w:line="259" w:lineRule="auto"/>
              <w:rPr>
                <w:rFonts w:asciiTheme="minorHAnsi" w:hAnsiTheme="minorHAnsi" w:cstheme="minorHAnsi"/>
              </w:rPr>
            </w:pPr>
            <w:r w:rsidRPr="00552C61">
              <w:rPr>
                <w:rFonts w:asciiTheme="minorHAnsi" w:hAnsiTheme="minorHAnsi" w:cstheme="minorHAnsi"/>
                <w:b/>
              </w:rPr>
              <w:t>RCRA Biennial Reports</w:t>
            </w:r>
          </w:p>
        </w:tc>
      </w:tr>
      <w:tr w14:paraId="7CAC116B"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736072E9"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ction 3002(a)(6) of the Resource Conservation and Recovery Act (RCRA)</w:t>
            </w:r>
          </w:p>
          <w:p w:rsidR="00EF7BF8" w:rsidRPr="00552C61" w:rsidP="006434A0" w14:paraId="56253A52"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requires EPA to develop a program for hazardous waste generators to report the</w:t>
            </w:r>
          </w:p>
          <w:p w:rsidR="00EF7BF8" w:rsidRPr="00552C61" w:rsidP="006434A0" w14:paraId="6D3B485C"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nature, quantities, and disposition of hazardous waste generated at least once every two years. In addition, section 3004(a)(2) of RCRA requires treatment, </w:t>
            </w:r>
            <w:r w:rsidRPr="00552C61">
              <w:rPr>
                <w:rFonts w:asciiTheme="minorHAnsi" w:hAnsiTheme="minorHAnsi" w:cstheme="minorHAnsi"/>
                <w:sz w:val="20"/>
                <w:szCs w:val="20"/>
              </w:rPr>
              <w:t>storage</w:t>
            </w:r>
            <w:r w:rsidRPr="00552C61">
              <w:rPr>
                <w:rFonts w:asciiTheme="minorHAnsi" w:hAnsiTheme="minorHAnsi" w:cstheme="minorHAnsi"/>
                <w:sz w:val="20"/>
                <w:szCs w:val="20"/>
              </w:rPr>
              <w:t xml:space="preserve"> and disposal facilities (TSDFs) to submit a report on the wastes that they receive from off-site. The biennial Hazardous Waste Report (also known as the</w:t>
            </w:r>
          </w:p>
          <w:p w:rsidR="00EF7BF8" w:rsidRPr="00552C61" w:rsidP="006434A0" w14:paraId="1653D2D5"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Biennial Report”) was implemented in 1985 to comply with these requirements.</w:t>
            </w:r>
          </w:p>
          <w:p w:rsidR="00EF7BF8" w:rsidRPr="00552C61" w:rsidP="006434A0" w14:paraId="28CBEDF4"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The Biennial Report form (8700-13A/B) must be submitted to the authorized state agency or the EPA Regional Office by March 1st of every even-numbered year.</w:t>
            </w:r>
          </w:p>
          <w:p w:rsidR="00EF7BF8" w:rsidRPr="00552C61" w:rsidP="006434A0" w14:paraId="32746270"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The form includes information such as the facility's RCRA ID number, the </w:t>
            </w:r>
            <w:r w:rsidRPr="00552C61">
              <w:rPr>
                <w:rFonts w:asciiTheme="minorHAnsi" w:hAnsiTheme="minorHAnsi" w:cstheme="minorHAnsi"/>
                <w:sz w:val="20"/>
                <w:szCs w:val="20"/>
              </w:rPr>
              <w:t>name</w:t>
            </w:r>
          </w:p>
          <w:p w:rsidR="00EF7BF8" w:rsidRPr="00552C61" w:rsidP="006434A0" w14:paraId="35F13064"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and address of the facility, the quantity of hazardous waste sent to each TSDF in</w:t>
            </w:r>
          </w:p>
          <w:p w:rsidR="00EF7BF8" w:rsidRPr="00552C61" w:rsidP="006434A0" w14:paraId="00DA2DAB" w14:textId="77777777">
            <w:pPr>
              <w:keepLines/>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 xml:space="preserve">the United States and the </w:t>
            </w:r>
            <w:r w:rsidRPr="00552C61">
              <w:rPr>
                <w:rFonts w:asciiTheme="minorHAnsi" w:hAnsiTheme="minorHAnsi" w:cstheme="minorHAnsi"/>
                <w:sz w:val="20"/>
                <w:szCs w:val="20"/>
              </w:rPr>
              <w:t>manner in which</w:t>
            </w:r>
            <w:r w:rsidRPr="00552C61">
              <w:rPr>
                <w:rFonts w:asciiTheme="minorHAnsi" w:hAnsiTheme="minorHAnsi" w:cstheme="minorHAnsi"/>
                <w:sz w:val="20"/>
                <w:szCs w:val="20"/>
              </w:rPr>
              <w:t xml:space="preserve"> the waste was treated during the previous year.</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4D16BB95"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ontains annual volumes of RCRA wastes and how they are managed (offsite in the case of Large Quantity Generator and on-site in the case of treatment storage and disposal Facilities, TSDFs). Each waste stream is characterized by all applicable waste codes but volumes of each are not broken out.</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7C272163"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NAICS limitations; however, certain waste categories are excluded (e.g., mining and agricultur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0438CB9A"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Biennial.</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11E79782" w14:textId="77777777">
            <w:pPr>
              <w:keepLines/>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an be accessed on a facility-by-facility basis through EPA data access tools, including Envirofacts.  Text files can be downloaded from EPA’s Web site.</w:t>
            </w:r>
          </w:p>
        </w:tc>
      </w:tr>
      <w:tr w14:paraId="5BB2AA04"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702522BD" w14:textId="77777777">
            <w:pPr>
              <w:spacing w:before="40" w:after="40" w:line="259" w:lineRule="auto"/>
              <w:rPr>
                <w:rFonts w:asciiTheme="minorHAnsi" w:hAnsiTheme="minorHAnsi" w:cstheme="minorHAnsi"/>
              </w:rPr>
            </w:pPr>
            <w:r w:rsidRPr="00552C61">
              <w:rPr>
                <w:rFonts w:asciiTheme="minorHAnsi" w:hAnsiTheme="minorHAnsi" w:cstheme="minorHAnsi"/>
                <w:b/>
              </w:rPr>
              <w:t>DISCHARGES TO A POTW (SECTION 6.1)</w:t>
            </w:r>
          </w:p>
        </w:tc>
      </w:tr>
      <w:tr w14:paraId="2A2F976C"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703130F2" w14:textId="77777777">
            <w:pPr>
              <w:spacing w:before="40" w:after="40" w:line="259" w:lineRule="auto"/>
              <w:rPr>
                <w:rFonts w:asciiTheme="minorHAnsi" w:hAnsiTheme="minorHAnsi" w:cstheme="minorHAnsi"/>
              </w:rPr>
            </w:pPr>
            <w:r w:rsidRPr="00552C61">
              <w:rPr>
                <w:rFonts w:asciiTheme="minorHAnsi" w:hAnsiTheme="minorHAnsi" w:cstheme="minorHAnsi"/>
                <w:b/>
              </w:rPr>
              <w:t>RCRA Biennial Reports (BR)</w:t>
            </w:r>
          </w:p>
        </w:tc>
      </w:tr>
      <w:tr w14:paraId="6AF7246C"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7ED0C619"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 xml:space="preserve">Biennial Reports require some reporting of discharges to </w:t>
            </w:r>
            <w:r w:rsidRPr="00552C61">
              <w:rPr>
                <w:rFonts w:asciiTheme="minorHAnsi" w:hAnsiTheme="minorHAnsi" w:cstheme="minorHAnsi"/>
                <w:spacing w:val="-2"/>
                <w:sz w:val="20"/>
                <w:szCs w:val="20"/>
              </w:rPr>
              <w:t>POTWs. 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2A4CB24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5B6132AD"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3AE1F69B"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09BE7765"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1443149D"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263D2F0F" w14:textId="77777777">
            <w:pPr>
              <w:spacing w:before="40" w:after="40" w:line="259" w:lineRule="auto"/>
              <w:rPr>
                <w:rFonts w:asciiTheme="minorHAnsi" w:hAnsiTheme="minorHAnsi" w:cstheme="minorHAnsi"/>
              </w:rPr>
            </w:pPr>
            <w:r w:rsidRPr="00552C61">
              <w:rPr>
                <w:rFonts w:asciiTheme="minorHAnsi" w:hAnsiTheme="minorHAnsi" w:cstheme="minorHAnsi"/>
                <w:b/>
              </w:rPr>
              <w:t>ICIS-NPDES</w:t>
            </w:r>
          </w:p>
        </w:tc>
      </w:tr>
      <w:tr w14:paraId="4A7F9ADE"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6C7A8D6B"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pacing w:val="-2"/>
                <w:sz w:val="20"/>
                <w:szCs w:val="20"/>
              </w:rPr>
              <w:t>ICIS-NPDES allows for reporting of indirect discharges to water. 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34903F87"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1CE1E90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21B64462"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686A20F7"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6B1CA9C1"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1C650926" w14:textId="77777777">
            <w:pPr>
              <w:spacing w:before="40" w:after="40" w:line="259" w:lineRule="auto"/>
              <w:rPr>
                <w:rFonts w:asciiTheme="minorHAnsi" w:hAnsiTheme="minorHAnsi" w:cstheme="minorHAnsi"/>
              </w:rPr>
            </w:pPr>
            <w:r w:rsidRPr="00552C61">
              <w:rPr>
                <w:rFonts w:asciiTheme="minorHAnsi" w:hAnsiTheme="minorHAnsi" w:cstheme="minorHAnsi"/>
                <w:b/>
              </w:rPr>
              <w:t>TRANSFERS TO OTHER OFF-SITE LOCATIONS (SECTION 6.2)</w:t>
            </w:r>
          </w:p>
        </w:tc>
      </w:tr>
      <w:tr w14:paraId="08D88240"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45A93EBC" w14:textId="77777777">
            <w:pPr>
              <w:spacing w:before="40" w:after="40" w:line="259" w:lineRule="auto"/>
              <w:rPr>
                <w:rFonts w:asciiTheme="minorHAnsi" w:hAnsiTheme="minorHAnsi" w:cstheme="minorHAnsi"/>
              </w:rPr>
            </w:pPr>
            <w:r w:rsidRPr="00552C61">
              <w:rPr>
                <w:rFonts w:asciiTheme="minorHAnsi" w:hAnsiTheme="minorHAnsi" w:cstheme="minorHAnsi"/>
                <w:b/>
              </w:rPr>
              <w:t>RCRA Biennial Reports (BR)</w:t>
            </w:r>
          </w:p>
        </w:tc>
      </w:tr>
      <w:tr w14:paraId="399D638E"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75097D74"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 xml:space="preserve">Biennial Reports contain hazardous waste data from large quantity generators and TSDFs. Biennial Reports also require reporting of off-site transfers on Form GM. Information includes the RCRA ID of the facility to which the waste was shipped, the processes used to treat, recycle, or dispose of the waste at the off-site facility, the off-site availability code, and the total quantity of waste shipped during the report year. The reports also provide data on the volume of hazardous waste shipped off-site for land disposal, a release </w:t>
            </w:r>
            <w:r w:rsidRPr="00552C61">
              <w:rPr>
                <w:rFonts w:asciiTheme="minorHAnsi" w:hAnsiTheme="minorHAnsi" w:cstheme="minorHAnsi"/>
                <w:sz w:val="20"/>
                <w:szCs w:val="20"/>
              </w:rPr>
              <w:t>end-point</w:t>
            </w:r>
            <w:r w:rsidRPr="00552C61">
              <w:rPr>
                <w:rFonts w:asciiTheme="minorHAnsi" w:hAnsiTheme="minorHAnsi" w:cstheme="minorHAnsi"/>
                <w:sz w:val="20"/>
                <w:szCs w:val="20"/>
              </w:rPr>
              <w:t xml:space="preserve"> of relevance to TRI</w:t>
            </w:r>
            <w:r w:rsidRPr="00552C61">
              <w:rPr>
                <w:rFonts w:asciiTheme="minorHAnsi" w:hAnsiTheme="minorHAnsi" w:cstheme="minorHAnsi"/>
                <w:spacing w:val="-2"/>
                <w:sz w:val="20"/>
                <w:szCs w:val="20"/>
              </w:rPr>
              <w:t>. 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081ED1CA"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2162F59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6C749F6F"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51154FA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50699DEB"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660106AA" w14:textId="77777777">
            <w:pPr>
              <w:spacing w:before="40" w:after="40" w:line="259" w:lineRule="auto"/>
              <w:rPr>
                <w:rFonts w:asciiTheme="minorHAnsi" w:hAnsiTheme="minorHAnsi" w:cstheme="minorHAnsi"/>
              </w:rPr>
            </w:pPr>
            <w:r w:rsidRPr="00552C61">
              <w:rPr>
                <w:rFonts w:asciiTheme="minorHAnsi" w:hAnsiTheme="minorHAnsi" w:cstheme="minorHAnsi"/>
                <w:b/>
              </w:rPr>
              <w:t>CHEMICAL STORAGE AND INVENTORY DATA (SECTION 4.1)</w:t>
            </w:r>
          </w:p>
        </w:tc>
      </w:tr>
      <w:tr w14:paraId="5F789DAC"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7EDC2B5D" w14:textId="77777777">
            <w:pPr>
              <w:spacing w:before="40" w:after="40" w:line="259" w:lineRule="auto"/>
              <w:rPr>
                <w:rFonts w:asciiTheme="minorHAnsi" w:hAnsiTheme="minorHAnsi" w:cstheme="minorHAnsi"/>
              </w:rPr>
            </w:pPr>
            <w:r w:rsidRPr="00552C61">
              <w:rPr>
                <w:rFonts w:asciiTheme="minorHAnsi" w:hAnsiTheme="minorHAnsi" w:cstheme="minorHAnsi"/>
                <w:b/>
              </w:rPr>
              <w:t xml:space="preserve">EPCRA </w:t>
            </w:r>
            <w:r w:rsidRPr="00552C61">
              <w:rPr>
                <w:rFonts w:asciiTheme="minorHAnsi" w:hAnsiTheme="minorHAnsi" w:cstheme="minorHAnsi"/>
              </w:rPr>
              <w:t>§</w:t>
            </w:r>
            <w:r w:rsidRPr="00552C61">
              <w:rPr>
                <w:rFonts w:asciiTheme="minorHAnsi" w:hAnsiTheme="minorHAnsi" w:cstheme="minorHAnsi"/>
                <w:b/>
              </w:rPr>
              <w:t>312 Tier I and II Reports</w:t>
            </w:r>
          </w:p>
        </w:tc>
      </w:tr>
      <w:tr w14:paraId="5C80F022"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3145B84F"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EPCRA §312 requires that states establish plans for local chemical emergency preparedness and that inventory information on hazardous chemicals be reported by facilities to state and local authoritie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5ABC8CF5"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Hazardous or extremely hazardous substances (essentially any substance that poses a health or physical hazard).</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0E78802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NAICS exemptions for facilities that are covered under the reporting threshold requirements, but facilities not included under OSHA’s Hazard Communication Standard (e.g., mines) do not have to fil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3FDA0AC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Annual.</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2ADC3243"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On a facility-by-facility basis, by forwarding a written request.</w:t>
            </w:r>
          </w:p>
        </w:tc>
      </w:tr>
      <w:tr w14:paraId="7CA6C6D5"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5989203E" w14:textId="77777777">
            <w:pPr>
              <w:spacing w:before="40" w:after="40" w:line="259" w:lineRule="auto"/>
              <w:rPr>
                <w:rFonts w:asciiTheme="minorHAnsi" w:hAnsiTheme="minorHAnsi" w:cstheme="minorHAnsi"/>
              </w:rPr>
            </w:pPr>
            <w:r w:rsidRPr="00552C61">
              <w:rPr>
                <w:rFonts w:asciiTheme="minorHAnsi" w:hAnsiTheme="minorHAnsi" w:cstheme="minorHAnsi"/>
                <w:b/>
              </w:rPr>
              <w:t>Risk Management Plan (RMP)</w:t>
            </w:r>
          </w:p>
        </w:tc>
      </w:tr>
      <w:tr w14:paraId="5C4661CB"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2526D131"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 xml:space="preserve">Under the authority of section 112(r) of the </w:t>
            </w:r>
            <w:hyperlink r:id="rId14" w:history="1">
              <w:r w:rsidRPr="00552C61">
                <w:rPr>
                  <w:rStyle w:val="Hyperlink"/>
                  <w:rFonts w:asciiTheme="minorHAnsi" w:hAnsiTheme="minorHAnsi" w:cstheme="minorHAnsi"/>
                  <w:color w:val="auto"/>
                  <w:sz w:val="20"/>
                  <w:szCs w:val="20"/>
                </w:rPr>
                <w:t>Clean Air Act</w:t>
              </w:r>
            </w:hyperlink>
            <w:r w:rsidRPr="00552C61">
              <w:rPr>
                <w:rFonts w:asciiTheme="minorHAnsi" w:hAnsiTheme="minorHAnsi" w:cstheme="minorHAnsi"/>
                <w:sz w:val="20"/>
                <w:szCs w:val="20"/>
              </w:rPr>
              <w:t xml:space="preserve">, the </w:t>
            </w:r>
            <w:hyperlink r:id="rId15" w:history="1">
              <w:r w:rsidRPr="00552C61">
                <w:rPr>
                  <w:rStyle w:val="Hyperlink"/>
                  <w:rFonts w:asciiTheme="minorHAnsi" w:hAnsiTheme="minorHAnsi" w:cstheme="minorHAnsi"/>
                  <w:color w:val="auto"/>
                  <w:sz w:val="20"/>
                  <w:szCs w:val="20"/>
                </w:rPr>
                <w:t>Chemical Accident Prevention Provisions</w:t>
              </w:r>
            </w:hyperlink>
            <w:r w:rsidRPr="00552C61">
              <w:rPr>
                <w:rFonts w:asciiTheme="minorHAnsi" w:hAnsiTheme="minorHAnsi" w:cstheme="minorHAnsi"/>
                <w:sz w:val="20"/>
                <w:szCs w:val="20"/>
              </w:rPr>
              <w:t xml:space="preserve"> require facilities that produce, handle, process, distribute, or store certain chemicals to prepare a Risk Management Plan (RMP) and submit the RMP to EPA. These plans include information about chemical amounts stored and processed at RMP facilitie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5D34095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ertain flammable and toxic substances.</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3057EFFB"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NAICS limita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389E36B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At least every five years, or within six months of an incident.</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28A4FB3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Restricted access: RMP information may be accessed via the Federal Reading Rooms.</w:t>
            </w:r>
          </w:p>
        </w:tc>
      </w:tr>
      <w:tr w14:paraId="2EFE1A66"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13228968" w14:textId="77777777">
            <w:pPr>
              <w:spacing w:before="40" w:after="40" w:line="259" w:lineRule="auto"/>
              <w:rPr>
                <w:rFonts w:asciiTheme="minorHAnsi" w:hAnsiTheme="minorHAnsi" w:cstheme="minorHAnsi"/>
              </w:rPr>
            </w:pPr>
            <w:r w:rsidRPr="00552C61">
              <w:rPr>
                <w:rFonts w:asciiTheme="minorHAnsi" w:hAnsiTheme="minorHAnsi" w:cstheme="minorHAnsi"/>
                <w:b/>
              </w:rPr>
              <w:t>Chemical Data Reporting (CDR)</w:t>
            </w:r>
          </w:p>
        </w:tc>
      </w:tr>
      <w:tr w14:paraId="6D51AE14"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654776B2"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Under TSCA Section 8(a), chemical manufacturers (including importers) are required to report manufacturing-related information to EPA for sites that manufactured (including imported) 25,000 pounds or more of a reportable chemical substance any one calendar year between submission periods. Industrial processing and use information and commercial and consumer use information must also be reported for these site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01A17AF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Varies. </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2AF7D3BD"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Limited to manufacturers, including importers, of subject chemicals.  </w:t>
            </w:r>
          </w:p>
          <w:p w:rsidR="00EF7BF8" w:rsidRPr="00552C61" w:rsidP="006434A0" w14:paraId="0082CA5D" w14:textId="7F0896A6">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Certain manufacturers are exempt, including small manufacturers, those manufacturing a chemical for research and development, those manufacturing chemicals as impurities, and those submitting information under another TSCA Section 8a rul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349A0274"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Every four years.</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135CE1DE" w14:textId="77777777">
            <w:pPr>
              <w:spacing w:before="40" w:after="40" w:line="259" w:lineRule="auto"/>
              <w:rPr>
                <w:rFonts w:asciiTheme="minorHAnsi" w:hAnsiTheme="minorHAnsi" w:cstheme="minorHAnsi"/>
                <w:sz w:val="20"/>
                <w:szCs w:val="20"/>
              </w:rPr>
            </w:pPr>
            <w:r w:rsidRPr="00552C61">
              <w:rPr>
                <w:rFonts w:eastAsia="Arial Unicode MS" w:asciiTheme="minorHAnsi" w:hAnsiTheme="minorHAnsi" w:cstheme="minorHAnsi"/>
                <w:sz w:val="20"/>
                <w:szCs w:val="20"/>
              </w:rPr>
              <w:t>Data claimed as Confidential Business Information (CBI) are not available to the public. Non-CBI data downloads are available from EPA’s CDR website.</w:t>
            </w:r>
          </w:p>
        </w:tc>
      </w:tr>
      <w:tr w14:paraId="42B98147"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71902A73" w14:textId="77777777">
            <w:pPr>
              <w:keepNext/>
              <w:spacing w:before="40" w:after="40" w:line="259" w:lineRule="auto"/>
              <w:rPr>
                <w:rFonts w:asciiTheme="minorHAnsi" w:hAnsiTheme="minorHAnsi" w:cstheme="minorHAnsi"/>
              </w:rPr>
            </w:pPr>
            <w:r w:rsidRPr="00552C61">
              <w:rPr>
                <w:rFonts w:asciiTheme="minorHAnsi" w:hAnsiTheme="minorHAnsi" w:cstheme="minorHAnsi"/>
                <w:b/>
              </w:rPr>
              <w:t>POLLUTION PREVENTION DATA (SECTIONS 8.1-8.7; 8.10)</w:t>
            </w:r>
          </w:p>
        </w:tc>
      </w:tr>
      <w:tr w14:paraId="04DCD903"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61A1523D" w14:textId="77777777">
            <w:pPr>
              <w:keepNext/>
              <w:spacing w:before="40" w:after="40" w:line="259" w:lineRule="auto"/>
              <w:rPr>
                <w:rFonts w:asciiTheme="minorHAnsi" w:hAnsiTheme="minorHAnsi" w:cstheme="minorHAnsi"/>
              </w:rPr>
            </w:pPr>
            <w:r w:rsidRPr="00552C61">
              <w:rPr>
                <w:rFonts w:asciiTheme="minorHAnsi" w:hAnsiTheme="minorHAnsi" w:cstheme="minorHAnsi"/>
                <w:b/>
              </w:rPr>
              <w:t>RCRA Biennial Reports (BR)</w:t>
            </w:r>
          </w:p>
        </w:tc>
      </w:tr>
      <w:tr w14:paraId="1348F34F"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277DFC51"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 xml:space="preserve">Biennial Reports contain pollution prevention information on hazardous waste from large quantity generators and TSDFs. Data are collected primarily by </w:t>
            </w:r>
            <w:r w:rsidRPr="00552C61">
              <w:rPr>
                <w:rFonts w:asciiTheme="minorHAnsi" w:hAnsiTheme="minorHAnsi" w:cstheme="minorHAnsi"/>
                <w:sz w:val="20"/>
                <w:szCs w:val="20"/>
              </w:rPr>
              <w:t>states, and</w:t>
            </w:r>
            <w:r w:rsidRPr="00552C61">
              <w:rPr>
                <w:rFonts w:asciiTheme="minorHAnsi" w:hAnsiTheme="minorHAnsi" w:cstheme="minorHAnsi"/>
                <w:sz w:val="20"/>
                <w:szCs w:val="20"/>
              </w:rPr>
              <w:t xml:space="preserve"> are collated by EPA. </w:t>
            </w:r>
            <w:r w:rsidRPr="00552C61">
              <w:rPr>
                <w:rFonts w:asciiTheme="minorHAnsi" w:hAnsiTheme="minorHAnsi" w:cstheme="minorHAnsi"/>
                <w:spacing w:val="-2"/>
                <w:sz w:val="20"/>
                <w:szCs w:val="20"/>
              </w:rPr>
              <w:t>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27457A0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2F6841A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4DAA8F7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234E70C5"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68045087"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70AAEAF3" w14:textId="77777777">
            <w:pPr>
              <w:spacing w:before="40" w:after="40" w:line="259" w:lineRule="auto"/>
              <w:rPr>
                <w:rFonts w:asciiTheme="minorHAnsi" w:hAnsiTheme="minorHAnsi" w:cstheme="minorHAnsi"/>
              </w:rPr>
            </w:pPr>
            <w:r w:rsidRPr="00552C61">
              <w:rPr>
                <w:rFonts w:asciiTheme="minorHAnsi" w:hAnsiTheme="minorHAnsi" w:cstheme="minorHAnsi"/>
                <w:b/>
              </w:rPr>
              <w:t>State Environmental Agency Databases</w:t>
            </w:r>
          </w:p>
        </w:tc>
      </w:tr>
      <w:tr w14:paraId="76238658"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08924CBF"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At least fourteen states</w:t>
            </w:r>
            <w:r>
              <w:rPr>
                <w:rStyle w:val="FootnoteReference"/>
                <w:rFonts w:asciiTheme="minorHAnsi" w:hAnsiTheme="minorHAnsi" w:cstheme="minorHAnsi"/>
                <w:sz w:val="20"/>
                <w:szCs w:val="20"/>
              </w:rPr>
              <w:footnoteReference w:id="27"/>
            </w:r>
            <w:r w:rsidRPr="00552C61">
              <w:rPr>
                <w:rFonts w:asciiTheme="minorHAnsi" w:hAnsiTheme="minorHAnsi" w:cstheme="minorHAnsi"/>
                <w:sz w:val="20"/>
                <w:szCs w:val="20"/>
              </w:rPr>
              <w:t xml:space="preserve"> implement mandatory pollution prevention programs.  Pollution prevention data collected under these programs varies by </w:t>
            </w:r>
            <w:r w:rsidRPr="00552C61">
              <w:rPr>
                <w:rFonts w:asciiTheme="minorHAnsi" w:hAnsiTheme="minorHAnsi" w:cstheme="minorHAnsi"/>
                <w:sz w:val="20"/>
                <w:szCs w:val="20"/>
              </w:rPr>
              <w:t>state, and</w:t>
            </w:r>
            <w:r w:rsidRPr="00552C61">
              <w:rPr>
                <w:rFonts w:asciiTheme="minorHAnsi" w:hAnsiTheme="minorHAnsi" w:cstheme="minorHAnsi"/>
                <w:sz w:val="20"/>
                <w:szCs w:val="20"/>
              </w:rPr>
              <w:t xml:space="preserve"> may include both data similar to that collected by TRI (e.g., quantities of waste managed, source reduction activities, etc.) and details not found in TRI (e.g., pollution prevention plans, costs associated with waste management, etc.). </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6F96FEF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0EC06A2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 May include TRI filers, facilities that use toxic chemicals, and generators of hazardous wast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06B52FF7"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6FFDC96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There is no central source for state collected pollution prevention data. Accessibility varies by state.</w:t>
            </w:r>
          </w:p>
        </w:tc>
      </w:tr>
      <w:tr w14:paraId="4D86045A"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4BE5E4C4" w14:textId="77777777">
            <w:pPr>
              <w:keepNext/>
              <w:spacing w:before="40" w:after="40" w:line="259" w:lineRule="auto"/>
              <w:rPr>
                <w:rFonts w:asciiTheme="minorHAnsi" w:hAnsiTheme="minorHAnsi" w:cstheme="minorHAnsi"/>
              </w:rPr>
            </w:pPr>
            <w:r w:rsidRPr="00552C61">
              <w:rPr>
                <w:rFonts w:asciiTheme="minorHAnsi" w:hAnsiTheme="minorHAnsi" w:cstheme="minorHAnsi"/>
                <w:b/>
              </w:rPr>
              <w:t>EMERGENCY RELEASE DATA (SECTION 8.8)</w:t>
            </w:r>
          </w:p>
        </w:tc>
      </w:tr>
      <w:tr w14:paraId="2602EE32"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2961BFAC" w14:textId="77777777">
            <w:pPr>
              <w:keepNext/>
              <w:spacing w:before="40" w:after="40" w:line="259" w:lineRule="auto"/>
              <w:rPr>
                <w:rFonts w:asciiTheme="minorHAnsi" w:hAnsiTheme="minorHAnsi" w:cstheme="minorHAnsi"/>
              </w:rPr>
            </w:pPr>
            <w:r w:rsidRPr="00552C61">
              <w:rPr>
                <w:rFonts w:asciiTheme="minorHAnsi" w:hAnsiTheme="minorHAnsi" w:cstheme="minorHAnsi"/>
                <w:b/>
              </w:rPr>
              <w:t>National Response Center (NRC)</w:t>
            </w:r>
          </w:p>
        </w:tc>
      </w:tr>
      <w:tr w14:paraId="1E17FFBE"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5978BD4B" w14:textId="77777777">
            <w:pPr>
              <w:spacing w:before="40" w:after="40" w:line="259" w:lineRule="auto"/>
              <w:rPr>
                <w:rFonts w:asciiTheme="minorHAnsi" w:hAnsiTheme="minorHAnsi" w:cstheme="minorHAnsi"/>
                <w:sz w:val="20"/>
                <w:szCs w:val="20"/>
                <w:lang w:val="en"/>
              </w:rPr>
            </w:pPr>
            <w:r w:rsidRPr="00552C61">
              <w:rPr>
                <w:rFonts w:asciiTheme="minorHAnsi" w:hAnsiTheme="minorHAnsi" w:cstheme="minorHAnsi"/>
                <w:sz w:val="20"/>
                <w:szCs w:val="20"/>
              </w:rPr>
              <w:t>NRC collects real-time information about virtually all oil and chemical spills throughout the United States to identify spills for which to coordinate emergency response.</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0802CAE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Oils and chemicals.</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6E2DCB0A"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No source exemptions.</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6DD32C6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Real-tim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595B494D"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Historical information about spills can be retrieved through the NRC online query system:  www.nrc.uscg.mil/foia.html.</w:t>
            </w:r>
          </w:p>
        </w:tc>
      </w:tr>
      <w:tr w14:paraId="30D67ABB"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hideMark/>
          </w:tcPr>
          <w:p w:rsidR="00EF7BF8" w:rsidRPr="00552C61" w:rsidP="006434A0" w14:paraId="19BADDAA" w14:textId="77777777">
            <w:pPr>
              <w:keepNext/>
              <w:spacing w:before="40" w:after="40" w:line="259" w:lineRule="auto"/>
              <w:rPr>
                <w:rFonts w:asciiTheme="minorHAnsi" w:hAnsiTheme="minorHAnsi" w:cstheme="minorHAnsi"/>
              </w:rPr>
            </w:pPr>
            <w:r w:rsidRPr="00552C61">
              <w:rPr>
                <w:rFonts w:asciiTheme="minorHAnsi" w:hAnsiTheme="minorHAnsi" w:cstheme="minorHAnsi"/>
                <w:b/>
              </w:rPr>
              <w:t>Risk Management Plan (RMP)</w:t>
            </w:r>
          </w:p>
        </w:tc>
      </w:tr>
      <w:tr w14:paraId="46DE5D5F"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2F2F25B6"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RMP contains a five-year accident history for each facility with details on releases of regulated substances from covered processes with 1) on-site deaths, injuries, or significant property damage; or 2) known off-site deaths, injuries, property damage, environmental damage, evacuations, or sheltering in place.  </w:t>
            </w:r>
            <w:r w:rsidRPr="00552C61">
              <w:rPr>
                <w:rFonts w:asciiTheme="minorHAnsi" w:hAnsiTheme="minorHAnsi" w:cstheme="minorHAnsi"/>
                <w:spacing w:val="-2"/>
                <w:sz w:val="20"/>
                <w:szCs w:val="20"/>
              </w:rPr>
              <w:t>See above for more details.</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3EC67F6C"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601336F0"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5C2F73D2"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237B28F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See above.</w:t>
            </w:r>
          </w:p>
        </w:tc>
      </w:tr>
      <w:tr w14:paraId="2D4F9C08" w14:textId="77777777" w:rsidTr="3BBD7816">
        <w:tblPrEx>
          <w:tblW w:w="13385" w:type="dxa"/>
          <w:tblLayout w:type="fixed"/>
          <w:tblLook w:val="04A0"/>
        </w:tblPrEx>
        <w:trPr>
          <w:cantSplit/>
        </w:trPr>
        <w:tc>
          <w:tcPr>
            <w:tcW w:w="13385"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552C61" w:rsidP="006434A0" w14:paraId="5BB0EBB6" w14:textId="77777777">
            <w:pPr>
              <w:keepNext/>
              <w:spacing w:before="40" w:after="40" w:line="259" w:lineRule="auto"/>
              <w:rPr>
                <w:rFonts w:asciiTheme="minorHAnsi" w:hAnsiTheme="minorHAnsi" w:cstheme="minorHAnsi"/>
                <w:b/>
              </w:rPr>
            </w:pPr>
            <w:r w:rsidRPr="00552C61">
              <w:rPr>
                <w:rFonts w:asciiTheme="minorHAnsi" w:hAnsiTheme="minorHAnsi" w:cstheme="minorHAnsi"/>
                <w:b/>
              </w:rPr>
              <w:t>STATE RIGHT-TO-KNOW PROGRAMS</w:t>
            </w:r>
          </w:p>
        </w:tc>
      </w:tr>
      <w:tr w14:paraId="6C7C9A0B" w14:textId="77777777" w:rsidTr="3BBD7816">
        <w:tblPrEx>
          <w:tblW w:w="13385" w:type="dxa"/>
          <w:tblLayout w:type="fixed"/>
          <w:tblLook w:val="04A0"/>
        </w:tblPrEx>
        <w:trPr>
          <w:cantSplit/>
        </w:trPr>
        <w:tc>
          <w:tcPr>
            <w:tcW w:w="3664" w:type="dxa"/>
            <w:tcBorders>
              <w:top w:val="single" w:sz="4" w:space="0" w:color="auto"/>
              <w:left w:val="single" w:sz="4" w:space="0" w:color="auto"/>
              <w:bottom w:val="single" w:sz="4" w:space="0" w:color="auto"/>
              <w:right w:val="single" w:sz="4" w:space="0" w:color="auto"/>
            </w:tcBorders>
            <w:hideMark/>
          </w:tcPr>
          <w:p w:rsidR="00EF7BF8" w:rsidRPr="00552C61" w:rsidP="006434A0" w14:paraId="62219C7F"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 xml:space="preserve">Several states require expanded state TRI reporting to include industries or facilities not covered by TRI or </w:t>
            </w:r>
            <w:r w:rsidRPr="00552C61">
              <w:rPr>
                <w:rFonts w:asciiTheme="minorHAnsi" w:hAnsiTheme="minorHAnsi" w:cstheme="minorHAnsi"/>
                <w:spacing w:val="-2"/>
                <w:sz w:val="20"/>
                <w:szCs w:val="20"/>
              </w:rPr>
              <w:t>to report information beyond that required by the</w:t>
            </w:r>
            <w:r w:rsidRPr="00552C61">
              <w:rPr>
                <w:rFonts w:asciiTheme="minorHAnsi" w:hAnsiTheme="minorHAnsi" w:cstheme="minorHAnsi"/>
                <w:sz w:val="20"/>
                <w:szCs w:val="20"/>
              </w:rPr>
              <w:t xml:space="preserve"> federal TRI Program (e.g., Arizona, Massachusetts, and Wisconsin).</w:t>
            </w:r>
          </w:p>
        </w:tc>
        <w:tc>
          <w:tcPr>
            <w:tcW w:w="2041" w:type="dxa"/>
            <w:tcBorders>
              <w:top w:val="single" w:sz="4" w:space="0" w:color="auto"/>
              <w:left w:val="single" w:sz="4" w:space="0" w:color="auto"/>
              <w:bottom w:val="single" w:sz="4" w:space="0" w:color="auto"/>
              <w:right w:val="single" w:sz="4" w:space="0" w:color="auto"/>
            </w:tcBorders>
            <w:hideMark/>
          </w:tcPr>
          <w:p w:rsidR="00EF7BF8" w:rsidRPr="00552C61" w:rsidP="006434A0" w14:paraId="3E7D99D1"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 Often identical to TRI.</w:t>
            </w:r>
          </w:p>
        </w:tc>
        <w:tc>
          <w:tcPr>
            <w:tcW w:w="2521" w:type="dxa"/>
            <w:tcBorders>
              <w:top w:val="single" w:sz="4" w:space="0" w:color="auto"/>
              <w:left w:val="single" w:sz="4" w:space="0" w:color="auto"/>
              <w:bottom w:val="single" w:sz="4" w:space="0" w:color="auto"/>
              <w:right w:val="single" w:sz="4" w:space="0" w:color="auto"/>
            </w:tcBorders>
            <w:hideMark/>
          </w:tcPr>
          <w:p w:rsidR="00EF7BF8" w:rsidRPr="00552C61" w:rsidP="006434A0" w14:paraId="7382AD0E"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Varies. May include more industries than TRI.</w:t>
            </w:r>
          </w:p>
        </w:tc>
        <w:tc>
          <w:tcPr>
            <w:tcW w:w="1801" w:type="dxa"/>
            <w:tcBorders>
              <w:top w:val="single" w:sz="4" w:space="0" w:color="auto"/>
              <w:left w:val="single" w:sz="4" w:space="0" w:color="auto"/>
              <w:bottom w:val="single" w:sz="4" w:space="0" w:color="auto"/>
              <w:right w:val="single" w:sz="4" w:space="0" w:color="auto"/>
            </w:tcBorders>
            <w:hideMark/>
          </w:tcPr>
          <w:p w:rsidR="00EF7BF8" w:rsidRPr="00552C61" w:rsidP="006434A0" w14:paraId="7735F2E2"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Annual.</w:t>
            </w:r>
          </w:p>
        </w:tc>
        <w:tc>
          <w:tcPr>
            <w:tcW w:w="3358" w:type="dxa"/>
            <w:tcBorders>
              <w:top w:val="single" w:sz="4" w:space="0" w:color="auto"/>
              <w:left w:val="single" w:sz="4" w:space="0" w:color="auto"/>
              <w:bottom w:val="single" w:sz="4" w:space="0" w:color="auto"/>
              <w:right w:val="single" w:sz="4" w:space="0" w:color="auto"/>
            </w:tcBorders>
            <w:hideMark/>
          </w:tcPr>
          <w:p w:rsidR="00EF7BF8" w:rsidRPr="00552C61" w:rsidP="006434A0" w14:paraId="6BB3D198" w14:textId="77777777">
            <w:pPr>
              <w:spacing w:before="40" w:after="40" w:line="259" w:lineRule="auto"/>
              <w:rPr>
                <w:rFonts w:asciiTheme="minorHAnsi" w:hAnsiTheme="minorHAnsi" w:cstheme="minorHAnsi"/>
                <w:sz w:val="20"/>
                <w:szCs w:val="20"/>
              </w:rPr>
            </w:pPr>
            <w:r w:rsidRPr="00552C61">
              <w:rPr>
                <w:rFonts w:asciiTheme="minorHAnsi" w:hAnsiTheme="minorHAnsi" w:cstheme="minorHAnsi"/>
                <w:sz w:val="20"/>
                <w:szCs w:val="20"/>
              </w:rPr>
              <w:t>There is no central source for state collected data. Accessibility varies by state.</w:t>
            </w:r>
          </w:p>
        </w:tc>
      </w:tr>
    </w:tbl>
    <w:p w:rsidR="00EF7BF8" w:rsidRPr="00552C61" w:rsidP="00EF7BF8" w14:paraId="2CB7381B" w14:textId="77777777">
      <w:pPr>
        <w:rPr>
          <w:rFonts w:asciiTheme="minorHAnsi" w:hAnsiTheme="minorHAnsi" w:cstheme="minorHAnsi"/>
        </w:rPr>
        <w:sectPr w:rsidSect="0030008C">
          <w:headerReference w:type="even" r:id="rId16"/>
          <w:headerReference w:type="default" r:id="rId17"/>
          <w:headerReference w:type="first" r:id="rId18"/>
          <w:pgSz w:w="15840" w:h="12240" w:orient="landscape" w:code="1"/>
          <w:pgMar w:top="1080" w:right="1080" w:bottom="720" w:left="720" w:header="720" w:footer="720" w:gutter="0"/>
          <w:cols w:space="720"/>
          <w:noEndnote/>
          <w:docGrid w:linePitch="326"/>
        </w:sectPr>
      </w:pPr>
    </w:p>
    <w:p w:rsidR="00EF7BF8" w:rsidRPr="00E8137C" w:rsidP="005241DA" w14:paraId="142908D9" w14:textId="5193417C"/>
    <w:sectPr w:rsidSect="0030008C">
      <w:headerReference w:type="even" r:id="rId19"/>
      <w:headerReference w:type="default" r:id="rId20"/>
      <w:footerReference w:type="default" r:id="rId21"/>
      <w:headerReference w:type="first" r:id="rId22"/>
      <w:pgSz w:w="15840" w:h="12240" w:orient="landscape" w:code="1"/>
      <w:pgMar w:top="1080" w:right="1080" w:bottom="720" w:left="72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endnote w:type="separator" w:id="0">
    <w:p w:rsidR="00CC3C37" w14:paraId="120AF3FE" w14:textId="77777777">
      <w:r>
        <w:separator/>
      </w:r>
    </w:p>
    <w:p w:rsidR="00CC3C37" w14:paraId="493EFF96" w14:textId="77777777"/>
    <w:p w:rsidR="00CC3C37" w:rsidP="00B70CAC" w14:paraId="10DFECB2" w14:textId="77777777"/>
    <w:p w:rsidR="00CC3C37" w:rsidP="004A1366" w14:paraId="79881BE9" w14:textId="77777777"/>
  </w:endnote>
  <w:endnote w:type="continuationSeparator" w:id="1">
    <w:p w:rsidR="00CC3C37" w14:paraId="2681FB8B" w14:textId="77777777">
      <w:r>
        <w:continuationSeparator/>
      </w:r>
    </w:p>
    <w:p w:rsidR="00CC3C37" w14:paraId="639BD7A4" w14:textId="77777777"/>
    <w:p w:rsidR="00CC3C37" w:rsidP="00B70CAC" w14:paraId="6CAC87BE" w14:textId="77777777"/>
    <w:p w:rsidR="00CC3C37" w:rsidP="004A1366" w14:paraId="31E063B5" w14:textId="77777777"/>
  </w:endnote>
  <w:endnote w:type="continuationNotice" w:id="2">
    <w:p w:rsidR="00CC3C37" w14:paraId="16A48BBD" w14:textId="77777777"/>
    <w:p w:rsidR="00CC3C37" w14:paraId="419192A0" w14:textId="77777777"/>
    <w:p w:rsidR="00CC3C37" w:rsidP="00B70CAC" w14:paraId="08B2CA1D" w14:textId="77777777"/>
    <w:p w:rsidR="00CC3C37" w:rsidP="004A1366" w14:paraId="4E0060AC"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00000003" w:usb1="00000000" w:usb2="00000000" w:usb3="00000000" w:csb0="00000001" w:csb1="00000000"/>
  </w:font>
  <w:font w:name="Noto Sans">
    <w:charset w:val="00"/>
    <w:family w:val="swiss"/>
    <w:pitch w:val="variable"/>
    <w:sig w:usb0="E00082FF" w:usb1="400078FF" w:usb2="00000021"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rsidRPr="005A5BD0" w14:paraId="12FABDF9" w14:textId="77777777">
    <w:pPr>
      <w:pStyle w:val="Footer"/>
      <w:framePr w:wrap="around" w:vAnchor="text" w:hAnchor="margin" w:xAlign="center" w:y="1"/>
      <w:rPr>
        <w:rStyle w:val="PageNumber"/>
        <w:rFonts w:asciiTheme="minorHAnsi" w:hAnsiTheme="minorHAnsi" w:cstheme="minorHAnsi"/>
      </w:rPr>
    </w:pPr>
    <w:r w:rsidRPr="005A5BD0">
      <w:rPr>
        <w:rStyle w:val="PageNumber"/>
        <w:rFonts w:asciiTheme="minorHAnsi" w:hAnsiTheme="minorHAnsi" w:cstheme="minorHAnsi"/>
      </w:rPr>
      <w:fldChar w:fldCharType="begin"/>
    </w:r>
    <w:r w:rsidRPr="005A5BD0">
      <w:rPr>
        <w:rStyle w:val="PageNumber"/>
        <w:rFonts w:asciiTheme="minorHAnsi" w:hAnsiTheme="minorHAnsi" w:cstheme="minorHAnsi"/>
      </w:rPr>
      <w:instrText xml:space="preserve">PAGE  </w:instrText>
    </w:r>
    <w:r w:rsidRPr="005A5BD0">
      <w:rPr>
        <w:rStyle w:val="PageNumber"/>
        <w:rFonts w:asciiTheme="minorHAnsi" w:hAnsiTheme="minorHAnsi" w:cstheme="minorHAnsi"/>
      </w:rPr>
      <w:fldChar w:fldCharType="separate"/>
    </w:r>
    <w:r w:rsidRPr="005A5BD0">
      <w:rPr>
        <w:rStyle w:val="PageNumber"/>
        <w:rFonts w:asciiTheme="minorHAnsi" w:hAnsiTheme="minorHAnsi" w:cstheme="minorHAnsi"/>
        <w:noProof/>
      </w:rPr>
      <w:t>1</w:t>
    </w:r>
    <w:r w:rsidRPr="005A5BD0">
      <w:rPr>
        <w:rStyle w:val="PageNumber"/>
        <w:rFonts w:asciiTheme="minorHAnsi" w:hAnsiTheme="minorHAnsi" w:cstheme="minorHAnsi"/>
      </w:rPr>
      <w:fldChar w:fldCharType="end"/>
    </w:r>
  </w:p>
  <w:p w:rsidR="00A55B10" w:rsidRPr="00933364" w:rsidP="00FD129D" w14:paraId="3856A4EB" w14:textId="005FCBD1">
    <w:pPr>
      <w:adjustRightInd w:val="0"/>
      <w:spacing w:before="120" w:after="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24641393" w14:textId="64DCE64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rsidR="00A55B10" w:rsidRPr="00830096" w:rsidP="00390584" w14:paraId="42076F22" w14:textId="70DDC35F">
    <w:pPr>
      <w:adjustRightInd w:val="0"/>
    </w:pPr>
  </w:p>
  <w:p w:rsidR="00E47DB7" w14:paraId="23E984E2" w14:textId="77777777"/>
  <w:p w:rsidR="00E47DB7" w:rsidP="00241218" w14:paraId="10B45454" w14:textId="77777777"/>
  <w:p w:rsidR="00E47DB7" w:rsidP="004A1366" w14:paraId="3E85D8AC"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CC3C37" w14:paraId="4B634CF2" w14:textId="77777777">
      <w:r>
        <w:separator/>
      </w:r>
    </w:p>
    <w:p w:rsidR="00CC3C37" w14:paraId="3B8BC811" w14:textId="77777777"/>
    <w:p w:rsidR="00CC3C37" w:rsidP="00B70CAC" w14:paraId="7C86FA15" w14:textId="77777777"/>
    <w:p w:rsidR="00CC3C37" w:rsidP="004A1366" w14:paraId="6134E386" w14:textId="77777777"/>
  </w:footnote>
  <w:footnote w:type="continuationSeparator" w:id="1">
    <w:p w:rsidR="00CC3C37" w14:paraId="17C44BBF" w14:textId="77777777">
      <w:r>
        <w:continuationSeparator/>
      </w:r>
    </w:p>
    <w:p w:rsidR="00CC3C37" w14:paraId="609A93CF" w14:textId="77777777"/>
    <w:p w:rsidR="00CC3C37" w:rsidP="00B70CAC" w14:paraId="25255999" w14:textId="77777777"/>
    <w:p w:rsidR="00CC3C37" w:rsidP="004A1366" w14:paraId="24EAFD8D" w14:textId="77777777"/>
  </w:footnote>
  <w:footnote w:type="continuationNotice" w:id="2">
    <w:p w:rsidR="00CC3C37" w14:paraId="3DAB2EB8" w14:textId="77777777"/>
    <w:p w:rsidR="00CC3C37" w14:paraId="6B2C162B" w14:textId="77777777"/>
    <w:p w:rsidR="00CC3C37" w:rsidP="00B70CAC" w14:paraId="155B5AD9" w14:textId="77777777"/>
    <w:p w:rsidR="00CC3C37" w:rsidP="004A1366" w14:paraId="6CB8E79C" w14:textId="77777777"/>
  </w:footnote>
  <w:footnote w:id="3">
    <w:p w:rsidR="00A55B10" w:rsidRPr="005241DA" w:rsidP="0042397E" w14:paraId="559CC305" w14:textId="777ADBCE">
      <w:pPr>
        <w:pStyle w:val="FootnoteText"/>
        <w:spacing w:after="0"/>
        <w:rPr>
          <w:rFonts w:asciiTheme="minorHAnsi" w:hAnsiTheme="minorHAnsi" w:cstheme="minorHAnsi"/>
        </w:rPr>
      </w:pPr>
      <w:r w:rsidRPr="00552C61">
        <w:rPr>
          <w:rStyle w:val="FootnoteReference"/>
          <w:rFonts w:asciiTheme="minorHAnsi" w:hAnsiTheme="minorHAnsi" w:cstheme="minorHAnsi"/>
        </w:rPr>
        <w:footnoteRef/>
      </w:r>
      <w:r w:rsidRPr="005241DA">
        <w:rPr>
          <w:rFonts w:asciiTheme="minorHAnsi" w:hAnsiTheme="minorHAnsi" w:cstheme="minorHAnsi"/>
        </w:rPr>
        <w:t xml:space="preserve"> Certain sectors are subject to TRI reporting. For a complete listing of the North American Industry Classification System (NAICS) codes subject to TRI reporting; see 40 CFR 372.23.</w:t>
      </w:r>
    </w:p>
  </w:footnote>
  <w:footnote w:id="4">
    <w:p w:rsidR="00A55B10" w:rsidRPr="005241DA" w:rsidP="0042397E" w14:paraId="79F27A05" w14:textId="27039B9D">
      <w:pPr>
        <w:pStyle w:val="FootnoteText"/>
        <w:spacing w:after="0"/>
        <w:rPr>
          <w:rFonts w:asciiTheme="minorHAnsi" w:hAnsiTheme="minorHAnsi" w:cstheme="minorHAnsi"/>
        </w:rPr>
      </w:pPr>
      <w:r w:rsidRPr="005241DA">
        <w:rPr>
          <w:rStyle w:val="FootnoteReference"/>
          <w:rFonts w:asciiTheme="minorHAnsi" w:hAnsiTheme="minorHAnsi" w:cstheme="minorHAnsi"/>
        </w:rPr>
        <w:footnoteRef/>
      </w:r>
      <w:r w:rsidRPr="005241DA">
        <w:rPr>
          <w:rFonts w:asciiTheme="minorHAnsi" w:hAnsiTheme="minorHAnsi" w:cstheme="minorHAnsi"/>
        </w:rPr>
        <w:t xml:space="preserve"> The Form A submission requires a Certification Statement confirming that the sum of amounts of the chemical in releases and waste does not exceed the appropriate release and waste annual reportable amounts for that reporting year.</w:t>
      </w:r>
    </w:p>
  </w:footnote>
  <w:footnote w:id="5">
    <w:p w:rsidR="00A55B10" w:rsidRPr="002F4F2E" w:rsidP="0042397E" w14:paraId="663FFE89" w14:textId="5075A276">
      <w:pPr>
        <w:pStyle w:val="FootnoteText"/>
        <w:spacing w:after="0"/>
        <w:rPr>
          <w:rFonts w:asciiTheme="minorHAnsi" w:hAnsiTheme="minorHAnsi" w:cstheme="minorHAnsi"/>
        </w:rPr>
      </w:pPr>
      <w:r w:rsidRPr="002F4F2E">
        <w:rPr>
          <w:rStyle w:val="FootnoteReference"/>
          <w:rFonts w:asciiTheme="minorHAnsi" w:hAnsiTheme="minorHAnsi" w:cstheme="minorHAnsi"/>
        </w:rPr>
        <w:footnoteRef/>
      </w:r>
      <w:r w:rsidRPr="002F4F2E">
        <w:rPr>
          <w:rFonts w:asciiTheme="minorHAnsi" w:hAnsiTheme="minorHAnsi" w:cstheme="minorHAnsi"/>
        </w:rPr>
        <w:t xml:space="preserve"> For the full set of instructions and Forms, refer to </w:t>
      </w:r>
      <w:hyperlink r:id="rId1" w:history="1">
        <w:r w:rsidRPr="002F4F2E">
          <w:rPr>
            <w:rStyle w:val="Hyperlink"/>
            <w:rFonts w:asciiTheme="minorHAnsi" w:hAnsiTheme="minorHAnsi" w:cstheme="minorHAnsi"/>
          </w:rPr>
          <w:t>https://ofmpub.epa.gov/apex/guideme_ext/f?p=</w:t>
        </w:r>
        <w:r w:rsidRPr="002F4F2E">
          <w:rPr>
            <w:rFonts w:asciiTheme="minorHAnsi" w:hAnsiTheme="minorHAnsi" w:cstheme="minorHAnsi"/>
          </w:rPr>
          <w:t xml:space="preserve"> </w:t>
        </w:r>
        <w:r w:rsidRPr="002F4F2E">
          <w:rPr>
            <w:rStyle w:val="Hyperlink"/>
            <w:rFonts w:asciiTheme="minorHAnsi" w:hAnsiTheme="minorHAnsi" w:cstheme="minorHAnsi"/>
          </w:rPr>
          <w:t>guideme_ext:41</w:t>
        </w:r>
      </w:hyperlink>
      <w:r w:rsidRPr="002F4F2E">
        <w:rPr>
          <w:rFonts w:asciiTheme="minorHAnsi" w:hAnsiTheme="minorHAnsi" w:cstheme="minorHAnsi"/>
        </w:rPr>
        <w:t>.</w:t>
      </w:r>
    </w:p>
  </w:footnote>
  <w:footnote w:id="6">
    <w:p w:rsidR="00A23512" w14:paraId="2136A3F2" w14:textId="7E8C8379">
      <w:pPr>
        <w:pStyle w:val="FootnoteText"/>
      </w:pPr>
      <w:r w:rsidRPr="002F4F2E">
        <w:rPr>
          <w:rStyle w:val="FootnoteReference"/>
          <w:rFonts w:asciiTheme="minorHAnsi" w:hAnsiTheme="minorHAnsi" w:cstheme="minorHAnsi"/>
        </w:rPr>
        <w:footnoteRef/>
      </w:r>
      <w:r w:rsidRPr="002F4F2E" w:rsidR="002F4F2E">
        <w:rPr>
          <w:rFonts w:asciiTheme="minorHAnsi" w:hAnsiTheme="minorHAnsi" w:cstheme="minorHAnsi"/>
        </w:rPr>
        <w:t xml:space="preserve"> TRI Data and Tools are available at</w:t>
      </w:r>
      <w:r w:rsidRPr="002F4F2E">
        <w:rPr>
          <w:rFonts w:asciiTheme="minorHAnsi" w:hAnsiTheme="minorHAnsi" w:cstheme="minorHAnsi"/>
        </w:rPr>
        <w:t xml:space="preserve"> </w:t>
      </w:r>
      <w:hyperlink r:id="rId2" w:history="1">
        <w:r w:rsidRPr="002F4F2E" w:rsidR="002F4F2E">
          <w:rPr>
            <w:rStyle w:val="Hyperlink"/>
            <w:rFonts w:asciiTheme="minorHAnsi" w:hAnsiTheme="minorHAnsi" w:cstheme="minorHAnsi"/>
          </w:rPr>
          <w:t>https://www.epa.gov/toxics-release-inventory-tri-program/tri-data-and-tools</w:t>
        </w:r>
      </w:hyperlink>
      <w:r w:rsidR="002F4F2E">
        <w:t xml:space="preserve"> </w:t>
      </w:r>
    </w:p>
  </w:footnote>
  <w:footnote w:id="7">
    <w:p w:rsidR="00A55B10" w:rsidRPr="005241DA" w:rsidP="00C25D7A" w14:paraId="17161334" w14:textId="2BDB0F70">
      <w:pPr>
        <w:rPr>
          <w:rFonts w:asciiTheme="minorHAnsi" w:hAnsiTheme="minorHAnsi" w:cstheme="minorHAnsi"/>
        </w:rPr>
      </w:pPr>
      <w:r w:rsidRPr="005241DA">
        <w:rPr>
          <w:rStyle w:val="FootnoteReference"/>
          <w:rFonts w:asciiTheme="minorHAnsi" w:hAnsiTheme="minorHAnsi" w:cstheme="minorHAnsi"/>
        </w:rPr>
        <w:footnoteRef/>
      </w:r>
      <w:r w:rsidRPr="005241DA">
        <w:rPr>
          <w:rFonts w:asciiTheme="minorHAnsi" w:hAnsiTheme="minorHAnsi" w:cstheme="minorHAnsi"/>
        </w:rPr>
        <w:t xml:space="preserve"> </w:t>
      </w:r>
      <w:r w:rsidRPr="005241DA">
        <w:rPr>
          <w:rFonts w:asciiTheme="minorHAnsi" w:hAnsiTheme="minorHAnsi" w:cstheme="minorHAnsi"/>
          <w:sz w:val="20"/>
          <w:szCs w:val="20"/>
        </w:rPr>
        <w:t>EPA has authority to revise the threshold amounts pursuant to EPCRA section</w:t>
      </w:r>
      <w:r w:rsidRPr="005241DA">
        <w:rPr>
          <w:rFonts w:asciiTheme="minorHAnsi" w:hAnsiTheme="minorHAnsi" w:cstheme="minorHAnsi"/>
        </w:rPr>
        <w:t xml:space="preserve"> </w:t>
      </w:r>
      <w:r w:rsidRPr="005241DA">
        <w:rPr>
          <w:rFonts w:asciiTheme="minorHAnsi" w:hAnsiTheme="minorHAnsi" w:cstheme="minorHAnsi"/>
          <w:sz w:val="20"/>
          <w:szCs w:val="20"/>
        </w:rPr>
        <w:t>313(f)(2) provided that revised threshold amounts still result in reporting on a substantial majority of total releases of the chemical at all facilities subject to EPCRA section 313. A revised threshold may be based on classes of chemicals or categories of facilities.</w:t>
      </w:r>
    </w:p>
    <w:p w:rsidR="00A55B10" w:rsidP="00C25D7A" w14:paraId="44EB5F5F" w14:textId="77777777"/>
  </w:footnote>
  <w:footnote w:id="8">
    <w:p w:rsidR="00A55B10" w:rsidRPr="00CA2CB7" w:rsidP="00CA2CB7" w14:paraId="14B6A32B" w14:textId="6C272368">
      <w:pPr>
        <w:pStyle w:val="FootnoteText"/>
        <w:spacing w:after="0"/>
        <w:rPr>
          <w:rFonts w:asciiTheme="minorHAnsi" w:hAnsiTheme="minorHAnsi" w:cstheme="minorHAnsi"/>
        </w:rPr>
      </w:pPr>
      <w:r w:rsidRPr="00CA2CB7">
        <w:rPr>
          <w:rStyle w:val="FootnoteReference"/>
          <w:rFonts w:asciiTheme="minorHAnsi" w:hAnsiTheme="minorHAnsi" w:cstheme="minorHAnsi"/>
        </w:rPr>
        <w:footnoteRef/>
      </w:r>
      <w:r w:rsidRPr="00CA2CB7">
        <w:rPr>
          <w:rFonts w:asciiTheme="minorHAnsi" w:hAnsiTheme="minorHAnsi" w:cstheme="minorHAnsi"/>
        </w:rPr>
        <w:t xml:space="preserve"> U.S. EPA Toxics Release Inventory Program. </w:t>
      </w:r>
      <w:hyperlink r:id="rId3" w:history="1">
        <w:r w:rsidRPr="001114B4" w:rsidR="00CA2CB7">
          <w:rPr>
            <w:rStyle w:val="Hyperlink"/>
            <w:rFonts w:asciiTheme="minorHAnsi" w:hAnsiTheme="minorHAnsi" w:cstheme="minorHAnsi"/>
          </w:rPr>
          <w:t>https://www.epa.gov/tri/</w:t>
        </w:r>
      </w:hyperlink>
      <w:r w:rsidR="00CA2CB7">
        <w:rPr>
          <w:rFonts w:asciiTheme="minorHAnsi" w:hAnsiTheme="minorHAnsi" w:cstheme="minorHAnsi"/>
        </w:rPr>
        <w:t xml:space="preserve"> </w:t>
      </w:r>
    </w:p>
  </w:footnote>
  <w:footnote w:id="9">
    <w:p w:rsidR="002E3E3A" w:rsidP="00CA2CB7" w14:paraId="003F311F" w14:textId="653A4A5C">
      <w:pPr>
        <w:pStyle w:val="FootnoteText"/>
        <w:spacing w:after="0"/>
      </w:pPr>
      <w:r w:rsidRPr="00CA2CB7">
        <w:rPr>
          <w:rStyle w:val="FootnoteReference"/>
          <w:rFonts w:asciiTheme="minorHAnsi" w:hAnsiTheme="minorHAnsi" w:cstheme="minorHAnsi"/>
        </w:rPr>
        <w:footnoteRef/>
      </w:r>
      <w:r w:rsidRPr="00CA2CB7">
        <w:rPr>
          <w:rFonts w:asciiTheme="minorHAnsi" w:hAnsiTheme="minorHAnsi" w:cstheme="minorHAnsi"/>
        </w:rPr>
        <w:t xml:space="preserve"> </w:t>
      </w:r>
      <w:r w:rsidRPr="00CA2CB7" w:rsidR="00CA2CB7">
        <w:rPr>
          <w:rFonts w:asciiTheme="minorHAnsi" w:hAnsiTheme="minorHAnsi" w:cstheme="minorHAnsi"/>
        </w:rPr>
        <w:t xml:space="preserve">Federal Depository Library Program. </w:t>
      </w:r>
      <w:hyperlink r:id="rId4" w:history="1">
        <w:r w:rsidRPr="001114B4" w:rsidR="00CA2CB7">
          <w:rPr>
            <w:rStyle w:val="Hyperlink"/>
            <w:rFonts w:asciiTheme="minorHAnsi" w:hAnsiTheme="minorHAnsi" w:cstheme="minorHAnsi"/>
          </w:rPr>
          <w:t>https://www.gpo.gov/how-to-work-with-us/agency/services-for-agencies/federal-depository-library-program</w:t>
        </w:r>
      </w:hyperlink>
      <w:r w:rsidR="00CA2CB7">
        <w:rPr>
          <w:rFonts w:asciiTheme="minorHAnsi" w:hAnsiTheme="minorHAnsi" w:cstheme="minorHAnsi"/>
        </w:rPr>
        <w:t xml:space="preserve"> </w:t>
      </w:r>
    </w:p>
  </w:footnote>
  <w:footnote w:id="10">
    <w:p w:rsidR="0038547C" w:rsidRPr="00D8136A" w:rsidP="002868B5" w14:paraId="502CE5DD" w14:textId="03ACA730">
      <w:pPr>
        <w:pStyle w:val="FootnoteText"/>
        <w:spacing w:after="0"/>
        <w:rPr>
          <w:rFonts w:asciiTheme="minorHAnsi" w:hAnsiTheme="minorHAnsi" w:cstheme="minorHAnsi"/>
        </w:rPr>
      </w:pPr>
      <w:r w:rsidRPr="00D8136A">
        <w:rPr>
          <w:rStyle w:val="FootnoteReference"/>
          <w:rFonts w:asciiTheme="minorHAnsi" w:hAnsiTheme="minorHAnsi" w:cstheme="minorHAnsi"/>
        </w:rPr>
        <w:footnoteRef/>
      </w:r>
      <w:r w:rsidRPr="00D8136A">
        <w:rPr>
          <w:rFonts w:asciiTheme="minorHAnsi" w:hAnsiTheme="minorHAnsi" w:cstheme="minorHAnsi"/>
        </w:rPr>
        <w:t xml:space="preserve"> </w:t>
      </w:r>
      <w:r w:rsidRPr="00D8136A" w:rsidR="00D8136A">
        <w:rPr>
          <w:rFonts w:asciiTheme="minorHAnsi" w:hAnsiTheme="minorHAnsi" w:cstheme="minorHAnsi"/>
        </w:rPr>
        <w:t>The Toxics Release Inventory in Action: Media, Government, Business, Community and Academic Uses of TRI Data</w:t>
      </w:r>
      <w:r w:rsidR="00D8136A">
        <w:rPr>
          <w:rFonts w:asciiTheme="minorHAnsi" w:hAnsiTheme="minorHAnsi" w:cstheme="minorHAnsi"/>
        </w:rPr>
        <w:t>.</w:t>
      </w:r>
      <w:r w:rsidRPr="00D8136A" w:rsidR="00D8136A">
        <w:rPr>
          <w:rFonts w:asciiTheme="minorHAnsi" w:hAnsiTheme="minorHAnsi" w:cstheme="minorHAnsi"/>
        </w:rPr>
        <w:t xml:space="preserve"> </w:t>
      </w:r>
      <w:hyperlink r:id="rId5" w:history="1">
        <w:r w:rsidRPr="00D8136A">
          <w:rPr>
            <w:rStyle w:val="Hyperlink"/>
            <w:rFonts w:asciiTheme="minorHAnsi" w:hAnsiTheme="minorHAnsi" w:cstheme="minorHAnsi"/>
          </w:rPr>
          <w:t>https://www.epa.gov/sites/default/files/documents/tri_in_action_final_report_july_2013.pdf</w:t>
        </w:r>
      </w:hyperlink>
      <w:r w:rsidRPr="00D8136A">
        <w:rPr>
          <w:rFonts w:asciiTheme="minorHAnsi" w:hAnsiTheme="minorHAnsi" w:cstheme="minorHAnsi"/>
        </w:rPr>
        <w:t xml:space="preserve">. </w:t>
      </w:r>
    </w:p>
  </w:footnote>
  <w:footnote w:id="11">
    <w:p w:rsidR="00CA2CB7" w:rsidRPr="00CA2CB7" w:rsidP="002868B5" w14:paraId="67D0F30A" w14:textId="1B5FB4A3">
      <w:pPr>
        <w:pStyle w:val="FootnoteText"/>
        <w:spacing w:after="0"/>
        <w:rPr>
          <w:rFonts w:asciiTheme="minorHAnsi" w:hAnsiTheme="minorHAnsi" w:cstheme="minorHAnsi"/>
        </w:rPr>
      </w:pPr>
      <w:r w:rsidRPr="00D8136A">
        <w:rPr>
          <w:rStyle w:val="FootnoteReference"/>
          <w:rFonts w:asciiTheme="minorHAnsi" w:hAnsiTheme="minorHAnsi" w:cstheme="minorHAnsi"/>
        </w:rPr>
        <w:footnoteRef/>
      </w:r>
      <w:r w:rsidRPr="00D8136A">
        <w:rPr>
          <w:rFonts w:asciiTheme="minorHAnsi" w:hAnsiTheme="minorHAnsi" w:cstheme="minorHAnsi"/>
        </w:rPr>
        <w:t xml:space="preserve"> </w:t>
      </w:r>
      <w:r w:rsidRPr="00D8136A" w:rsidR="00466A10">
        <w:rPr>
          <w:rFonts w:asciiTheme="minorHAnsi" w:hAnsiTheme="minorHAnsi" w:cstheme="minorHAnsi"/>
        </w:rPr>
        <w:t xml:space="preserve">EPA </w:t>
      </w:r>
      <w:r w:rsidRPr="00D8136A">
        <w:rPr>
          <w:rFonts w:asciiTheme="minorHAnsi" w:hAnsiTheme="minorHAnsi" w:cstheme="minorHAnsi"/>
        </w:rPr>
        <w:t xml:space="preserve">Central Data Exchange. </w:t>
      </w:r>
      <w:hyperlink r:id="rId6" w:history="1">
        <w:r w:rsidRPr="00D8136A">
          <w:rPr>
            <w:rStyle w:val="Hyperlink"/>
            <w:rFonts w:asciiTheme="minorHAnsi" w:hAnsiTheme="minorHAnsi" w:cstheme="minorHAnsi"/>
          </w:rPr>
          <w:t>https://cdx.epa.gov/</w:t>
        </w:r>
      </w:hyperlink>
      <w:r w:rsidRPr="00CA2CB7">
        <w:rPr>
          <w:rFonts w:asciiTheme="minorHAnsi" w:hAnsiTheme="minorHAnsi" w:cstheme="minorHAnsi"/>
        </w:rPr>
        <w:t xml:space="preserve"> </w:t>
      </w:r>
    </w:p>
  </w:footnote>
  <w:footnote w:id="12">
    <w:p w:rsidR="00CA2CB7" w:rsidRPr="00CA2CB7" w14:paraId="36CE5958" w14:textId="012621BF">
      <w:pPr>
        <w:pStyle w:val="FootnoteText"/>
        <w:rPr>
          <w:rFonts w:asciiTheme="minorHAnsi" w:hAnsiTheme="minorHAnsi" w:cstheme="minorHAnsi"/>
        </w:rPr>
      </w:pPr>
      <w:r w:rsidRPr="00CA2CB7">
        <w:rPr>
          <w:rStyle w:val="FootnoteReference"/>
          <w:rFonts w:asciiTheme="minorHAnsi" w:hAnsiTheme="minorHAnsi" w:cstheme="minorHAnsi"/>
        </w:rPr>
        <w:footnoteRef/>
      </w:r>
      <w:r w:rsidRPr="00CA2CB7">
        <w:rPr>
          <w:rFonts w:asciiTheme="minorHAnsi" w:hAnsiTheme="minorHAnsi" w:cstheme="minorHAnsi"/>
        </w:rPr>
        <w:t xml:space="preserve"> Combined Air Emissions Reporting System. </w:t>
      </w:r>
      <w:hyperlink r:id="rId7" w:history="1">
        <w:r w:rsidRPr="00CA2CB7">
          <w:rPr>
            <w:rStyle w:val="Hyperlink"/>
            <w:rFonts w:asciiTheme="minorHAnsi" w:hAnsiTheme="minorHAnsi" w:cstheme="minorHAnsi"/>
          </w:rPr>
          <w:t>https://www.epa.gov/combined-air-emissions-reporting/combined-air-emissions-reporting-system-caers</w:t>
        </w:r>
      </w:hyperlink>
      <w:r w:rsidRPr="00CA2CB7">
        <w:rPr>
          <w:rFonts w:asciiTheme="minorHAnsi" w:hAnsiTheme="minorHAnsi" w:cstheme="minorHAnsi"/>
        </w:rPr>
        <w:t xml:space="preserve"> </w:t>
      </w:r>
    </w:p>
  </w:footnote>
  <w:footnote w:id="13">
    <w:p w:rsidR="00A55B10" w:rsidRPr="00A94FFA" w:rsidP="00C327F4" w14:paraId="02989638" w14:textId="78B2A55A">
      <w:pPr>
        <w:pStyle w:val="FootnoteText"/>
        <w:rPr>
          <w:rFonts w:asciiTheme="minorHAnsi" w:hAnsiTheme="minorHAnsi" w:cstheme="minorHAnsi"/>
        </w:rPr>
      </w:pPr>
      <w:r w:rsidRPr="00A94FFA">
        <w:rPr>
          <w:rStyle w:val="FootnoteReference"/>
          <w:rFonts w:asciiTheme="minorHAnsi" w:hAnsiTheme="minorHAnsi" w:cstheme="minorHAnsi"/>
        </w:rPr>
        <w:footnoteRef/>
      </w:r>
      <w:r w:rsidRPr="00A94FFA">
        <w:rPr>
          <w:rFonts w:asciiTheme="minorHAnsi" w:hAnsiTheme="minorHAnsi" w:cstheme="minorHAnsi"/>
        </w:rPr>
        <w:t xml:space="preserve"> ICIS-NPDES is the Clean Water Act (CWA) data system of record, replacing the Permit Compliance System (PCS).</w:t>
      </w:r>
      <w:r w:rsidR="002B0A46">
        <w:rPr>
          <w:rFonts w:asciiTheme="minorHAnsi" w:hAnsiTheme="minorHAnsi" w:cstheme="minorHAnsi"/>
        </w:rPr>
        <w:t xml:space="preserve"> </w:t>
      </w:r>
      <w:hyperlink r:id="rId8" w:history="1">
        <w:r w:rsidRPr="001114B4" w:rsidR="002B0A46">
          <w:rPr>
            <w:rStyle w:val="Hyperlink"/>
            <w:rFonts w:asciiTheme="minorHAnsi" w:hAnsiTheme="minorHAnsi" w:cstheme="minorHAnsi"/>
          </w:rPr>
          <w:t>https://enviro.epa.gov/envirofacts/icis-npdes/search</w:t>
        </w:r>
      </w:hyperlink>
      <w:r w:rsidR="002B0A46">
        <w:rPr>
          <w:rFonts w:asciiTheme="minorHAnsi" w:hAnsiTheme="minorHAnsi" w:cstheme="minorHAnsi"/>
        </w:rPr>
        <w:t xml:space="preserve"> </w:t>
      </w:r>
    </w:p>
  </w:footnote>
  <w:footnote w:id="14">
    <w:p w:rsidR="00F63F58" w:rsidRPr="00BB3F20" w:rsidP="00BB3F20" w14:paraId="5551326E" w14:textId="31730E19">
      <w:pPr>
        <w:pStyle w:val="FootnoteText"/>
        <w:spacing w:after="0"/>
        <w:rPr>
          <w:rFonts w:asciiTheme="minorHAnsi" w:hAnsiTheme="minorHAnsi" w:cstheme="minorHAnsi"/>
        </w:rPr>
      </w:pPr>
      <w:r w:rsidRPr="00BB3F20">
        <w:rPr>
          <w:rStyle w:val="FootnoteReference"/>
          <w:rFonts w:asciiTheme="minorHAnsi" w:hAnsiTheme="minorHAnsi" w:cstheme="minorHAnsi"/>
        </w:rPr>
        <w:footnoteRef/>
      </w:r>
      <w:r w:rsidRPr="00BB3F20">
        <w:rPr>
          <w:rFonts w:asciiTheme="minorHAnsi" w:hAnsiTheme="minorHAnsi" w:cstheme="minorHAnsi"/>
        </w:rPr>
        <w:t>R</w:t>
      </w:r>
      <w:r w:rsidRPr="00BB3F20" w:rsidR="009F3030">
        <w:rPr>
          <w:rFonts w:asciiTheme="minorHAnsi" w:hAnsiTheme="minorHAnsi" w:cstheme="minorHAnsi"/>
        </w:rPr>
        <w:t>CRAInfo</w:t>
      </w:r>
      <w:r w:rsidRPr="00BB3F20" w:rsidR="009F3030">
        <w:rPr>
          <w:rFonts w:asciiTheme="minorHAnsi" w:hAnsiTheme="minorHAnsi" w:cstheme="minorHAnsi"/>
        </w:rPr>
        <w:t>.</w:t>
      </w:r>
      <w:r w:rsidRPr="00BB3F20">
        <w:rPr>
          <w:rFonts w:asciiTheme="minorHAnsi" w:hAnsiTheme="minorHAnsi" w:cstheme="minorHAnsi"/>
        </w:rPr>
        <w:t xml:space="preserve"> </w:t>
      </w:r>
      <w:hyperlink r:id="rId9" w:history="1">
        <w:r w:rsidRPr="00BB3F20">
          <w:rPr>
            <w:rStyle w:val="Hyperlink"/>
            <w:rFonts w:asciiTheme="minorHAnsi" w:hAnsiTheme="minorHAnsi" w:cstheme="minorHAnsi"/>
          </w:rPr>
          <w:t>https://www.epa.gov/enviro/rcrainfo-overview</w:t>
        </w:r>
      </w:hyperlink>
      <w:r w:rsidRPr="00BB3F20">
        <w:rPr>
          <w:rFonts w:asciiTheme="minorHAnsi" w:hAnsiTheme="minorHAnsi" w:cstheme="minorHAnsi"/>
        </w:rPr>
        <w:t xml:space="preserve"> </w:t>
      </w:r>
    </w:p>
  </w:footnote>
  <w:footnote w:id="15">
    <w:p w:rsidR="00BB3F20" w:rsidRPr="00BB3F20" w:rsidP="00BB3F20" w14:paraId="0DB97BC7" w14:textId="1B65831A">
      <w:pPr>
        <w:pStyle w:val="FootnoteText"/>
        <w:spacing w:after="0"/>
      </w:pPr>
      <w:r w:rsidRPr="00BB3F20">
        <w:rPr>
          <w:rStyle w:val="FootnoteReference"/>
          <w:rFonts w:asciiTheme="minorHAnsi" w:hAnsiTheme="minorHAnsi" w:cstheme="minorHAnsi"/>
        </w:rPr>
        <w:footnoteRef/>
      </w:r>
      <w:r w:rsidRPr="00BB3F20">
        <w:rPr>
          <w:rFonts w:asciiTheme="minorHAnsi" w:hAnsiTheme="minorHAnsi" w:cstheme="minorHAnsi"/>
        </w:rPr>
        <w:t xml:space="preserve"> Hazardous Chemical Inventory Reporting. </w:t>
      </w:r>
      <w:hyperlink r:id="rId10" w:history="1">
        <w:r w:rsidRPr="00BB3F20">
          <w:rPr>
            <w:rStyle w:val="Hyperlink"/>
            <w:rFonts w:asciiTheme="minorHAnsi" w:hAnsiTheme="minorHAnsi" w:cstheme="minorHAnsi"/>
          </w:rPr>
          <w:t>https://www.epa.gov/epcra/hazardous-chemical-inventory-reporting</w:t>
        </w:r>
      </w:hyperlink>
    </w:p>
  </w:footnote>
  <w:footnote w:id="16">
    <w:p w:rsidR="00A55B10" w:rsidRPr="00A94FFA" w:rsidP="0042397E" w14:paraId="32C794EC" w14:textId="4CB181F3">
      <w:pPr>
        <w:pStyle w:val="FootnoteText"/>
        <w:spacing w:after="0"/>
        <w:rPr>
          <w:rFonts w:asciiTheme="minorHAnsi" w:hAnsiTheme="minorHAnsi" w:cstheme="minorHAnsi"/>
        </w:rPr>
      </w:pPr>
      <w:r w:rsidRPr="00A94FFA">
        <w:rPr>
          <w:rStyle w:val="FootnoteReference"/>
          <w:rFonts w:asciiTheme="minorHAnsi" w:hAnsiTheme="minorHAnsi" w:cstheme="minorHAnsi"/>
        </w:rPr>
        <w:footnoteRef/>
      </w:r>
      <w:r w:rsidRPr="00A94FFA">
        <w:rPr>
          <w:rFonts w:asciiTheme="minorHAnsi" w:hAnsiTheme="minorHAnsi" w:cstheme="minorHAnsi"/>
        </w:rPr>
        <w:t xml:space="preserve"> </w:t>
      </w:r>
      <w:r w:rsidR="001317A3">
        <w:rPr>
          <w:rFonts w:asciiTheme="minorHAnsi" w:hAnsiTheme="minorHAnsi" w:cstheme="minorHAnsi"/>
        </w:rPr>
        <w:t xml:space="preserve">List of Regulated Substances Under the Risk Management Program. </w:t>
      </w:r>
      <w:hyperlink r:id="rId11" w:history="1">
        <w:r w:rsidRPr="001114B4" w:rsidR="001317A3">
          <w:rPr>
            <w:rStyle w:val="Hyperlink"/>
            <w:rFonts w:asciiTheme="minorHAnsi" w:hAnsiTheme="minorHAnsi" w:cstheme="minorHAnsi"/>
          </w:rPr>
          <w:t>https://www.epa.gov/rmp/list-regulated-substances-under-risk-management-plan-rmp-program</w:t>
        </w:r>
      </w:hyperlink>
    </w:p>
  </w:footnote>
  <w:footnote w:id="17">
    <w:p w:rsidR="00A55B10" w:rsidP="0042397E" w14:paraId="2DA8EC84" w14:textId="393DD598">
      <w:pPr>
        <w:pStyle w:val="FootnoteText"/>
        <w:spacing w:after="0"/>
      </w:pPr>
      <w:r w:rsidRPr="00A94FFA">
        <w:rPr>
          <w:rStyle w:val="FootnoteReference"/>
          <w:rFonts w:asciiTheme="minorHAnsi" w:hAnsiTheme="minorHAnsi" w:cstheme="minorHAnsi"/>
        </w:rPr>
        <w:footnoteRef/>
      </w:r>
      <w:r w:rsidRPr="00A94FFA">
        <w:rPr>
          <w:rFonts w:asciiTheme="minorHAnsi" w:hAnsiTheme="minorHAnsi" w:cstheme="minorHAnsi"/>
        </w:rPr>
        <w:t xml:space="preserve"> </w:t>
      </w:r>
      <w:r w:rsidR="0048017E">
        <w:rPr>
          <w:rFonts w:asciiTheme="minorHAnsi" w:hAnsiTheme="minorHAnsi" w:cstheme="minorHAnsi"/>
        </w:rPr>
        <w:t xml:space="preserve">Risk Management Program (RMP) Rule Overview. </w:t>
      </w:r>
      <w:hyperlink r:id="rId12" w:history="1">
        <w:r w:rsidRPr="001114B4" w:rsidR="0048017E">
          <w:rPr>
            <w:rStyle w:val="Hyperlink"/>
            <w:rFonts w:asciiTheme="minorHAnsi" w:hAnsiTheme="minorHAnsi" w:cstheme="minorHAnsi"/>
          </w:rPr>
          <w:t>https://www.epa.gov/rmp/risk-management-plan-rmp-rule-overview</w:t>
        </w:r>
      </w:hyperlink>
    </w:p>
  </w:footnote>
  <w:footnote w:id="18">
    <w:p w:rsidR="00A55B10" w:rsidRPr="005241DA" w:rsidP="0042397E" w14:paraId="44865912" w14:textId="4AF9CF09">
      <w:pPr>
        <w:pStyle w:val="FootnoteText"/>
        <w:spacing w:after="0"/>
        <w:rPr>
          <w:rFonts w:asciiTheme="minorHAnsi" w:hAnsiTheme="minorHAnsi" w:cstheme="minorHAnsi"/>
        </w:rPr>
      </w:pPr>
      <w:r w:rsidRPr="005241DA">
        <w:rPr>
          <w:rStyle w:val="FootnoteReference"/>
          <w:rFonts w:asciiTheme="minorHAnsi" w:hAnsiTheme="minorHAnsi" w:cstheme="minorHAnsi"/>
        </w:rPr>
        <w:footnoteRef/>
      </w:r>
      <w:r w:rsidRPr="005241DA">
        <w:rPr>
          <w:rFonts w:asciiTheme="minorHAnsi" w:hAnsiTheme="minorHAnsi" w:cstheme="minorHAnsi"/>
        </w:rPr>
        <w:t xml:space="preserve"> Arizona, California, Georgia, Maine, Massachusetts, Minnesota, Mississippi, New Jersey, New York, Oregon, Tennessee, Texas, Vermont, and Washington.</w:t>
      </w:r>
    </w:p>
  </w:footnote>
  <w:footnote w:id="19">
    <w:p w:rsidR="00A55B10" w:rsidP="0042397E" w14:paraId="15EC4FC4" w14:textId="37960F57">
      <w:pPr>
        <w:spacing w:after="0"/>
        <w:ind w:right="216"/>
      </w:pPr>
      <w:r w:rsidRPr="005241DA">
        <w:rPr>
          <w:rStyle w:val="FootnoteReference"/>
          <w:rFonts w:asciiTheme="minorHAnsi" w:hAnsiTheme="minorHAnsi" w:cstheme="minorHAnsi"/>
        </w:rPr>
        <w:footnoteRef/>
      </w:r>
      <w:r w:rsidRPr="005241DA">
        <w:rPr>
          <w:rFonts w:asciiTheme="minorHAnsi" w:hAnsiTheme="minorHAnsi" w:cstheme="minorHAnsi"/>
          <w:spacing w:val="-2"/>
        </w:rPr>
        <w:t xml:space="preserve"> </w:t>
      </w:r>
      <w:r w:rsidRPr="005241DA">
        <w:rPr>
          <w:rFonts w:asciiTheme="minorHAnsi" w:hAnsiTheme="minorHAnsi" w:cstheme="minorHAnsi"/>
          <w:spacing w:val="-2"/>
          <w:sz w:val="20"/>
          <w:szCs w:val="20"/>
        </w:rPr>
        <w:t>Range reporting provides an option for releases of less than 1,000 pounds to</w:t>
      </w:r>
      <w:r w:rsidRPr="005241DA">
        <w:rPr>
          <w:rFonts w:asciiTheme="minorHAnsi" w:hAnsiTheme="minorHAnsi" w:cstheme="minorHAnsi"/>
          <w:sz w:val="20"/>
          <w:szCs w:val="20"/>
        </w:rPr>
        <w:t xml:space="preserve"> be recorded as a code representing one of three ranges (1 to 10 pounds, 11 to 499 pounds, or 500 to 999 pounds) rather than as a specific estimate of the release amount. Range reporting is not permitted on Form Rs for PBT chemicals.</w:t>
      </w:r>
      <w:r>
        <w:rPr>
          <w:sz w:val="20"/>
          <w:szCs w:val="20"/>
        </w:rPr>
        <w:t xml:space="preserve"> </w:t>
      </w:r>
    </w:p>
  </w:footnote>
  <w:footnote w:id="20">
    <w:p w:rsidR="00A55B10" w:rsidRPr="00785535" w:rsidP="00785535" w14:paraId="648F9098" w14:textId="25574E00">
      <w:pPr>
        <w:pStyle w:val="BodyTextIndent"/>
        <w:spacing w:after="0"/>
        <w:jc w:val="left"/>
        <w:rPr>
          <w:rFonts w:asciiTheme="minorHAnsi" w:hAnsiTheme="minorHAnsi" w:cstheme="minorHAnsi"/>
          <w:sz w:val="20"/>
          <w:szCs w:val="20"/>
        </w:rPr>
      </w:pPr>
      <w:r w:rsidRPr="005241DA">
        <w:rPr>
          <w:rStyle w:val="FootnoteReference"/>
          <w:rFonts w:asciiTheme="minorHAnsi" w:hAnsiTheme="minorHAnsi" w:cstheme="minorHAnsi"/>
          <w:sz w:val="20"/>
          <w:szCs w:val="20"/>
        </w:rPr>
        <w:footnoteRef/>
      </w:r>
      <w:r w:rsidRPr="005241DA">
        <w:rPr>
          <w:rFonts w:asciiTheme="minorHAnsi" w:hAnsiTheme="minorHAnsi" w:cstheme="minorHAnsi"/>
          <w:sz w:val="20"/>
          <w:szCs w:val="20"/>
        </w:rPr>
        <w:t xml:space="preserve"> Appendices D1, D2 and D3 provide copies of the Form A, Form R, and Form R Schedule 1, respectively. To access existing TRI Reporting Forms and Instructions, </w:t>
      </w:r>
      <w:r w:rsidRPr="00785535">
        <w:rPr>
          <w:rFonts w:asciiTheme="minorHAnsi" w:hAnsiTheme="minorHAnsi" w:cstheme="minorHAnsi"/>
          <w:sz w:val="20"/>
          <w:szCs w:val="20"/>
        </w:rPr>
        <w:t xml:space="preserve">see </w:t>
      </w:r>
      <w:hyperlink r:id="rId13" w:history="1">
        <w:r w:rsidRPr="001114B4" w:rsidR="00785535">
          <w:rPr>
            <w:rStyle w:val="Hyperlink"/>
            <w:rFonts w:asciiTheme="minorHAnsi" w:hAnsiTheme="minorHAnsi" w:cstheme="minorHAnsi"/>
            <w:sz w:val="20"/>
            <w:szCs w:val="20"/>
          </w:rPr>
          <w:t>https://ordspub.epa.gov/ords/guideme_ext/f?p=guideme:rfi-home</w:t>
        </w:r>
      </w:hyperlink>
      <w:r w:rsidR="009625E9">
        <w:rPr>
          <w:rFonts w:asciiTheme="minorHAnsi" w:hAnsiTheme="minorHAnsi" w:cstheme="minorHAnsi"/>
          <w:sz w:val="20"/>
          <w:szCs w:val="20"/>
        </w:rPr>
        <w:t>.</w:t>
      </w:r>
      <w:r w:rsidR="00785535">
        <w:rPr>
          <w:rFonts w:asciiTheme="minorHAnsi" w:hAnsiTheme="minorHAnsi" w:cstheme="minorHAnsi"/>
          <w:sz w:val="20"/>
          <w:szCs w:val="20"/>
        </w:rPr>
        <w:t xml:space="preserve"> </w:t>
      </w:r>
    </w:p>
  </w:footnote>
  <w:footnote w:id="21">
    <w:p w:rsidR="00A55B10" w:rsidP="00785535" w14:paraId="289CEBF1" w14:textId="12DE6FA6">
      <w:pPr>
        <w:spacing w:before="72" w:after="0"/>
        <w:ind w:right="432"/>
      </w:pPr>
      <w:r w:rsidRPr="005241DA">
        <w:rPr>
          <w:rStyle w:val="FootnoteReference"/>
          <w:rFonts w:asciiTheme="minorHAnsi" w:hAnsiTheme="minorHAnsi" w:cstheme="minorHAnsi"/>
          <w:sz w:val="20"/>
          <w:szCs w:val="20"/>
        </w:rPr>
        <w:footnoteRef/>
      </w:r>
      <w:r w:rsidRPr="005241DA">
        <w:rPr>
          <w:rFonts w:asciiTheme="minorHAnsi" w:hAnsiTheme="minorHAnsi" w:cstheme="minorHAnsi"/>
          <w:sz w:val="20"/>
          <w:szCs w:val="20"/>
        </w:rPr>
        <w:t xml:space="preserve"> The exception is lead in stainless steel, brass, or bronze alloys, which are not excluded from Form </w:t>
      </w:r>
      <w:r w:rsidRPr="005241DA">
        <w:rPr>
          <w:rFonts w:asciiTheme="minorHAnsi" w:hAnsiTheme="minorHAnsi" w:cstheme="minorHAnsi"/>
          <w:sz w:val="20"/>
          <w:szCs w:val="20"/>
        </w:rPr>
        <w:t>A</w:t>
      </w:r>
      <w:r w:rsidRPr="005241DA">
        <w:rPr>
          <w:rFonts w:asciiTheme="minorHAnsi" w:hAnsiTheme="minorHAnsi" w:cstheme="minorHAnsi"/>
          <w:sz w:val="20"/>
          <w:szCs w:val="20"/>
        </w:rPr>
        <w:t xml:space="preserve"> eligibility.</w:t>
      </w:r>
    </w:p>
  </w:footnote>
  <w:footnote w:id="22">
    <w:p w:rsidR="3BBD7816" w:rsidRPr="005241DA" w:rsidP="009625E9" w14:paraId="7CF75E58" w14:textId="2F49B878">
      <w:pPr>
        <w:pStyle w:val="FootnoteText"/>
        <w:spacing w:after="0"/>
        <w:rPr>
          <w:rFonts w:asciiTheme="minorHAnsi" w:hAnsiTheme="minorHAnsi" w:cstheme="minorHAnsi"/>
        </w:rPr>
      </w:pPr>
      <w:r w:rsidRPr="005241DA">
        <w:rPr>
          <w:rStyle w:val="FootnoteReference"/>
          <w:rFonts w:asciiTheme="minorHAnsi" w:hAnsiTheme="minorHAnsi" w:cstheme="minorHAnsi"/>
        </w:rPr>
        <w:footnoteRef/>
      </w:r>
      <w:r w:rsidRPr="005241DA">
        <w:rPr>
          <w:rFonts w:asciiTheme="minorHAnsi" w:hAnsiTheme="minorHAnsi" w:cstheme="minorHAnsi"/>
        </w:rPr>
        <w:t xml:space="preserve"> </w:t>
      </w:r>
      <w:r w:rsidRPr="005241DA">
        <w:rPr>
          <w:rFonts w:eastAsia="Arial" w:asciiTheme="minorHAnsi" w:hAnsiTheme="minorHAnsi" w:cstheme="minorHAnsi"/>
        </w:rPr>
        <w:t>The RBBM (EPA, 2011) set the non-form burden at 825,517 hours annually. The Changes to Reporting Requirements for Per- and Polyfluoroalkyl Substances and to Supplier Notifications for Chemicals of Special Concern rule (88 Fed. Reg 74,360) incurred a 15% increase in supplier notification resulting in an increase of 13,442 hours, for a total of 838,959 hours of non-form burden</w:t>
      </w:r>
      <w:r w:rsidRPr="005241DA" w:rsidR="006C2144">
        <w:rPr>
          <w:rFonts w:eastAsia="Arial" w:asciiTheme="minorHAnsi" w:hAnsiTheme="minorHAnsi" w:cstheme="minorHAnsi"/>
        </w:rPr>
        <w:t>, not including reviewing and responding to notice of potential discretionary authority applications</w:t>
      </w:r>
      <w:r w:rsidRPr="005241DA">
        <w:rPr>
          <w:rFonts w:eastAsia="Arial" w:asciiTheme="minorHAnsi" w:hAnsiTheme="minorHAnsi" w:cstheme="minorHAnsi"/>
        </w:rPr>
        <w:t>.</w:t>
      </w:r>
    </w:p>
  </w:footnote>
  <w:footnote w:id="23">
    <w:p w:rsidR="009625E9" w:rsidRPr="009625E9" w:rsidP="009625E9" w14:paraId="60BEE537" w14:textId="18E9CC2C">
      <w:pPr>
        <w:pStyle w:val="FootnoteText"/>
        <w:spacing w:after="0"/>
        <w:rPr>
          <w:rFonts w:asciiTheme="minorHAnsi" w:hAnsiTheme="minorHAnsi" w:cstheme="minorHAnsi"/>
        </w:rPr>
      </w:pPr>
      <w:r w:rsidRPr="009625E9">
        <w:rPr>
          <w:rStyle w:val="FootnoteReference"/>
          <w:rFonts w:asciiTheme="minorHAnsi" w:hAnsiTheme="minorHAnsi" w:cstheme="minorHAnsi"/>
        </w:rPr>
        <w:footnoteRef/>
      </w:r>
      <w:r w:rsidRPr="009625E9">
        <w:rPr>
          <w:rFonts w:asciiTheme="minorHAnsi" w:hAnsiTheme="minorHAnsi" w:cstheme="minorHAnsi"/>
        </w:rPr>
        <w:t xml:space="preserve"> TRI </w:t>
      </w:r>
      <w:r w:rsidRPr="009625E9">
        <w:rPr>
          <w:rFonts w:asciiTheme="minorHAnsi" w:hAnsiTheme="minorHAnsi" w:cstheme="minorHAnsi"/>
        </w:rPr>
        <w:t>GuideME</w:t>
      </w:r>
      <w:r w:rsidRPr="009625E9">
        <w:rPr>
          <w:rFonts w:asciiTheme="minorHAnsi" w:hAnsiTheme="minorHAnsi" w:cstheme="minorHAnsi"/>
        </w:rPr>
        <w:t xml:space="preserve">. </w:t>
      </w:r>
      <w:hyperlink r:id="rId14" w:history="1">
        <w:r w:rsidRPr="009625E9">
          <w:rPr>
            <w:rStyle w:val="Hyperlink"/>
            <w:rFonts w:asciiTheme="minorHAnsi" w:hAnsiTheme="minorHAnsi" w:cstheme="minorHAnsi"/>
          </w:rPr>
          <w:t>https://ofmpub.epa.gov/apex/guideme_ext/f?p=guideme:home</w:t>
        </w:r>
      </w:hyperlink>
      <w:r w:rsidRPr="009625E9">
        <w:rPr>
          <w:rFonts w:asciiTheme="minorHAnsi" w:hAnsiTheme="minorHAnsi" w:cstheme="minorHAnsi"/>
        </w:rPr>
        <w:t xml:space="preserve"> </w:t>
      </w:r>
    </w:p>
  </w:footnote>
  <w:footnote w:id="24">
    <w:p w:rsidR="00DF09BB" w:rsidRPr="005C302B" w14:paraId="3D289E26" w14:textId="5FE70789">
      <w:pPr>
        <w:pStyle w:val="FootnoteText"/>
        <w:rPr>
          <w:rFonts w:asciiTheme="minorHAnsi" w:hAnsiTheme="minorHAnsi" w:cstheme="minorHAnsi"/>
        </w:rPr>
      </w:pPr>
      <w:r w:rsidRPr="005C302B">
        <w:rPr>
          <w:rStyle w:val="FootnoteReference"/>
          <w:rFonts w:asciiTheme="minorHAnsi" w:hAnsiTheme="minorHAnsi" w:cstheme="minorHAnsi"/>
        </w:rPr>
        <w:footnoteRef/>
      </w:r>
      <w:r w:rsidRPr="005C302B">
        <w:rPr>
          <w:rFonts w:asciiTheme="minorHAnsi" w:hAnsiTheme="minorHAnsi" w:cstheme="minorHAnsi"/>
        </w:rPr>
        <w:t xml:space="preserve"> Revising TRI Burden</w:t>
      </w:r>
      <w:r w:rsidRPr="005C302B" w:rsidR="005C302B">
        <w:rPr>
          <w:rFonts w:asciiTheme="minorHAnsi" w:hAnsiTheme="minorHAnsi" w:cstheme="minorHAnsi"/>
        </w:rPr>
        <w:t xml:space="preserve"> to Ratio-Based Methodology. </w:t>
      </w:r>
      <w:hyperlink r:id="rId15" w:history="1">
        <w:r w:rsidRPr="005C302B" w:rsidR="005C302B">
          <w:rPr>
            <w:rStyle w:val="Hyperlink"/>
            <w:rFonts w:asciiTheme="minorHAnsi" w:hAnsiTheme="minorHAnsi" w:cstheme="minorHAnsi"/>
          </w:rPr>
          <w:t>https://19january2021snapshot.epa.gov/toxics-release-inventory-tri-program/revising-tri-burden-ratio-based-methodology_.html</w:t>
        </w:r>
      </w:hyperlink>
      <w:r w:rsidRPr="005C302B" w:rsidR="005C302B">
        <w:rPr>
          <w:rFonts w:asciiTheme="minorHAnsi" w:hAnsiTheme="minorHAnsi" w:cstheme="minorHAnsi"/>
        </w:rPr>
        <w:t xml:space="preserve"> </w:t>
      </w:r>
    </w:p>
  </w:footnote>
  <w:footnote w:id="25">
    <w:p w:rsidR="0001365D" w:rsidRPr="005241DA" w14:paraId="57C5D967" w14:textId="398399BA">
      <w:pPr>
        <w:pStyle w:val="FootnoteText"/>
        <w:rPr>
          <w:rFonts w:asciiTheme="minorHAnsi" w:hAnsiTheme="minorHAnsi" w:cstheme="minorHAnsi"/>
        </w:rPr>
      </w:pPr>
      <w:r w:rsidRPr="005241DA">
        <w:rPr>
          <w:rStyle w:val="FootnoteReference"/>
          <w:rFonts w:asciiTheme="minorHAnsi" w:hAnsiTheme="minorHAnsi" w:cstheme="minorHAnsi"/>
        </w:rPr>
        <w:footnoteRef/>
      </w:r>
      <w:r w:rsidRPr="005241DA" w:rsidR="0976268F">
        <w:rPr>
          <w:rFonts w:asciiTheme="minorHAnsi" w:hAnsiTheme="minorHAnsi" w:cstheme="minorHAnsi"/>
        </w:rPr>
        <w:t xml:space="preserve"> The RBBM </w:t>
      </w:r>
      <w:r w:rsidRPr="005241DA">
        <w:rPr>
          <w:rFonts w:asciiTheme="minorHAnsi" w:hAnsiTheme="minorHAnsi" w:cstheme="minorHAnsi"/>
        </w:rPr>
        <w:fldChar w:fldCharType="begin"/>
      </w:r>
      <w:r w:rsidRPr="005241DA">
        <w:rPr>
          <w:rFonts w:asciiTheme="minorHAnsi" w:hAnsiTheme="minorHAnsi" w:cstheme="minorHAnsi"/>
        </w:rPr>
        <w:instrText xml:space="preserve"> ADDIN ZOTERO_ITEM CSL_CITATION {"citationID":"l08gcN5K","properties":{"formattedCitation":"(EPA, 2011)","plainCitation":"(EPA, 2011)","noteIndex":10},"citationItems":[{"id":33,"uris":["http://zotero.org/groups/1472314/items/24CJK6A8"],"itemData":{"id":33,"type":"report","event-place":"Washington, D.C.","publisher":"TRI Regulatory Development Branch","publisher-place":"Washington, D.C.","title":"Revising TRI Burden to Ratio-Based Methodology","URL":"https://www.epa.gov/sites/default/files/documents/136321RatioBasedMethodology.pdf","author":[{"literal":"U.S. Environmental Protection Agency"}],"issued":{"date-parts":[["2011"]]}},"suppress-author":true,"prefix":"EPA, "}],"schema":"https://github.com/citation-style-language/schema/raw/master/csl-citation.json"} </w:instrText>
      </w:r>
      <w:r w:rsidRPr="005241DA">
        <w:rPr>
          <w:rFonts w:asciiTheme="minorHAnsi" w:hAnsiTheme="minorHAnsi" w:cstheme="minorHAnsi"/>
        </w:rPr>
        <w:fldChar w:fldCharType="separate"/>
      </w:r>
      <w:r w:rsidRPr="005241DA" w:rsidR="0976268F">
        <w:rPr>
          <w:rFonts w:asciiTheme="minorHAnsi" w:hAnsiTheme="minorHAnsi" w:cstheme="minorHAnsi"/>
        </w:rPr>
        <w:t>(EPA, 2011)</w:t>
      </w:r>
      <w:r w:rsidRPr="005241DA">
        <w:rPr>
          <w:rFonts w:asciiTheme="minorHAnsi" w:hAnsiTheme="minorHAnsi" w:cstheme="minorHAnsi"/>
        </w:rPr>
        <w:fldChar w:fldCharType="end"/>
      </w:r>
      <w:r w:rsidRPr="005241DA" w:rsidR="0976268F">
        <w:rPr>
          <w:rFonts w:asciiTheme="minorHAnsi" w:hAnsiTheme="minorHAnsi" w:cstheme="minorHAnsi"/>
        </w:rPr>
        <w:t xml:space="preserve"> set the non-form burden at 825,517 hours annually. The Changes to Reporting Requirements for Per- and Polyfluoroalkyl Substances and to Supplier Notifications for Chemicals of Special Concern rule (88 Fed. Reg 74,360) incurred a 15% increase in supplier notification resulting in an increase of 13,442 hours, for a total of 838,959 hours of non-form burden, not including reviewing and responding to notice of potential discretionary authority applications.</w:t>
      </w:r>
    </w:p>
  </w:footnote>
  <w:footnote w:id="26">
    <w:p w:rsidR="0079751B" w:rsidP="0079751B" w14:paraId="3E7C9305" w14:textId="77777777">
      <w:pPr>
        <w:pStyle w:val="FootnoteText"/>
      </w:pPr>
      <w:r w:rsidRPr="005241DA">
        <w:rPr>
          <w:rStyle w:val="FootnoteReference"/>
          <w:rFonts w:asciiTheme="minorHAnsi" w:hAnsiTheme="minorHAnsi" w:cstheme="minorHAnsi"/>
        </w:rPr>
        <w:footnoteRef/>
      </w:r>
      <w:r w:rsidRPr="005241DA">
        <w:rPr>
          <w:rFonts w:asciiTheme="minorHAnsi" w:hAnsiTheme="minorHAnsi" w:cstheme="minorHAnsi"/>
        </w:rPr>
        <w:t xml:space="preserve"> SIC 1321 (Natural Gas Liquids): Establishments primarily engaged in producing liquid hydrocarbons from oil and gas field gases</w:t>
      </w:r>
      <w:r>
        <w:rPr>
          <w:rFonts w:asciiTheme="minorHAnsi" w:hAnsiTheme="minorHAnsi" w:cstheme="minorHAnsi"/>
        </w:rPr>
        <w:t>.</w:t>
      </w:r>
    </w:p>
  </w:footnote>
  <w:footnote w:id="27">
    <w:p w:rsidR="00A55B10" w:rsidRPr="002525B4" w:rsidP="00EF7BF8" w14:paraId="509B4D16" w14:textId="77777777">
      <w:pPr>
        <w:pStyle w:val="FootnoteText"/>
        <w:rPr>
          <w:rFonts w:asciiTheme="minorHAnsi" w:hAnsiTheme="minorHAnsi" w:cstheme="minorHAnsi"/>
        </w:rPr>
      </w:pPr>
      <w:r w:rsidRPr="002525B4">
        <w:rPr>
          <w:rStyle w:val="FootnoteReference"/>
          <w:rFonts w:asciiTheme="minorHAnsi" w:hAnsiTheme="minorHAnsi" w:cstheme="minorHAnsi"/>
        </w:rPr>
        <w:footnoteRef/>
      </w:r>
      <w:r w:rsidRPr="002525B4">
        <w:rPr>
          <w:rFonts w:asciiTheme="minorHAnsi" w:hAnsiTheme="minorHAnsi" w:cstheme="minorHAnsi"/>
        </w:rPr>
        <w:t xml:space="preserve"> Arizona, California, Georgia, Maine, Massachusetts, Minnesota, Mississippi, New Jersey, New York, Oregon, Tennessee, Texas, Vermont, and Washingt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rsidRPr="00552C61" w:rsidP="006B42EE" w14:paraId="30216C69" w14:textId="205838C6">
    <w:pPr>
      <w:pStyle w:val="Header"/>
      <w:jc w:val="right"/>
      <w:rPr>
        <w:rFonts w:asciiTheme="minorHAnsi" w:hAnsiTheme="minorHAnsi" w:cstheme="minorHAnsi"/>
      </w:rPr>
    </w:pPr>
    <w:r>
      <w:rPr>
        <w:rFonts w:asciiTheme="minorHAnsi" w:hAnsiTheme="minorHAnsi" w:cstheme="minorHAnsi"/>
      </w:rPr>
      <w:t>OMB</w:t>
    </w:r>
    <w:r w:rsidRPr="00552C61" w:rsidR="006B42EE">
      <w:rPr>
        <w:rFonts w:asciiTheme="minorHAnsi" w:hAnsiTheme="minorHAnsi" w:cstheme="minorHAnsi"/>
      </w:rPr>
      <w:t xml:space="preserve"> Review Draft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065A0953"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rsidRPr="002F70B3" w:rsidP="006434A0" w14:paraId="5D136009" w14:textId="47247411">
    <w:pPr>
      <w:pStyle w:val="Header"/>
      <w:spacing w:after="0"/>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rsidRPr="00F233FB" w14:paraId="4014E414" w14:textId="77777777">
    <w:pPr>
      <w:pStyle w:val="Header"/>
      <w:jc w:val="right"/>
      <w:rPr>
        <w:sz w:val="20"/>
        <w:szCs w:val="20"/>
      </w:rPr>
    </w:pPr>
    <w:r>
      <w:rPr>
        <w:sz w:val="20"/>
        <w:szCs w:val="20"/>
      </w:rPr>
      <w:t>December 201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25251B11" w14:textId="77777777">
    <w:pPr>
      <w:pStyle w:val="Header"/>
    </w:pPr>
  </w:p>
  <w:p w:rsidR="00E47DB7" w14:paraId="36A9FDE7" w14:textId="77777777"/>
  <w:p w:rsidR="00E47DB7" w:rsidP="00241218" w14:paraId="4D042B6C" w14:textId="77777777"/>
  <w:p w:rsidR="00E47DB7" w:rsidP="004A1366" w14:paraId="6DCFABAB" w14:textId="77777777"/>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685CDFDA" w14:textId="2D8F5568">
    <w:pPr>
      <w:pStyle w:val="Header"/>
    </w:pPr>
  </w:p>
  <w:p w:rsidR="00E47DB7" w14:paraId="2E8C5333" w14:textId="77777777"/>
  <w:p w:rsidR="00E47DB7" w:rsidP="00241218" w14:paraId="2A47A6F3" w14:textId="77777777"/>
  <w:p w:rsidR="00E47DB7" w:rsidP="004A1366" w14:paraId="613A5C8E" w14:textId="77777777"/>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55B10" w14:paraId="3E4E917E"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5B473D"/>
    <w:multiLevelType w:val="hybridMultilevel"/>
    <w:tmpl w:val="6472D244"/>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0B140BA"/>
    <w:multiLevelType w:val="multilevel"/>
    <w:tmpl w:val="A4A842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1071060"/>
    <w:multiLevelType w:val="hybridMultilevel"/>
    <w:tmpl w:val="E5BA9AFC"/>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
    <w:nsid w:val="01D736BC"/>
    <w:multiLevelType w:val="hybridMultilevel"/>
    <w:tmpl w:val="2E8650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02605862"/>
    <w:multiLevelType w:val="singleLevel"/>
    <w:tmpl w:val="55AB66B7"/>
    <w:lvl w:ilvl="0">
      <w:start w:val="1"/>
      <w:numFmt w:val="lowerLetter"/>
      <w:lvlText w:val="1(%1)"/>
      <w:lvlJc w:val="left"/>
      <w:pPr>
        <w:tabs>
          <w:tab w:val="num" w:pos="792"/>
        </w:tabs>
        <w:ind w:left="288"/>
      </w:pPr>
      <w:rPr>
        <w:rFonts w:cs="Times New Roman"/>
        <w:color w:val="000000"/>
      </w:rPr>
    </w:lvl>
  </w:abstractNum>
  <w:abstractNum w:abstractNumId="5">
    <w:nsid w:val="081F2EF4"/>
    <w:multiLevelType w:val="hybridMultilevel"/>
    <w:tmpl w:val="10B8E05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0999508B"/>
    <w:multiLevelType w:val="hybridMultilevel"/>
    <w:tmpl w:val="C5060B0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0A4640E8"/>
    <w:multiLevelType w:val="hybridMultilevel"/>
    <w:tmpl w:val="A3EAE396"/>
    <w:lvl w:ilvl="0">
      <w:start w:val="1"/>
      <w:numFmt w:val="bullet"/>
      <w:lvlText w:val=""/>
      <w:lvlJc w:val="left"/>
      <w:pPr>
        <w:ind w:left="1170" w:hanging="360"/>
      </w:pPr>
      <w:rPr>
        <w:rFonts w:ascii="Symbol" w:hAnsi="Symbol" w:hint="default"/>
      </w:rPr>
    </w:lvl>
    <w:lvl w:ilvl="1" w:tentative="1">
      <w:start w:val="1"/>
      <w:numFmt w:val="bullet"/>
      <w:lvlText w:val="o"/>
      <w:lvlJc w:val="left"/>
      <w:pPr>
        <w:ind w:left="1890" w:hanging="360"/>
      </w:pPr>
      <w:rPr>
        <w:rFonts w:ascii="Courier New" w:hAnsi="Courier New" w:cs="Courier New" w:hint="default"/>
      </w:rPr>
    </w:lvl>
    <w:lvl w:ilvl="2" w:tentative="1">
      <w:start w:val="1"/>
      <w:numFmt w:val="bullet"/>
      <w:lvlText w:val=""/>
      <w:lvlJc w:val="left"/>
      <w:pPr>
        <w:ind w:left="2610" w:hanging="360"/>
      </w:pPr>
      <w:rPr>
        <w:rFonts w:ascii="Wingdings" w:hAnsi="Wingdings" w:hint="default"/>
      </w:rPr>
    </w:lvl>
    <w:lvl w:ilvl="3" w:tentative="1">
      <w:start w:val="1"/>
      <w:numFmt w:val="bullet"/>
      <w:lvlText w:val=""/>
      <w:lvlJc w:val="left"/>
      <w:pPr>
        <w:ind w:left="3330" w:hanging="360"/>
      </w:pPr>
      <w:rPr>
        <w:rFonts w:ascii="Symbol" w:hAnsi="Symbol" w:hint="default"/>
      </w:rPr>
    </w:lvl>
    <w:lvl w:ilvl="4" w:tentative="1">
      <w:start w:val="1"/>
      <w:numFmt w:val="bullet"/>
      <w:lvlText w:val="o"/>
      <w:lvlJc w:val="left"/>
      <w:pPr>
        <w:ind w:left="4050" w:hanging="360"/>
      </w:pPr>
      <w:rPr>
        <w:rFonts w:ascii="Courier New" w:hAnsi="Courier New" w:cs="Courier New" w:hint="default"/>
      </w:rPr>
    </w:lvl>
    <w:lvl w:ilvl="5" w:tentative="1">
      <w:start w:val="1"/>
      <w:numFmt w:val="bullet"/>
      <w:lvlText w:val=""/>
      <w:lvlJc w:val="left"/>
      <w:pPr>
        <w:ind w:left="4770" w:hanging="360"/>
      </w:pPr>
      <w:rPr>
        <w:rFonts w:ascii="Wingdings" w:hAnsi="Wingdings" w:hint="default"/>
      </w:rPr>
    </w:lvl>
    <w:lvl w:ilvl="6" w:tentative="1">
      <w:start w:val="1"/>
      <w:numFmt w:val="bullet"/>
      <w:lvlText w:val=""/>
      <w:lvlJc w:val="left"/>
      <w:pPr>
        <w:ind w:left="5490" w:hanging="360"/>
      </w:pPr>
      <w:rPr>
        <w:rFonts w:ascii="Symbol" w:hAnsi="Symbol" w:hint="default"/>
      </w:rPr>
    </w:lvl>
    <w:lvl w:ilvl="7" w:tentative="1">
      <w:start w:val="1"/>
      <w:numFmt w:val="bullet"/>
      <w:lvlText w:val="o"/>
      <w:lvlJc w:val="left"/>
      <w:pPr>
        <w:ind w:left="6210" w:hanging="360"/>
      </w:pPr>
      <w:rPr>
        <w:rFonts w:ascii="Courier New" w:hAnsi="Courier New" w:cs="Courier New" w:hint="default"/>
      </w:rPr>
    </w:lvl>
    <w:lvl w:ilvl="8" w:tentative="1">
      <w:start w:val="1"/>
      <w:numFmt w:val="bullet"/>
      <w:lvlText w:val=""/>
      <w:lvlJc w:val="left"/>
      <w:pPr>
        <w:ind w:left="6930" w:hanging="360"/>
      </w:pPr>
      <w:rPr>
        <w:rFonts w:ascii="Wingdings" w:hAnsi="Wingdings" w:hint="default"/>
      </w:rPr>
    </w:lvl>
  </w:abstractNum>
  <w:abstractNum w:abstractNumId="8">
    <w:nsid w:val="0D7E48A4"/>
    <w:multiLevelType w:val="hybridMultilevel"/>
    <w:tmpl w:val="1972950A"/>
    <w:lvl w:ilvl="0">
      <w:start w:val="0"/>
      <w:numFmt w:val="bullet"/>
      <w:lvlText w:val="·"/>
      <w:lvlJc w:val="left"/>
      <w:pPr>
        <w:tabs>
          <w:tab w:val="num" w:pos="504"/>
        </w:tabs>
        <w:ind w:left="504" w:hanging="216"/>
      </w:pPr>
      <w:rPr>
        <w:rFonts w:ascii="Symbol" w:hAnsi="Symbol" w:hint="default"/>
        <w:color w:val="000000"/>
        <w:sz w:val="22"/>
      </w:rPr>
    </w:lvl>
    <w:lvl w:ilvl="1">
      <w:start w:val="1"/>
      <w:numFmt w:val="bullet"/>
      <w:lvlText w:val=""/>
      <w:lvlJc w:val="left"/>
      <w:pPr>
        <w:tabs>
          <w:tab w:val="num" w:pos="1656"/>
        </w:tabs>
        <w:ind w:left="1656" w:hanging="360"/>
      </w:pPr>
      <w:rPr>
        <w:rFonts w:ascii="Symbol" w:hAnsi="Symbol" w:hint="default"/>
        <w:color w:val="auto"/>
        <w:sz w:val="22"/>
      </w:rPr>
    </w:lvl>
    <w:lvl w:ilvl="2" w:tentative="1">
      <w:start w:val="1"/>
      <w:numFmt w:val="bullet"/>
      <w:lvlText w:val=""/>
      <w:lvlJc w:val="left"/>
      <w:pPr>
        <w:tabs>
          <w:tab w:val="num" w:pos="2376"/>
        </w:tabs>
        <w:ind w:left="2376" w:hanging="360"/>
      </w:pPr>
      <w:rPr>
        <w:rFonts w:ascii="Wingdings" w:hAnsi="Wingdings" w:hint="default"/>
      </w:rPr>
    </w:lvl>
    <w:lvl w:ilvl="3" w:tentative="1">
      <w:start w:val="1"/>
      <w:numFmt w:val="bullet"/>
      <w:lvlText w:val=""/>
      <w:lvlJc w:val="left"/>
      <w:pPr>
        <w:tabs>
          <w:tab w:val="num" w:pos="3096"/>
        </w:tabs>
        <w:ind w:left="3096" w:hanging="360"/>
      </w:pPr>
      <w:rPr>
        <w:rFonts w:ascii="Symbol" w:hAnsi="Symbol" w:hint="default"/>
      </w:rPr>
    </w:lvl>
    <w:lvl w:ilvl="4" w:tentative="1">
      <w:start w:val="1"/>
      <w:numFmt w:val="bullet"/>
      <w:lvlText w:val="o"/>
      <w:lvlJc w:val="left"/>
      <w:pPr>
        <w:tabs>
          <w:tab w:val="num" w:pos="3816"/>
        </w:tabs>
        <w:ind w:left="3816" w:hanging="360"/>
      </w:pPr>
      <w:rPr>
        <w:rFonts w:ascii="Courier New" w:hAnsi="Courier New" w:hint="default"/>
      </w:rPr>
    </w:lvl>
    <w:lvl w:ilvl="5" w:tentative="1">
      <w:start w:val="1"/>
      <w:numFmt w:val="bullet"/>
      <w:lvlText w:val=""/>
      <w:lvlJc w:val="left"/>
      <w:pPr>
        <w:tabs>
          <w:tab w:val="num" w:pos="4536"/>
        </w:tabs>
        <w:ind w:left="4536" w:hanging="360"/>
      </w:pPr>
      <w:rPr>
        <w:rFonts w:ascii="Wingdings" w:hAnsi="Wingdings" w:hint="default"/>
      </w:rPr>
    </w:lvl>
    <w:lvl w:ilvl="6" w:tentative="1">
      <w:start w:val="1"/>
      <w:numFmt w:val="bullet"/>
      <w:lvlText w:val=""/>
      <w:lvlJc w:val="left"/>
      <w:pPr>
        <w:tabs>
          <w:tab w:val="num" w:pos="5256"/>
        </w:tabs>
        <w:ind w:left="5256" w:hanging="360"/>
      </w:pPr>
      <w:rPr>
        <w:rFonts w:ascii="Symbol" w:hAnsi="Symbol" w:hint="default"/>
      </w:rPr>
    </w:lvl>
    <w:lvl w:ilvl="7" w:tentative="1">
      <w:start w:val="1"/>
      <w:numFmt w:val="bullet"/>
      <w:lvlText w:val="o"/>
      <w:lvlJc w:val="left"/>
      <w:pPr>
        <w:tabs>
          <w:tab w:val="num" w:pos="5976"/>
        </w:tabs>
        <w:ind w:left="5976" w:hanging="360"/>
      </w:pPr>
      <w:rPr>
        <w:rFonts w:ascii="Courier New" w:hAnsi="Courier New" w:hint="default"/>
      </w:rPr>
    </w:lvl>
    <w:lvl w:ilvl="8" w:tentative="1">
      <w:start w:val="1"/>
      <w:numFmt w:val="bullet"/>
      <w:lvlText w:val=""/>
      <w:lvlJc w:val="left"/>
      <w:pPr>
        <w:tabs>
          <w:tab w:val="num" w:pos="6696"/>
        </w:tabs>
        <w:ind w:left="6696" w:hanging="360"/>
      </w:pPr>
      <w:rPr>
        <w:rFonts w:ascii="Wingdings" w:hAnsi="Wingdings" w:hint="default"/>
      </w:rPr>
    </w:lvl>
  </w:abstractNum>
  <w:abstractNum w:abstractNumId="9">
    <w:nsid w:val="0DF11B13"/>
    <w:multiLevelType w:val="hybridMultilevel"/>
    <w:tmpl w:val="A2144F9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0EC5A3F3"/>
    <w:multiLevelType w:val="singleLevel"/>
    <w:tmpl w:val="6074201C"/>
    <w:lvl w:ilvl="0">
      <w:start w:val="1"/>
      <w:numFmt w:val="decimal"/>
      <w:lvlText w:val="%1"/>
      <w:lvlJc w:val="left"/>
      <w:pPr>
        <w:tabs>
          <w:tab w:val="num" w:pos="432"/>
        </w:tabs>
      </w:pPr>
      <w:rPr>
        <w:rFonts w:cs="Times New Roman"/>
        <w:color w:val="000000"/>
      </w:rPr>
    </w:lvl>
  </w:abstractNum>
  <w:abstractNum w:abstractNumId="11">
    <w:nsid w:val="0F7D6220"/>
    <w:multiLevelType w:val="singleLevel"/>
    <w:tmpl w:val="4DCB2BC6"/>
    <w:lvl w:ilvl="0">
      <w:start w:val="0"/>
      <w:numFmt w:val="bullet"/>
      <w:lvlText w:val="·"/>
      <w:lvlJc w:val="left"/>
      <w:pPr>
        <w:tabs>
          <w:tab w:val="num" w:pos="144"/>
        </w:tabs>
      </w:pPr>
      <w:rPr>
        <w:rFonts w:ascii="Symbol" w:hAnsi="Symbol" w:hint="default"/>
        <w:color w:val="000000"/>
      </w:rPr>
    </w:lvl>
  </w:abstractNum>
  <w:abstractNum w:abstractNumId="12">
    <w:nsid w:val="14C203DD"/>
    <w:multiLevelType w:val="hybridMultilevel"/>
    <w:tmpl w:val="4B0C5F60"/>
    <w:lvl w:ilvl="0">
      <w:start w:val="1"/>
      <w:numFmt w:val="bullet"/>
      <w:lvlText w:val=""/>
      <w:lvlJc w:val="left"/>
      <w:pPr>
        <w:tabs>
          <w:tab w:val="num" w:pos="504"/>
        </w:tabs>
        <w:ind w:left="504" w:hanging="216"/>
      </w:pPr>
      <w:rPr>
        <w:rFonts w:ascii="Symbol" w:hAnsi="Symbol" w:hint="default"/>
        <w:color w:val="auto"/>
        <w:sz w:val="22"/>
      </w:rPr>
    </w:lvl>
    <w:lvl w:ilvl="1">
      <w:start w:val="1"/>
      <w:numFmt w:val="bullet"/>
      <w:lvlText w:val=""/>
      <w:lvlJc w:val="left"/>
      <w:pPr>
        <w:tabs>
          <w:tab w:val="num" w:pos="1656"/>
        </w:tabs>
        <w:ind w:left="1656" w:hanging="360"/>
      </w:pPr>
      <w:rPr>
        <w:rFonts w:ascii="Symbol" w:hAnsi="Symbol" w:hint="default"/>
        <w:color w:val="auto"/>
        <w:sz w:val="22"/>
      </w:rPr>
    </w:lvl>
    <w:lvl w:ilvl="2" w:tentative="1">
      <w:start w:val="1"/>
      <w:numFmt w:val="bullet"/>
      <w:lvlText w:val=""/>
      <w:lvlJc w:val="left"/>
      <w:pPr>
        <w:tabs>
          <w:tab w:val="num" w:pos="2376"/>
        </w:tabs>
        <w:ind w:left="2376" w:hanging="360"/>
      </w:pPr>
      <w:rPr>
        <w:rFonts w:ascii="Wingdings" w:hAnsi="Wingdings" w:hint="default"/>
      </w:rPr>
    </w:lvl>
    <w:lvl w:ilvl="3" w:tentative="1">
      <w:start w:val="1"/>
      <w:numFmt w:val="bullet"/>
      <w:lvlText w:val=""/>
      <w:lvlJc w:val="left"/>
      <w:pPr>
        <w:tabs>
          <w:tab w:val="num" w:pos="3096"/>
        </w:tabs>
        <w:ind w:left="3096" w:hanging="360"/>
      </w:pPr>
      <w:rPr>
        <w:rFonts w:ascii="Symbol" w:hAnsi="Symbol" w:hint="default"/>
      </w:rPr>
    </w:lvl>
    <w:lvl w:ilvl="4" w:tentative="1">
      <w:start w:val="1"/>
      <w:numFmt w:val="bullet"/>
      <w:lvlText w:val="o"/>
      <w:lvlJc w:val="left"/>
      <w:pPr>
        <w:tabs>
          <w:tab w:val="num" w:pos="3816"/>
        </w:tabs>
        <w:ind w:left="3816" w:hanging="360"/>
      </w:pPr>
      <w:rPr>
        <w:rFonts w:ascii="Courier New" w:hAnsi="Courier New" w:hint="default"/>
      </w:rPr>
    </w:lvl>
    <w:lvl w:ilvl="5" w:tentative="1">
      <w:start w:val="1"/>
      <w:numFmt w:val="bullet"/>
      <w:lvlText w:val=""/>
      <w:lvlJc w:val="left"/>
      <w:pPr>
        <w:tabs>
          <w:tab w:val="num" w:pos="4536"/>
        </w:tabs>
        <w:ind w:left="4536" w:hanging="360"/>
      </w:pPr>
      <w:rPr>
        <w:rFonts w:ascii="Wingdings" w:hAnsi="Wingdings" w:hint="default"/>
      </w:rPr>
    </w:lvl>
    <w:lvl w:ilvl="6" w:tentative="1">
      <w:start w:val="1"/>
      <w:numFmt w:val="bullet"/>
      <w:lvlText w:val=""/>
      <w:lvlJc w:val="left"/>
      <w:pPr>
        <w:tabs>
          <w:tab w:val="num" w:pos="5256"/>
        </w:tabs>
        <w:ind w:left="5256" w:hanging="360"/>
      </w:pPr>
      <w:rPr>
        <w:rFonts w:ascii="Symbol" w:hAnsi="Symbol" w:hint="default"/>
      </w:rPr>
    </w:lvl>
    <w:lvl w:ilvl="7" w:tentative="1">
      <w:start w:val="1"/>
      <w:numFmt w:val="bullet"/>
      <w:lvlText w:val="o"/>
      <w:lvlJc w:val="left"/>
      <w:pPr>
        <w:tabs>
          <w:tab w:val="num" w:pos="5976"/>
        </w:tabs>
        <w:ind w:left="5976" w:hanging="360"/>
      </w:pPr>
      <w:rPr>
        <w:rFonts w:ascii="Courier New" w:hAnsi="Courier New" w:hint="default"/>
      </w:rPr>
    </w:lvl>
    <w:lvl w:ilvl="8" w:tentative="1">
      <w:start w:val="1"/>
      <w:numFmt w:val="bullet"/>
      <w:lvlText w:val=""/>
      <w:lvlJc w:val="left"/>
      <w:pPr>
        <w:tabs>
          <w:tab w:val="num" w:pos="6696"/>
        </w:tabs>
        <w:ind w:left="6696" w:hanging="360"/>
      </w:pPr>
      <w:rPr>
        <w:rFonts w:ascii="Wingdings" w:hAnsi="Wingdings" w:hint="default"/>
      </w:rPr>
    </w:lvl>
  </w:abstractNum>
  <w:abstractNum w:abstractNumId="13">
    <w:nsid w:val="158713AC"/>
    <w:multiLevelType w:val="hybridMultilevel"/>
    <w:tmpl w:val="9F3C35AC"/>
    <w:lvl w:ilvl="0">
      <w:start w:val="1"/>
      <w:numFmt w:val="lowerLetter"/>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4">
    <w:nsid w:val="195EF865"/>
    <w:multiLevelType w:val="singleLevel"/>
    <w:tmpl w:val="1C80316A"/>
    <w:lvl w:ilvl="0">
      <w:start w:val="2"/>
      <w:numFmt w:val="decimal"/>
      <w:lvlText w:val="%1"/>
      <w:lvlJc w:val="left"/>
      <w:pPr>
        <w:tabs>
          <w:tab w:val="num" w:pos="432"/>
        </w:tabs>
      </w:pPr>
      <w:rPr>
        <w:rFonts w:cs="Times New Roman"/>
        <w:color w:val="000000"/>
      </w:rPr>
    </w:lvl>
  </w:abstractNum>
  <w:abstractNum w:abstractNumId="15">
    <w:nsid w:val="19725624"/>
    <w:multiLevelType w:val="multilevel"/>
    <w:tmpl w:val="CC5EDE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nsid w:val="1D086F39"/>
    <w:multiLevelType w:val="hybridMultilevel"/>
    <w:tmpl w:val="DD7C94E6"/>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7">
    <w:nsid w:val="1F7C058F"/>
    <w:multiLevelType w:val="hybridMultilevel"/>
    <w:tmpl w:val="E51262E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nsid w:val="216B3A8C"/>
    <w:multiLevelType w:val="hybridMultilevel"/>
    <w:tmpl w:val="9BE88C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23896E4F"/>
    <w:multiLevelType w:val="hybridMultilevel"/>
    <w:tmpl w:val="7A16FC0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24615144"/>
    <w:multiLevelType w:val="multilevel"/>
    <w:tmpl w:val="DF7E84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2464546B"/>
    <w:multiLevelType w:val="hybridMultilevel"/>
    <w:tmpl w:val="C6FA1DF6"/>
    <w:lvl w:ilvl="0">
      <w:start w:val="1"/>
      <w:numFmt w:val="lowerLetter"/>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2">
    <w:nsid w:val="25404E08"/>
    <w:multiLevelType w:val="hybridMultilevel"/>
    <w:tmpl w:val="A454A372"/>
    <w:lvl w:ilvl="0">
      <w:start w:val="1"/>
      <w:numFmt w:val="bullet"/>
      <w:lvlText w:val=""/>
      <w:lvlJc w:val="left"/>
      <w:pPr>
        <w:ind w:left="1230" w:hanging="360"/>
      </w:pPr>
      <w:rPr>
        <w:rFonts w:ascii="Symbol" w:hAnsi="Symbol" w:hint="default"/>
      </w:rPr>
    </w:lvl>
    <w:lvl w:ilvl="1" w:tentative="1">
      <w:start w:val="1"/>
      <w:numFmt w:val="bullet"/>
      <w:lvlText w:val="o"/>
      <w:lvlJc w:val="left"/>
      <w:pPr>
        <w:ind w:left="1950" w:hanging="360"/>
      </w:pPr>
      <w:rPr>
        <w:rFonts w:ascii="Courier New" w:hAnsi="Courier New" w:cs="Courier New" w:hint="default"/>
      </w:rPr>
    </w:lvl>
    <w:lvl w:ilvl="2" w:tentative="1">
      <w:start w:val="1"/>
      <w:numFmt w:val="bullet"/>
      <w:lvlText w:val=""/>
      <w:lvlJc w:val="left"/>
      <w:pPr>
        <w:ind w:left="2670" w:hanging="360"/>
      </w:pPr>
      <w:rPr>
        <w:rFonts w:ascii="Wingdings" w:hAnsi="Wingdings" w:hint="default"/>
      </w:rPr>
    </w:lvl>
    <w:lvl w:ilvl="3" w:tentative="1">
      <w:start w:val="1"/>
      <w:numFmt w:val="bullet"/>
      <w:lvlText w:val=""/>
      <w:lvlJc w:val="left"/>
      <w:pPr>
        <w:ind w:left="3390" w:hanging="360"/>
      </w:pPr>
      <w:rPr>
        <w:rFonts w:ascii="Symbol" w:hAnsi="Symbol" w:hint="default"/>
      </w:rPr>
    </w:lvl>
    <w:lvl w:ilvl="4" w:tentative="1">
      <w:start w:val="1"/>
      <w:numFmt w:val="bullet"/>
      <w:lvlText w:val="o"/>
      <w:lvlJc w:val="left"/>
      <w:pPr>
        <w:ind w:left="4110" w:hanging="360"/>
      </w:pPr>
      <w:rPr>
        <w:rFonts w:ascii="Courier New" w:hAnsi="Courier New" w:cs="Courier New" w:hint="default"/>
      </w:rPr>
    </w:lvl>
    <w:lvl w:ilvl="5" w:tentative="1">
      <w:start w:val="1"/>
      <w:numFmt w:val="bullet"/>
      <w:lvlText w:val=""/>
      <w:lvlJc w:val="left"/>
      <w:pPr>
        <w:ind w:left="4830" w:hanging="360"/>
      </w:pPr>
      <w:rPr>
        <w:rFonts w:ascii="Wingdings" w:hAnsi="Wingdings" w:hint="default"/>
      </w:rPr>
    </w:lvl>
    <w:lvl w:ilvl="6" w:tentative="1">
      <w:start w:val="1"/>
      <w:numFmt w:val="bullet"/>
      <w:lvlText w:val=""/>
      <w:lvlJc w:val="left"/>
      <w:pPr>
        <w:ind w:left="5550" w:hanging="360"/>
      </w:pPr>
      <w:rPr>
        <w:rFonts w:ascii="Symbol" w:hAnsi="Symbol" w:hint="default"/>
      </w:rPr>
    </w:lvl>
    <w:lvl w:ilvl="7" w:tentative="1">
      <w:start w:val="1"/>
      <w:numFmt w:val="bullet"/>
      <w:lvlText w:val="o"/>
      <w:lvlJc w:val="left"/>
      <w:pPr>
        <w:ind w:left="6270" w:hanging="360"/>
      </w:pPr>
      <w:rPr>
        <w:rFonts w:ascii="Courier New" w:hAnsi="Courier New" w:cs="Courier New" w:hint="default"/>
      </w:rPr>
    </w:lvl>
    <w:lvl w:ilvl="8" w:tentative="1">
      <w:start w:val="1"/>
      <w:numFmt w:val="bullet"/>
      <w:lvlText w:val=""/>
      <w:lvlJc w:val="left"/>
      <w:pPr>
        <w:ind w:left="6990" w:hanging="360"/>
      </w:pPr>
      <w:rPr>
        <w:rFonts w:ascii="Wingdings" w:hAnsi="Wingdings" w:hint="default"/>
      </w:rPr>
    </w:lvl>
  </w:abstractNum>
  <w:abstractNum w:abstractNumId="23">
    <w:nsid w:val="296E0C54"/>
    <w:multiLevelType w:val="hybridMultilevel"/>
    <w:tmpl w:val="AB320B66"/>
    <w:lvl w:ilvl="0">
      <w:start w:val="1"/>
      <w:numFmt w:val="lowerRoman"/>
      <w:lvlText w:val="(%1)"/>
      <w:lvlJc w:val="left"/>
      <w:pPr>
        <w:tabs>
          <w:tab w:val="num" w:pos="2160"/>
        </w:tabs>
        <w:ind w:left="2160" w:hanging="720"/>
      </w:pPr>
      <w:rPr>
        <w:rFonts w:cs="Times New Roman" w:hint="default"/>
      </w:rPr>
    </w:lvl>
    <w:lvl w:ilvl="1">
      <w:start w:val="1"/>
      <w:numFmt w:val="low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960"/>
        </w:tabs>
        <w:ind w:left="39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24">
    <w:nsid w:val="298627CA"/>
    <w:multiLevelType w:val="hybridMultilevel"/>
    <w:tmpl w:val="689809D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nsid w:val="2B860397"/>
    <w:multiLevelType w:val="singleLevel"/>
    <w:tmpl w:val="0E3A4FD7"/>
    <w:lvl w:ilvl="0">
      <w:start w:val="6"/>
      <w:numFmt w:val="decimal"/>
      <w:lvlText w:val="%1"/>
      <w:lvlJc w:val="left"/>
      <w:pPr>
        <w:tabs>
          <w:tab w:val="num" w:pos="432"/>
        </w:tabs>
      </w:pPr>
      <w:rPr>
        <w:rFonts w:cs="Times New Roman"/>
        <w:color w:val="000000"/>
      </w:rPr>
    </w:lvl>
  </w:abstractNum>
  <w:abstractNum w:abstractNumId="26">
    <w:nsid w:val="2C310ADA"/>
    <w:multiLevelType w:val="hybridMultilevel"/>
    <w:tmpl w:val="F7844CC4"/>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27">
    <w:nsid w:val="31123572"/>
    <w:multiLevelType w:val="hybridMultilevel"/>
    <w:tmpl w:val="2EA26C38"/>
    <w:lvl w:ilvl="0">
      <w:start w:val="1"/>
      <w:numFmt w:val="decimal"/>
      <w:lvlText w:val="%1"/>
      <w:lvlJc w:val="left"/>
      <w:pPr>
        <w:tabs>
          <w:tab w:val="num" w:pos="1080"/>
        </w:tabs>
        <w:ind w:left="1080" w:hanging="720"/>
      </w:pPr>
      <w:rPr>
        <w:rFonts w:cs="Times New Roman" w:hint="default"/>
      </w:rPr>
    </w:lvl>
    <w:lvl w:ilvl="1">
      <w:start w:val="1"/>
      <w:numFmt w:val="decimal"/>
      <w:lvlText w:val="%2."/>
      <w:lvlJc w:val="left"/>
      <w:pPr>
        <w:ind w:left="1440" w:hanging="360"/>
      </w:pPr>
      <w:rPr>
        <w:rFonts w:hint="default"/>
      </w:rPr>
    </w:lvl>
    <w:lvl w:ilvl="2" w:tentative="1">
      <w:start w:val="1"/>
      <w:numFmt w:val="lowerRoman"/>
      <w:lvlText w:val="%3."/>
      <w:lvlJc w:val="right"/>
      <w:pPr>
        <w:tabs>
          <w:tab w:val="num" w:pos="2160"/>
        </w:tabs>
        <w:ind w:left="2160" w:hanging="18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28">
    <w:nsid w:val="333C3812"/>
    <w:multiLevelType w:val="hybridMultilevel"/>
    <w:tmpl w:val="AECAFC4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9">
    <w:nsid w:val="345B53B7"/>
    <w:multiLevelType w:val="hybridMultilevel"/>
    <w:tmpl w:val="B2DC262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0">
    <w:nsid w:val="34A7406D"/>
    <w:multiLevelType w:val="singleLevel"/>
    <w:tmpl w:val="04B72DBA"/>
    <w:lvl w:ilvl="0">
      <w:start w:val="1"/>
      <w:numFmt w:val="lowerLetter"/>
      <w:lvlText w:val="2(%1)"/>
      <w:lvlJc w:val="left"/>
      <w:pPr>
        <w:tabs>
          <w:tab w:val="num" w:pos="792"/>
        </w:tabs>
        <w:ind w:left="216"/>
      </w:pPr>
      <w:rPr>
        <w:rFonts w:cs="Times New Roman"/>
        <w:color w:val="000000"/>
      </w:rPr>
    </w:lvl>
  </w:abstractNum>
  <w:abstractNum w:abstractNumId="31">
    <w:nsid w:val="359B438D"/>
    <w:multiLevelType w:val="hybridMultilevel"/>
    <w:tmpl w:val="693811C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2">
    <w:nsid w:val="37EC1598"/>
    <w:multiLevelType w:val="hybridMultilevel"/>
    <w:tmpl w:val="2E247FC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33">
    <w:nsid w:val="38A60568"/>
    <w:multiLevelType w:val="hybridMultilevel"/>
    <w:tmpl w:val="1EB2F9D0"/>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34">
    <w:nsid w:val="395C2F38"/>
    <w:multiLevelType w:val="hybridMultilevel"/>
    <w:tmpl w:val="964079A0"/>
    <w:lvl w:ilvl="0">
      <w:start w:val="1"/>
      <w:numFmt w:val="bullet"/>
      <w:lvlText w:val=""/>
      <w:lvlJc w:val="left"/>
      <w:pPr>
        <w:ind w:left="1170" w:hanging="360"/>
      </w:pPr>
      <w:rPr>
        <w:rFonts w:ascii="Symbol" w:hAnsi="Symbol" w:hint="default"/>
      </w:rPr>
    </w:lvl>
    <w:lvl w:ilvl="1" w:tentative="1">
      <w:start w:val="1"/>
      <w:numFmt w:val="bullet"/>
      <w:lvlText w:val="o"/>
      <w:lvlJc w:val="left"/>
      <w:pPr>
        <w:ind w:left="1890" w:hanging="360"/>
      </w:pPr>
      <w:rPr>
        <w:rFonts w:ascii="Courier New" w:hAnsi="Courier New" w:cs="Courier New" w:hint="default"/>
      </w:rPr>
    </w:lvl>
    <w:lvl w:ilvl="2" w:tentative="1">
      <w:start w:val="1"/>
      <w:numFmt w:val="bullet"/>
      <w:lvlText w:val=""/>
      <w:lvlJc w:val="left"/>
      <w:pPr>
        <w:ind w:left="2610" w:hanging="360"/>
      </w:pPr>
      <w:rPr>
        <w:rFonts w:ascii="Wingdings" w:hAnsi="Wingdings" w:hint="default"/>
      </w:rPr>
    </w:lvl>
    <w:lvl w:ilvl="3" w:tentative="1">
      <w:start w:val="1"/>
      <w:numFmt w:val="bullet"/>
      <w:lvlText w:val=""/>
      <w:lvlJc w:val="left"/>
      <w:pPr>
        <w:ind w:left="3330" w:hanging="360"/>
      </w:pPr>
      <w:rPr>
        <w:rFonts w:ascii="Symbol" w:hAnsi="Symbol" w:hint="default"/>
      </w:rPr>
    </w:lvl>
    <w:lvl w:ilvl="4" w:tentative="1">
      <w:start w:val="1"/>
      <w:numFmt w:val="bullet"/>
      <w:lvlText w:val="o"/>
      <w:lvlJc w:val="left"/>
      <w:pPr>
        <w:ind w:left="4050" w:hanging="360"/>
      </w:pPr>
      <w:rPr>
        <w:rFonts w:ascii="Courier New" w:hAnsi="Courier New" w:cs="Courier New" w:hint="default"/>
      </w:rPr>
    </w:lvl>
    <w:lvl w:ilvl="5" w:tentative="1">
      <w:start w:val="1"/>
      <w:numFmt w:val="bullet"/>
      <w:lvlText w:val=""/>
      <w:lvlJc w:val="left"/>
      <w:pPr>
        <w:ind w:left="4770" w:hanging="360"/>
      </w:pPr>
      <w:rPr>
        <w:rFonts w:ascii="Wingdings" w:hAnsi="Wingdings" w:hint="default"/>
      </w:rPr>
    </w:lvl>
    <w:lvl w:ilvl="6" w:tentative="1">
      <w:start w:val="1"/>
      <w:numFmt w:val="bullet"/>
      <w:lvlText w:val=""/>
      <w:lvlJc w:val="left"/>
      <w:pPr>
        <w:ind w:left="5490" w:hanging="360"/>
      </w:pPr>
      <w:rPr>
        <w:rFonts w:ascii="Symbol" w:hAnsi="Symbol" w:hint="default"/>
      </w:rPr>
    </w:lvl>
    <w:lvl w:ilvl="7" w:tentative="1">
      <w:start w:val="1"/>
      <w:numFmt w:val="bullet"/>
      <w:lvlText w:val="o"/>
      <w:lvlJc w:val="left"/>
      <w:pPr>
        <w:ind w:left="6210" w:hanging="360"/>
      </w:pPr>
      <w:rPr>
        <w:rFonts w:ascii="Courier New" w:hAnsi="Courier New" w:cs="Courier New" w:hint="default"/>
      </w:rPr>
    </w:lvl>
    <w:lvl w:ilvl="8" w:tentative="1">
      <w:start w:val="1"/>
      <w:numFmt w:val="bullet"/>
      <w:lvlText w:val=""/>
      <w:lvlJc w:val="left"/>
      <w:pPr>
        <w:ind w:left="6930" w:hanging="360"/>
      </w:pPr>
      <w:rPr>
        <w:rFonts w:ascii="Wingdings" w:hAnsi="Wingdings" w:hint="default"/>
      </w:rPr>
    </w:lvl>
  </w:abstractNum>
  <w:abstractNum w:abstractNumId="35">
    <w:nsid w:val="3A0F0C36"/>
    <w:multiLevelType w:val="hybridMultilevel"/>
    <w:tmpl w:val="59F6922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6">
    <w:nsid w:val="3CAE2081"/>
    <w:multiLevelType w:val="hybridMultilevel"/>
    <w:tmpl w:val="7F0C539E"/>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7">
    <w:nsid w:val="3F5B4881"/>
    <w:multiLevelType w:val="hybridMultilevel"/>
    <w:tmpl w:val="8848BB82"/>
    <w:lvl w:ilvl="0">
      <w:start w:val="1"/>
      <w:numFmt w:val="decimal"/>
      <w:lvlText w:val="%1."/>
      <w:lvlJc w:val="left"/>
      <w:pPr>
        <w:ind w:left="360" w:hanging="360"/>
      </w:pPr>
    </w:lvl>
    <w:lvl w:ilvl="1">
      <w:start w:val="1"/>
      <w:numFmt w:val="decimal"/>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8">
    <w:nsid w:val="44AF291B"/>
    <w:multiLevelType w:val="hybridMultilevel"/>
    <w:tmpl w:val="61F45B26"/>
    <w:lvl w:ilvl="0">
      <w:start w:val="1"/>
      <w:numFmt w:val="bullet"/>
      <w:lvlText w:val=""/>
      <w:lvlJc w:val="left"/>
      <w:pPr>
        <w:tabs>
          <w:tab w:val="num" w:pos="1080"/>
        </w:tabs>
        <w:ind w:left="1080" w:hanging="360"/>
      </w:pPr>
      <w:rPr>
        <w:rFonts w:ascii="Symbol" w:hAnsi="Symbol" w:hint="default"/>
        <w:color w:val="auto"/>
        <w:sz w:val="24"/>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9">
    <w:nsid w:val="45242CF4"/>
    <w:multiLevelType w:val="hybridMultilevel"/>
    <w:tmpl w:val="8EEA2D34"/>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40">
    <w:nsid w:val="454D5CE9"/>
    <w:multiLevelType w:val="hybridMultilevel"/>
    <w:tmpl w:val="A3CE9C6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471242EE"/>
    <w:multiLevelType w:val="hybridMultilevel"/>
    <w:tmpl w:val="D0FE3C74"/>
    <w:lvl w:ilvl="0">
      <w:start w:val="1"/>
      <w:numFmt w:val="bullet"/>
      <w:lvlText w:val=""/>
      <w:lvlJc w:val="left"/>
      <w:pPr>
        <w:ind w:left="781" w:hanging="360"/>
      </w:pPr>
      <w:rPr>
        <w:rFonts w:ascii="Symbol" w:hAnsi="Symbol" w:hint="default"/>
      </w:rPr>
    </w:lvl>
    <w:lvl w:ilvl="1" w:tentative="1">
      <w:start w:val="1"/>
      <w:numFmt w:val="bullet"/>
      <w:lvlText w:val="o"/>
      <w:lvlJc w:val="left"/>
      <w:pPr>
        <w:ind w:left="1501" w:hanging="360"/>
      </w:pPr>
      <w:rPr>
        <w:rFonts w:ascii="Courier New" w:hAnsi="Courier New" w:hint="default"/>
      </w:rPr>
    </w:lvl>
    <w:lvl w:ilvl="2" w:tentative="1">
      <w:start w:val="1"/>
      <w:numFmt w:val="bullet"/>
      <w:lvlText w:val=""/>
      <w:lvlJc w:val="left"/>
      <w:pPr>
        <w:ind w:left="2221" w:hanging="360"/>
      </w:pPr>
      <w:rPr>
        <w:rFonts w:ascii="Wingdings" w:hAnsi="Wingdings" w:hint="default"/>
      </w:rPr>
    </w:lvl>
    <w:lvl w:ilvl="3" w:tentative="1">
      <w:start w:val="1"/>
      <w:numFmt w:val="bullet"/>
      <w:lvlText w:val=""/>
      <w:lvlJc w:val="left"/>
      <w:pPr>
        <w:ind w:left="2941" w:hanging="360"/>
      </w:pPr>
      <w:rPr>
        <w:rFonts w:ascii="Symbol" w:hAnsi="Symbol" w:hint="default"/>
      </w:rPr>
    </w:lvl>
    <w:lvl w:ilvl="4" w:tentative="1">
      <w:start w:val="1"/>
      <w:numFmt w:val="bullet"/>
      <w:lvlText w:val="o"/>
      <w:lvlJc w:val="left"/>
      <w:pPr>
        <w:ind w:left="3661" w:hanging="360"/>
      </w:pPr>
      <w:rPr>
        <w:rFonts w:ascii="Courier New" w:hAnsi="Courier New" w:hint="default"/>
      </w:rPr>
    </w:lvl>
    <w:lvl w:ilvl="5" w:tentative="1">
      <w:start w:val="1"/>
      <w:numFmt w:val="bullet"/>
      <w:lvlText w:val=""/>
      <w:lvlJc w:val="left"/>
      <w:pPr>
        <w:ind w:left="4381" w:hanging="360"/>
      </w:pPr>
      <w:rPr>
        <w:rFonts w:ascii="Wingdings" w:hAnsi="Wingdings" w:hint="default"/>
      </w:rPr>
    </w:lvl>
    <w:lvl w:ilvl="6" w:tentative="1">
      <w:start w:val="1"/>
      <w:numFmt w:val="bullet"/>
      <w:lvlText w:val=""/>
      <w:lvlJc w:val="left"/>
      <w:pPr>
        <w:ind w:left="5101" w:hanging="360"/>
      </w:pPr>
      <w:rPr>
        <w:rFonts w:ascii="Symbol" w:hAnsi="Symbol" w:hint="default"/>
      </w:rPr>
    </w:lvl>
    <w:lvl w:ilvl="7" w:tentative="1">
      <w:start w:val="1"/>
      <w:numFmt w:val="bullet"/>
      <w:lvlText w:val="o"/>
      <w:lvlJc w:val="left"/>
      <w:pPr>
        <w:ind w:left="5821" w:hanging="360"/>
      </w:pPr>
      <w:rPr>
        <w:rFonts w:ascii="Courier New" w:hAnsi="Courier New" w:hint="default"/>
      </w:rPr>
    </w:lvl>
    <w:lvl w:ilvl="8" w:tentative="1">
      <w:start w:val="1"/>
      <w:numFmt w:val="bullet"/>
      <w:lvlText w:val=""/>
      <w:lvlJc w:val="left"/>
      <w:pPr>
        <w:ind w:left="6541" w:hanging="360"/>
      </w:pPr>
      <w:rPr>
        <w:rFonts w:ascii="Wingdings" w:hAnsi="Wingdings" w:hint="default"/>
      </w:rPr>
    </w:lvl>
  </w:abstractNum>
  <w:abstractNum w:abstractNumId="42">
    <w:nsid w:val="4EFC50E1"/>
    <w:multiLevelType w:val="hybridMultilevel"/>
    <w:tmpl w:val="552AC13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3">
    <w:nsid w:val="53064BF9"/>
    <w:multiLevelType w:val="hybridMultilevel"/>
    <w:tmpl w:val="D2D26816"/>
    <w:lvl w:ilvl="0">
      <w:start w:val="6"/>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4">
    <w:nsid w:val="56747276"/>
    <w:multiLevelType w:val="hybridMultilevel"/>
    <w:tmpl w:val="AB320B66"/>
    <w:lvl w:ilvl="0">
      <w:start w:val="1"/>
      <w:numFmt w:val="lowerRoman"/>
      <w:lvlText w:val="(%1)"/>
      <w:lvlJc w:val="left"/>
      <w:pPr>
        <w:tabs>
          <w:tab w:val="num" w:pos="2160"/>
        </w:tabs>
        <w:ind w:left="2160" w:hanging="720"/>
      </w:pPr>
      <w:rPr>
        <w:rFonts w:cs="Times New Roman" w:hint="default"/>
      </w:rPr>
    </w:lvl>
    <w:lvl w:ilvl="1">
      <w:start w:val="1"/>
      <w:numFmt w:val="low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960"/>
        </w:tabs>
        <w:ind w:left="39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45">
    <w:nsid w:val="577F791D"/>
    <w:multiLevelType w:val="hybridMultilevel"/>
    <w:tmpl w:val="507C138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46">
    <w:nsid w:val="58B7BF66"/>
    <w:multiLevelType w:val="singleLevel"/>
    <w:tmpl w:val="0711CEC3"/>
    <w:lvl w:ilvl="0">
      <w:start w:val="1"/>
      <w:numFmt w:val="upperLetter"/>
      <w:lvlText w:val="(%1)"/>
      <w:lvlJc w:val="left"/>
      <w:pPr>
        <w:tabs>
          <w:tab w:val="num" w:pos="432"/>
        </w:tabs>
      </w:pPr>
      <w:rPr>
        <w:rFonts w:cs="Times New Roman"/>
        <w:color w:val="000000"/>
      </w:rPr>
    </w:lvl>
  </w:abstractNum>
  <w:abstractNum w:abstractNumId="47">
    <w:nsid w:val="594204D5"/>
    <w:multiLevelType w:val="singleLevel"/>
    <w:tmpl w:val="56CE2D9D"/>
    <w:lvl w:ilvl="0">
      <w:start w:val="1"/>
      <w:numFmt w:val="lowerLetter"/>
      <w:lvlText w:val="1(%1)"/>
      <w:lvlJc w:val="left"/>
      <w:pPr>
        <w:tabs>
          <w:tab w:val="num" w:pos="1296"/>
        </w:tabs>
        <w:ind w:left="720"/>
      </w:pPr>
      <w:rPr>
        <w:rFonts w:cs="Times New Roman"/>
        <w:color w:val="000000"/>
      </w:rPr>
    </w:lvl>
  </w:abstractNum>
  <w:abstractNum w:abstractNumId="48">
    <w:nsid w:val="5C381CA3"/>
    <w:multiLevelType w:val="singleLevel"/>
    <w:tmpl w:val="39487992"/>
    <w:lvl w:ilvl="0">
      <w:start w:val="1"/>
      <w:numFmt w:val="lowerLetter"/>
      <w:lvlText w:val="6(%1)"/>
      <w:lvlJc w:val="left"/>
      <w:pPr>
        <w:tabs>
          <w:tab w:val="num" w:pos="756"/>
        </w:tabs>
        <w:ind w:left="180"/>
      </w:pPr>
      <w:rPr>
        <w:rFonts w:cs="Times New Roman"/>
        <w:color w:val="000000"/>
      </w:rPr>
    </w:lvl>
  </w:abstractNum>
  <w:abstractNum w:abstractNumId="49">
    <w:nsid w:val="5F9649D6"/>
    <w:multiLevelType w:val="hybridMultilevel"/>
    <w:tmpl w:val="8F843A8E"/>
    <w:lvl w:ilvl="0">
      <w:start w:val="1"/>
      <w:numFmt w:val="lowerLetter"/>
      <w:lvlText w:val="%1."/>
      <w:lvlJc w:val="left"/>
      <w:pPr>
        <w:ind w:left="450" w:hanging="45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0">
    <w:nsid w:val="60380E15"/>
    <w:multiLevelType w:val="hybridMultilevel"/>
    <w:tmpl w:val="BE0C535E"/>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1">
    <w:nsid w:val="660F2857"/>
    <w:multiLevelType w:val="hybridMultilevel"/>
    <w:tmpl w:val="ABBA7CF8"/>
    <w:lvl w:ilvl="0">
      <w:start w:val="1"/>
      <w:numFmt w:val="bullet"/>
      <w:lvlText w:val=""/>
      <w:lvlJc w:val="left"/>
      <w:pPr>
        <w:ind w:left="1440" w:hanging="360"/>
      </w:pPr>
      <w:rPr>
        <w:rFonts w:ascii="Symbol" w:hAnsi="Symbol"/>
      </w:rPr>
    </w:lvl>
    <w:lvl w:ilvl="1">
      <w:start w:val="1"/>
      <w:numFmt w:val="bullet"/>
      <w:lvlText w:val=""/>
      <w:lvlJc w:val="left"/>
      <w:pPr>
        <w:ind w:left="1440" w:hanging="360"/>
      </w:pPr>
      <w:rPr>
        <w:rFonts w:ascii="Symbol" w:hAnsi="Symbol"/>
      </w:rPr>
    </w:lvl>
    <w:lvl w:ilvl="2">
      <w:start w:val="1"/>
      <w:numFmt w:val="bullet"/>
      <w:lvlText w:val=""/>
      <w:lvlJc w:val="left"/>
      <w:pPr>
        <w:ind w:left="1440" w:hanging="360"/>
      </w:pPr>
      <w:rPr>
        <w:rFonts w:ascii="Symbol" w:hAnsi="Symbol"/>
      </w:rPr>
    </w:lvl>
    <w:lvl w:ilvl="3">
      <w:start w:val="1"/>
      <w:numFmt w:val="bullet"/>
      <w:lvlText w:val=""/>
      <w:lvlJc w:val="left"/>
      <w:pPr>
        <w:ind w:left="1440" w:hanging="360"/>
      </w:pPr>
      <w:rPr>
        <w:rFonts w:ascii="Symbol" w:hAnsi="Symbol"/>
      </w:rPr>
    </w:lvl>
    <w:lvl w:ilvl="4">
      <w:start w:val="1"/>
      <w:numFmt w:val="bullet"/>
      <w:lvlText w:val=""/>
      <w:lvlJc w:val="left"/>
      <w:pPr>
        <w:ind w:left="1440" w:hanging="360"/>
      </w:pPr>
      <w:rPr>
        <w:rFonts w:ascii="Symbol" w:hAnsi="Symbol"/>
      </w:rPr>
    </w:lvl>
    <w:lvl w:ilvl="5">
      <w:start w:val="1"/>
      <w:numFmt w:val="bullet"/>
      <w:lvlText w:val=""/>
      <w:lvlJc w:val="left"/>
      <w:pPr>
        <w:ind w:left="1440" w:hanging="360"/>
      </w:pPr>
      <w:rPr>
        <w:rFonts w:ascii="Symbol" w:hAnsi="Symbol"/>
      </w:rPr>
    </w:lvl>
    <w:lvl w:ilvl="6">
      <w:start w:val="1"/>
      <w:numFmt w:val="bullet"/>
      <w:lvlText w:val=""/>
      <w:lvlJc w:val="left"/>
      <w:pPr>
        <w:ind w:left="1440" w:hanging="360"/>
      </w:pPr>
      <w:rPr>
        <w:rFonts w:ascii="Symbol" w:hAnsi="Symbol"/>
      </w:rPr>
    </w:lvl>
    <w:lvl w:ilvl="7">
      <w:start w:val="1"/>
      <w:numFmt w:val="bullet"/>
      <w:lvlText w:val=""/>
      <w:lvlJc w:val="left"/>
      <w:pPr>
        <w:ind w:left="1440" w:hanging="360"/>
      </w:pPr>
      <w:rPr>
        <w:rFonts w:ascii="Symbol" w:hAnsi="Symbol"/>
      </w:rPr>
    </w:lvl>
    <w:lvl w:ilvl="8">
      <w:start w:val="1"/>
      <w:numFmt w:val="bullet"/>
      <w:lvlText w:val=""/>
      <w:lvlJc w:val="left"/>
      <w:pPr>
        <w:ind w:left="1440" w:hanging="360"/>
      </w:pPr>
      <w:rPr>
        <w:rFonts w:ascii="Symbol" w:hAnsi="Symbol"/>
      </w:rPr>
    </w:lvl>
  </w:abstractNum>
  <w:abstractNum w:abstractNumId="52">
    <w:nsid w:val="66510856"/>
    <w:multiLevelType w:val="hybridMultilevel"/>
    <w:tmpl w:val="F8D6D03C"/>
    <w:lvl w:ilvl="0">
      <w:start w:val="1"/>
      <w:numFmt w:val="bullet"/>
      <w:lvlText w:val=""/>
      <w:lvlJc w:val="left"/>
      <w:pPr>
        <w:tabs>
          <w:tab w:val="num" w:pos="720"/>
        </w:tabs>
        <w:ind w:left="72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Roman"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Roman" w:hint="default"/>
      </w:rPr>
    </w:lvl>
    <w:lvl w:ilvl="8">
      <w:start w:val="1"/>
      <w:numFmt w:val="bullet"/>
      <w:lvlText w:val=""/>
      <w:lvlJc w:val="left"/>
      <w:pPr>
        <w:tabs>
          <w:tab w:val="num" w:pos="6480"/>
        </w:tabs>
        <w:ind w:left="6480" w:hanging="360"/>
      </w:pPr>
      <w:rPr>
        <w:rFonts w:ascii="Wingdings" w:hAnsi="Wingdings" w:hint="default"/>
      </w:rPr>
    </w:lvl>
  </w:abstractNum>
  <w:abstractNum w:abstractNumId="53">
    <w:nsid w:val="6B696174"/>
    <w:multiLevelType w:val="hybridMultilevel"/>
    <w:tmpl w:val="E04427C8"/>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54">
    <w:nsid w:val="6C5D06F1"/>
    <w:multiLevelType w:val="hybridMultilevel"/>
    <w:tmpl w:val="1AFA3FD8"/>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55">
    <w:nsid w:val="74AF3FCE"/>
    <w:multiLevelType w:val="hybridMultilevel"/>
    <w:tmpl w:val="27181BB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6">
    <w:nsid w:val="775376E7"/>
    <w:multiLevelType w:val="hybridMultilevel"/>
    <w:tmpl w:val="AB320B66"/>
    <w:lvl w:ilvl="0">
      <w:start w:val="1"/>
      <w:numFmt w:val="lowerRoman"/>
      <w:lvlText w:val="(%1)"/>
      <w:lvlJc w:val="left"/>
      <w:pPr>
        <w:tabs>
          <w:tab w:val="num" w:pos="2160"/>
        </w:tabs>
        <w:ind w:left="2160" w:hanging="720"/>
      </w:pPr>
      <w:rPr>
        <w:rFonts w:cs="Times New Roman" w:hint="default"/>
      </w:rPr>
    </w:lvl>
    <w:lvl w:ilvl="1">
      <w:start w:val="1"/>
      <w:numFmt w:val="low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960"/>
        </w:tabs>
        <w:ind w:left="39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57">
    <w:nsid w:val="792710B2"/>
    <w:multiLevelType w:val="hybridMultilevel"/>
    <w:tmpl w:val="0D0862CE"/>
    <w:lvl w:ilvl="0">
      <w:start w:val="1"/>
      <w:numFmt w:val="lowerLetter"/>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8">
    <w:nsid w:val="79DD709B"/>
    <w:multiLevelType w:val="hybridMultilevel"/>
    <w:tmpl w:val="D12C296A"/>
    <w:lvl w:ilvl="0">
      <w:start w:val="1"/>
      <w:numFmt w:val="lowerLetter"/>
      <w:lvlText w:val="%1."/>
      <w:lvlJc w:val="left"/>
      <w:pPr>
        <w:ind w:left="450" w:hanging="450"/>
      </w:pPr>
      <w:rPr>
        <w:rFonts w:hint="default"/>
      </w:rPr>
    </w:lvl>
    <w:lvl w:ilvl="1">
      <w:start w:val="1"/>
      <w:numFmt w:val="bullet"/>
      <w:lvlText w:val=""/>
      <w:lvlJc w:val="left"/>
      <w:pPr>
        <w:ind w:left="1080" w:hanging="360"/>
      </w:pPr>
      <w:rPr>
        <w:rFonts w:ascii="Symbol" w:hAnsi="Symbol"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9">
    <w:nsid w:val="7CFC2483"/>
    <w:multiLevelType w:val="hybridMultilevel"/>
    <w:tmpl w:val="E7A8DCE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0">
    <w:nsid w:val="7D921FB3"/>
    <w:multiLevelType w:val="hybridMultilevel"/>
    <w:tmpl w:val="23E2150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1">
    <w:nsid w:val="7FD029AA"/>
    <w:multiLevelType w:val="hybridMultilevel"/>
    <w:tmpl w:val="3BCEC4AE"/>
    <w:lvl w:ilvl="0">
      <w:start w:val="1"/>
      <w:numFmt w:val="bullet"/>
      <w:lvlText w:val=""/>
      <w:lvlJc w:val="left"/>
      <w:pPr>
        <w:tabs>
          <w:tab w:val="num" w:pos="787"/>
        </w:tabs>
        <w:ind w:left="787" w:hanging="360"/>
      </w:pPr>
      <w:rPr>
        <w:rFonts w:ascii="Symbol" w:hAnsi="Symbol" w:hint="default"/>
      </w:rPr>
    </w:lvl>
    <w:lvl w:ilvl="1" w:tentative="1">
      <w:start w:val="1"/>
      <w:numFmt w:val="bullet"/>
      <w:lvlText w:val="o"/>
      <w:lvlJc w:val="left"/>
      <w:pPr>
        <w:tabs>
          <w:tab w:val="num" w:pos="1507"/>
        </w:tabs>
        <w:ind w:left="1507" w:hanging="360"/>
      </w:pPr>
      <w:rPr>
        <w:rFonts w:ascii="Courier New" w:hAnsi="Courier New" w:hint="default"/>
      </w:rPr>
    </w:lvl>
    <w:lvl w:ilvl="2" w:tentative="1">
      <w:start w:val="1"/>
      <w:numFmt w:val="bullet"/>
      <w:lvlText w:val=""/>
      <w:lvlJc w:val="left"/>
      <w:pPr>
        <w:tabs>
          <w:tab w:val="num" w:pos="2227"/>
        </w:tabs>
        <w:ind w:left="2227" w:hanging="360"/>
      </w:pPr>
      <w:rPr>
        <w:rFonts w:ascii="Wingdings" w:hAnsi="Wingdings" w:hint="default"/>
      </w:rPr>
    </w:lvl>
    <w:lvl w:ilvl="3" w:tentative="1">
      <w:start w:val="1"/>
      <w:numFmt w:val="bullet"/>
      <w:lvlText w:val=""/>
      <w:lvlJc w:val="left"/>
      <w:pPr>
        <w:tabs>
          <w:tab w:val="num" w:pos="2947"/>
        </w:tabs>
        <w:ind w:left="2947" w:hanging="360"/>
      </w:pPr>
      <w:rPr>
        <w:rFonts w:ascii="Symbol" w:hAnsi="Symbol" w:hint="default"/>
      </w:rPr>
    </w:lvl>
    <w:lvl w:ilvl="4" w:tentative="1">
      <w:start w:val="1"/>
      <w:numFmt w:val="bullet"/>
      <w:lvlText w:val="o"/>
      <w:lvlJc w:val="left"/>
      <w:pPr>
        <w:tabs>
          <w:tab w:val="num" w:pos="3667"/>
        </w:tabs>
        <w:ind w:left="3667" w:hanging="360"/>
      </w:pPr>
      <w:rPr>
        <w:rFonts w:ascii="Courier New" w:hAnsi="Courier New" w:hint="default"/>
      </w:rPr>
    </w:lvl>
    <w:lvl w:ilvl="5" w:tentative="1">
      <w:start w:val="1"/>
      <w:numFmt w:val="bullet"/>
      <w:lvlText w:val=""/>
      <w:lvlJc w:val="left"/>
      <w:pPr>
        <w:tabs>
          <w:tab w:val="num" w:pos="4387"/>
        </w:tabs>
        <w:ind w:left="4387" w:hanging="360"/>
      </w:pPr>
      <w:rPr>
        <w:rFonts w:ascii="Wingdings" w:hAnsi="Wingdings" w:hint="default"/>
      </w:rPr>
    </w:lvl>
    <w:lvl w:ilvl="6" w:tentative="1">
      <w:start w:val="1"/>
      <w:numFmt w:val="bullet"/>
      <w:lvlText w:val=""/>
      <w:lvlJc w:val="left"/>
      <w:pPr>
        <w:tabs>
          <w:tab w:val="num" w:pos="5107"/>
        </w:tabs>
        <w:ind w:left="5107" w:hanging="360"/>
      </w:pPr>
      <w:rPr>
        <w:rFonts w:ascii="Symbol" w:hAnsi="Symbol" w:hint="default"/>
      </w:rPr>
    </w:lvl>
    <w:lvl w:ilvl="7" w:tentative="1">
      <w:start w:val="1"/>
      <w:numFmt w:val="bullet"/>
      <w:lvlText w:val="o"/>
      <w:lvlJc w:val="left"/>
      <w:pPr>
        <w:tabs>
          <w:tab w:val="num" w:pos="5827"/>
        </w:tabs>
        <w:ind w:left="5827" w:hanging="360"/>
      </w:pPr>
      <w:rPr>
        <w:rFonts w:ascii="Courier New" w:hAnsi="Courier New" w:hint="default"/>
      </w:rPr>
    </w:lvl>
    <w:lvl w:ilvl="8" w:tentative="1">
      <w:start w:val="1"/>
      <w:numFmt w:val="bullet"/>
      <w:lvlText w:val=""/>
      <w:lvlJc w:val="left"/>
      <w:pPr>
        <w:tabs>
          <w:tab w:val="num" w:pos="6547"/>
        </w:tabs>
        <w:ind w:left="6547" w:hanging="360"/>
      </w:pPr>
      <w:rPr>
        <w:rFonts w:ascii="Wingdings" w:hAnsi="Wingdings" w:hint="default"/>
      </w:rPr>
    </w:lvl>
  </w:abstractNum>
  <w:num w:numId="1" w16cid:durableId="239682919">
    <w:abstractNumId w:val="10"/>
  </w:num>
  <w:num w:numId="2" w16cid:durableId="112096889">
    <w:abstractNumId w:val="4"/>
  </w:num>
  <w:num w:numId="3" w16cid:durableId="1756780569">
    <w:abstractNumId w:val="14"/>
  </w:num>
  <w:num w:numId="4" w16cid:durableId="299387982">
    <w:abstractNumId w:val="30"/>
  </w:num>
  <w:num w:numId="5" w16cid:durableId="548028194">
    <w:abstractNumId w:val="25"/>
  </w:num>
  <w:num w:numId="6" w16cid:durableId="499005267">
    <w:abstractNumId w:val="48"/>
  </w:num>
  <w:num w:numId="7" w16cid:durableId="2098936073">
    <w:abstractNumId w:val="47"/>
  </w:num>
  <w:num w:numId="8" w16cid:durableId="1141922281">
    <w:abstractNumId w:val="46"/>
  </w:num>
  <w:num w:numId="9" w16cid:durableId="1166095554">
    <w:abstractNumId w:val="11"/>
  </w:num>
  <w:num w:numId="10" w16cid:durableId="392655173">
    <w:abstractNumId w:val="26"/>
  </w:num>
  <w:num w:numId="11" w16cid:durableId="880899430">
    <w:abstractNumId w:val="19"/>
  </w:num>
  <w:num w:numId="12" w16cid:durableId="828668192">
    <w:abstractNumId w:val="23"/>
  </w:num>
  <w:num w:numId="13" w16cid:durableId="988629645">
    <w:abstractNumId w:val="27"/>
  </w:num>
  <w:num w:numId="14" w16cid:durableId="813446650">
    <w:abstractNumId w:val="16"/>
  </w:num>
  <w:num w:numId="15" w16cid:durableId="496963955">
    <w:abstractNumId w:val="29"/>
  </w:num>
  <w:num w:numId="16" w16cid:durableId="1986279451">
    <w:abstractNumId w:val="39"/>
  </w:num>
  <w:num w:numId="17" w16cid:durableId="1526863911">
    <w:abstractNumId w:val="61"/>
  </w:num>
  <w:num w:numId="18" w16cid:durableId="2084401723">
    <w:abstractNumId w:val="12"/>
  </w:num>
  <w:num w:numId="19" w16cid:durableId="1235355106">
    <w:abstractNumId w:val="38"/>
  </w:num>
  <w:num w:numId="20" w16cid:durableId="17706317">
    <w:abstractNumId w:val="32"/>
  </w:num>
  <w:num w:numId="21" w16cid:durableId="1977173561">
    <w:abstractNumId w:val="45"/>
  </w:num>
  <w:num w:numId="22" w16cid:durableId="1565676868">
    <w:abstractNumId w:val="41"/>
  </w:num>
  <w:num w:numId="23" w16cid:durableId="24796040">
    <w:abstractNumId w:val="53"/>
  </w:num>
  <w:num w:numId="24" w16cid:durableId="1295601178">
    <w:abstractNumId w:val="36"/>
  </w:num>
  <w:num w:numId="25" w16cid:durableId="1738435802">
    <w:abstractNumId w:val="15"/>
  </w:num>
  <w:num w:numId="26" w16cid:durableId="1150056411">
    <w:abstractNumId w:val="1"/>
  </w:num>
  <w:num w:numId="27" w16cid:durableId="1415858856">
    <w:abstractNumId w:val="0"/>
  </w:num>
  <w:num w:numId="28" w16cid:durableId="982470677">
    <w:abstractNumId w:val="37"/>
  </w:num>
  <w:num w:numId="29" w16cid:durableId="495265613">
    <w:abstractNumId w:val="33"/>
  </w:num>
  <w:num w:numId="30" w16cid:durableId="1401060182">
    <w:abstractNumId w:val="54"/>
  </w:num>
  <w:num w:numId="31" w16cid:durableId="711341086">
    <w:abstractNumId w:val="13"/>
  </w:num>
  <w:num w:numId="32" w16cid:durableId="1523594749">
    <w:abstractNumId w:val="21"/>
  </w:num>
  <w:num w:numId="33" w16cid:durableId="383792255">
    <w:abstractNumId w:val="55"/>
  </w:num>
  <w:num w:numId="34" w16cid:durableId="233273760">
    <w:abstractNumId w:val="5"/>
  </w:num>
  <w:num w:numId="35" w16cid:durableId="1637417438">
    <w:abstractNumId w:val="42"/>
  </w:num>
  <w:num w:numId="36" w16cid:durableId="513615562">
    <w:abstractNumId w:val="6"/>
  </w:num>
  <w:num w:numId="37" w16cid:durableId="267591953">
    <w:abstractNumId w:val="9"/>
  </w:num>
  <w:num w:numId="38" w16cid:durableId="188641300">
    <w:abstractNumId w:val="58"/>
  </w:num>
  <w:num w:numId="39" w16cid:durableId="1708486173">
    <w:abstractNumId w:val="7"/>
  </w:num>
  <w:num w:numId="40" w16cid:durableId="1310287490">
    <w:abstractNumId w:val="49"/>
  </w:num>
  <w:num w:numId="41" w16cid:durableId="1133333042">
    <w:abstractNumId w:val="2"/>
  </w:num>
  <w:num w:numId="42" w16cid:durableId="1462529507">
    <w:abstractNumId w:val="22"/>
  </w:num>
  <w:num w:numId="43" w16cid:durableId="633953067">
    <w:abstractNumId w:val="34"/>
  </w:num>
  <w:num w:numId="44" w16cid:durableId="1207595723">
    <w:abstractNumId w:val="40"/>
  </w:num>
  <w:num w:numId="45" w16cid:durableId="1067067077">
    <w:abstractNumId w:val="43"/>
  </w:num>
  <w:num w:numId="46" w16cid:durableId="60256111">
    <w:abstractNumId w:val="56"/>
  </w:num>
  <w:num w:numId="47" w16cid:durableId="607086078">
    <w:abstractNumId w:val="44"/>
  </w:num>
  <w:num w:numId="48" w16cid:durableId="60756602">
    <w:abstractNumId w:val="8"/>
  </w:num>
  <w:num w:numId="49" w16cid:durableId="67307035">
    <w:abstractNumId w:val="52"/>
  </w:num>
  <w:num w:numId="50" w16cid:durableId="213273381">
    <w:abstractNumId w:val="35"/>
  </w:num>
  <w:num w:numId="51" w16cid:durableId="920677377">
    <w:abstractNumId w:val="18"/>
  </w:num>
  <w:num w:numId="52" w16cid:durableId="1260287692">
    <w:abstractNumId w:val="31"/>
  </w:num>
  <w:num w:numId="53" w16cid:durableId="27068899">
    <w:abstractNumId w:val="59"/>
  </w:num>
  <w:num w:numId="54" w16cid:durableId="682050992">
    <w:abstractNumId w:val="28"/>
  </w:num>
  <w:num w:numId="55" w16cid:durableId="745953809">
    <w:abstractNumId w:val="3"/>
  </w:num>
  <w:num w:numId="56" w16cid:durableId="393818571">
    <w:abstractNumId w:val="20"/>
  </w:num>
  <w:num w:numId="57" w16cid:durableId="607470259">
    <w:abstractNumId w:val="17"/>
  </w:num>
  <w:num w:numId="58" w16cid:durableId="528565776">
    <w:abstractNumId w:val="57"/>
  </w:num>
  <w:num w:numId="59" w16cid:durableId="694768305">
    <w:abstractNumId w:val="51"/>
  </w:num>
  <w:num w:numId="60" w16cid:durableId="1817725282">
    <w:abstractNumId w:val="50"/>
  </w:num>
  <w:num w:numId="61" w16cid:durableId="815492124">
    <w:abstractNumId w:val="60"/>
  </w:num>
  <w:num w:numId="62" w16cid:durableId="942764813">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proofState w:spelling="clean"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0"/>
    <w:footnote w:id="1"/>
    <w:footnote w:id="2"/>
  </w:footnotePr>
  <w:endnotePr>
    <w:endnote w:id="0"/>
    <w:endnote w:id="1"/>
    <w:endnote w:id="2"/>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7BEB"/>
    <w:rsid w:val="000003D5"/>
    <w:rsid w:val="00000826"/>
    <w:rsid w:val="00000C84"/>
    <w:rsid w:val="00001159"/>
    <w:rsid w:val="00001721"/>
    <w:rsid w:val="000018CE"/>
    <w:rsid w:val="00001C26"/>
    <w:rsid w:val="00001D95"/>
    <w:rsid w:val="00001DE9"/>
    <w:rsid w:val="00001E5B"/>
    <w:rsid w:val="00002475"/>
    <w:rsid w:val="00002E5A"/>
    <w:rsid w:val="000032AD"/>
    <w:rsid w:val="00003A41"/>
    <w:rsid w:val="00003B7E"/>
    <w:rsid w:val="000045B4"/>
    <w:rsid w:val="000045DA"/>
    <w:rsid w:val="000045F9"/>
    <w:rsid w:val="000051AD"/>
    <w:rsid w:val="000056D5"/>
    <w:rsid w:val="000064C4"/>
    <w:rsid w:val="00006582"/>
    <w:rsid w:val="00006B4E"/>
    <w:rsid w:val="00007C25"/>
    <w:rsid w:val="00010301"/>
    <w:rsid w:val="0001077D"/>
    <w:rsid w:val="00010C2A"/>
    <w:rsid w:val="00011DEC"/>
    <w:rsid w:val="00012E6C"/>
    <w:rsid w:val="000131C2"/>
    <w:rsid w:val="000131E5"/>
    <w:rsid w:val="0001365D"/>
    <w:rsid w:val="00013803"/>
    <w:rsid w:val="0001411F"/>
    <w:rsid w:val="000147DC"/>
    <w:rsid w:val="00014B1D"/>
    <w:rsid w:val="00014F84"/>
    <w:rsid w:val="0001506F"/>
    <w:rsid w:val="00015499"/>
    <w:rsid w:val="00016062"/>
    <w:rsid w:val="0001609E"/>
    <w:rsid w:val="00016163"/>
    <w:rsid w:val="000168F4"/>
    <w:rsid w:val="00020862"/>
    <w:rsid w:val="00020AD1"/>
    <w:rsid w:val="00021B0D"/>
    <w:rsid w:val="00021DBA"/>
    <w:rsid w:val="0002209B"/>
    <w:rsid w:val="00022888"/>
    <w:rsid w:val="00022FFC"/>
    <w:rsid w:val="0002415B"/>
    <w:rsid w:val="000243DA"/>
    <w:rsid w:val="000244C7"/>
    <w:rsid w:val="0002493A"/>
    <w:rsid w:val="00024BD5"/>
    <w:rsid w:val="00025733"/>
    <w:rsid w:val="00025B0C"/>
    <w:rsid w:val="000267E9"/>
    <w:rsid w:val="00026FB4"/>
    <w:rsid w:val="000278AE"/>
    <w:rsid w:val="000278B7"/>
    <w:rsid w:val="00027A42"/>
    <w:rsid w:val="00027C7B"/>
    <w:rsid w:val="000309A6"/>
    <w:rsid w:val="0003174A"/>
    <w:rsid w:val="000326BE"/>
    <w:rsid w:val="000328CA"/>
    <w:rsid w:val="00032AFB"/>
    <w:rsid w:val="000334F7"/>
    <w:rsid w:val="0003476E"/>
    <w:rsid w:val="000349C2"/>
    <w:rsid w:val="000349CA"/>
    <w:rsid w:val="00034FEE"/>
    <w:rsid w:val="00035946"/>
    <w:rsid w:val="00036213"/>
    <w:rsid w:val="000369BA"/>
    <w:rsid w:val="000373C7"/>
    <w:rsid w:val="00037B61"/>
    <w:rsid w:val="00037B6B"/>
    <w:rsid w:val="00040036"/>
    <w:rsid w:val="000419C0"/>
    <w:rsid w:val="00041CD6"/>
    <w:rsid w:val="00041F52"/>
    <w:rsid w:val="00042315"/>
    <w:rsid w:val="000424E8"/>
    <w:rsid w:val="000426F0"/>
    <w:rsid w:val="000428C5"/>
    <w:rsid w:val="0004299E"/>
    <w:rsid w:val="00042CC1"/>
    <w:rsid w:val="00043939"/>
    <w:rsid w:val="00043C34"/>
    <w:rsid w:val="00043CE4"/>
    <w:rsid w:val="00043DDF"/>
    <w:rsid w:val="00043DE0"/>
    <w:rsid w:val="00044F50"/>
    <w:rsid w:val="000452AB"/>
    <w:rsid w:val="000452D5"/>
    <w:rsid w:val="00047C09"/>
    <w:rsid w:val="000500EF"/>
    <w:rsid w:val="000504BC"/>
    <w:rsid w:val="000512AC"/>
    <w:rsid w:val="000514DD"/>
    <w:rsid w:val="0005186E"/>
    <w:rsid w:val="00051E05"/>
    <w:rsid w:val="00053CCD"/>
    <w:rsid w:val="00054294"/>
    <w:rsid w:val="000543D4"/>
    <w:rsid w:val="00054653"/>
    <w:rsid w:val="0005502B"/>
    <w:rsid w:val="000553B6"/>
    <w:rsid w:val="00055B43"/>
    <w:rsid w:val="00055EE3"/>
    <w:rsid w:val="00056743"/>
    <w:rsid w:val="00056863"/>
    <w:rsid w:val="0005720A"/>
    <w:rsid w:val="0005731F"/>
    <w:rsid w:val="000600E1"/>
    <w:rsid w:val="0006062F"/>
    <w:rsid w:val="000608D2"/>
    <w:rsid w:val="000609B1"/>
    <w:rsid w:val="00060E5B"/>
    <w:rsid w:val="00060F80"/>
    <w:rsid w:val="00060FA6"/>
    <w:rsid w:val="0006151B"/>
    <w:rsid w:val="00061529"/>
    <w:rsid w:val="000629D7"/>
    <w:rsid w:val="000630DB"/>
    <w:rsid w:val="000639A9"/>
    <w:rsid w:val="00063CF5"/>
    <w:rsid w:val="0006483A"/>
    <w:rsid w:val="00064A24"/>
    <w:rsid w:val="00064E9D"/>
    <w:rsid w:val="000652A5"/>
    <w:rsid w:val="000658AC"/>
    <w:rsid w:val="0006632E"/>
    <w:rsid w:val="0006684F"/>
    <w:rsid w:val="00066B8E"/>
    <w:rsid w:val="00066E5D"/>
    <w:rsid w:val="00067B08"/>
    <w:rsid w:val="00067B5B"/>
    <w:rsid w:val="00067DA7"/>
    <w:rsid w:val="00067E5D"/>
    <w:rsid w:val="00071451"/>
    <w:rsid w:val="00071DEB"/>
    <w:rsid w:val="00071F07"/>
    <w:rsid w:val="00071F57"/>
    <w:rsid w:val="00072902"/>
    <w:rsid w:val="000731DC"/>
    <w:rsid w:val="00073831"/>
    <w:rsid w:val="000749DF"/>
    <w:rsid w:val="00074D54"/>
    <w:rsid w:val="00075A90"/>
    <w:rsid w:val="00075BB7"/>
    <w:rsid w:val="0007644C"/>
    <w:rsid w:val="00076CFE"/>
    <w:rsid w:val="00076D13"/>
    <w:rsid w:val="00076E92"/>
    <w:rsid w:val="00077187"/>
    <w:rsid w:val="000774AF"/>
    <w:rsid w:val="0008017E"/>
    <w:rsid w:val="00080779"/>
    <w:rsid w:val="0008095F"/>
    <w:rsid w:val="000812BC"/>
    <w:rsid w:val="000815A2"/>
    <w:rsid w:val="00081803"/>
    <w:rsid w:val="0008194B"/>
    <w:rsid w:val="00081EB9"/>
    <w:rsid w:val="00081F28"/>
    <w:rsid w:val="00082320"/>
    <w:rsid w:val="00082560"/>
    <w:rsid w:val="00082736"/>
    <w:rsid w:val="00082A0D"/>
    <w:rsid w:val="00082D7F"/>
    <w:rsid w:val="00083186"/>
    <w:rsid w:val="0008328C"/>
    <w:rsid w:val="00083431"/>
    <w:rsid w:val="0008374B"/>
    <w:rsid w:val="0008376B"/>
    <w:rsid w:val="000839BB"/>
    <w:rsid w:val="00083A27"/>
    <w:rsid w:val="00083DCD"/>
    <w:rsid w:val="00084B60"/>
    <w:rsid w:val="00085046"/>
    <w:rsid w:val="0008528B"/>
    <w:rsid w:val="00085504"/>
    <w:rsid w:val="00085630"/>
    <w:rsid w:val="00085796"/>
    <w:rsid w:val="00085EB8"/>
    <w:rsid w:val="00085ECB"/>
    <w:rsid w:val="00086506"/>
    <w:rsid w:val="00086BAB"/>
    <w:rsid w:val="00090CED"/>
    <w:rsid w:val="00090E1B"/>
    <w:rsid w:val="00090EE1"/>
    <w:rsid w:val="00091464"/>
    <w:rsid w:val="00091827"/>
    <w:rsid w:val="0009190A"/>
    <w:rsid w:val="00091A49"/>
    <w:rsid w:val="00092440"/>
    <w:rsid w:val="00092A78"/>
    <w:rsid w:val="00092B40"/>
    <w:rsid w:val="000933AE"/>
    <w:rsid w:val="00093875"/>
    <w:rsid w:val="00094DDA"/>
    <w:rsid w:val="000954C4"/>
    <w:rsid w:val="00095C30"/>
    <w:rsid w:val="00095D5F"/>
    <w:rsid w:val="00096692"/>
    <w:rsid w:val="000971D5"/>
    <w:rsid w:val="00097536"/>
    <w:rsid w:val="0009768A"/>
    <w:rsid w:val="00097B18"/>
    <w:rsid w:val="00097D5F"/>
    <w:rsid w:val="00097DC4"/>
    <w:rsid w:val="000A0685"/>
    <w:rsid w:val="000A07BD"/>
    <w:rsid w:val="000A0AF0"/>
    <w:rsid w:val="000A101C"/>
    <w:rsid w:val="000A1110"/>
    <w:rsid w:val="000A1B23"/>
    <w:rsid w:val="000A1E61"/>
    <w:rsid w:val="000A216C"/>
    <w:rsid w:val="000A218B"/>
    <w:rsid w:val="000A22D5"/>
    <w:rsid w:val="000A2307"/>
    <w:rsid w:val="000A2473"/>
    <w:rsid w:val="000A26E7"/>
    <w:rsid w:val="000A3090"/>
    <w:rsid w:val="000A31C0"/>
    <w:rsid w:val="000A31DE"/>
    <w:rsid w:val="000A3E62"/>
    <w:rsid w:val="000A40B5"/>
    <w:rsid w:val="000A44C4"/>
    <w:rsid w:val="000A548B"/>
    <w:rsid w:val="000A55B7"/>
    <w:rsid w:val="000A5A35"/>
    <w:rsid w:val="000A5EC0"/>
    <w:rsid w:val="000A61B3"/>
    <w:rsid w:val="000A6F8E"/>
    <w:rsid w:val="000A776F"/>
    <w:rsid w:val="000A78D4"/>
    <w:rsid w:val="000A7BAA"/>
    <w:rsid w:val="000A7E9E"/>
    <w:rsid w:val="000A7EF3"/>
    <w:rsid w:val="000B09F2"/>
    <w:rsid w:val="000B0ADA"/>
    <w:rsid w:val="000B0D2C"/>
    <w:rsid w:val="000B0FE0"/>
    <w:rsid w:val="000B10EA"/>
    <w:rsid w:val="000B11CC"/>
    <w:rsid w:val="000B1652"/>
    <w:rsid w:val="000B1E2F"/>
    <w:rsid w:val="000B2365"/>
    <w:rsid w:val="000B24DB"/>
    <w:rsid w:val="000B2CDD"/>
    <w:rsid w:val="000B3A3A"/>
    <w:rsid w:val="000B4DBD"/>
    <w:rsid w:val="000B5870"/>
    <w:rsid w:val="000B595A"/>
    <w:rsid w:val="000B688B"/>
    <w:rsid w:val="000B7909"/>
    <w:rsid w:val="000C0E94"/>
    <w:rsid w:val="000C19D2"/>
    <w:rsid w:val="000C232E"/>
    <w:rsid w:val="000C233A"/>
    <w:rsid w:val="000C28E2"/>
    <w:rsid w:val="000C3800"/>
    <w:rsid w:val="000C43E2"/>
    <w:rsid w:val="000C505D"/>
    <w:rsid w:val="000C537D"/>
    <w:rsid w:val="000C5763"/>
    <w:rsid w:val="000C5AAE"/>
    <w:rsid w:val="000C5C13"/>
    <w:rsid w:val="000C608E"/>
    <w:rsid w:val="000C6631"/>
    <w:rsid w:val="000C66B6"/>
    <w:rsid w:val="000C694E"/>
    <w:rsid w:val="000C69B4"/>
    <w:rsid w:val="000C6F4B"/>
    <w:rsid w:val="000C7A19"/>
    <w:rsid w:val="000C7BD8"/>
    <w:rsid w:val="000CB9A9"/>
    <w:rsid w:val="000D0472"/>
    <w:rsid w:val="000D0571"/>
    <w:rsid w:val="000D05C0"/>
    <w:rsid w:val="000D06D3"/>
    <w:rsid w:val="000D0C5B"/>
    <w:rsid w:val="000D1948"/>
    <w:rsid w:val="000D1AB4"/>
    <w:rsid w:val="000D1CBF"/>
    <w:rsid w:val="000D1D1C"/>
    <w:rsid w:val="000D1E79"/>
    <w:rsid w:val="000D30E1"/>
    <w:rsid w:val="000D3899"/>
    <w:rsid w:val="000D41C4"/>
    <w:rsid w:val="000D48C8"/>
    <w:rsid w:val="000D4B6F"/>
    <w:rsid w:val="000D4BB5"/>
    <w:rsid w:val="000D4F3F"/>
    <w:rsid w:val="000D6533"/>
    <w:rsid w:val="000D77AC"/>
    <w:rsid w:val="000E0734"/>
    <w:rsid w:val="000E0A82"/>
    <w:rsid w:val="000E0E06"/>
    <w:rsid w:val="000E0E91"/>
    <w:rsid w:val="000E3BBB"/>
    <w:rsid w:val="000E41E7"/>
    <w:rsid w:val="000E4284"/>
    <w:rsid w:val="000E4716"/>
    <w:rsid w:val="000E489C"/>
    <w:rsid w:val="000E5486"/>
    <w:rsid w:val="000E607D"/>
    <w:rsid w:val="000E6AAA"/>
    <w:rsid w:val="000E6F2F"/>
    <w:rsid w:val="000F0264"/>
    <w:rsid w:val="000F04FB"/>
    <w:rsid w:val="000F0772"/>
    <w:rsid w:val="000F09A7"/>
    <w:rsid w:val="000F0D64"/>
    <w:rsid w:val="000F13B5"/>
    <w:rsid w:val="000F187A"/>
    <w:rsid w:val="000F1CFD"/>
    <w:rsid w:val="000F2317"/>
    <w:rsid w:val="000F2744"/>
    <w:rsid w:val="000F276F"/>
    <w:rsid w:val="000F309B"/>
    <w:rsid w:val="000F309D"/>
    <w:rsid w:val="000F33AC"/>
    <w:rsid w:val="000F358C"/>
    <w:rsid w:val="000F3EBE"/>
    <w:rsid w:val="000F537B"/>
    <w:rsid w:val="000F5CBB"/>
    <w:rsid w:val="000F6986"/>
    <w:rsid w:val="000F6A6B"/>
    <w:rsid w:val="000F7D61"/>
    <w:rsid w:val="00100555"/>
    <w:rsid w:val="001007F7"/>
    <w:rsid w:val="0010109F"/>
    <w:rsid w:val="00101829"/>
    <w:rsid w:val="001018B7"/>
    <w:rsid w:val="00102B60"/>
    <w:rsid w:val="00104936"/>
    <w:rsid w:val="00104A1A"/>
    <w:rsid w:val="00104D13"/>
    <w:rsid w:val="001050EB"/>
    <w:rsid w:val="00105219"/>
    <w:rsid w:val="0010545D"/>
    <w:rsid w:val="00105743"/>
    <w:rsid w:val="00105B6A"/>
    <w:rsid w:val="00105C12"/>
    <w:rsid w:val="001063FD"/>
    <w:rsid w:val="00106866"/>
    <w:rsid w:val="00106A20"/>
    <w:rsid w:val="001073DE"/>
    <w:rsid w:val="001075A4"/>
    <w:rsid w:val="001075C9"/>
    <w:rsid w:val="00110B72"/>
    <w:rsid w:val="001110B6"/>
    <w:rsid w:val="001114B4"/>
    <w:rsid w:val="00111FA4"/>
    <w:rsid w:val="0011233D"/>
    <w:rsid w:val="0011337D"/>
    <w:rsid w:val="001133CA"/>
    <w:rsid w:val="0011362B"/>
    <w:rsid w:val="00113E13"/>
    <w:rsid w:val="001141CD"/>
    <w:rsid w:val="00114553"/>
    <w:rsid w:val="00114B27"/>
    <w:rsid w:val="00115993"/>
    <w:rsid w:val="00115A98"/>
    <w:rsid w:val="00115AD0"/>
    <w:rsid w:val="00116075"/>
    <w:rsid w:val="001167B0"/>
    <w:rsid w:val="001169C3"/>
    <w:rsid w:val="00116F74"/>
    <w:rsid w:val="00116FDA"/>
    <w:rsid w:val="00120010"/>
    <w:rsid w:val="00120241"/>
    <w:rsid w:val="00120804"/>
    <w:rsid w:val="00121037"/>
    <w:rsid w:val="0012120C"/>
    <w:rsid w:val="0012132E"/>
    <w:rsid w:val="00121527"/>
    <w:rsid w:val="0012173D"/>
    <w:rsid w:val="00121C6E"/>
    <w:rsid w:val="00121EF2"/>
    <w:rsid w:val="00121F16"/>
    <w:rsid w:val="00122301"/>
    <w:rsid w:val="00122CC1"/>
    <w:rsid w:val="001237A4"/>
    <w:rsid w:val="0012409B"/>
    <w:rsid w:val="001241D1"/>
    <w:rsid w:val="001252AE"/>
    <w:rsid w:val="0012568A"/>
    <w:rsid w:val="001256BB"/>
    <w:rsid w:val="00125AC2"/>
    <w:rsid w:val="00126090"/>
    <w:rsid w:val="00126C0A"/>
    <w:rsid w:val="00126C75"/>
    <w:rsid w:val="001278B4"/>
    <w:rsid w:val="001278D6"/>
    <w:rsid w:val="00127961"/>
    <w:rsid w:val="00127DE7"/>
    <w:rsid w:val="001317A3"/>
    <w:rsid w:val="001317D6"/>
    <w:rsid w:val="00131983"/>
    <w:rsid w:val="00131C55"/>
    <w:rsid w:val="001326A6"/>
    <w:rsid w:val="0013402A"/>
    <w:rsid w:val="00134158"/>
    <w:rsid w:val="00134FF0"/>
    <w:rsid w:val="00135460"/>
    <w:rsid w:val="0013576B"/>
    <w:rsid w:val="001358DA"/>
    <w:rsid w:val="00135AF6"/>
    <w:rsid w:val="00136402"/>
    <w:rsid w:val="001364A2"/>
    <w:rsid w:val="00136C17"/>
    <w:rsid w:val="00136DEB"/>
    <w:rsid w:val="00137B87"/>
    <w:rsid w:val="00137DB2"/>
    <w:rsid w:val="0014021B"/>
    <w:rsid w:val="00140240"/>
    <w:rsid w:val="00140B6C"/>
    <w:rsid w:val="00140CF6"/>
    <w:rsid w:val="0014133E"/>
    <w:rsid w:val="00141462"/>
    <w:rsid w:val="0014179F"/>
    <w:rsid w:val="001418A9"/>
    <w:rsid w:val="00141CF4"/>
    <w:rsid w:val="00142074"/>
    <w:rsid w:val="001420E2"/>
    <w:rsid w:val="00142326"/>
    <w:rsid w:val="00142FCB"/>
    <w:rsid w:val="0014303F"/>
    <w:rsid w:val="001433EE"/>
    <w:rsid w:val="00144038"/>
    <w:rsid w:val="00144E09"/>
    <w:rsid w:val="00145122"/>
    <w:rsid w:val="00145EEB"/>
    <w:rsid w:val="00146685"/>
    <w:rsid w:val="00146833"/>
    <w:rsid w:val="00147B3B"/>
    <w:rsid w:val="00147C8F"/>
    <w:rsid w:val="00147E3E"/>
    <w:rsid w:val="001504E7"/>
    <w:rsid w:val="001507A7"/>
    <w:rsid w:val="00151692"/>
    <w:rsid w:val="001522ED"/>
    <w:rsid w:val="00152D86"/>
    <w:rsid w:val="0015307E"/>
    <w:rsid w:val="0015339A"/>
    <w:rsid w:val="0015341D"/>
    <w:rsid w:val="00153675"/>
    <w:rsid w:val="0015419F"/>
    <w:rsid w:val="00154849"/>
    <w:rsid w:val="00154999"/>
    <w:rsid w:val="00154BF6"/>
    <w:rsid w:val="00155407"/>
    <w:rsid w:val="001562A1"/>
    <w:rsid w:val="001563EA"/>
    <w:rsid w:val="001568D2"/>
    <w:rsid w:val="0015694D"/>
    <w:rsid w:val="00156D31"/>
    <w:rsid w:val="00156EAC"/>
    <w:rsid w:val="00157999"/>
    <w:rsid w:val="00160213"/>
    <w:rsid w:val="00160564"/>
    <w:rsid w:val="00160C23"/>
    <w:rsid w:val="001619A4"/>
    <w:rsid w:val="00161AB4"/>
    <w:rsid w:val="001620A0"/>
    <w:rsid w:val="00162C28"/>
    <w:rsid w:val="00162FA1"/>
    <w:rsid w:val="001631DB"/>
    <w:rsid w:val="001632AC"/>
    <w:rsid w:val="00163876"/>
    <w:rsid w:val="00163D29"/>
    <w:rsid w:val="00163EA3"/>
    <w:rsid w:val="00164223"/>
    <w:rsid w:val="001646C9"/>
    <w:rsid w:val="00164CF1"/>
    <w:rsid w:val="00165085"/>
    <w:rsid w:val="00165366"/>
    <w:rsid w:val="001653AD"/>
    <w:rsid w:val="001657F0"/>
    <w:rsid w:val="00165BF9"/>
    <w:rsid w:val="00165F06"/>
    <w:rsid w:val="00166732"/>
    <w:rsid w:val="001668F4"/>
    <w:rsid w:val="00166CCB"/>
    <w:rsid w:val="001672DF"/>
    <w:rsid w:val="00167C71"/>
    <w:rsid w:val="00167FA0"/>
    <w:rsid w:val="001714A3"/>
    <w:rsid w:val="00171647"/>
    <w:rsid w:val="001726DF"/>
    <w:rsid w:val="00172B8C"/>
    <w:rsid w:val="00172E44"/>
    <w:rsid w:val="00173CBA"/>
    <w:rsid w:val="00173F55"/>
    <w:rsid w:val="0017424B"/>
    <w:rsid w:val="0017455A"/>
    <w:rsid w:val="0017467A"/>
    <w:rsid w:val="00174B49"/>
    <w:rsid w:val="001754E0"/>
    <w:rsid w:val="001755C6"/>
    <w:rsid w:val="00175F69"/>
    <w:rsid w:val="00176454"/>
    <w:rsid w:val="00177036"/>
    <w:rsid w:val="0017743C"/>
    <w:rsid w:val="001774E5"/>
    <w:rsid w:val="00177889"/>
    <w:rsid w:val="00177919"/>
    <w:rsid w:val="00177B0C"/>
    <w:rsid w:val="00177CE9"/>
    <w:rsid w:val="00180A85"/>
    <w:rsid w:val="0018116B"/>
    <w:rsid w:val="00181504"/>
    <w:rsid w:val="00181C2D"/>
    <w:rsid w:val="00181EF1"/>
    <w:rsid w:val="001820AB"/>
    <w:rsid w:val="00182151"/>
    <w:rsid w:val="001834E0"/>
    <w:rsid w:val="00183E3D"/>
    <w:rsid w:val="00185672"/>
    <w:rsid w:val="00185710"/>
    <w:rsid w:val="00187084"/>
    <w:rsid w:val="001871B3"/>
    <w:rsid w:val="001879F0"/>
    <w:rsid w:val="00187FA2"/>
    <w:rsid w:val="00187FEC"/>
    <w:rsid w:val="00190799"/>
    <w:rsid w:val="001910CD"/>
    <w:rsid w:val="00191556"/>
    <w:rsid w:val="00192795"/>
    <w:rsid w:val="00193066"/>
    <w:rsid w:val="00193AFC"/>
    <w:rsid w:val="00193F20"/>
    <w:rsid w:val="0019409A"/>
    <w:rsid w:val="001950A9"/>
    <w:rsid w:val="001953CB"/>
    <w:rsid w:val="00196693"/>
    <w:rsid w:val="001967B7"/>
    <w:rsid w:val="00196D10"/>
    <w:rsid w:val="0019764C"/>
    <w:rsid w:val="0019793E"/>
    <w:rsid w:val="00197994"/>
    <w:rsid w:val="001A0B2E"/>
    <w:rsid w:val="001A0EAC"/>
    <w:rsid w:val="001A11A4"/>
    <w:rsid w:val="001A11A8"/>
    <w:rsid w:val="001A1583"/>
    <w:rsid w:val="001A1CD5"/>
    <w:rsid w:val="001A2EED"/>
    <w:rsid w:val="001A35A6"/>
    <w:rsid w:val="001A420B"/>
    <w:rsid w:val="001A4407"/>
    <w:rsid w:val="001A47C0"/>
    <w:rsid w:val="001A484D"/>
    <w:rsid w:val="001A4E26"/>
    <w:rsid w:val="001A5530"/>
    <w:rsid w:val="001A554A"/>
    <w:rsid w:val="001A5851"/>
    <w:rsid w:val="001A5A23"/>
    <w:rsid w:val="001A5C63"/>
    <w:rsid w:val="001A5D52"/>
    <w:rsid w:val="001A61C9"/>
    <w:rsid w:val="001A698E"/>
    <w:rsid w:val="001A6E33"/>
    <w:rsid w:val="001A7200"/>
    <w:rsid w:val="001A77B2"/>
    <w:rsid w:val="001A7894"/>
    <w:rsid w:val="001A7B24"/>
    <w:rsid w:val="001B0325"/>
    <w:rsid w:val="001B0A13"/>
    <w:rsid w:val="001B1384"/>
    <w:rsid w:val="001B1611"/>
    <w:rsid w:val="001B1632"/>
    <w:rsid w:val="001B1B35"/>
    <w:rsid w:val="001B2786"/>
    <w:rsid w:val="001B2D18"/>
    <w:rsid w:val="001B3113"/>
    <w:rsid w:val="001B3D56"/>
    <w:rsid w:val="001B53E7"/>
    <w:rsid w:val="001B5A34"/>
    <w:rsid w:val="001B6209"/>
    <w:rsid w:val="001B6C3E"/>
    <w:rsid w:val="001B765F"/>
    <w:rsid w:val="001B79F5"/>
    <w:rsid w:val="001C026D"/>
    <w:rsid w:val="001C0299"/>
    <w:rsid w:val="001C0A93"/>
    <w:rsid w:val="001C0D74"/>
    <w:rsid w:val="001C1089"/>
    <w:rsid w:val="001C10EA"/>
    <w:rsid w:val="001C162B"/>
    <w:rsid w:val="001C1DCB"/>
    <w:rsid w:val="001C1F03"/>
    <w:rsid w:val="001C2465"/>
    <w:rsid w:val="001C34E7"/>
    <w:rsid w:val="001C5A90"/>
    <w:rsid w:val="001C5A9A"/>
    <w:rsid w:val="001C5DDE"/>
    <w:rsid w:val="001C5FA6"/>
    <w:rsid w:val="001C6270"/>
    <w:rsid w:val="001C64B2"/>
    <w:rsid w:val="001C6E36"/>
    <w:rsid w:val="001D05B9"/>
    <w:rsid w:val="001D0908"/>
    <w:rsid w:val="001D0B72"/>
    <w:rsid w:val="001D11BF"/>
    <w:rsid w:val="001D16A0"/>
    <w:rsid w:val="001D1B26"/>
    <w:rsid w:val="001D262D"/>
    <w:rsid w:val="001D2D10"/>
    <w:rsid w:val="001D44AE"/>
    <w:rsid w:val="001D4E80"/>
    <w:rsid w:val="001D4F7B"/>
    <w:rsid w:val="001D52B0"/>
    <w:rsid w:val="001D66A3"/>
    <w:rsid w:val="001D69DC"/>
    <w:rsid w:val="001E02D6"/>
    <w:rsid w:val="001E0586"/>
    <w:rsid w:val="001E0F04"/>
    <w:rsid w:val="001E17EC"/>
    <w:rsid w:val="001E1B39"/>
    <w:rsid w:val="001E21E0"/>
    <w:rsid w:val="001E2CB6"/>
    <w:rsid w:val="001E3049"/>
    <w:rsid w:val="001E3FF3"/>
    <w:rsid w:val="001E41B0"/>
    <w:rsid w:val="001E52D6"/>
    <w:rsid w:val="001E53B3"/>
    <w:rsid w:val="001E594A"/>
    <w:rsid w:val="001E611D"/>
    <w:rsid w:val="001E6306"/>
    <w:rsid w:val="001E641C"/>
    <w:rsid w:val="001E72C0"/>
    <w:rsid w:val="001E7660"/>
    <w:rsid w:val="001E78E8"/>
    <w:rsid w:val="001E78F6"/>
    <w:rsid w:val="001E798C"/>
    <w:rsid w:val="001E7BCF"/>
    <w:rsid w:val="001F084C"/>
    <w:rsid w:val="001F08F9"/>
    <w:rsid w:val="001F0EFE"/>
    <w:rsid w:val="001F18F0"/>
    <w:rsid w:val="001F1FF9"/>
    <w:rsid w:val="001F2E39"/>
    <w:rsid w:val="001F4CF0"/>
    <w:rsid w:val="001F53E9"/>
    <w:rsid w:val="001F54DF"/>
    <w:rsid w:val="001F57BD"/>
    <w:rsid w:val="001F62FA"/>
    <w:rsid w:val="001F64A6"/>
    <w:rsid w:val="001F6740"/>
    <w:rsid w:val="001F6A77"/>
    <w:rsid w:val="001F6EEB"/>
    <w:rsid w:val="001F740E"/>
    <w:rsid w:val="00201F11"/>
    <w:rsid w:val="0020226F"/>
    <w:rsid w:val="00202ED5"/>
    <w:rsid w:val="00203189"/>
    <w:rsid w:val="00203CB3"/>
    <w:rsid w:val="00203CF1"/>
    <w:rsid w:val="00203FB7"/>
    <w:rsid w:val="002040B7"/>
    <w:rsid w:val="00204F73"/>
    <w:rsid w:val="00204FE5"/>
    <w:rsid w:val="002052F8"/>
    <w:rsid w:val="0020543F"/>
    <w:rsid w:val="002055C4"/>
    <w:rsid w:val="002059D8"/>
    <w:rsid w:val="002062D0"/>
    <w:rsid w:val="00206DE9"/>
    <w:rsid w:val="00206FE9"/>
    <w:rsid w:val="0020765B"/>
    <w:rsid w:val="0020773B"/>
    <w:rsid w:val="002077BE"/>
    <w:rsid w:val="00207AD3"/>
    <w:rsid w:val="00211531"/>
    <w:rsid w:val="002117A2"/>
    <w:rsid w:val="002120CF"/>
    <w:rsid w:val="002134BA"/>
    <w:rsid w:val="002138A3"/>
    <w:rsid w:val="002147F7"/>
    <w:rsid w:val="00216082"/>
    <w:rsid w:val="00216E43"/>
    <w:rsid w:val="002177BF"/>
    <w:rsid w:val="00217D65"/>
    <w:rsid w:val="00217E7F"/>
    <w:rsid w:val="00217F8D"/>
    <w:rsid w:val="00221123"/>
    <w:rsid w:val="002219BC"/>
    <w:rsid w:val="00222671"/>
    <w:rsid w:val="00222E00"/>
    <w:rsid w:val="00222E6A"/>
    <w:rsid w:val="00223F2A"/>
    <w:rsid w:val="00224201"/>
    <w:rsid w:val="00224E95"/>
    <w:rsid w:val="00224F38"/>
    <w:rsid w:val="00225854"/>
    <w:rsid w:val="00225EFE"/>
    <w:rsid w:val="002260E9"/>
    <w:rsid w:val="00226C93"/>
    <w:rsid w:val="00226DE3"/>
    <w:rsid w:val="0022706B"/>
    <w:rsid w:val="002273C9"/>
    <w:rsid w:val="002274BB"/>
    <w:rsid w:val="00227564"/>
    <w:rsid w:val="00227610"/>
    <w:rsid w:val="00227CD5"/>
    <w:rsid w:val="00227E0B"/>
    <w:rsid w:val="00230367"/>
    <w:rsid w:val="002306F1"/>
    <w:rsid w:val="00230AA6"/>
    <w:rsid w:val="00231278"/>
    <w:rsid w:val="002313ED"/>
    <w:rsid w:val="00232233"/>
    <w:rsid w:val="0023315B"/>
    <w:rsid w:val="0023358B"/>
    <w:rsid w:val="00233814"/>
    <w:rsid w:val="0023407D"/>
    <w:rsid w:val="0023444A"/>
    <w:rsid w:val="0023500A"/>
    <w:rsid w:val="00235233"/>
    <w:rsid w:val="0023629F"/>
    <w:rsid w:val="00237180"/>
    <w:rsid w:val="00237A3E"/>
    <w:rsid w:val="0024007F"/>
    <w:rsid w:val="00240912"/>
    <w:rsid w:val="00240B91"/>
    <w:rsid w:val="0024112E"/>
    <w:rsid w:val="00241218"/>
    <w:rsid w:val="002415E2"/>
    <w:rsid w:val="00241621"/>
    <w:rsid w:val="00242308"/>
    <w:rsid w:val="00242413"/>
    <w:rsid w:val="00243D64"/>
    <w:rsid w:val="00244D27"/>
    <w:rsid w:val="002459FF"/>
    <w:rsid w:val="00245D72"/>
    <w:rsid w:val="002467D3"/>
    <w:rsid w:val="00246BD5"/>
    <w:rsid w:val="00246D06"/>
    <w:rsid w:val="002472C0"/>
    <w:rsid w:val="00247A25"/>
    <w:rsid w:val="00247B23"/>
    <w:rsid w:val="00250906"/>
    <w:rsid w:val="00250BA6"/>
    <w:rsid w:val="00250C01"/>
    <w:rsid w:val="00251E4C"/>
    <w:rsid w:val="002520FE"/>
    <w:rsid w:val="00252178"/>
    <w:rsid w:val="002521C4"/>
    <w:rsid w:val="002525B4"/>
    <w:rsid w:val="00252E45"/>
    <w:rsid w:val="00252E56"/>
    <w:rsid w:val="00253763"/>
    <w:rsid w:val="002537A9"/>
    <w:rsid w:val="00253BA1"/>
    <w:rsid w:val="0025404C"/>
    <w:rsid w:val="002546B6"/>
    <w:rsid w:val="0025476A"/>
    <w:rsid w:val="00254C38"/>
    <w:rsid w:val="002556D3"/>
    <w:rsid w:val="00255C24"/>
    <w:rsid w:val="002560C3"/>
    <w:rsid w:val="002569A2"/>
    <w:rsid w:val="00256FDD"/>
    <w:rsid w:val="00257CAC"/>
    <w:rsid w:val="00257DBD"/>
    <w:rsid w:val="00260056"/>
    <w:rsid w:val="002600FA"/>
    <w:rsid w:val="0026013F"/>
    <w:rsid w:val="0026017C"/>
    <w:rsid w:val="002602C8"/>
    <w:rsid w:val="002605BA"/>
    <w:rsid w:val="00260979"/>
    <w:rsid w:val="00260BB3"/>
    <w:rsid w:val="00260D18"/>
    <w:rsid w:val="00261020"/>
    <w:rsid w:val="00261A0B"/>
    <w:rsid w:val="00261DC0"/>
    <w:rsid w:val="002626D1"/>
    <w:rsid w:val="00263219"/>
    <w:rsid w:val="0026359B"/>
    <w:rsid w:val="00263FC0"/>
    <w:rsid w:val="0026407D"/>
    <w:rsid w:val="002641E9"/>
    <w:rsid w:val="00265050"/>
    <w:rsid w:val="0026579C"/>
    <w:rsid w:val="002664F8"/>
    <w:rsid w:val="00266E45"/>
    <w:rsid w:val="00266EB4"/>
    <w:rsid w:val="0026708C"/>
    <w:rsid w:val="00267700"/>
    <w:rsid w:val="00267E57"/>
    <w:rsid w:val="00270178"/>
    <w:rsid w:val="00270341"/>
    <w:rsid w:val="00270571"/>
    <w:rsid w:val="002708CB"/>
    <w:rsid w:val="00271019"/>
    <w:rsid w:val="00271301"/>
    <w:rsid w:val="00271416"/>
    <w:rsid w:val="00271CCA"/>
    <w:rsid w:val="0027215B"/>
    <w:rsid w:val="002724C7"/>
    <w:rsid w:val="0027256B"/>
    <w:rsid w:val="00273115"/>
    <w:rsid w:val="00273434"/>
    <w:rsid w:val="0027414B"/>
    <w:rsid w:val="00274548"/>
    <w:rsid w:val="002755B5"/>
    <w:rsid w:val="00275B59"/>
    <w:rsid w:val="00276202"/>
    <w:rsid w:val="00276A32"/>
    <w:rsid w:val="0027716A"/>
    <w:rsid w:val="00277255"/>
    <w:rsid w:val="00277678"/>
    <w:rsid w:val="00277F1E"/>
    <w:rsid w:val="00277FAD"/>
    <w:rsid w:val="0027F94F"/>
    <w:rsid w:val="0028005C"/>
    <w:rsid w:val="00280642"/>
    <w:rsid w:val="002807DE"/>
    <w:rsid w:val="00281378"/>
    <w:rsid w:val="002822B7"/>
    <w:rsid w:val="00282409"/>
    <w:rsid w:val="00283CEE"/>
    <w:rsid w:val="0028492E"/>
    <w:rsid w:val="00284D74"/>
    <w:rsid w:val="00285FCB"/>
    <w:rsid w:val="002868B5"/>
    <w:rsid w:val="002868F1"/>
    <w:rsid w:val="002873D7"/>
    <w:rsid w:val="0028784F"/>
    <w:rsid w:val="00287CDE"/>
    <w:rsid w:val="00290858"/>
    <w:rsid w:val="00291204"/>
    <w:rsid w:val="002915AB"/>
    <w:rsid w:val="002920AB"/>
    <w:rsid w:val="002923D2"/>
    <w:rsid w:val="00292861"/>
    <w:rsid w:val="002929FA"/>
    <w:rsid w:val="002931DF"/>
    <w:rsid w:val="0029347A"/>
    <w:rsid w:val="00293A38"/>
    <w:rsid w:val="00293AFC"/>
    <w:rsid w:val="00293E1A"/>
    <w:rsid w:val="00294135"/>
    <w:rsid w:val="0029530B"/>
    <w:rsid w:val="00296618"/>
    <w:rsid w:val="00296BED"/>
    <w:rsid w:val="00297C35"/>
    <w:rsid w:val="002A0B86"/>
    <w:rsid w:val="002A142A"/>
    <w:rsid w:val="002A16FC"/>
    <w:rsid w:val="002A1717"/>
    <w:rsid w:val="002A1AD7"/>
    <w:rsid w:val="002A1EEE"/>
    <w:rsid w:val="002A22EB"/>
    <w:rsid w:val="002A2E0C"/>
    <w:rsid w:val="002A2EE1"/>
    <w:rsid w:val="002A3AF2"/>
    <w:rsid w:val="002A3D6F"/>
    <w:rsid w:val="002A4674"/>
    <w:rsid w:val="002A46DB"/>
    <w:rsid w:val="002A53F7"/>
    <w:rsid w:val="002A5CD4"/>
    <w:rsid w:val="002A6049"/>
    <w:rsid w:val="002A6250"/>
    <w:rsid w:val="002A6754"/>
    <w:rsid w:val="002A7A50"/>
    <w:rsid w:val="002A7A87"/>
    <w:rsid w:val="002A7EEB"/>
    <w:rsid w:val="002A7F09"/>
    <w:rsid w:val="002B00B3"/>
    <w:rsid w:val="002B0276"/>
    <w:rsid w:val="002B0A46"/>
    <w:rsid w:val="002B0D10"/>
    <w:rsid w:val="002B10A3"/>
    <w:rsid w:val="002B17F5"/>
    <w:rsid w:val="002B21DE"/>
    <w:rsid w:val="002B2830"/>
    <w:rsid w:val="002B2949"/>
    <w:rsid w:val="002B30B8"/>
    <w:rsid w:val="002B37A2"/>
    <w:rsid w:val="002B384C"/>
    <w:rsid w:val="002B3A13"/>
    <w:rsid w:val="002B4344"/>
    <w:rsid w:val="002B4485"/>
    <w:rsid w:val="002B4AE2"/>
    <w:rsid w:val="002B4D4A"/>
    <w:rsid w:val="002B4D5A"/>
    <w:rsid w:val="002B54A4"/>
    <w:rsid w:val="002B5679"/>
    <w:rsid w:val="002B589B"/>
    <w:rsid w:val="002B64EA"/>
    <w:rsid w:val="002B714A"/>
    <w:rsid w:val="002B7721"/>
    <w:rsid w:val="002B7A19"/>
    <w:rsid w:val="002C0BA0"/>
    <w:rsid w:val="002C0ECE"/>
    <w:rsid w:val="002C14C9"/>
    <w:rsid w:val="002C1F17"/>
    <w:rsid w:val="002C22B0"/>
    <w:rsid w:val="002C2453"/>
    <w:rsid w:val="002C29E7"/>
    <w:rsid w:val="002C2E49"/>
    <w:rsid w:val="002C3B43"/>
    <w:rsid w:val="002C3FE5"/>
    <w:rsid w:val="002C5665"/>
    <w:rsid w:val="002C5AC8"/>
    <w:rsid w:val="002C5B3F"/>
    <w:rsid w:val="002C5C4C"/>
    <w:rsid w:val="002C616E"/>
    <w:rsid w:val="002C6303"/>
    <w:rsid w:val="002C7142"/>
    <w:rsid w:val="002D0A3F"/>
    <w:rsid w:val="002D0B19"/>
    <w:rsid w:val="002D113B"/>
    <w:rsid w:val="002D17BB"/>
    <w:rsid w:val="002D21C8"/>
    <w:rsid w:val="002D351B"/>
    <w:rsid w:val="002D4BF0"/>
    <w:rsid w:val="002D4C6B"/>
    <w:rsid w:val="002D4E70"/>
    <w:rsid w:val="002D4FC0"/>
    <w:rsid w:val="002D5380"/>
    <w:rsid w:val="002D5EFC"/>
    <w:rsid w:val="002D5F51"/>
    <w:rsid w:val="002D6DF1"/>
    <w:rsid w:val="002D7228"/>
    <w:rsid w:val="002D72C2"/>
    <w:rsid w:val="002D7529"/>
    <w:rsid w:val="002D77D8"/>
    <w:rsid w:val="002E0AB8"/>
    <w:rsid w:val="002E1689"/>
    <w:rsid w:val="002E17BB"/>
    <w:rsid w:val="002E211A"/>
    <w:rsid w:val="002E27B6"/>
    <w:rsid w:val="002E2E5A"/>
    <w:rsid w:val="002E30FC"/>
    <w:rsid w:val="002E360B"/>
    <w:rsid w:val="002E3693"/>
    <w:rsid w:val="002E3E3A"/>
    <w:rsid w:val="002E4249"/>
    <w:rsid w:val="002E4A4D"/>
    <w:rsid w:val="002E4B64"/>
    <w:rsid w:val="002E5259"/>
    <w:rsid w:val="002E5631"/>
    <w:rsid w:val="002E56D4"/>
    <w:rsid w:val="002E601B"/>
    <w:rsid w:val="002E684D"/>
    <w:rsid w:val="002E7CD5"/>
    <w:rsid w:val="002F0134"/>
    <w:rsid w:val="002F0146"/>
    <w:rsid w:val="002F050C"/>
    <w:rsid w:val="002F052E"/>
    <w:rsid w:val="002F0D25"/>
    <w:rsid w:val="002F1758"/>
    <w:rsid w:val="002F1E88"/>
    <w:rsid w:val="002F3349"/>
    <w:rsid w:val="002F3841"/>
    <w:rsid w:val="002F38B7"/>
    <w:rsid w:val="002F3A8A"/>
    <w:rsid w:val="002F44CF"/>
    <w:rsid w:val="002F4501"/>
    <w:rsid w:val="002F4BC5"/>
    <w:rsid w:val="002F4EF9"/>
    <w:rsid w:val="002F4F2E"/>
    <w:rsid w:val="002F5CE8"/>
    <w:rsid w:val="002F6161"/>
    <w:rsid w:val="002F70B3"/>
    <w:rsid w:val="002F765C"/>
    <w:rsid w:val="002F7821"/>
    <w:rsid w:val="002F7887"/>
    <w:rsid w:val="002F7B0A"/>
    <w:rsid w:val="0030008C"/>
    <w:rsid w:val="00300230"/>
    <w:rsid w:val="00300362"/>
    <w:rsid w:val="00300953"/>
    <w:rsid w:val="0030167D"/>
    <w:rsid w:val="00301800"/>
    <w:rsid w:val="00301BBA"/>
    <w:rsid w:val="003021A0"/>
    <w:rsid w:val="003025BC"/>
    <w:rsid w:val="003028B2"/>
    <w:rsid w:val="0030474E"/>
    <w:rsid w:val="00305C40"/>
    <w:rsid w:val="00305F20"/>
    <w:rsid w:val="00305F31"/>
    <w:rsid w:val="0030611B"/>
    <w:rsid w:val="0030637F"/>
    <w:rsid w:val="0030650C"/>
    <w:rsid w:val="003066D6"/>
    <w:rsid w:val="00306761"/>
    <w:rsid w:val="00307281"/>
    <w:rsid w:val="00307F08"/>
    <w:rsid w:val="00310604"/>
    <w:rsid w:val="00310B26"/>
    <w:rsid w:val="00310E0E"/>
    <w:rsid w:val="003117E4"/>
    <w:rsid w:val="0031195C"/>
    <w:rsid w:val="003123AE"/>
    <w:rsid w:val="003129F9"/>
    <w:rsid w:val="00313B46"/>
    <w:rsid w:val="00315245"/>
    <w:rsid w:val="00315D29"/>
    <w:rsid w:val="00317745"/>
    <w:rsid w:val="00317BD4"/>
    <w:rsid w:val="0032055E"/>
    <w:rsid w:val="00320CBE"/>
    <w:rsid w:val="0032161E"/>
    <w:rsid w:val="003217DD"/>
    <w:rsid w:val="00321977"/>
    <w:rsid w:val="00322D79"/>
    <w:rsid w:val="00322E20"/>
    <w:rsid w:val="003232ED"/>
    <w:rsid w:val="0032341C"/>
    <w:rsid w:val="0032350D"/>
    <w:rsid w:val="003237D5"/>
    <w:rsid w:val="00323F63"/>
    <w:rsid w:val="00324691"/>
    <w:rsid w:val="00324912"/>
    <w:rsid w:val="00325FAD"/>
    <w:rsid w:val="003269D8"/>
    <w:rsid w:val="003273DE"/>
    <w:rsid w:val="00327428"/>
    <w:rsid w:val="003278B0"/>
    <w:rsid w:val="00327B30"/>
    <w:rsid w:val="00327B3D"/>
    <w:rsid w:val="00327CDC"/>
    <w:rsid w:val="00327EFB"/>
    <w:rsid w:val="0033038F"/>
    <w:rsid w:val="00330499"/>
    <w:rsid w:val="00330E9A"/>
    <w:rsid w:val="003318AD"/>
    <w:rsid w:val="003319E6"/>
    <w:rsid w:val="00332B37"/>
    <w:rsid w:val="00332DDB"/>
    <w:rsid w:val="00333142"/>
    <w:rsid w:val="003335A8"/>
    <w:rsid w:val="003338AD"/>
    <w:rsid w:val="00333B91"/>
    <w:rsid w:val="00333F89"/>
    <w:rsid w:val="00334505"/>
    <w:rsid w:val="0033480B"/>
    <w:rsid w:val="00334B8A"/>
    <w:rsid w:val="00334E60"/>
    <w:rsid w:val="00335D08"/>
    <w:rsid w:val="00335F35"/>
    <w:rsid w:val="00336B6F"/>
    <w:rsid w:val="00337110"/>
    <w:rsid w:val="00337B0E"/>
    <w:rsid w:val="00340154"/>
    <w:rsid w:val="003401B3"/>
    <w:rsid w:val="003401D3"/>
    <w:rsid w:val="003403BF"/>
    <w:rsid w:val="00340D73"/>
    <w:rsid w:val="00341082"/>
    <w:rsid w:val="0034110F"/>
    <w:rsid w:val="00341472"/>
    <w:rsid w:val="003417EA"/>
    <w:rsid w:val="00341CA8"/>
    <w:rsid w:val="00341E05"/>
    <w:rsid w:val="0034228C"/>
    <w:rsid w:val="00342C7B"/>
    <w:rsid w:val="00342EE4"/>
    <w:rsid w:val="00343446"/>
    <w:rsid w:val="003438DE"/>
    <w:rsid w:val="00343FDA"/>
    <w:rsid w:val="00344116"/>
    <w:rsid w:val="00344372"/>
    <w:rsid w:val="00344618"/>
    <w:rsid w:val="00344BB1"/>
    <w:rsid w:val="00344C82"/>
    <w:rsid w:val="00345F62"/>
    <w:rsid w:val="0034631C"/>
    <w:rsid w:val="00347074"/>
    <w:rsid w:val="00347DDE"/>
    <w:rsid w:val="00347EF0"/>
    <w:rsid w:val="0035008D"/>
    <w:rsid w:val="003501F4"/>
    <w:rsid w:val="0035035C"/>
    <w:rsid w:val="00350463"/>
    <w:rsid w:val="003506BE"/>
    <w:rsid w:val="00350DD0"/>
    <w:rsid w:val="0035121A"/>
    <w:rsid w:val="003532A1"/>
    <w:rsid w:val="003535BC"/>
    <w:rsid w:val="003537D8"/>
    <w:rsid w:val="00353FD5"/>
    <w:rsid w:val="00354440"/>
    <w:rsid w:val="003547B1"/>
    <w:rsid w:val="00354BF1"/>
    <w:rsid w:val="00356C5A"/>
    <w:rsid w:val="00357E5F"/>
    <w:rsid w:val="00357F39"/>
    <w:rsid w:val="00357FFB"/>
    <w:rsid w:val="003610C5"/>
    <w:rsid w:val="003616F7"/>
    <w:rsid w:val="0036311C"/>
    <w:rsid w:val="00363BF9"/>
    <w:rsid w:val="00363E9B"/>
    <w:rsid w:val="003648A2"/>
    <w:rsid w:val="00364AB6"/>
    <w:rsid w:val="00365D3C"/>
    <w:rsid w:val="003662B4"/>
    <w:rsid w:val="00366424"/>
    <w:rsid w:val="00366667"/>
    <w:rsid w:val="003666F6"/>
    <w:rsid w:val="00366717"/>
    <w:rsid w:val="003668D1"/>
    <w:rsid w:val="00367297"/>
    <w:rsid w:val="003675F9"/>
    <w:rsid w:val="0036760F"/>
    <w:rsid w:val="00367972"/>
    <w:rsid w:val="0037023F"/>
    <w:rsid w:val="00370A26"/>
    <w:rsid w:val="00370E71"/>
    <w:rsid w:val="00370EEA"/>
    <w:rsid w:val="00371572"/>
    <w:rsid w:val="00371E04"/>
    <w:rsid w:val="003720B0"/>
    <w:rsid w:val="003721C9"/>
    <w:rsid w:val="003722A7"/>
    <w:rsid w:val="003726AC"/>
    <w:rsid w:val="00372BBE"/>
    <w:rsid w:val="00373096"/>
    <w:rsid w:val="003731B9"/>
    <w:rsid w:val="0037327D"/>
    <w:rsid w:val="0037333B"/>
    <w:rsid w:val="00373531"/>
    <w:rsid w:val="003737EF"/>
    <w:rsid w:val="00374382"/>
    <w:rsid w:val="003744AF"/>
    <w:rsid w:val="00374871"/>
    <w:rsid w:val="00375974"/>
    <w:rsid w:val="0037772E"/>
    <w:rsid w:val="0037780A"/>
    <w:rsid w:val="00380B90"/>
    <w:rsid w:val="00380C6F"/>
    <w:rsid w:val="00380C90"/>
    <w:rsid w:val="00381070"/>
    <w:rsid w:val="003815F0"/>
    <w:rsid w:val="00381602"/>
    <w:rsid w:val="003818C0"/>
    <w:rsid w:val="003823EF"/>
    <w:rsid w:val="00383489"/>
    <w:rsid w:val="0038376A"/>
    <w:rsid w:val="00384142"/>
    <w:rsid w:val="003842FB"/>
    <w:rsid w:val="00384815"/>
    <w:rsid w:val="00384B90"/>
    <w:rsid w:val="0038547C"/>
    <w:rsid w:val="00385998"/>
    <w:rsid w:val="00386254"/>
    <w:rsid w:val="00386F6E"/>
    <w:rsid w:val="0038768B"/>
    <w:rsid w:val="00387695"/>
    <w:rsid w:val="003878EF"/>
    <w:rsid w:val="00390152"/>
    <w:rsid w:val="00390205"/>
    <w:rsid w:val="00390584"/>
    <w:rsid w:val="00390589"/>
    <w:rsid w:val="00390957"/>
    <w:rsid w:val="00391034"/>
    <w:rsid w:val="00391615"/>
    <w:rsid w:val="003917F3"/>
    <w:rsid w:val="00391A87"/>
    <w:rsid w:val="00391A95"/>
    <w:rsid w:val="00391C3F"/>
    <w:rsid w:val="00392200"/>
    <w:rsid w:val="00392773"/>
    <w:rsid w:val="003927C0"/>
    <w:rsid w:val="0039291F"/>
    <w:rsid w:val="00392C14"/>
    <w:rsid w:val="003934A0"/>
    <w:rsid w:val="003936DD"/>
    <w:rsid w:val="00394374"/>
    <w:rsid w:val="00394C03"/>
    <w:rsid w:val="00395236"/>
    <w:rsid w:val="00395952"/>
    <w:rsid w:val="00395B07"/>
    <w:rsid w:val="00396A51"/>
    <w:rsid w:val="00396B10"/>
    <w:rsid w:val="00396CA3"/>
    <w:rsid w:val="00396FAC"/>
    <w:rsid w:val="0039773D"/>
    <w:rsid w:val="00397916"/>
    <w:rsid w:val="00397E08"/>
    <w:rsid w:val="003A02AE"/>
    <w:rsid w:val="003A030B"/>
    <w:rsid w:val="003A0512"/>
    <w:rsid w:val="003A099B"/>
    <w:rsid w:val="003A16A0"/>
    <w:rsid w:val="003A1AA4"/>
    <w:rsid w:val="003A1CAE"/>
    <w:rsid w:val="003A1D3E"/>
    <w:rsid w:val="003A1E65"/>
    <w:rsid w:val="003A2D56"/>
    <w:rsid w:val="003A30F1"/>
    <w:rsid w:val="003A3C60"/>
    <w:rsid w:val="003A3E64"/>
    <w:rsid w:val="003A5785"/>
    <w:rsid w:val="003A5AEE"/>
    <w:rsid w:val="003A5FB7"/>
    <w:rsid w:val="003A65C6"/>
    <w:rsid w:val="003A6FDF"/>
    <w:rsid w:val="003A7967"/>
    <w:rsid w:val="003A7AA5"/>
    <w:rsid w:val="003A7CED"/>
    <w:rsid w:val="003B0D4A"/>
    <w:rsid w:val="003B1292"/>
    <w:rsid w:val="003B1799"/>
    <w:rsid w:val="003B19D0"/>
    <w:rsid w:val="003B261B"/>
    <w:rsid w:val="003B27D4"/>
    <w:rsid w:val="003B37F0"/>
    <w:rsid w:val="003B40A7"/>
    <w:rsid w:val="003B4553"/>
    <w:rsid w:val="003B46C5"/>
    <w:rsid w:val="003B47A5"/>
    <w:rsid w:val="003B4BE8"/>
    <w:rsid w:val="003B4CAD"/>
    <w:rsid w:val="003B58D9"/>
    <w:rsid w:val="003B5FA5"/>
    <w:rsid w:val="003B6095"/>
    <w:rsid w:val="003B677E"/>
    <w:rsid w:val="003B69F4"/>
    <w:rsid w:val="003B70ED"/>
    <w:rsid w:val="003B7125"/>
    <w:rsid w:val="003B7649"/>
    <w:rsid w:val="003B78E5"/>
    <w:rsid w:val="003C0683"/>
    <w:rsid w:val="003C06D3"/>
    <w:rsid w:val="003C0DB1"/>
    <w:rsid w:val="003C13C9"/>
    <w:rsid w:val="003C18F5"/>
    <w:rsid w:val="003C1A0C"/>
    <w:rsid w:val="003C1DBC"/>
    <w:rsid w:val="003C2913"/>
    <w:rsid w:val="003C296F"/>
    <w:rsid w:val="003C3453"/>
    <w:rsid w:val="003C38D5"/>
    <w:rsid w:val="003C3BF0"/>
    <w:rsid w:val="003C3D8B"/>
    <w:rsid w:val="003C3F75"/>
    <w:rsid w:val="003C4832"/>
    <w:rsid w:val="003C4A70"/>
    <w:rsid w:val="003C5F99"/>
    <w:rsid w:val="003C6431"/>
    <w:rsid w:val="003C6526"/>
    <w:rsid w:val="003C6780"/>
    <w:rsid w:val="003C6E0A"/>
    <w:rsid w:val="003C741E"/>
    <w:rsid w:val="003C781D"/>
    <w:rsid w:val="003C7972"/>
    <w:rsid w:val="003D049A"/>
    <w:rsid w:val="003D0E3F"/>
    <w:rsid w:val="003D1379"/>
    <w:rsid w:val="003D14E4"/>
    <w:rsid w:val="003D1BDE"/>
    <w:rsid w:val="003D2086"/>
    <w:rsid w:val="003D221C"/>
    <w:rsid w:val="003D23A9"/>
    <w:rsid w:val="003D3051"/>
    <w:rsid w:val="003D465E"/>
    <w:rsid w:val="003D46C8"/>
    <w:rsid w:val="003D49D2"/>
    <w:rsid w:val="003D67F0"/>
    <w:rsid w:val="003D6C38"/>
    <w:rsid w:val="003D6FD7"/>
    <w:rsid w:val="003D74B8"/>
    <w:rsid w:val="003D74D9"/>
    <w:rsid w:val="003D78A1"/>
    <w:rsid w:val="003E0301"/>
    <w:rsid w:val="003E072B"/>
    <w:rsid w:val="003E13B5"/>
    <w:rsid w:val="003E2D6B"/>
    <w:rsid w:val="003E30A6"/>
    <w:rsid w:val="003E4397"/>
    <w:rsid w:val="003E44C5"/>
    <w:rsid w:val="003E495B"/>
    <w:rsid w:val="003E4A1F"/>
    <w:rsid w:val="003E4B23"/>
    <w:rsid w:val="003E51F2"/>
    <w:rsid w:val="003E5C47"/>
    <w:rsid w:val="003E6086"/>
    <w:rsid w:val="003E61D5"/>
    <w:rsid w:val="003E6316"/>
    <w:rsid w:val="003E6C9F"/>
    <w:rsid w:val="003E7058"/>
    <w:rsid w:val="003E722C"/>
    <w:rsid w:val="003E74C4"/>
    <w:rsid w:val="003E75ED"/>
    <w:rsid w:val="003E76F8"/>
    <w:rsid w:val="003F0913"/>
    <w:rsid w:val="003F09AE"/>
    <w:rsid w:val="003F0A92"/>
    <w:rsid w:val="003F0AF6"/>
    <w:rsid w:val="003F0B36"/>
    <w:rsid w:val="003F138E"/>
    <w:rsid w:val="003F13EE"/>
    <w:rsid w:val="003F2149"/>
    <w:rsid w:val="003F2A05"/>
    <w:rsid w:val="003F41A1"/>
    <w:rsid w:val="003F4F55"/>
    <w:rsid w:val="003F5018"/>
    <w:rsid w:val="003F5A76"/>
    <w:rsid w:val="003F5DFB"/>
    <w:rsid w:val="003F5E97"/>
    <w:rsid w:val="003F627D"/>
    <w:rsid w:val="003F65E1"/>
    <w:rsid w:val="003F75A8"/>
    <w:rsid w:val="00400984"/>
    <w:rsid w:val="004016C2"/>
    <w:rsid w:val="0040174C"/>
    <w:rsid w:val="004018DC"/>
    <w:rsid w:val="00401BB5"/>
    <w:rsid w:val="004023FE"/>
    <w:rsid w:val="00402680"/>
    <w:rsid w:val="004039A2"/>
    <w:rsid w:val="004041D1"/>
    <w:rsid w:val="00404658"/>
    <w:rsid w:val="004046FD"/>
    <w:rsid w:val="00405182"/>
    <w:rsid w:val="004054BC"/>
    <w:rsid w:val="00405571"/>
    <w:rsid w:val="00405593"/>
    <w:rsid w:val="004055CD"/>
    <w:rsid w:val="00405BE1"/>
    <w:rsid w:val="00405EEF"/>
    <w:rsid w:val="00405F07"/>
    <w:rsid w:val="004064F1"/>
    <w:rsid w:val="00406E7A"/>
    <w:rsid w:val="00406F8E"/>
    <w:rsid w:val="00406FBD"/>
    <w:rsid w:val="00410B09"/>
    <w:rsid w:val="00410D93"/>
    <w:rsid w:val="004113C1"/>
    <w:rsid w:val="00411EBE"/>
    <w:rsid w:val="0041268D"/>
    <w:rsid w:val="00413585"/>
    <w:rsid w:val="004135BB"/>
    <w:rsid w:val="004135EE"/>
    <w:rsid w:val="004136BA"/>
    <w:rsid w:val="00413E2D"/>
    <w:rsid w:val="004141BE"/>
    <w:rsid w:val="004148D4"/>
    <w:rsid w:val="0041631A"/>
    <w:rsid w:val="004166BE"/>
    <w:rsid w:val="0041688E"/>
    <w:rsid w:val="00416D12"/>
    <w:rsid w:val="004170EA"/>
    <w:rsid w:val="00417310"/>
    <w:rsid w:val="0041754E"/>
    <w:rsid w:val="004175E7"/>
    <w:rsid w:val="00417740"/>
    <w:rsid w:val="004179C3"/>
    <w:rsid w:val="00420637"/>
    <w:rsid w:val="00420BAE"/>
    <w:rsid w:val="004214FD"/>
    <w:rsid w:val="004217F4"/>
    <w:rsid w:val="00421886"/>
    <w:rsid w:val="004219EE"/>
    <w:rsid w:val="00421B48"/>
    <w:rsid w:val="00421B73"/>
    <w:rsid w:val="00421BF3"/>
    <w:rsid w:val="004220CA"/>
    <w:rsid w:val="0042220C"/>
    <w:rsid w:val="00422888"/>
    <w:rsid w:val="00422EBE"/>
    <w:rsid w:val="0042332D"/>
    <w:rsid w:val="00423568"/>
    <w:rsid w:val="0042397E"/>
    <w:rsid w:val="00423A19"/>
    <w:rsid w:val="004245BA"/>
    <w:rsid w:val="00424712"/>
    <w:rsid w:val="00425A6E"/>
    <w:rsid w:val="00425E99"/>
    <w:rsid w:val="0042634B"/>
    <w:rsid w:val="00426EE4"/>
    <w:rsid w:val="00427AA2"/>
    <w:rsid w:val="00430A94"/>
    <w:rsid w:val="004319E9"/>
    <w:rsid w:val="004327D4"/>
    <w:rsid w:val="00432C98"/>
    <w:rsid w:val="00432EA4"/>
    <w:rsid w:val="004340A7"/>
    <w:rsid w:val="0043457C"/>
    <w:rsid w:val="0043498A"/>
    <w:rsid w:val="00434A9C"/>
    <w:rsid w:val="0043543E"/>
    <w:rsid w:val="004354AA"/>
    <w:rsid w:val="00435528"/>
    <w:rsid w:val="00435608"/>
    <w:rsid w:val="00435ABB"/>
    <w:rsid w:val="00435BC4"/>
    <w:rsid w:val="00435C0A"/>
    <w:rsid w:val="00435FCB"/>
    <w:rsid w:val="0043691F"/>
    <w:rsid w:val="00437580"/>
    <w:rsid w:val="004400FB"/>
    <w:rsid w:val="004404C6"/>
    <w:rsid w:val="0044063B"/>
    <w:rsid w:val="00440F44"/>
    <w:rsid w:val="00441927"/>
    <w:rsid w:val="00441B0C"/>
    <w:rsid w:val="00441EB5"/>
    <w:rsid w:val="00442B7C"/>
    <w:rsid w:val="00442C45"/>
    <w:rsid w:val="0044396D"/>
    <w:rsid w:val="00444874"/>
    <w:rsid w:val="00444DA5"/>
    <w:rsid w:val="00444DB1"/>
    <w:rsid w:val="004454AB"/>
    <w:rsid w:val="00445808"/>
    <w:rsid w:val="00445C5F"/>
    <w:rsid w:val="00446AF0"/>
    <w:rsid w:val="00446EBD"/>
    <w:rsid w:val="00447A41"/>
    <w:rsid w:val="00447C2D"/>
    <w:rsid w:val="00447D11"/>
    <w:rsid w:val="00450022"/>
    <w:rsid w:val="004503CE"/>
    <w:rsid w:val="004508EB"/>
    <w:rsid w:val="004513C7"/>
    <w:rsid w:val="0045156B"/>
    <w:rsid w:val="00451635"/>
    <w:rsid w:val="00451DDD"/>
    <w:rsid w:val="004522AE"/>
    <w:rsid w:val="00453144"/>
    <w:rsid w:val="00453195"/>
    <w:rsid w:val="004538C1"/>
    <w:rsid w:val="00453E47"/>
    <w:rsid w:val="00453EDB"/>
    <w:rsid w:val="00454110"/>
    <w:rsid w:val="0045524F"/>
    <w:rsid w:val="0045542D"/>
    <w:rsid w:val="004560CD"/>
    <w:rsid w:val="004567D2"/>
    <w:rsid w:val="004568B0"/>
    <w:rsid w:val="0045697C"/>
    <w:rsid w:val="0045698F"/>
    <w:rsid w:val="00456CA7"/>
    <w:rsid w:val="00457072"/>
    <w:rsid w:val="0045724A"/>
    <w:rsid w:val="00457792"/>
    <w:rsid w:val="00457F5C"/>
    <w:rsid w:val="00460446"/>
    <w:rsid w:val="00460784"/>
    <w:rsid w:val="00460993"/>
    <w:rsid w:val="00460BF7"/>
    <w:rsid w:val="00461198"/>
    <w:rsid w:val="004611A2"/>
    <w:rsid w:val="0046186A"/>
    <w:rsid w:val="004618B2"/>
    <w:rsid w:val="0046252B"/>
    <w:rsid w:val="0046287C"/>
    <w:rsid w:val="00463372"/>
    <w:rsid w:val="00463968"/>
    <w:rsid w:val="00463B4C"/>
    <w:rsid w:val="00464020"/>
    <w:rsid w:val="00464334"/>
    <w:rsid w:val="00464A51"/>
    <w:rsid w:val="00464E37"/>
    <w:rsid w:val="004655CF"/>
    <w:rsid w:val="00465B3F"/>
    <w:rsid w:val="004663F1"/>
    <w:rsid w:val="004665FE"/>
    <w:rsid w:val="0046674D"/>
    <w:rsid w:val="004667D3"/>
    <w:rsid w:val="00466A10"/>
    <w:rsid w:val="00466ACA"/>
    <w:rsid w:val="00466C69"/>
    <w:rsid w:val="0046754C"/>
    <w:rsid w:val="00467CD2"/>
    <w:rsid w:val="0046E696"/>
    <w:rsid w:val="0047050E"/>
    <w:rsid w:val="0047055B"/>
    <w:rsid w:val="00471293"/>
    <w:rsid w:val="004715AA"/>
    <w:rsid w:val="004720F8"/>
    <w:rsid w:val="004739AE"/>
    <w:rsid w:val="00473B1D"/>
    <w:rsid w:val="00473DCB"/>
    <w:rsid w:val="00473EE9"/>
    <w:rsid w:val="00474DF9"/>
    <w:rsid w:val="0047501F"/>
    <w:rsid w:val="00475814"/>
    <w:rsid w:val="00476582"/>
    <w:rsid w:val="00476595"/>
    <w:rsid w:val="00476704"/>
    <w:rsid w:val="004768BC"/>
    <w:rsid w:val="00476B94"/>
    <w:rsid w:val="004775DA"/>
    <w:rsid w:val="0047766C"/>
    <w:rsid w:val="00477B6C"/>
    <w:rsid w:val="0048017E"/>
    <w:rsid w:val="00480810"/>
    <w:rsid w:val="00480824"/>
    <w:rsid w:val="004808EB"/>
    <w:rsid w:val="00480AC3"/>
    <w:rsid w:val="00480C19"/>
    <w:rsid w:val="00481480"/>
    <w:rsid w:val="0048175D"/>
    <w:rsid w:val="00481DF4"/>
    <w:rsid w:val="004821D9"/>
    <w:rsid w:val="004827C4"/>
    <w:rsid w:val="00482CC3"/>
    <w:rsid w:val="00482E2A"/>
    <w:rsid w:val="00482FFD"/>
    <w:rsid w:val="00483061"/>
    <w:rsid w:val="00483D07"/>
    <w:rsid w:val="00483DA1"/>
    <w:rsid w:val="00484B05"/>
    <w:rsid w:val="0048546C"/>
    <w:rsid w:val="004854E3"/>
    <w:rsid w:val="0049164A"/>
    <w:rsid w:val="00491863"/>
    <w:rsid w:val="00491B9F"/>
    <w:rsid w:val="0049268E"/>
    <w:rsid w:val="00492C78"/>
    <w:rsid w:val="0049316D"/>
    <w:rsid w:val="00493353"/>
    <w:rsid w:val="00493591"/>
    <w:rsid w:val="004936DF"/>
    <w:rsid w:val="004943AE"/>
    <w:rsid w:val="00494D10"/>
    <w:rsid w:val="004952AB"/>
    <w:rsid w:val="004953BA"/>
    <w:rsid w:val="00495E86"/>
    <w:rsid w:val="00497191"/>
    <w:rsid w:val="004971A2"/>
    <w:rsid w:val="00497C5C"/>
    <w:rsid w:val="004A0422"/>
    <w:rsid w:val="004A0798"/>
    <w:rsid w:val="004A0A4C"/>
    <w:rsid w:val="004A0C4E"/>
    <w:rsid w:val="004A0D19"/>
    <w:rsid w:val="004A0E1D"/>
    <w:rsid w:val="004A0EAF"/>
    <w:rsid w:val="004A1366"/>
    <w:rsid w:val="004A13EC"/>
    <w:rsid w:val="004A13FA"/>
    <w:rsid w:val="004A1407"/>
    <w:rsid w:val="004A25A2"/>
    <w:rsid w:val="004A2966"/>
    <w:rsid w:val="004A2B25"/>
    <w:rsid w:val="004A3606"/>
    <w:rsid w:val="004A366C"/>
    <w:rsid w:val="004A39F0"/>
    <w:rsid w:val="004A3C4A"/>
    <w:rsid w:val="004A66FE"/>
    <w:rsid w:val="004A6834"/>
    <w:rsid w:val="004A692E"/>
    <w:rsid w:val="004A741F"/>
    <w:rsid w:val="004A750B"/>
    <w:rsid w:val="004A7649"/>
    <w:rsid w:val="004B0170"/>
    <w:rsid w:val="004B09D0"/>
    <w:rsid w:val="004B0DA3"/>
    <w:rsid w:val="004B1051"/>
    <w:rsid w:val="004B13E7"/>
    <w:rsid w:val="004B1417"/>
    <w:rsid w:val="004B1588"/>
    <w:rsid w:val="004B19D1"/>
    <w:rsid w:val="004B1AE3"/>
    <w:rsid w:val="004B1E77"/>
    <w:rsid w:val="004B2BF4"/>
    <w:rsid w:val="004B313A"/>
    <w:rsid w:val="004B37A7"/>
    <w:rsid w:val="004B38A6"/>
    <w:rsid w:val="004B42BF"/>
    <w:rsid w:val="004B4777"/>
    <w:rsid w:val="004B4DB3"/>
    <w:rsid w:val="004B5BEB"/>
    <w:rsid w:val="004B6FE7"/>
    <w:rsid w:val="004B71EE"/>
    <w:rsid w:val="004C09FF"/>
    <w:rsid w:val="004C0B1A"/>
    <w:rsid w:val="004C19DE"/>
    <w:rsid w:val="004C1BFC"/>
    <w:rsid w:val="004C26A1"/>
    <w:rsid w:val="004C299D"/>
    <w:rsid w:val="004C3627"/>
    <w:rsid w:val="004C3EE0"/>
    <w:rsid w:val="004C3F46"/>
    <w:rsid w:val="004C4D21"/>
    <w:rsid w:val="004C5D92"/>
    <w:rsid w:val="004C5E4E"/>
    <w:rsid w:val="004C5FB9"/>
    <w:rsid w:val="004C6A7F"/>
    <w:rsid w:val="004C7C44"/>
    <w:rsid w:val="004D0B73"/>
    <w:rsid w:val="004D2DE5"/>
    <w:rsid w:val="004D2F77"/>
    <w:rsid w:val="004D2FD7"/>
    <w:rsid w:val="004D363F"/>
    <w:rsid w:val="004D3E9B"/>
    <w:rsid w:val="004D3F6E"/>
    <w:rsid w:val="004D42E4"/>
    <w:rsid w:val="004D4701"/>
    <w:rsid w:val="004D49BD"/>
    <w:rsid w:val="004D5FAC"/>
    <w:rsid w:val="004D6485"/>
    <w:rsid w:val="004D6496"/>
    <w:rsid w:val="004D661E"/>
    <w:rsid w:val="004D6F2D"/>
    <w:rsid w:val="004D71B6"/>
    <w:rsid w:val="004D73AC"/>
    <w:rsid w:val="004D75A1"/>
    <w:rsid w:val="004D7ACD"/>
    <w:rsid w:val="004D7B0D"/>
    <w:rsid w:val="004E0125"/>
    <w:rsid w:val="004E06A2"/>
    <w:rsid w:val="004E109C"/>
    <w:rsid w:val="004E11E5"/>
    <w:rsid w:val="004E1F5C"/>
    <w:rsid w:val="004E1FF0"/>
    <w:rsid w:val="004E39E9"/>
    <w:rsid w:val="004E3E3E"/>
    <w:rsid w:val="004E43CA"/>
    <w:rsid w:val="004E4423"/>
    <w:rsid w:val="004E4F2B"/>
    <w:rsid w:val="004E4FCD"/>
    <w:rsid w:val="004E5174"/>
    <w:rsid w:val="004E51F7"/>
    <w:rsid w:val="004E6046"/>
    <w:rsid w:val="004E61D9"/>
    <w:rsid w:val="004E6DAA"/>
    <w:rsid w:val="004E7229"/>
    <w:rsid w:val="004E735A"/>
    <w:rsid w:val="004E7961"/>
    <w:rsid w:val="004F0A9A"/>
    <w:rsid w:val="004F10F3"/>
    <w:rsid w:val="004F15A4"/>
    <w:rsid w:val="004F163A"/>
    <w:rsid w:val="004F164F"/>
    <w:rsid w:val="004F187D"/>
    <w:rsid w:val="004F1FC1"/>
    <w:rsid w:val="004F2067"/>
    <w:rsid w:val="004F2FF6"/>
    <w:rsid w:val="004F38E8"/>
    <w:rsid w:val="004F45BD"/>
    <w:rsid w:val="004F490B"/>
    <w:rsid w:val="004F4D62"/>
    <w:rsid w:val="004F5735"/>
    <w:rsid w:val="004F5BD4"/>
    <w:rsid w:val="004F619F"/>
    <w:rsid w:val="004F6824"/>
    <w:rsid w:val="004F7433"/>
    <w:rsid w:val="005003A1"/>
    <w:rsid w:val="00501094"/>
    <w:rsid w:val="00501A32"/>
    <w:rsid w:val="00501A92"/>
    <w:rsid w:val="00501D86"/>
    <w:rsid w:val="0050267B"/>
    <w:rsid w:val="005026CE"/>
    <w:rsid w:val="00502BB5"/>
    <w:rsid w:val="00502E48"/>
    <w:rsid w:val="005058E8"/>
    <w:rsid w:val="00506051"/>
    <w:rsid w:val="00506053"/>
    <w:rsid w:val="00506216"/>
    <w:rsid w:val="00506253"/>
    <w:rsid w:val="00507531"/>
    <w:rsid w:val="00507A3B"/>
    <w:rsid w:val="00507A81"/>
    <w:rsid w:val="00507FD4"/>
    <w:rsid w:val="0051078D"/>
    <w:rsid w:val="00510F46"/>
    <w:rsid w:val="005110AC"/>
    <w:rsid w:val="0051146B"/>
    <w:rsid w:val="00511832"/>
    <w:rsid w:val="00512E4E"/>
    <w:rsid w:val="00513535"/>
    <w:rsid w:val="00513C70"/>
    <w:rsid w:val="00513FC5"/>
    <w:rsid w:val="00514E4F"/>
    <w:rsid w:val="005159F5"/>
    <w:rsid w:val="00515A99"/>
    <w:rsid w:val="005168FA"/>
    <w:rsid w:val="00516A29"/>
    <w:rsid w:val="00516A80"/>
    <w:rsid w:val="00516BAA"/>
    <w:rsid w:val="0052001D"/>
    <w:rsid w:val="005207CD"/>
    <w:rsid w:val="005212DB"/>
    <w:rsid w:val="00521440"/>
    <w:rsid w:val="00521A39"/>
    <w:rsid w:val="00522795"/>
    <w:rsid w:val="005229B3"/>
    <w:rsid w:val="00522B9F"/>
    <w:rsid w:val="005230DB"/>
    <w:rsid w:val="00523495"/>
    <w:rsid w:val="0052356D"/>
    <w:rsid w:val="00523E74"/>
    <w:rsid w:val="005240F6"/>
    <w:rsid w:val="005241DA"/>
    <w:rsid w:val="00524648"/>
    <w:rsid w:val="00524BBA"/>
    <w:rsid w:val="005250E5"/>
    <w:rsid w:val="005252CC"/>
    <w:rsid w:val="00526DC0"/>
    <w:rsid w:val="005273E1"/>
    <w:rsid w:val="0053049D"/>
    <w:rsid w:val="005308E1"/>
    <w:rsid w:val="00530B51"/>
    <w:rsid w:val="00530DE2"/>
    <w:rsid w:val="0053121D"/>
    <w:rsid w:val="00531BD1"/>
    <w:rsid w:val="00531D4A"/>
    <w:rsid w:val="00531EB1"/>
    <w:rsid w:val="00531EFD"/>
    <w:rsid w:val="00532432"/>
    <w:rsid w:val="00532591"/>
    <w:rsid w:val="0053282D"/>
    <w:rsid w:val="00532D0F"/>
    <w:rsid w:val="005331DF"/>
    <w:rsid w:val="00535752"/>
    <w:rsid w:val="005362F1"/>
    <w:rsid w:val="00536356"/>
    <w:rsid w:val="005372D3"/>
    <w:rsid w:val="00537719"/>
    <w:rsid w:val="00537AB2"/>
    <w:rsid w:val="005404AF"/>
    <w:rsid w:val="00540779"/>
    <w:rsid w:val="005417D6"/>
    <w:rsid w:val="0054183C"/>
    <w:rsid w:val="00541C4C"/>
    <w:rsid w:val="00541D13"/>
    <w:rsid w:val="005429F6"/>
    <w:rsid w:val="00543357"/>
    <w:rsid w:val="00543C1E"/>
    <w:rsid w:val="00543FA6"/>
    <w:rsid w:val="0054427F"/>
    <w:rsid w:val="005447B1"/>
    <w:rsid w:val="00544C4D"/>
    <w:rsid w:val="00544EC1"/>
    <w:rsid w:val="0054503B"/>
    <w:rsid w:val="005454A8"/>
    <w:rsid w:val="0054612E"/>
    <w:rsid w:val="00546A04"/>
    <w:rsid w:val="00546B34"/>
    <w:rsid w:val="005470D4"/>
    <w:rsid w:val="00547194"/>
    <w:rsid w:val="00547707"/>
    <w:rsid w:val="00547AF9"/>
    <w:rsid w:val="00547D0A"/>
    <w:rsid w:val="0055007F"/>
    <w:rsid w:val="0055020D"/>
    <w:rsid w:val="005505C0"/>
    <w:rsid w:val="005508AE"/>
    <w:rsid w:val="00550B45"/>
    <w:rsid w:val="00551D34"/>
    <w:rsid w:val="005529DC"/>
    <w:rsid w:val="00552C61"/>
    <w:rsid w:val="00552F36"/>
    <w:rsid w:val="00553457"/>
    <w:rsid w:val="005536F0"/>
    <w:rsid w:val="00554664"/>
    <w:rsid w:val="0055476A"/>
    <w:rsid w:val="00554EAC"/>
    <w:rsid w:val="005550D0"/>
    <w:rsid w:val="0055553A"/>
    <w:rsid w:val="005561E8"/>
    <w:rsid w:val="00557972"/>
    <w:rsid w:val="0056071B"/>
    <w:rsid w:val="00560BC2"/>
    <w:rsid w:val="00560D2F"/>
    <w:rsid w:val="005611F7"/>
    <w:rsid w:val="00561425"/>
    <w:rsid w:val="00562331"/>
    <w:rsid w:val="005625C0"/>
    <w:rsid w:val="00562D35"/>
    <w:rsid w:val="00562FD3"/>
    <w:rsid w:val="005631AD"/>
    <w:rsid w:val="00563642"/>
    <w:rsid w:val="00565B5A"/>
    <w:rsid w:val="00566048"/>
    <w:rsid w:val="0056615E"/>
    <w:rsid w:val="00566453"/>
    <w:rsid w:val="005666CB"/>
    <w:rsid w:val="00566B8B"/>
    <w:rsid w:val="005674DB"/>
    <w:rsid w:val="005678B6"/>
    <w:rsid w:val="00567A4E"/>
    <w:rsid w:val="005701A0"/>
    <w:rsid w:val="00570209"/>
    <w:rsid w:val="005708EA"/>
    <w:rsid w:val="00570A45"/>
    <w:rsid w:val="0057166A"/>
    <w:rsid w:val="00571FA7"/>
    <w:rsid w:val="00572052"/>
    <w:rsid w:val="00572CBD"/>
    <w:rsid w:val="005731D0"/>
    <w:rsid w:val="0057324C"/>
    <w:rsid w:val="005736E5"/>
    <w:rsid w:val="00573974"/>
    <w:rsid w:val="0057455F"/>
    <w:rsid w:val="00574C6D"/>
    <w:rsid w:val="00574DE2"/>
    <w:rsid w:val="005750B6"/>
    <w:rsid w:val="00575661"/>
    <w:rsid w:val="00575B9E"/>
    <w:rsid w:val="00576051"/>
    <w:rsid w:val="00576168"/>
    <w:rsid w:val="00576436"/>
    <w:rsid w:val="00576D96"/>
    <w:rsid w:val="00577CDF"/>
    <w:rsid w:val="005804C4"/>
    <w:rsid w:val="005811F5"/>
    <w:rsid w:val="00581760"/>
    <w:rsid w:val="00581D31"/>
    <w:rsid w:val="00581F15"/>
    <w:rsid w:val="00583062"/>
    <w:rsid w:val="005832C0"/>
    <w:rsid w:val="0058341C"/>
    <w:rsid w:val="00583EEE"/>
    <w:rsid w:val="005840A1"/>
    <w:rsid w:val="0058458D"/>
    <w:rsid w:val="00584888"/>
    <w:rsid w:val="00584CF3"/>
    <w:rsid w:val="00584D50"/>
    <w:rsid w:val="00585497"/>
    <w:rsid w:val="00585619"/>
    <w:rsid w:val="00585737"/>
    <w:rsid w:val="005862F7"/>
    <w:rsid w:val="005865BC"/>
    <w:rsid w:val="00587097"/>
    <w:rsid w:val="005872EE"/>
    <w:rsid w:val="00587D7A"/>
    <w:rsid w:val="00590B1B"/>
    <w:rsid w:val="005917AB"/>
    <w:rsid w:val="005917E7"/>
    <w:rsid w:val="00591BD8"/>
    <w:rsid w:val="00592559"/>
    <w:rsid w:val="005926FA"/>
    <w:rsid w:val="005928CF"/>
    <w:rsid w:val="00592ECB"/>
    <w:rsid w:val="00592FAB"/>
    <w:rsid w:val="0059338D"/>
    <w:rsid w:val="005937B1"/>
    <w:rsid w:val="00593C96"/>
    <w:rsid w:val="00594264"/>
    <w:rsid w:val="00594583"/>
    <w:rsid w:val="00594B22"/>
    <w:rsid w:val="00595503"/>
    <w:rsid w:val="00595FCD"/>
    <w:rsid w:val="00596A6E"/>
    <w:rsid w:val="00596D2A"/>
    <w:rsid w:val="0059767E"/>
    <w:rsid w:val="00597895"/>
    <w:rsid w:val="005A00D1"/>
    <w:rsid w:val="005A01C6"/>
    <w:rsid w:val="005A0E8C"/>
    <w:rsid w:val="005A12C2"/>
    <w:rsid w:val="005A1421"/>
    <w:rsid w:val="005A1694"/>
    <w:rsid w:val="005A1F10"/>
    <w:rsid w:val="005A21B4"/>
    <w:rsid w:val="005A235C"/>
    <w:rsid w:val="005A2395"/>
    <w:rsid w:val="005A275E"/>
    <w:rsid w:val="005A27B0"/>
    <w:rsid w:val="005A2E26"/>
    <w:rsid w:val="005A2F54"/>
    <w:rsid w:val="005A307D"/>
    <w:rsid w:val="005A3217"/>
    <w:rsid w:val="005A39FA"/>
    <w:rsid w:val="005A471F"/>
    <w:rsid w:val="005A5732"/>
    <w:rsid w:val="005A58C6"/>
    <w:rsid w:val="005A597B"/>
    <w:rsid w:val="005A5BD0"/>
    <w:rsid w:val="005A7385"/>
    <w:rsid w:val="005A7395"/>
    <w:rsid w:val="005A7A03"/>
    <w:rsid w:val="005B0144"/>
    <w:rsid w:val="005B0650"/>
    <w:rsid w:val="005B08AA"/>
    <w:rsid w:val="005B118A"/>
    <w:rsid w:val="005B1422"/>
    <w:rsid w:val="005B1851"/>
    <w:rsid w:val="005B1894"/>
    <w:rsid w:val="005B198F"/>
    <w:rsid w:val="005B1E22"/>
    <w:rsid w:val="005B2F72"/>
    <w:rsid w:val="005B32B1"/>
    <w:rsid w:val="005B32DD"/>
    <w:rsid w:val="005B3663"/>
    <w:rsid w:val="005B4465"/>
    <w:rsid w:val="005B4475"/>
    <w:rsid w:val="005B52CF"/>
    <w:rsid w:val="005B5922"/>
    <w:rsid w:val="005B6365"/>
    <w:rsid w:val="005B6368"/>
    <w:rsid w:val="005B63D0"/>
    <w:rsid w:val="005B7395"/>
    <w:rsid w:val="005C068C"/>
    <w:rsid w:val="005C0A2F"/>
    <w:rsid w:val="005C0B4F"/>
    <w:rsid w:val="005C0E6C"/>
    <w:rsid w:val="005C2112"/>
    <w:rsid w:val="005C302B"/>
    <w:rsid w:val="005C3986"/>
    <w:rsid w:val="005C4439"/>
    <w:rsid w:val="005C4441"/>
    <w:rsid w:val="005C4ED9"/>
    <w:rsid w:val="005C51DA"/>
    <w:rsid w:val="005C560B"/>
    <w:rsid w:val="005C5C45"/>
    <w:rsid w:val="005C6CCD"/>
    <w:rsid w:val="005C6D79"/>
    <w:rsid w:val="005C6FA5"/>
    <w:rsid w:val="005C73E8"/>
    <w:rsid w:val="005D0673"/>
    <w:rsid w:val="005D0D25"/>
    <w:rsid w:val="005D0E29"/>
    <w:rsid w:val="005D1F74"/>
    <w:rsid w:val="005D2053"/>
    <w:rsid w:val="005D20DB"/>
    <w:rsid w:val="005D2DAE"/>
    <w:rsid w:val="005D2FCB"/>
    <w:rsid w:val="005D38AC"/>
    <w:rsid w:val="005D5A9D"/>
    <w:rsid w:val="005D6587"/>
    <w:rsid w:val="005D6648"/>
    <w:rsid w:val="005E0189"/>
    <w:rsid w:val="005E01ED"/>
    <w:rsid w:val="005E04E1"/>
    <w:rsid w:val="005E0688"/>
    <w:rsid w:val="005E08BF"/>
    <w:rsid w:val="005E08C3"/>
    <w:rsid w:val="005E08EC"/>
    <w:rsid w:val="005E0939"/>
    <w:rsid w:val="005E126B"/>
    <w:rsid w:val="005E26D8"/>
    <w:rsid w:val="005E3046"/>
    <w:rsid w:val="005E4FB8"/>
    <w:rsid w:val="005E5385"/>
    <w:rsid w:val="005E5E16"/>
    <w:rsid w:val="005E6334"/>
    <w:rsid w:val="005E66B4"/>
    <w:rsid w:val="005E6730"/>
    <w:rsid w:val="005E6D83"/>
    <w:rsid w:val="005E6EC3"/>
    <w:rsid w:val="005F098F"/>
    <w:rsid w:val="005F0BE0"/>
    <w:rsid w:val="005F0DD5"/>
    <w:rsid w:val="005F0F3E"/>
    <w:rsid w:val="005F19A0"/>
    <w:rsid w:val="005F1F34"/>
    <w:rsid w:val="005F29DA"/>
    <w:rsid w:val="005F2B99"/>
    <w:rsid w:val="005F30E2"/>
    <w:rsid w:val="005F317A"/>
    <w:rsid w:val="005F352B"/>
    <w:rsid w:val="005F48F9"/>
    <w:rsid w:val="005F5398"/>
    <w:rsid w:val="005F5655"/>
    <w:rsid w:val="005F56C6"/>
    <w:rsid w:val="005F5DCF"/>
    <w:rsid w:val="005F6E29"/>
    <w:rsid w:val="005F738E"/>
    <w:rsid w:val="005F756F"/>
    <w:rsid w:val="005F77D3"/>
    <w:rsid w:val="005F78B6"/>
    <w:rsid w:val="005F7CFE"/>
    <w:rsid w:val="005F7E22"/>
    <w:rsid w:val="0060099C"/>
    <w:rsid w:val="006009AB"/>
    <w:rsid w:val="00600C98"/>
    <w:rsid w:val="00600CDC"/>
    <w:rsid w:val="00600D65"/>
    <w:rsid w:val="0060181D"/>
    <w:rsid w:val="00601952"/>
    <w:rsid w:val="00601AF9"/>
    <w:rsid w:val="00601EEC"/>
    <w:rsid w:val="006028F9"/>
    <w:rsid w:val="00604DA8"/>
    <w:rsid w:val="0060554E"/>
    <w:rsid w:val="00605635"/>
    <w:rsid w:val="00605917"/>
    <w:rsid w:val="00605B45"/>
    <w:rsid w:val="00605D25"/>
    <w:rsid w:val="006061A6"/>
    <w:rsid w:val="0060642F"/>
    <w:rsid w:val="0060649F"/>
    <w:rsid w:val="0060672E"/>
    <w:rsid w:val="006067D8"/>
    <w:rsid w:val="00607C70"/>
    <w:rsid w:val="00607D1C"/>
    <w:rsid w:val="00607EE6"/>
    <w:rsid w:val="00610686"/>
    <w:rsid w:val="00610E4F"/>
    <w:rsid w:val="00611064"/>
    <w:rsid w:val="00612823"/>
    <w:rsid w:val="00613503"/>
    <w:rsid w:val="006136CF"/>
    <w:rsid w:val="00614703"/>
    <w:rsid w:val="00615205"/>
    <w:rsid w:val="00615DB1"/>
    <w:rsid w:val="00615F0D"/>
    <w:rsid w:val="00616201"/>
    <w:rsid w:val="00616327"/>
    <w:rsid w:val="006167E5"/>
    <w:rsid w:val="0061690E"/>
    <w:rsid w:val="00616F98"/>
    <w:rsid w:val="00617803"/>
    <w:rsid w:val="00617BF7"/>
    <w:rsid w:val="00617C0A"/>
    <w:rsid w:val="00617FB3"/>
    <w:rsid w:val="00620836"/>
    <w:rsid w:val="00620F63"/>
    <w:rsid w:val="00621568"/>
    <w:rsid w:val="0062240C"/>
    <w:rsid w:val="00622943"/>
    <w:rsid w:val="00622B2C"/>
    <w:rsid w:val="006245F6"/>
    <w:rsid w:val="00626211"/>
    <w:rsid w:val="00626F01"/>
    <w:rsid w:val="006272AD"/>
    <w:rsid w:val="006275DC"/>
    <w:rsid w:val="00627725"/>
    <w:rsid w:val="00630E96"/>
    <w:rsid w:val="00631170"/>
    <w:rsid w:val="0063143B"/>
    <w:rsid w:val="00631733"/>
    <w:rsid w:val="00634076"/>
    <w:rsid w:val="00634711"/>
    <w:rsid w:val="00634C6C"/>
    <w:rsid w:val="0063512E"/>
    <w:rsid w:val="006369AA"/>
    <w:rsid w:val="00637054"/>
    <w:rsid w:val="00637491"/>
    <w:rsid w:val="00637F18"/>
    <w:rsid w:val="00640BF0"/>
    <w:rsid w:val="00641E51"/>
    <w:rsid w:val="0064268A"/>
    <w:rsid w:val="00642D43"/>
    <w:rsid w:val="006434A0"/>
    <w:rsid w:val="00643DC2"/>
    <w:rsid w:val="00644A8A"/>
    <w:rsid w:val="00644CE4"/>
    <w:rsid w:val="00645689"/>
    <w:rsid w:val="006457F9"/>
    <w:rsid w:val="006458EE"/>
    <w:rsid w:val="00645CBF"/>
    <w:rsid w:val="00645FA4"/>
    <w:rsid w:val="00646276"/>
    <w:rsid w:val="006462AD"/>
    <w:rsid w:val="006471B6"/>
    <w:rsid w:val="00647425"/>
    <w:rsid w:val="00647C2F"/>
    <w:rsid w:val="00647F8B"/>
    <w:rsid w:val="00650D02"/>
    <w:rsid w:val="00650F3F"/>
    <w:rsid w:val="0065100F"/>
    <w:rsid w:val="0065260E"/>
    <w:rsid w:val="0065268E"/>
    <w:rsid w:val="00652888"/>
    <w:rsid w:val="00652904"/>
    <w:rsid w:val="00652A0F"/>
    <w:rsid w:val="0065332E"/>
    <w:rsid w:val="00653432"/>
    <w:rsid w:val="00653C14"/>
    <w:rsid w:val="0065474E"/>
    <w:rsid w:val="006549F2"/>
    <w:rsid w:val="00654BFB"/>
    <w:rsid w:val="006550F5"/>
    <w:rsid w:val="006553E1"/>
    <w:rsid w:val="00655517"/>
    <w:rsid w:val="00655640"/>
    <w:rsid w:val="00655961"/>
    <w:rsid w:val="006565B6"/>
    <w:rsid w:val="0065660B"/>
    <w:rsid w:val="00656663"/>
    <w:rsid w:val="006569CC"/>
    <w:rsid w:val="00656E0D"/>
    <w:rsid w:val="006576B7"/>
    <w:rsid w:val="00660A82"/>
    <w:rsid w:val="0066106B"/>
    <w:rsid w:val="00661E25"/>
    <w:rsid w:val="00661E38"/>
    <w:rsid w:val="00661EF3"/>
    <w:rsid w:val="00662452"/>
    <w:rsid w:val="00662454"/>
    <w:rsid w:val="006627EC"/>
    <w:rsid w:val="0066391B"/>
    <w:rsid w:val="00663CE3"/>
    <w:rsid w:val="006642D8"/>
    <w:rsid w:val="00664356"/>
    <w:rsid w:val="00664AD9"/>
    <w:rsid w:val="00664F51"/>
    <w:rsid w:val="00665B6D"/>
    <w:rsid w:val="00666C37"/>
    <w:rsid w:val="0066714F"/>
    <w:rsid w:val="006677E3"/>
    <w:rsid w:val="00667F1B"/>
    <w:rsid w:val="00670479"/>
    <w:rsid w:val="006708D5"/>
    <w:rsid w:val="00670F56"/>
    <w:rsid w:val="00670F6D"/>
    <w:rsid w:val="006714DC"/>
    <w:rsid w:val="0067172A"/>
    <w:rsid w:val="0067198D"/>
    <w:rsid w:val="0067199A"/>
    <w:rsid w:val="00671BBA"/>
    <w:rsid w:val="0067388D"/>
    <w:rsid w:val="006741F1"/>
    <w:rsid w:val="00674334"/>
    <w:rsid w:val="00674B1A"/>
    <w:rsid w:val="00674F58"/>
    <w:rsid w:val="00675133"/>
    <w:rsid w:val="00675A6B"/>
    <w:rsid w:val="00675EB1"/>
    <w:rsid w:val="00676559"/>
    <w:rsid w:val="00676EBF"/>
    <w:rsid w:val="006808E5"/>
    <w:rsid w:val="00680D2B"/>
    <w:rsid w:val="00680D60"/>
    <w:rsid w:val="00681354"/>
    <w:rsid w:val="006815FB"/>
    <w:rsid w:val="0068182E"/>
    <w:rsid w:val="00681DE3"/>
    <w:rsid w:val="00681F16"/>
    <w:rsid w:val="00682AD1"/>
    <w:rsid w:val="00682F60"/>
    <w:rsid w:val="0068308F"/>
    <w:rsid w:val="00684AAB"/>
    <w:rsid w:val="00684EC0"/>
    <w:rsid w:val="00684FFE"/>
    <w:rsid w:val="0068551B"/>
    <w:rsid w:val="00685C72"/>
    <w:rsid w:val="0068682B"/>
    <w:rsid w:val="00686E3E"/>
    <w:rsid w:val="00687D60"/>
    <w:rsid w:val="00690598"/>
    <w:rsid w:val="006908D7"/>
    <w:rsid w:val="00690A6C"/>
    <w:rsid w:val="00690DC8"/>
    <w:rsid w:val="006910A8"/>
    <w:rsid w:val="00691F5E"/>
    <w:rsid w:val="00692235"/>
    <w:rsid w:val="00692C7F"/>
    <w:rsid w:val="006935D5"/>
    <w:rsid w:val="00693DB5"/>
    <w:rsid w:val="00694228"/>
    <w:rsid w:val="00694F95"/>
    <w:rsid w:val="006962F5"/>
    <w:rsid w:val="00696406"/>
    <w:rsid w:val="006965F2"/>
    <w:rsid w:val="00697111"/>
    <w:rsid w:val="0069715B"/>
    <w:rsid w:val="006973E2"/>
    <w:rsid w:val="0069745B"/>
    <w:rsid w:val="006976FF"/>
    <w:rsid w:val="00697C19"/>
    <w:rsid w:val="00697E0F"/>
    <w:rsid w:val="00697EE6"/>
    <w:rsid w:val="006A08C5"/>
    <w:rsid w:val="006A0E8E"/>
    <w:rsid w:val="006A0FE0"/>
    <w:rsid w:val="006A14EB"/>
    <w:rsid w:val="006A1555"/>
    <w:rsid w:val="006A15A1"/>
    <w:rsid w:val="006A17DA"/>
    <w:rsid w:val="006A1E39"/>
    <w:rsid w:val="006A2441"/>
    <w:rsid w:val="006A27AA"/>
    <w:rsid w:val="006A287B"/>
    <w:rsid w:val="006A2AFF"/>
    <w:rsid w:val="006A2C18"/>
    <w:rsid w:val="006A3391"/>
    <w:rsid w:val="006A3D03"/>
    <w:rsid w:val="006A6370"/>
    <w:rsid w:val="006A6BFB"/>
    <w:rsid w:val="006A73D5"/>
    <w:rsid w:val="006B09C2"/>
    <w:rsid w:val="006B0A93"/>
    <w:rsid w:val="006B1311"/>
    <w:rsid w:val="006B1475"/>
    <w:rsid w:val="006B1BE6"/>
    <w:rsid w:val="006B1CD7"/>
    <w:rsid w:val="006B206F"/>
    <w:rsid w:val="006B2AF1"/>
    <w:rsid w:val="006B3967"/>
    <w:rsid w:val="006B3A14"/>
    <w:rsid w:val="006B3C6B"/>
    <w:rsid w:val="006B3D68"/>
    <w:rsid w:val="006B3F3B"/>
    <w:rsid w:val="006B42EE"/>
    <w:rsid w:val="006B455E"/>
    <w:rsid w:val="006B46A0"/>
    <w:rsid w:val="006B554E"/>
    <w:rsid w:val="006B5624"/>
    <w:rsid w:val="006B5678"/>
    <w:rsid w:val="006B5998"/>
    <w:rsid w:val="006B5E38"/>
    <w:rsid w:val="006B5FC2"/>
    <w:rsid w:val="006B68F1"/>
    <w:rsid w:val="006B75A0"/>
    <w:rsid w:val="006B75CC"/>
    <w:rsid w:val="006B7669"/>
    <w:rsid w:val="006B7998"/>
    <w:rsid w:val="006C1F85"/>
    <w:rsid w:val="006C2144"/>
    <w:rsid w:val="006C279F"/>
    <w:rsid w:val="006C415C"/>
    <w:rsid w:val="006C4250"/>
    <w:rsid w:val="006C4411"/>
    <w:rsid w:val="006C45A4"/>
    <w:rsid w:val="006C4CB1"/>
    <w:rsid w:val="006C5082"/>
    <w:rsid w:val="006C5B7E"/>
    <w:rsid w:val="006C7133"/>
    <w:rsid w:val="006D04E3"/>
    <w:rsid w:val="006D04EC"/>
    <w:rsid w:val="006D059D"/>
    <w:rsid w:val="006D068E"/>
    <w:rsid w:val="006D11B2"/>
    <w:rsid w:val="006D136A"/>
    <w:rsid w:val="006D175A"/>
    <w:rsid w:val="006D219A"/>
    <w:rsid w:val="006D2483"/>
    <w:rsid w:val="006D4DB4"/>
    <w:rsid w:val="006D5892"/>
    <w:rsid w:val="006D5A8F"/>
    <w:rsid w:val="006D62BA"/>
    <w:rsid w:val="006D6F9F"/>
    <w:rsid w:val="006D7256"/>
    <w:rsid w:val="006D72A5"/>
    <w:rsid w:val="006D7B54"/>
    <w:rsid w:val="006D7D6E"/>
    <w:rsid w:val="006E0102"/>
    <w:rsid w:val="006E0BF3"/>
    <w:rsid w:val="006E1222"/>
    <w:rsid w:val="006E1831"/>
    <w:rsid w:val="006E2173"/>
    <w:rsid w:val="006E21F3"/>
    <w:rsid w:val="006E23D9"/>
    <w:rsid w:val="006E291A"/>
    <w:rsid w:val="006E2A06"/>
    <w:rsid w:val="006E2D05"/>
    <w:rsid w:val="006E2D5A"/>
    <w:rsid w:val="006E2D78"/>
    <w:rsid w:val="006E2F10"/>
    <w:rsid w:val="006E35A1"/>
    <w:rsid w:val="006E38A2"/>
    <w:rsid w:val="006E39A4"/>
    <w:rsid w:val="006E39BC"/>
    <w:rsid w:val="006E3F2D"/>
    <w:rsid w:val="006E5137"/>
    <w:rsid w:val="006E6218"/>
    <w:rsid w:val="006E68D5"/>
    <w:rsid w:val="006E7015"/>
    <w:rsid w:val="006E74C5"/>
    <w:rsid w:val="006E796D"/>
    <w:rsid w:val="006E7D7B"/>
    <w:rsid w:val="006F03FF"/>
    <w:rsid w:val="006F06AD"/>
    <w:rsid w:val="006F096F"/>
    <w:rsid w:val="006F0C9E"/>
    <w:rsid w:val="006F1387"/>
    <w:rsid w:val="006F1AB2"/>
    <w:rsid w:val="006F22FE"/>
    <w:rsid w:val="006F2410"/>
    <w:rsid w:val="006F257C"/>
    <w:rsid w:val="006F37F5"/>
    <w:rsid w:val="006F399F"/>
    <w:rsid w:val="006F3B5E"/>
    <w:rsid w:val="006F407D"/>
    <w:rsid w:val="006F4092"/>
    <w:rsid w:val="006F42E0"/>
    <w:rsid w:val="006F42E3"/>
    <w:rsid w:val="006F43D4"/>
    <w:rsid w:val="006F4A6A"/>
    <w:rsid w:val="006F4A84"/>
    <w:rsid w:val="006F4C4A"/>
    <w:rsid w:val="006F5894"/>
    <w:rsid w:val="006F663F"/>
    <w:rsid w:val="006F6985"/>
    <w:rsid w:val="006F70EA"/>
    <w:rsid w:val="006F7C82"/>
    <w:rsid w:val="006F7E8A"/>
    <w:rsid w:val="00700122"/>
    <w:rsid w:val="0070044E"/>
    <w:rsid w:val="00701A4C"/>
    <w:rsid w:val="0070208E"/>
    <w:rsid w:val="007023F3"/>
    <w:rsid w:val="00702D3C"/>
    <w:rsid w:val="00702FA0"/>
    <w:rsid w:val="00704734"/>
    <w:rsid w:val="00704B44"/>
    <w:rsid w:val="00705410"/>
    <w:rsid w:val="00705A0C"/>
    <w:rsid w:val="00705C73"/>
    <w:rsid w:val="00705D61"/>
    <w:rsid w:val="00705F7F"/>
    <w:rsid w:val="007060EC"/>
    <w:rsid w:val="007077A8"/>
    <w:rsid w:val="00710A3C"/>
    <w:rsid w:val="00710D0C"/>
    <w:rsid w:val="00710D23"/>
    <w:rsid w:val="00710EC1"/>
    <w:rsid w:val="00711FC3"/>
    <w:rsid w:val="00712475"/>
    <w:rsid w:val="007124A1"/>
    <w:rsid w:val="00713A47"/>
    <w:rsid w:val="00713B29"/>
    <w:rsid w:val="00713C9E"/>
    <w:rsid w:val="00715322"/>
    <w:rsid w:val="00715974"/>
    <w:rsid w:val="007159FF"/>
    <w:rsid w:val="00715CED"/>
    <w:rsid w:val="00716214"/>
    <w:rsid w:val="0071667D"/>
    <w:rsid w:val="0071750F"/>
    <w:rsid w:val="00717BC8"/>
    <w:rsid w:val="00720805"/>
    <w:rsid w:val="00721575"/>
    <w:rsid w:val="0072245A"/>
    <w:rsid w:val="00722474"/>
    <w:rsid w:val="00722AF1"/>
    <w:rsid w:val="0072314F"/>
    <w:rsid w:val="00723FB9"/>
    <w:rsid w:val="007244BB"/>
    <w:rsid w:val="00724795"/>
    <w:rsid w:val="0072489A"/>
    <w:rsid w:val="00725ECE"/>
    <w:rsid w:val="007261A5"/>
    <w:rsid w:val="007272B0"/>
    <w:rsid w:val="00727A41"/>
    <w:rsid w:val="007300B5"/>
    <w:rsid w:val="00730299"/>
    <w:rsid w:val="00730D60"/>
    <w:rsid w:val="007317F0"/>
    <w:rsid w:val="0073221D"/>
    <w:rsid w:val="0073252A"/>
    <w:rsid w:val="007339C5"/>
    <w:rsid w:val="00733CF6"/>
    <w:rsid w:val="00733E32"/>
    <w:rsid w:val="00734363"/>
    <w:rsid w:val="00734513"/>
    <w:rsid w:val="00735953"/>
    <w:rsid w:val="00735F8C"/>
    <w:rsid w:val="007360C4"/>
    <w:rsid w:val="007366B9"/>
    <w:rsid w:val="00736C84"/>
    <w:rsid w:val="00740962"/>
    <w:rsid w:val="00741100"/>
    <w:rsid w:val="007411BF"/>
    <w:rsid w:val="00741435"/>
    <w:rsid w:val="007415E2"/>
    <w:rsid w:val="007418AB"/>
    <w:rsid w:val="00741D0C"/>
    <w:rsid w:val="007421DF"/>
    <w:rsid w:val="0074247A"/>
    <w:rsid w:val="0074308F"/>
    <w:rsid w:val="0074358B"/>
    <w:rsid w:val="00743940"/>
    <w:rsid w:val="00743F4E"/>
    <w:rsid w:val="0074470C"/>
    <w:rsid w:val="00744B48"/>
    <w:rsid w:val="00744BEA"/>
    <w:rsid w:val="007450B7"/>
    <w:rsid w:val="00745151"/>
    <w:rsid w:val="00746080"/>
    <w:rsid w:val="00746BBE"/>
    <w:rsid w:val="00746FB4"/>
    <w:rsid w:val="00747366"/>
    <w:rsid w:val="00747425"/>
    <w:rsid w:val="00747870"/>
    <w:rsid w:val="007478B0"/>
    <w:rsid w:val="0074798C"/>
    <w:rsid w:val="007500EA"/>
    <w:rsid w:val="0075095B"/>
    <w:rsid w:val="007511BF"/>
    <w:rsid w:val="0075125F"/>
    <w:rsid w:val="007512BC"/>
    <w:rsid w:val="007514A3"/>
    <w:rsid w:val="0075198A"/>
    <w:rsid w:val="007527EA"/>
    <w:rsid w:val="00752B5B"/>
    <w:rsid w:val="00752CD2"/>
    <w:rsid w:val="007535FB"/>
    <w:rsid w:val="007538FC"/>
    <w:rsid w:val="00753B04"/>
    <w:rsid w:val="007543A9"/>
    <w:rsid w:val="00754528"/>
    <w:rsid w:val="00754EDA"/>
    <w:rsid w:val="00754F42"/>
    <w:rsid w:val="0075563E"/>
    <w:rsid w:val="00755F4A"/>
    <w:rsid w:val="0075647E"/>
    <w:rsid w:val="00756F1F"/>
    <w:rsid w:val="007575B1"/>
    <w:rsid w:val="00757ABC"/>
    <w:rsid w:val="0076002A"/>
    <w:rsid w:val="007606DA"/>
    <w:rsid w:val="0076081C"/>
    <w:rsid w:val="007611E4"/>
    <w:rsid w:val="00761214"/>
    <w:rsid w:val="0076261A"/>
    <w:rsid w:val="00762E99"/>
    <w:rsid w:val="0076352A"/>
    <w:rsid w:val="00763B7F"/>
    <w:rsid w:val="00763E46"/>
    <w:rsid w:val="0076414E"/>
    <w:rsid w:val="0076488D"/>
    <w:rsid w:val="00764F7E"/>
    <w:rsid w:val="0076508A"/>
    <w:rsid w:val="00765208"/>
    <w:rsid w:val="0076564C"/>
    <w:rsid w:val="0076577B"/>
    <w:rsid w:val="00765C38"/>
    <w:rsid w:val="0076688E"/>
    <w:rsid w:val="0076741A"/>
    <w:rsid w:val="00767420"/>
    <w:rsid w:val="00767B80"/>
    <w:rsid w:val="00767C20"/>
    <w:rsid w:val="00767DCE"/>
    <w:rsid w:val="00770259"/>
    <w:rsid w:val="0077031D"/>
    <w:rsid w:val="007703DB"/>
    <w:rsid w:val="00771B48"/>
    <w:rsid w:val="00772D11"/>
    <w:rsid w:val="00772D67"/>
    <w:rsid w:val="00772F27"/>
    <w:rsid w:val="007737C6"/>
    <w:rsid w:val="00774555"/>
    <w:rsid w:val="0077578A"/>
    <w:rsid w:val="00775816"/>
    <w:rsid w:val="00775840"/>
    <w:rsid w:val="00775E18"/>
    <w:rsid w:val="007767EA"/>
    <w:rsid w:val="00776C20"/>
    <w:rsid w:val="007770FB"/>
    <w:rsid w:val="0077741B"/>
    <w:rsid w:val="00777DB0"/>
    <w:rsid w:val="007805AF"/>
    <w:rsid w:val="00780915"/>
    <w:rsid w:val="00781326"/>
    <w:rsid w:val="00781E1C"/>
    <w:rsid w:val="00781E4B"/>
    <w:rsid w:val="00782270"/>
    <w:rsid w:val="007824ED"/>
    <w:rsid w:val="00782BEC"/>
    <w:rsid w:val="00782F9B"/>
    <w:rsid w:val="00783125"/>
    <w:rsid w:val="0078411C"/>
    <w:rsid w:val="0078413B"/>
    <w:rsid w:val="0078453A"/>
    <w:rsid w:val="007848D3"/>
    <w:rsid w:val="00785535"/>
    <w:rsid w:val="007860E5"/>
    <w:rsid w:val="007869A9"/>
    <w:rsid w:val="00786D18"/>
    <w:rsid w:val="00787543"/>
    <w:rsid w:val="00787837"/>
    <w:rsid w:val="00787C3B"/>
    <w:rsid w:val="007902A0"/>
    <w:rsid w:val="00790370"/>
    <w:rsid w:val="00790846"/>
    <w:rsid w:val="00790AAB"/>
    <w:rsid w:val="00790FD6"/>
    <w:rsid w:val="007914DF"/>
    <w:rsid w:val="00792146"/>
    <w:rsid w:val="00792815"/>
    <w:rsid w:val="00793404"/>
    <w:rsid w:val="00793C27"/>
    <w:rsid w:val="00794306"/>
    <w:rsid w:val="0079488E"/>
    <w:rsid w:val="00794D8A"/>
    <w:rsid w:val="0079513B"/>
    <w:rsid w:val="0079515C"/>
    <w:rsid w:val="00795167"/>
    <w:rsid w:val="0079666D"/>
    <w:rsid w:val="0079751B"/>
    <w:rsid w:val="00797619"/>
    <w:rsid w:val="00797BEC"/>
    <w:rsid w:val="00797CC0"/>
    <w:rsid w:val="007A020C"/>
    <w:rsid w:val="007A049E"/>
    <w:rsid w:val="007A074B"/>
    <w:rsid w:val="007A0D42"/>
    <w:rsid w:val="007A1856"/>
    <w:rsid w:val="007A25B1"/>
    <w:rsid w:val="007A29A5"/>
    <w:rsid w:val="007A2B08"/>
    <w:rsid w:val="007A35F8"/>
    <w:rsid w:val="007A39D3"/>
    <w:rsid w:val="007A3D58"/>
    <w:rsid w:val="007A4740"/>
    <w:rsid w:val="007A59DF"/>
    <w:rsid w:val="007A5EC2"/>
    <w:rsid w:val="007A6214"/>
    <w:rsid w:val="007A62FB"/>
    <w:rsid w:val="007A6563"/>
    <w:rsid w:val="007A6F4F"/>
    <w:rsid w:val="007A708E"/>
    <w:rsid w:val="007A71FB"/>
    <w:rsid w:val="007A732A"/>
    <w:rsid w:val="007A75C7"/>
    <w:rsid w:val="007A775A"/>
    <w:rsid w:val="007A7969"/>
    <w:rsid w:val="007A7982"/>
    <w:rsid w:val="007B0648"/>
    <w:rsid w:val="007B1193"/>
    <w:rsid w:val="007B1352"/>
    <w:rsid w:val="007B176E"/>
    <w:rsid w:val="007B1995"/>
    <w:rsid w:val="007B2123"/>
    <w:rsid w:val="007B22F5"/>
    <w:rsid w:val="007B2BFF"/>
    <w:rsid w:val="007B2F19"/>
    <w:rsid w:val="007B31AC"/>
    <w:rsid w:val="007B3386"/>
    <w:rsid w:val="007B3D5E"/>
    <w:rsid w:val="007B3E53"/>
    <w:rsid w:val="007B4009"/>
    <w:rsid w:val="007B410D"/>
    <w:rsid w:val="007B416D"/>
    <w:rsid w:val="007B4B9D"/>
    <w:rsid w:val="007B5088"/>
    <w:rsid w:val="007B5DEC"/>
    <w:rsid w:val="007B640F"/>
    <w:rsid w:val="007B67A3"/>
    <w:rsid w:val="007B6D4A"/>
    <w:rsid w:val="007B7C27"/>
    <w:rsid w:val="007C0A3C"/>
    <w:rsid w:val="007C1185"/>
    <w:rsid w:val="007C154A"/>
    <w:rsid w:val="007C2B6E"/>
    <w:rsid w:val="007C2F0B"/>
    <w:rsid w:val="007C3330"/>
    <w:rsid w:val="007C3B62"/>
    <w:rsid w:val="007C3B75"/>
    <w:rsid w:val="007C3CEB"/>
    <w:rsid w:val="007C3D87"/>
    <w:rsid w:val="007C3E47"/>
    <w:rsid w:val="007C4158"/>
    <w:rsid w:val="007C53FE"/>
    <w:rsid w:val="007C59D6"/>
    <w:rsid w:val="007C6EDB"/>
    <w:rsid w:val="007C71D5"/>
    <w:rsid w:val="007C728F"/>
    <w:rsid w:val="007C7996"/>
    <w:rsid w:val="007C7A8B"/>
    <w:rsid w:val="007D0599"/>
    <w:rsid w:val="007D0A89"/>
    <w:rsid w:val="007D0EF1"/>
    <w:rsid w:val="007D0F60"/>
    <w:rsid w:val="007D1C02"/>
    <w:rsid w:val="007D1F97"/>
    <w:rsid w:val="007D2378"/>
    <w:rsid w:val="007D3B3F"/>
    <w:rsid w:val="007D457A"/>
    <w:rsid w:val="007D4D4A"/>
    <w:rsid w:val="007D505B"/>
    <w:rsid w:val="007D5103"/>
    <w:rsid w:val="007D5265"/>
    <w:rsid w:val="007D54A9"/>
    <w:rsid w:val="007D5519"/>
    <w:rsid w:val="007D5B1C"/>
    <w:rsid w:val="007D6C06"/>
    <w:rsid w:val="007D6FDD"/>
    <w:rsid w:val="007D7001"/>
    <w:rsid w:val="007D7804"/>
    <w:rsid w:val="007E01FB"/>
    <w:rsid w:val="007E0889"/>
    <w:rsid w:val="007E0AE9"/>
    <w:rsid w:val="007E0B46"/>
    <w:rsid w:val="007E1119"/>
    <w:rsid w:val="007E1136"/>
    <w:rsid w:val="007E213B"/>
    <w:rsid w:val="007E266F"/>
    <w:rsid w:val="007E3735"/>
    <w:rsid w:val="007E3A8D"/>
    <w:rsid w:val="007E4314"/>
    <w:rsid w:val="007E4460"/>
    <w:rsid w:val="007E44F6"/>
    <w:rsid w:val="007E4E61"/>
    <w:rsid w:val="007E5070"/>
    <w:rsid w:val="007E51F9"/>
    <w:rsid w:val="007E5825"/>
    <w:rsid w:val="007E5E10"/>
    <w:rsid w:val="007E5F74"/>
    <w:rsid w:val="007E6409"/>
    <w:rsid w:val="007E7471"/>
    <w:rsid w:val="007E7D6F"/>
    <w:rsid w:val="007F04B2"/>
    <w:rsid w:val="007F139F"/>
    <w:rsid w:val="007F15DE"/>
    <w:rsid w:val="007F20CB"/>
    <w:rsid w:val="007F2AFF"/>
    <w:rsid w:val="007F2BDF"/>
    <w:rsid w:val="007F409C"/>
    <w:rsid w:val="007F4428"/>
    <w:rsid w:val="007F450C"/>
    <w:rsid w:val="007F4517"/>
    <w:rsid w:val="007F4642"/>
    <w:rsid w:val="007F5941"/>
    <w:rsid w:val="007F5C0D"/>
    <w:rsid w:val="007F6803"/>
    <w:rsid w:val="007F6EEC"/>
    <w:rsid w:val="007F788C"/>
    <w:rsid w:val="007F7C29"/>
    <w:rsid w:val="008000A0"/>
    <w:rsid w:val="00800246"/>
    <w:rsid w:val="008002E7"/>
    <w:rsid w:val="00800CA2"/>
    <w:rsid w:val="00800F6B"/>
    <w:rsid w:val="008011BF"/>
    <w:rsid w:val="0080166F"/>
    <w:rsid w:val="008019AC"/>
    <w:rsid w:val="008019B7"/>
    <w:rsid w:val="00801E8E"/>
    <w:rsid w:val="00802877"/>
    <w:rsid w:val="008037A3"/>
    <w:rsid w:val="008040F9"/>
    <w:rsid w:val="008042A5"/>
    <w:rsid w:val="008048A3"/>
    <w:rsid w:val="00804A29"/>
    <w:rsid w:val="00804A7E"/>
    <w:rsid w:val="00804E11"/>
    <w:rsid w:val="00805585"/>
    <w:rsid w:val="0080586E"/>
    <w:rsid w:val="008058F4"/>
    <w:rsid w:val="00805B70"/>
    <w:rsid w:val="00806176"/>
    <w:rsid w:val="00806409"/>
    <w:rsid w:val="00806B33"/>
    <w:rsid w:val="008075C2"/>
    <w:rsid w:val="00807DA9"/>
    <w:rsid w:val="00807FFD"/>
    <w:rsid w:val="0081075D"/>
    <w:rsid w:val="00810C7F"/>
    <w:rsid w:val="008114BD"/>
    <w:rsid w:val="008116EE"/>
    <w:rsid w:val="008118F6"/>
    <w:rsid w:val="00811D80"/>
    <w:rsid w:val="00811D89"/>
    <w:rsid w:val="00813165"/>
    <w:rsid w:val="0081330D"/>
    <w:rsid w:val="008133A8"/>
    <w:rsid w:val="008134D5"/>
    <w:rsid w:val="00813640"/>
    <w:rsid w:val="00813B6E"/>
    <w:rsid w:val="00815029"/>
    <w:rsid w:val="0081528C"/>
    <w:rsid w:val="008155EA"/>
    <w:rsid w:val="008158A6"/>
    <w:rsid w:val="00816067"/>
    <w:rsid w:val="00816358"/>
    <w:rsid w:val="008168E5"/>
    <w:rsid w:val="00816DAF"/>
    <w:rsid w:val="008170A6"/>
    <w:rsid w:val="008178A3"/>
    <w:rsid w:val="00820030"/>
    <w:rsid w:val="0082052A"/>
    <w:rsid w:val="00820561"/>
    <w:rsid w:val="00820683"/>
    <w:rsid w:val="00821998"/>
    <w:rsid w:val="0082223A"/>
    <w:rsid w:val="008225B4"/>
    <w:rsid w:val="00823B10"/>
    <w:rsid w:val="0082418B"/>
    <w:rsid w:val="00824425"/>
    <w:rsid w:val="00824837"/>
    <w:rsid w:val="00824A40"/>
    <w:rsid w:val="0082569E"/>
    <w:rsid w:val="00825B29"/>
    <w:rsid w:val="00825EFB"/>
    <w:rsid w:val="00825F38"/>
    <w:rsid w:val="00826635"/>
    <w:rsid w:val="00826AEA"/>
    <w:rsid w:val="00826FCD"/>
    <w:rsid w:val="008273FC"/>
    <w:rsid w:val="00827B71"/>
    <w:rsid w:val="00827D5E"/>
    <w:rsid w:val="00827F52"/>
    <w:rsid w:val="00827F55"/>
    <w:rsid w:val="00830096"/>
    <w:rsid w:val="00830118"/>
    <w:rsid w:val="0083012A"/>
    <w:rsid w:val="0083013B"/>
    <w:rsid w:val="008302BE"/>
    <w:rsid w:val="0083037C"/>
    <w:rsid w:val="00830956"/>
    <w:rsid w:val="008315EC"/>
    <w:rsid w:val="00831F30"/>
    <w:rsid w:val="00832009"/>
    <w:rsid w:val="008320E1"/>
    <w:rsid w:val="008324AF"/>
    <w:rsid w:val="00832804"/>
    <w:rsid w:val="00832898"/>
    <w:rsid w:val="00832999"/>
    <w:rsid w:val="00832F8C"/>
    <w:rsid w:val="0083304A"/>
    <w:rsid w:val="008341F8"/>
    <w:rsid w:val="00834310"/>
    <w:rsid w:val="008343B8"/>
    <w:rsid w:val="0083568A"/>
    <w:rsid w:val="00835B0C"/>
    <w:rsid w:val="00836191"/>
    <w:rsid w:val="00836571"/>
    <w:rsid w:val="00836AD3"/>
    <w:rsid w:val="00837995"/>
    <w:rsid w:val="008406E6"/>
    <w:rsid w:val="008409D5"/>
    <w:rsid w:val="00840CDE"/>
    <w:rsid w:val="00840E7A"/>
    <w:rsid w:val="00840E95"/>
    <w:rsid w:val="0084207A"/>
    <w:rsid w:val="008420B3"/>
    <w:rsid w:val="00842A75"/>
    <w:rsid w:val="008430D5"/>
    <w:rsid w:val="00843E53"/>
    <w:rsid w:val="00845F0B"/>
    <w:rsid w:val="00845FCF"/>
    <w:rsid w:val="00846ED8"/>
    <w:rsid w:val="008500D7"/>
    <w:rsid w:val="00850761"/>
    <w:rsid w:val="008509D5"/>
    <w:rsid w:val="0085109D"/>
    <w:rsid w:val="00851796"/>
    <w:rsid w:val="00852C0E"/>
    <w:rsid w:val="00853178"/>
    <w:rsid w:val="008535E4"/>
    <w:rsid w:val="008535FF"/>
    <w:rsid w:val="0085384B"/>
    <w:rsid w:val="00853A2E"/>
    <w:rsid w:val="00853A65"/>
    <w:rsid w:val="008542A2"/>
    <w:rsid w:val="00854406"/>
    <w:rsid w:val="008547C6"/>
    <w:rsid w:val="00855109"/>
    <w:rsid w:val="008554AE"/>
    <w:rsid w:val="00855578"/>
    <w:rsid w:val="00855623"/>
    <w:rsid w:val="008557AE"/>
    <w:rsid w:val="00855D36"/>
    <w:rsid w:val="00856669"/>
    <w:rsid w:val="00856980"/>
    <w:rsid w:val="0085707D"/>
    <w:rsid w:val="008574BD"/>
    <w:rsid w:val="0085797B"/>
    <w:rsid w:val="00861414"/>
    <w:rsid w:val="008616BC"/>
    <w:rsid w:val="008617F6"/>
    <w:rsid w:val="0086181E"/>
    <w:rsid w:val="00861EFA"/>
    <w:rsid w:val="00862549"/>
    <w:rsid w:val="00862E0F"/>
    <w:rsid w:val="00862F30"/>
    <w:rsid w:val="00863A0D"/>
    <w:rsid w:val="00864763"/>
    <w:rsid w:val="008653E4"/>
    <w:rsid w:val="0086641E"/>
    <w:rsid w:val="00867CE3"/>
    <w:rsid w:val="00870148"/>
    <w:rsid w:val="00870C5A"/>
    <w:rsid w:val="00870F07"/>
    <w:rsid w:val="008712B5"/>
    <w:rsid w:val="0087137D"/>
    <w:rsid w:val="008715F7"/>
    <w:rsid w:val="008719C0"/>
    <w:rsid w:val="00871DAD"/>
    <w:rsid w:val="00872126"/>
    <w:rsid w:val="008725B8"/>
    <w:rsid w:val="0087264E"/>
    <w:rsid w:val="00872AB8"/>
    <w:rsid w:val="00872C2A"/>
    <w:rsid w:val="00872E79"/>
    <w:rsid w:val="008730B4"/>
    <w:rsid w:val="0087337F"/>
    <w:rsid w:val="0087414D"/>
    <w:rsid w:val="008745A2"/>
    <w:rsid w:val="00874716"/>
    <w:rsid w:val="00874753"/>
    <w:rsid w:val="008748C2"/>
    <w:rsid w:val="00874B81"/>
    <w:rsid w:val="00875253"/>
    <w:rsid w:val="008757B1"/>
    <w:rsid w:val="00875964"/>
    <w:rsid w:val="00875E7F"/>
    <w:rsid w:val="0087616D"/>
    <w:rsid w:val="00877307"/>
    <w:rsid w:val="00877E03"/>
    <w:rsid w:val="00880159"/>
    <w:rsid w:val="00880410"/>
    <w:rsid w:val="008805BD"/>
    <w:rsid w:val="00880E5A"/>
    <w:rsid w:val="00881202"/>
    <w:rsid w:val="00881B4A"/>
    <w:rsid w:val="00882051"/>
    <w:rsid w:val="008822EE"/>
    <w:rsid w:val="008827C4"/>
    <w:rsid w:val="008831AB"/>
    <w:rsid w:val="00883289"/>
    <w:rsid w:val="00883476"/>
    <w:rsid w:val="008835AE"/>
    <w:rsid w:val="00883723"/>
    <w:rsid w:val="00883D80"/>
    <w:rsid w:val="00884541"/>
    <w:rsid w:val="00884A96"/>
    <w:rsid w:val="008852F3"/>
    <w:rsid w:val="008857C9"/>
    <w:rsid w:val="00886365"/>
    <w:rsid w:val="00886616"/>
    <w:rsid w:val="0088673F"/>
    <w:rsid w:val="00887230"/>
    <w:rsid w:val="0088774C"/>
    <w:rsid w:val="00887CE1"/>
    <w:rsid w:val="008907AD"/>
    <w:rsid w:val="0089249A"/>
    <w:rsid w:val="00892634"/>
    <w:rsid w:val="008928DE"/>
    <w:rsid w:val="00893239"/>
    <w:rsid w:val="0089392B"/>
    <w:rsid w:val="00893B9A"/>
    <w:rsid w:val="0089412D"/>
    <w:rsid w:val="008950AD"/>
    <w:rsid w:val="008966C8"/>
    <w:rsid w:val="008978F3"/>
    <w:rsid w:val="00897CC9"/>
    <w:rsid w:val="008A1CC5"/>
    <w:rsid w:val="008A208A"/>
    <w:rsid w:val="008A21BD"/>
    <w:rsid w:val="008A270B"/>
    <w:rsid w:val="008A409B"/>
    <w:rsid w:val="008A44D1"/>
    <w:rsid w:val="008A4F16"/>
    <w:rsid w:val="008A51F7"/>
    <w:rsid w:val="008A5BCA"/>
    <w:rsid w:val="008A60F0"/>
    <w:rsid w:val="008A6311"/>
    <w:rsid w:val="008A68B0"/>
    <w:rsid w:val="008A6B7B"/>
    <w:rsid w:val="008A6E83"/>
    <w:rsid w:val="008A7CC6"/>
    <w:rsid w:val="008A7FA3"/>
    <w:rsid w:val="008A7FA8"/>
    <w:rsid w:val="008B0000"/>
    <w:rsid w:val="008B068D"/>
    <w:rsid w:val="008B0FCB"/>
    <w:rsid w:val="008B1528"/>
    <w:rsid w:val="008B153A"/>
    <w:rsid w:val="008B1762"/>
    <w:rsid w:val="008B2281"/>
    <w:rsid w:val="008B2811"/>
    <w:rsid w:val="008B2A6A"/>
    <w:rsid w:val="008B2F69"/>
    <w:rsid w:val="008B53DF"/>
    <w:rsid w:val="008B68A2"/>
    <w:rsid w:val="008B69C9"/>
    <w:rsid w:val="008B77A1"/>
    <w:rsid w:val="008B77FA"/>
    <w:rsid w:val="008C050B"/>
    <w:rsid w:val="008C08EC"/>
    <w:rsid w:val="008C166F"/>
    <w:rsid w:val="008C20F7"/>
    <w:rsid w:val="008C27E5"/>
    <w:rsid w:val="008C29D8"/>
    <w:rsid w:val="008C2ED7"/>
    <w:rsid w:val="008C3936"/>
    <w:rsid w:val="008C3C1E"/>
    <w:rsid w:val="008C46C7"/>
    <w:rsid w:val="008C5047"/>
    <w:rsid w:val="008C53EE"/>
    <w:rsid w:val="008C665B"/>
    <w:rsid w:val="008C7FC2"/>
    <w:rsid w:val="008D01C2"/>
    <w:rsid w:val="008D0D03"/>
    <w:rsid w:val="008D0E95"/>
    <w:rsid w:val="008D19D6"/>
    <w:rsid w:val="008D2604"/>
    <w:rsid w:val="008D328B"/>
    <w:rsid w:val="008D33DF"/>
    <w:rsid w:val="008D3709"/>
    <w:rsid w:val="008D4C0B"/>
    <w:rsid w:val="008D4C74"/>
    <w:rsid w:val="008D4E1C"/>
    <w:rsid w:val="008D52E1"/>
    <w:rsid w:val="008D53C2"/>
    <w:rsid w:val="008D5543"/>
    <w:rsid w:val="008D5620"/>
    <w:rsid w:val="008D5651"/>
    <w:rsid w:val="008D6CF1"/>
    <w:rsid w:val="008D6FC9"/>
    <w:rsid w:val="008D705A"/>
    <w:rsid w:val="008D7854"/>
    <w:rsid w:val="008D7A43"/>
    <w:rsid w:val="008D7DDA"/>
    <w:rsid w:val="008E0201"/>
    <w:rsid w:val="008E02EF"/>
    <w:rsid w:val="008E03AD"/>
    <w:rsid w:val="008E169E"/>
    <w:rsid w:val="008E1A9B"/>
    <w:rsid w:val="008E1D27"/>
    <w:rsid w:val="008E232B"/>
    <w:rsid w:val="008E23AE"/>
    <w:rsid w:val="008E286B"/>
    <w:rsid w:val="008E36C2"/>
    <w:rsid w:val="008E3D1F"/>
    <w:rsid w:val="008E42CD"/>
    <w:rsid w:val="008E4539"/>
    <w:rsid w:val="008E4B14"/>
    <w:rsid w:val="008E50A6"/>
    <w:rsid w:val="008E549E"/>
    <w:rsid w:val="008E5B0E"/>
    <w:rsid w:val="008E6080"/>
    <w:rsid w:val="008E6119"/>
    <w:rsid w:val="008E6136"/>
    <w:rsid w:val="008E615B"/>
    <w:rsid w:val="008E615F"/>
    <w:rsid w:val="008E61A7"/>
    <w:rsid w:val="008E6AD7"/>
    <w:rsid w:val="008E6DD5"/>
    <w:rsid w:val="008E6FDC"/>
    <w:rsid w:val="008E78BE"/>
    <w:rsid w:val="008E7948"/>
    <w:rsid w:val="008E7A0A"/>
    <w:rsid w:val="008E7BCC"/>
    <w:rsid w:val="008E7C32"/>
    <w:rsid w:val="008F0390"/>
    <w:rsid w:val="008F0C94"/>
    <w:rsid w:val="008F13E6"/>
    <w:rsid w:val="008F1566"/>
    <w:rsid w:val="008F17E7"/>
    <w:rsid w:val="008F1A04"/>
    <w:rsid w:val="008F1AC8"/>
    <w:rsid w:val="008F1C56"/>
    <w:rsid w:val="008F1E72"/>
    <w:rsid w:val="008F228E"/>
    <w:rsid w:val="008F31A3"/>
    <w:rsid w:val="008F36B0"/>
    <w:rsid w:val="008F38FD"/>
    <w:rsid w:val="008F5B61"/>
    <w:rsid w:val="008F5BEE"/>
    <w:rsid w:val="008F61BD"/>
    <w:rsid w:val="008F61D4"/>
    <w:rsid w:val="008F6C71"/>
    <w:rsid w:val="008F7135"/>
    <w:rsid w:val="008F7E17"/>
    <w:rsid w:val="009001DD"/>
    <w:rsid w:val="00900B9A"/>
    <w:rsid w:val="00900BD0"/>
    <w:rsid w:val="00900EA6"/>
    <w:rsid w:val="0090103C"/>
    <w:rsid w:val="009015FB"/>
    <w:rsid w:val="0090250B"/>
    <w:rsid w:val="0090277A"/>
    <w:rsid w:val="00902AE5"/>
    <w:rsid w:val="00902B62"/>
    <w:rsid w:val="00903FEE"/>
    <w:rsid w:val="009049AD"/>
    <w:rsid w:val="0090502C"/>
    <w:rsid w:val="0090531D"/>
    <w:rsid w:val="0090543E"/>
    <w:rsid w:val="009054A5"/>
    <w:rsid w:val="0090587C"/>
    <w:rsid w:val="009058FF"/>
    <w:rsid w:val="00907856"/>
    <w:rsid w:val="009079A2"/>
    <w:rsid w:val="00907CBB"/>
    <w:rsid w:val="00907F46"/>
    <w:rsid w:val="00910AE2"/>
    <w:rsid w:val="009114BB"/>
    <w:rsid w:val="0091190C"/>
    <w:rsid w:val="00911EAF"/>
    <w:rsid w:val="009120BE"/>
    <w:rsid w:val="00913355"/>
    <w:rsid w:val="00913A32"/>
    <w:rsid w:val="009147D7"/>
    <w:rsid w:val="009148A5"/>
    <w:rsid w:val="009150CA"/>
    <w:rsid w:val="009158E6"/>
    <w:rsid w:val="00916505"/>
    <w:rsid w:val="00916D45"/>
    <w:rsid w:val="0091727C"/>
    <w:rsid w:val="00917D8F"/>
    <w:rsid w:val="009205C7"/>
    <w:rsid w:val="00920BB2"/>
    <w:rsid w:val="00920BC2"/>
    <w:rsid w:val="00920EC0"/>
    <w:rsid w:val="00922BA4"/>
    <w:rsid w:val="0092321D"/>
    <w:rsid w:val="00923A3F"/>
    <w:rsid w:val="00923DF7"/>
    <w:rsid w:val="00924615"/>
    <w:rsid w:val="009246FF"/>
    <w:rsid w:val="00924929"/>
    <w:rsid w:val="0092495A"/>
    <w:rsid w:val="00924C43"/>
    <w:rsid w:val="00924DC5"/>
    <w:rsid w:val="00925233"/>
    <w:rsid w:val="00925407"/>
    <w:rsid w:val="0092540E"/>
    <w:rsid w:val="00925F1B"/>
    <w:rsid w:val="00926109"/>
    <w:rsid w:val="00926B6F"/>
    <w:rsid w:val="009277F3"/>
    <w:rsid w:val="0092780C"/>
    <w:rsid w:val="00927D40"/>
    <w:rsid w:val="00927DA3"/>
    <w:rsid w:val="009301EE"/>
    <w:rsid w:val="00930684"/>
    <w:rsid w:val="009313B1"/>
    <w:rsid w:val="0093169D"/>
    <w:rsid w:val="00932BEA"/>
    <w:rsid w:val="00932C2B"/>
    <w:rsid w:val="00933018"/>
    <w:rsid w:val="00933345"/>
    <w:rsid w:val="00933364"/>
    <w:rsid w:val="00933559"/>
    <w:rsid w:val="00934293"/>
    <w:rsid w:val="00934689"/>
    <w:rsid w:val="0093482F"/>
    <w:rsid w:val="0093569A"/>
    <w:rsid w:val="00936007"/>
    <w:rsid w:val="00936B3C"/>
    <w:rsid w:val="00937383"/>
    <w:rsid w:val="00937788"/>
    <w:rsid w:val="00937DEE"/>
    <w:rsid w:val="009405AB"/>
    <w:rsid w:val="0094089C"/>
    <w:rsid w:val="00941265"/>
    <w:rsid w:val="0094183D"/>
    <w:rsid w:val="00942096"/>
    <w:rsid w:val="00942278"/>
    <w:rsid w:val="00942F8E"/>
    <w:rsid w:val="009432D0"/>
    <w:rsid w:val="009433DD"/>
    <w:rsid w:val="009436D9"/>
    <w:rsid w:val="009454A9"/>
    <w:rsid w:val="009459FF"/>
    <w:rsid w:val="00945CE0"/>
    <w:rsid w:val="00945D09"/>
    <w:rsid w:val="00945E93"/>
    <w:rsid w:val="00946454"/>
    <w:rsid w:val="00946640"/>
    <w:rsid w:val="00946B49"/>
    <w:rsid w:val="00946D69"/>
    <w:rsid w:val="0094733D"/>
    <w:rsid w:val="00947697"/>
    <w:rsid w:val="009501A5"/>
    <w:rsid w:val="0095061A"/>
    <w:rsid w:val="00950655"/>
    <w:rsid w:val="009512BE"/>
    <w:rsid w:val="009515B7"/>
    <w:rsid w:val="00951722"/>
    <w:rsid w:val="009519AE"/>
    <w:rsid w:val="00951D16"/>
    <w:rsid w:val="00951EE7"/>
    <w:rsid w:val="00953622"/>
    <w:rsid w:val="00953846"/>
    <w:rsid w:val="00954605"/>
    <w:rsid w:val="00954A1F"/>
    <w:rsid w:val="00955076"/>
    <w:rsid w:val="00956B97"/>
    <w:rsid w:val="00956EC4"/>
    <w:rsid w:val="0095745C"/>
    <w:rsid w:val="0095770F"/>
    <w:rsid w:val="0095775D"/>
    <w:rsid w:val="00957A33"/>
    <w:rsid w:val="00957B15"/>
    <w:rsid w:val="009603D6"/>
    <w:rsid w:val="00960AA5"/>
    <w:rsid w:val="00960DA9"/>
    <w:rsid w:val="0096171A"/>
    <w:rsid w:val="00961844"/>
    <w:rsid w:val="00961987"/>
    <w:rsid w:val="00961CCA"/>
    <w:rsid w:val="0096234D"/>
    <w:rsid w:val="00962370"/>
    <w:rsid w:val="009624EB"/>
    <w:rsid w:val="009625E9"/>
    <w:rsid w:val="00962BF8"/>
    <w:rsid w:val="00962E32"/>
    <w:rsid w:val="00962FF4"/>
    <w:rsid w:val="0096339D"/>
    <w:rsid w:val="0096352D"/>
    <w:rsid w:val="009644E7"/>
    <w:rsid w:val="00964F4B"/>
    <w:rsid w:val="009652D2"/>
    <w:rsid w:val="009655F9"/>
    <w:rsid w:val="00965D14"/>
    <w:rsid w:val="00967926"/>
    <w:rsid w:val="009701E7"/>
    <w:rsid w:val="0097076C"/>
    <w:rsid w:val="00970848"/>
    <w:rsid w:val="00970AA0"/>
    <w:rsid w:val="009715DB"/>
    <w:rsid w:val="00971A08"/>
    <w:rsid w:val="00971B78"/>
    <w:rsid w:val="00971E19"/>
    <w:rsid w:val="00973314"/>
    <w:rsid w:val="00973447"/>
    <w:rsid w:val="0097358D"/>
    <w:rsid w:val="00973B7C"/>
    <w:rsid w:val="00973E67"/>
    <w:rsid w:val="00975BCA"/>
    <w:rsid w:val="00975FC7"/>
    <w:rsid w:val="009764BB"/>
    <w:rsid w:val="00977478"/>
    <w:rsid w:val="009777E7"/>
    <w:rsid w:val="00977EE4"/>
    <w:rsid w:val="00980D6A"/>
    <w:rsid w:val="0098132F"/>
    <w:rsid w:val="00981927"/>
    <w:rsid w:val="00981AC8"/>
    <w:rsid w:val="00981FFC"/>
    <w:rsid w:val="009828E4"/>
    <w:rsid w:val="00982B41"/>
    <w:rsid w:val="00982BD5"/>
    <w:rsid w:val="00982EB4"/>
    <w:rsid w:val="00982FA2"/>
    <w:rsid w:val="009834A1"/>
    <w:rsid w:val="0098378D"/>
    <w:rsid w:val="00984DE1"/>
    <w:rsid w:val="0098613E"/>
    <w:rsid w:val="0098630D"/>
    <w:rsid w:val="00986623"/>
    <w:rsid w:val="00987FC8"/>
    <w:rsid w:val="0099007D"/>
    <w:rsid w:val="009907F4"/>
    <w:rsid w:val="00990C0C"/>
    <w:rsid w:val="00990CAC"/>
    <w:rsid w:val="0099142A"/>
    <w:rsid w:val="00991738"/>
    <w:rsid w:val="0099197A"/>
    <w:rsid w:val="00991AC9"/>
    <w:rsid w:val="0099238E"/>
    <w:rsid w:val="009924D5"/>
    <w:rsid w:val="00993734"/>
    <w:rsid w:val="009946DD"/>
    <w:rsid w:val="00994860"/>
    <w:rsid w:val="00994B05"/>
    <w:rsid w:val="00994BFF"/>
    <w:rsid w:val="00994ED5"/>
    <w:rsid w:val="00995650"/>
    <w:rsid w:val="00995B9C"/>
    <w:rsid w:val="00995E0A"/>
    <w:rsid w:val="00997350"/>
    <w:rsid w:val="009977FA"/>
    <w:rsid w:val="0099787C"/>
    <w:rsid w:val="00997BEE"/>
    <w:rsid w:val="00997D4D"/>
    <w:rsid w:val="009A0812"/>
    <w:rsid w:val="009A0A09"/>
    <w:rsid w:val="009A0A73"/>
    <w:rsid w:val="009A0DBD"/>
    <w:rsid w:val="009A1236"/>
    <w:rsid w:val="009A14CB"/>
    <w:rsid w:val="009A32EA"/>
    <w:rsid w:val="009A3C5C"/>
    <w:rsid w:val="009A3E2E"/>
    <w:rsid w:val="009A550A"/>
    <w:rsid w:val="009A593A"/>
    <w:rsid w:val="009A66A2"/>
    <w:rsid w:val="009A67C2"/>
    <w:rsid w:val="009A6E32"/>
    <w:rsid w:val="009A6FEA"/>
    <w:rsid w:val="009A78BB"/>
    <w:rsid w:val="009B0471"/>
    <w:rsid w:val="009B07AA"/>
    <w:rsid w:val="009B0F25"/>
    <w:rsid w:val="009B14AF"/>
    <w:rsid w:val="009B1A26"/>
    <w:rsid w:val="009B1CE3"/>
    <w:rsid w:val="009B3882"/>
    <w:rsid w:val="009B3AE4"/>
    <w:rsid w:val="009B4547"/>
    <w:rsid w:val="009B4661"/>
    <w:rsid w:val="009B4B24"/>
    <w:rsid w:val="009B4F7B"/>
    <w:rsid w:val="009B52F7"/>
    <w:rsid w:val="009B5508"/>
    <w:rsid w:val="009B6736"/>
    <w:rsid w:val="009B6746"/>
    <w:rsid w:val="009B6A23"/>
    <w:rsid w:val="009B6CE7"/>
    <w:rsid w:val="009B7153"/>
    <w:rsid w:val="009B7362"/>
    <w:rsid w:val="009B7E6E"/>
    <w:rsid w:val="009C02DB"/>
    <w:rsid w:val="009C03CE"/>
    <w:rsid w:val="009C1F0B"/>
    <w:rsid w:val="009C2533"/>
    <w:rsid w:val="009C2BC4"/>
    <w:rsid w:val="009C326F"/>
    <w:rsid w:val="009C3A21"/>
    <w:rsid w:val="009C413F"/>
    <w:rsid w:val="009C4605"/>
    <w:rsid w:val="009C55C5"/>
    <w:rsid w:val="009C5A6A"/>
    <w:rsid w:val="009C6189"/>
    <w:rsid w:val="009D0A69"/>
    <w:rsid w:val="009D1A91"/>
    <w:rsid w:val="009D1F2D"/>
    <w:rsid w:val="009D216D"/>
    <w:rsid w:val="009D26AF"/>
    <w:rsid w:val="009D26F0"/>
    <w:rsid w:val="009D31A3"/>
    <w:rsid w:val="009D345A"/>
    <w:rsid w:val="009D397C"/>
    <w:rsid w:val="009D4BD9"/>
    <w:rsid w:val="009D4E1F"/>
    <w:rsid w:val="009D5055"/>
    <w:rsid w:val="009D51EB"/>
    <w:rsid w:val="009D5363"/>
    <w:rsid w:val="009D54FE"/>
    <w:rsid w:val="009D56B4"/>
    <w:rsid w:val="009D578A"/>
    <w:rsid w:val="009D59B4"/>
    <w:rsid w:val="009D59B7"/>
    <w:rsid w:val="009D6A5A"/>
    <w:rsid w:val="009D76D4"/>
    <w:rsid w:val="009D7E80"/>
    <w:rsid w:val="009E0B07"/>
    <w:rsid w:val="009E0E9C"/>
    <w:rsid w:val="009E1193"/>
    <w:rsid w:val="009E1330"/>
    <w:rsid w:val="009E1807"/>
    <w:rsid w:val="009E1D79"/>
    <w:rsid w:val="009E204A"/>
    <w:rsid w:val="009E22F6"/>
    <w:rsid w:val="009E23E0"/>
    <w:rsid w:val="009E26B1"/>
    <w:rsid w:val="009E38E7"/>
    <w:rsid w:val="009E3D97"/>
    <w:rsid w:val="009E49AD"/>
    <w:rsid w:val="009E5767"/>
    <w:rsid w:val="009E57E6"/>
    <w:rsid w:val="009E6BE5"/>
    <w:rsid w:val="009E6DED"/>
    <w:rsid w:val="009E73CE"/>
    <w:rsid w:val="009E74B0"/>
    <w:rsid w:val="009E7835"/>
    <w:rsid w:val="009E793A"/>
    <w:rsid w:val="009E7B7D"/>
    <w:rsid w:val="009E7BEB"/>
    <w:rsid w:val="009E7ED4"/>
    <w:rsid w:val="009E7FE2"/>
    <w:rsid w:val="009F04C5"/>
    <w:rsid w:val="009F14D7"/>
    <w:rsid w:val="009F18C4"/>
    <w:rsid w:val="009F1A56"/>
    <w:rsid w:val="009F2477"/>
    <w:rsid w:val="009F28C0"/>
    <w:rsid w:val="009F3030"/>
    <w:rsid w:val="009F3998"/>
    <w:rsid w:val="009F70C1"/>
    <w:rsid w:val="009F74BE"/>
    <w:rsid w:val="009F785C"/>
    <w:rsid w:val="00A001C1"/>
    <w:rsid w:val="00A0026E"/>
    <w:rsid w:val="00A002DF"/>
    <w:rsid w:val="00A00333"/>
    <w:rsid w:val="00A00DF3"/>
    <w:rsid w:val="00A00E4F"/>
    <w:rsid w:val="00A0159A"/>
    <w:rsid w:val="00A01BF5"/>
    <w:rsid w:val="00A023A6"/>
    <w:rsid w:val="00A02C80"/>
    <w:rsid w:val="00A04226"/>
    <w:rsid w:val="00A046C6"/>
    <w:rsid w:val="00A04CFB"/>
    <w:rsid w:val="00A04E78"/>
    <w:rsid w:val="00A04FFD"/>
    <w:rsid w:val="00A053ED"/>
    <w:rsid w:val="00A05531"/>
    <w:rsid w:val="00A05625"/>
    <w:rsid w:val="00A059E5"/>
    <w:rsid w:val="00A05C7E"/>
    <w:rsid w:val="00A05DF0"/>
    <w:rsid w:val="00A06437"/>
    <w:rsid w:val="00A068D4"/>
    <w:rsid w:val="00A06AC1"/>
    <w:rsid w:val="00A07238"/>
    <w:rsid w:val="00A0781D"/>
    <w:rsid w:val="00A07F81"/>
    <w:rsid w:val="00A10442"/>
    <w:rsid w:val="00A10AD5"/>
    <w:rsid w:val="00A10C05"/>
    <w:rsid w:val="00A11449"/>
    <w:rsid w:val="00A117B5"/>
    <w:rsid w:val="00A11880"/>
    <w:rsid w:val="00A11F0B"/>
    <w:rsid w:val="00A12895"/>
    <w:rsid w:val="00A12F79"/>
    <w:rsid w:val="00A1339B"/>
    <w:rsid w:val="00A13A17"/>
    <w:rsid w:val="00A144E4"/>
    <w:rsid w:val="00A14521"/>
    <w:rsid w:val="00A14BB6"/>
    <w:rsid w:val="00A1562B"/>
    <w:rsid w:val="00A16741"/>
    <w:rsid w:val="00A16FDC"/>
    <w:rsid w:val="00A17040"/>
    <w:rsid w:val="00A174FE"/>
    <w:rsid w:val="00A17CD0"/>
    <w:rsid w:val="00A17E4B"/>
    <w:rsid w:val="00A2060F"/>
    <w:rsid w:val="00A206B2"/>
    <w:rsid w:val="00A20E2E"/>
    <w:rsid w:val="00A20E41"/>
    <w:rsid w:val="00A21174"/>
    <w:rsid w:val="00A21598"/>
    <w:rsid w:val="00A217AA"/>
    <w:rsid w:val="00A217B9"/>
    <w:rsid w:val="00A218B0"/>
    <w:rsid w:val="00A21FFA"/>
    <w:rsid w:val="00A221C7"/>
    <w:rsid w:val="00A23258"/>
    <w:rsid w:val="00A232AD"/>
    <w:rsid w:val="00A23512"/>
    <w:rsid w:val="00A238EF"/>
    <w:rsid w:val="00A23A40"/>
    <w:rsid w:val="00A240A7"/>
    <w:rsid w:val="00A243D2"/>
    <w:rsid w:val="00A24E4C"/>
    <w:rsid w:val="00A24ED5"/>
    <w:rsid w:val="00A2569A"/>
    <w:rsid w:val="00A259FC"/>
    <w:rsid w:val="00A26B77"/>
    <w:rsid w:val="00A274D4"/>
    <w:rsid w:val="00A27596"/>
    <w:rsid w:val="00A2798D"/>
    <w:rsid w:val="00A27C07"/>
    <w:rsid w:val="00A27CD6"/>
    <w:rsid w:val="00A31345"/>
    <w:rsid w:val="00A321D6"/>
    <w:rsid w:val="00A32647"/>
    <w:rsid w:val="00A32A31"/>
    <w:rsid w:val="00A32A40"/>
    <w:rsid w:val="00A32C97"/>
    <w:rsid w:val="00A32E91"/>
    <w:rsid w:val="00A32F9E"/>
    <w:rsid w:val="00A33437"/>
    <w:rsid w:val="00A33537"/>
    <w:rsid w:val="00A34836"/>
    <w:rsid w:val="00A34A70"/>
    <w:rsid w:val="00A34B74"/>
    <w:rsid w:val="00A34C72"/>
    <w:rsid w:val="00A350C5"/>
    <w:rsid w:val="00A35A81"/>
    <w:rsid w:val="00A35FD9"/>
    <w:rsid w:val="00A36087"/>
    <w:rsid w:val="00A360E1"/>
    <w:rsid w:val="00A363F0"/>
    <w:rsid w:val="00A365D6"/>
    <w:rsid w:val="00A36A61"/>
    <w:rsid w:val="00A36B73"/>
    <w:rsid w:val="00A36E5C"/>
    <w:rsid w:val="00A36F6C"/>
    <w:rsid w:val="00A378E9"/>
    <w:rsid w:val="00A37B0C"/>
    <w:rsid w:val="00A37C47"/>
    <w:rsid w:val="00A40BD4"/>
    <w:rsid w:val="00A41097"/>
    <w:rsid w:val="00A4119E"/>
    <w:rsid w:val="00A41749"/>
    <w:rsid w:val="00A427A0"/>
    <w:rsid w:val="00A42C11"/>
    <w:rsid w:val="00A435E1"/>
    <w:rsid w:val="00A4367B"/>
    <w:rsid w:val="00A43BB3"/>
    <w:rsid w:val="00A444BA"/>
    <w:rsid w:val="00A44BD7"/>
    <w:rsid w:val="00A44C30"/>
    <w:rsid w:val="00A4506A"/>
    <w:rsid w:val="00A46462"/>
    <w:rsid w:val="00A465EB"/>
    <w:rsid w:val="00A46908"/>
    <w:rsid w:val="00A471AD"/>
    <w:rsid w:val="00A474EA"/>
    <w:rsid w:val="00A47BC8"/>
    <w:rsid w:val="00A47D1B"/>
    <w:rsid w:val="00A51FAE"/>
    <w:rsid w:val="00A52281"/>
    <w:rsid w:val="00A5235D"/>
    <w:rsid w:val="00A5273D"/>
    <w:rsid w:val="00A53456"/>
    <w:rsid w:val="00A540A7"/>
    <w:rsid w:val="00A546F2"/>
    <w:rsid w:val="00A5590E"/>
    <w:rsid w:val="00A55B10"/>
    <w:rsid w:val="00A56443"/>
    <w:rsid w:val="00A56AC6"/>
    <w:rsid w:val="00A573FF"/>
    <w:rsid w:val="00A57527"/>
    <w:rsid w:val="00A57989"/>
    <w:rsid w:val="00A57DB3"/>
    <w:rsid w:val="00A6028A"/>
    <w:rsid w:val="00A608FA"/>
    <w:rsid w:val="00A609AE"/>
    <w:rsid w:val="00A60AF3"/>
    <w:rsid w:val="00A60C97"/>
    <w:rsid w:val="00A60D55"/>
    <w:rsid w:val="00A628B2"/>
    <w:rsid w:val="00A62BB8"/>
    <w:rsid w:val="00A62CCE"/>
    <w:rsid w:val="00A62D54"/>
    <w:rsid w:val="00A63C15"/>
    <w:rsid w:val="00A64651"/>
    <w:rsid w:val="00A64CE8"/>
    <w:rsid w:val="00A651E6"/>
    <w:rsid w:val="00A65B23"/>
    <w:rsid w:val="00A66640"/>
    <w:rsid w:val="00A677B9"/>
    <w:rsid w:val="00A67AF4"/>
    <w:rsid w:val="00A67DAD"/>
    <w:rsid w:val="00A700CB"/>
    <w:rsid w:val="00A701DC"/>
    <w:rsid w:val="00A7033B"/>
    <w:rsid w:val="00A7036B"/>
    <w:rsid w:val="00A705CE"/>
    <w:rsid w:val="00A70714"/>
    <w:rsid w:val="00A70A98"/>
    <w:rsid w:val="00A70BBD"/>
    <w:rsid w:val="00A70D25"/>
    <w:rsid w:val="00A7162F"/>
    <w:rsid w:val="00A7176A"/>
    <w:rsid w:val="00A717F1"/>
    <w:rsid w:val="00A71A4D"/>
    <w:rsid w:val="00A71B6D"/>
    <w:rsid w:val="00A71BC4"/>
    <w:rsid w:val="00A72C81"/>
    <w:rsid w:val="00A72E3B"/>
    <w:rsid w:val="00A73E0F"/>
    <w:rsid w:val="00A74B7D"/>
    <w:rsid w:val="00A75A11"/>
    <w:rsid w:val="00A75C12"/>
    <w:rsid w:val="00A765EE"/>
    <w:rsid w:val="00A76F7D"/>
    <w:rsid w:val="00A76FDD"/>
    <w:rsid w:val="00A777F0"/>
    <w:rsid w:val="00A77BD0"/>
    <w:rsid w:val="00A77C45"/>
    <w:rsid w:val="00A8000C"/>
    <w:rsid w:val="00A802BA"/>
    <w:rsid w:val="00A80B3E"/>
    <w:rsid w:val="00A80F7F"/>
    <w:rsid w:val="00A81C40"/>
    <w:rsid w:val="00A81C51"/>
    <w:rsid w:val="00A822AB"/>
    <w:rsid w:val="00A8269D"/>
    <w:rsid w:val="00A829EB"/>
    <w:rsid w:val="00A82B5C"/>
    <w:rsid w:val="00A831C4"/>
    <w:rsid w:val="00A832A0"/>
    <w:rsid w:val="00A8381E"/>
    <w:rsid w:val="00A84013"/>
    <w:rsid w:val="00A842CB"/>
    <w:rsid w:val="00A846E1"/>
    <w:rsid w:val="00A84AA9"/>
    <w:rsid w:val="00A84C4F"/>
    <w:rsid w:val="00A84DF8"/>
    <w:rsid w:val="00A84F58"/>
    <w:rsid w:val="00A864BE"/>
    <w:rsid w:val="00A8655E"/>
    <w:rsid w:val="00A87370"/>
    <w:rsid w:val="00A87556"/>
    <w:rsid w:val="00A87C6B"/>
    <w:rsid w:val="00A90162"/>
    <w:rsid w:val="00A90910"/>
    <w:rsid w:val="00A92277"/>
    <w:rsid w:val="00A92A8B"/>
    <w:rsid w:val="00A93B60"/>
    <w:rsid w:val="00A946A8"/>
    <w:rsid w:val="00A94FFA"/>
    <w:rsid w:val="00A9517D"/>
    <w:rsid w:val="00A951D8"/>
    <w:rsid w:val="00A95ABB"/>
    <w:rsid w:val="00A9600A"/>
    <w:rsid w:val="00A963C1"/>
    <w:rsid w:val="00A9652E"/>
    <w:rsid w:val="00A969C4"/>
    <w:rsid w:val="00A97420"/>
    <w:rsid w:val="00A97552"/>
    <w:rsid w:val="00A97598"/>
    <w:rsid w:val="00A97A57"/>
    <w:rsid w:val="00AA0388"/>
    <w:rsid w:val="00AA0F1B"/>
    <w:rsid w:val="00AA1569"/>
    <w:rsid w:val="00AA20E4"/>
    <w:rsid w:val="00AA21DB"/>
    <w:rsid w:val="00AA29D8"/>
    <w:rsid w:val="00AA3D14"/>
    <w:rsid w:val="00AA4843"/>
    <w:rsid w:val="00AA49F1"/>
    <w:rsid w:val="00AA6056"/>
    <w:rsid w:val="00AA6C62"/>
    <w:rsid w:val="00AA7E0E"/>
    <w:rsid w:val="00AB01CB"/>
    <w:rsid w:val="00AB066F"/>
    <w:rsid w:val="00AB1062"/>
    <w:rsid w:val="00AB1AA9"/>
    <w:rsid w:val="00AB2C0F"/>
    <w:rsid w:val="00AB312F"/>
    <w:rsid w:val="00AB3501"/>
    <w:rsid w:val="00AB368D"/>
    <w:rsid w:val="00AB386F"/>
    <w:rsid w:val="00AB4A04"/>
    <w:rsid w:val="00AB4F7F"/>
    <w:rsid w:val="00AB5897"/>
    <w:rsid w:val="00AB592B"/>
    <w:rsid w:val="00AB5CF6"/>
    <w:rsid w:val="00AB5D4F"/>
    <w:rsid w:val="00AB642A"/>
    <w:rsid w:val="00AB6BC7"/>
    <w:rsid w:val="00AB6D03"/>
    <w:rsid w:val="00AB70CE"/>
    <w:rsid w:val="00AB74A6"/>
    <w:rsid w:val="00AC012D"/>
    <w:rsid w:val="00AC0872"/>
    <w:rsid w:val="00AC0943"/>
    <w:rsid w:val="00AC09A1"/>
    <w:rsid w:val="00AC0B3C"/>
    <w:rsid w:val="00AC1C1A"/>
    <w:rsid w:val="00AC3030"/>
    <w:rsid w:val="00AC3913"/>
    <w:rsid w:val="00AC3962"/>
    <w:rsid w:val="00AC4104"/>
    <w:rsid w:val="00AC455D"/>
    <w:rsid w:val="00AC4A45"/>
    <w:rsid w:val="00AC541A"/>
    <w:rsid w:val="00AC5A67"/>
    <w:rsid w:val="00AC5CFA"/>
    <w:rsid w:val="00AC67E8"/>
    <w:rsid w:val="00AC723F"/>
    <w:rsid w:val="00AD0228"/>
    <w:rsid w:val="00AD0317"/>
    <w:rsid w:val="00AD0332"/>
    <w:rsid w:val="00AD034C"/>
    <w:rsid w:val="00AD092C"/>
    <w:rsid w:val="00AD09DF"/>
    <w:rsid w:val="00AD23EC"/>
    <w:rsid w:val="00AD261B"/>
    <w:rsid w:val="00AD32BB"/>
    <w:rsid w:val="00AD3D2F"/>
    <w:rsid w:val="00AD3DE9"/>
    <w:rsid w:val="00AD3E7D"/>
    <w:rsid w:val="00AD624D"/>
    <w:rsid w:val="00AD62C4"/>
    <w:rsid w:val="00AD632F"/>
    <w:rsid w:val="00AD67CB"/>
    <w:rsid w:val="00AD6BE8"/>
    <w:rsid w:val="00AD7A4E"/>
    <w:rsid w:val="00AD7C6C"/>
    <w:rsid w:val="00AE0B88"/>
    <w:rsid w:val="00AE0C18"/>
    <w:rsid w:val="00AE0DFB"/>
    <w:rsid w:val="00AE0EBD"/>
    <w:rsid w:val="00AE0EE8"/>
    <w:rsid w:val="00AE106B"/>
    <w:rsid w:val="00AE12FE"/>
    <w:rsid w:val="00AE13B8"/>
    <w:rsid w:val="00AE3377"/>
    <w:rsid w:val="00AE449B"/>
    <w:rsid w:val="00AE489E"/>
    <w:rsid w:val="00AE49BD"/>
    <w:rsid w:val="00AE4DED"/>
    <w:rsid w:val="00AE50C5"/>
    <w:rsid w:val="00AE5AFB"/>
    <w:rsid w:val="00AE5CAC"/>
    <w:rsid w:val="00AE5D85"/>
    <w:rsid w:val="00AE64DA"/>
    <w:rsid w:val="00AE707F"/>
    <w:rsid w:val="00AE7817"/>
    <w:rsid w:val="00AE7E4A"/>
    <w:rsid w:val="00AF0394"/>
    <w:rsid w:val="00AF05DF"/>
    <w:rsid w:val="00AF0812"/>
    <w:rsid w:val="00AF0EAA"/>
    <w:rsid w:val="00AF163C"/>
    <w:rsid w:val="00AF27FA"/>
    <w:rsid w:val="00AF3101"/>
    <w:rsid w:val="00AF377D"/>
    <w:rsid w:val="00AF378B"/>
    <w:rsid w:val="00AF391B"/>
    <w:rsid w:val="00AF4108"/>
    <w:rsid w:val="00AF4188"/>
    <w:rsid w:val="00AF4268"/>
    <w:rsid w:val="00AF4A65"/>
    <w:rsid w:val="00AF5146"/>
    <w:rsid w:val="00AF5465"/>
    <w:rsid w:val="00AF5D0D"/>
    <w:rsid w:val="00AF5F22"/>
    <w:rsid w:val="00AF62A5"/>
    <w:rsid w:val="00AF6806"/>
    <w:rsid w:val="00AF6D5D"/>
    <w:rsid w:val="00AF75B6"/>
    <w:rsid w:val="00AF7716"/>
    <w:rsid w:val="00AF7A9F"/>
    <w:rsid w:val="00AF7D02"/>
    <w:rsid w:val="00AF7FB1"/>
    <w:rsid w:val="00AF7FF3"/>
    <w:rsid w:val="00B002DF"/>
    <w:rsid w:val="00B00A8A"/>
    <w:rsid w:val="00B0134A"/>
    <w:rsid w:val="00B02371"/>
    <w:rsid w:val="00B02522"/>
    <w:rsid w:val="00B0292A"/>
    <w:rsid w:val="00B03899"/>
    <w:rsid w:val="00B03940"/>
    <w:rsid w:val="00B03A47"/>
    <w:rsid w:val="00B0400E"/>
    <w:rsid w:val="00B04681"/>
    <w:rsid w:val="00B04911"/>
    <w:rsid w:val="00B05411"/>
    <w:rsid w:val="00B054CF"/>
    <w:rsid w:val="00B0572B"/>
    <w:rsid w:val="00B06678"/>
    <w:rsid w:val="00B069FC"/>
    <w:rsid w:val="00B072F6"/>
    <w:rsid w:val="00B074E5"/>
    <w:rsid w:val="00B1026D"/>
    <w:rsid w:val="00B108F8"/>
    <w:rsid w:val="00B10BA0"/>
    <w:rsid w:val="00B12F18"/>
    <w:rsid w:val="00B12F94"/>
    <w:rsid w:val="00B140F0"/>
    <w:rsid w:val="00B14802"/>
    <w:rsid w:val="00B148DE"/>
    <w:rsid w:val="00B14D42"/>
    <w:rsid w:val="00B14F3D"/>
    <w:rsid w:val="00B15696"/>
    <w:rsid w:val="00B15FC0"/>
    <w:rsid w:val="00B167FB"/>
    <w:rsid w:val="00B16DE1"/>
    <w:rsid w:val="00B1774F"/>
    <w:rsid w:val="00B17C12"/>
    <w:rsid w:val="00B17C57"/>
    <w:rsid w:val="00B20258"/>
    <w:rsid w:val="00B20316"/>
    <w:rsid w:val="00B20C50"/>
    <w:rsid w:val="00B20DF5"/>
    <w:rsid w:val="00B21CA8"/>
    <w:rsid w:val="00B2311F"/>
    <w:rsid w:val="00B233B4"/>
    <w:rsid w:val="00B2417B"/>
    <w:rsid w:val="00B250C2"/>
    <w:rsid w:val="00B2513F"/>
    <w:rsid w:val="00B25152"/>
    <w:rsid w:val="00B2515A"/>
    <w:rsid w:val="00B25409"/>
    <w:rsid w:val="00B256BF"/>
    <w:rsid w:val="00B25A7A"/>
    <w:rsid w:val="00B25AF2"/>
    <w:rsid w:val="00B25EE6"/>
    <w:rsid w:val="00B2692B"/>
    <w:rsid w:val="00B2785A"/>
    <w:rsid w:val="00B305D9"/>
    <w:rsid w:val="00B3074C"/>
    <w:rsid w:val="00B30C5C"/>
    <w:rsid w:val="00B31574"/>
    <w:rsid w:val="00B31CA4"/>
    <w:rsid w:val="00B31CB8"/>
    <w:rsid w:val="00B32605"/>
    <w:rsid w:val="00B33608"/>
    <w:rsid w:val="00B339EB"/>
    <w:rsid w:val="00B33DCE"/>
    <w:rsid w:val="00B3436A"/>
    <w:rsid w:val="00B35377"/>
    <w:rsid w:val="00B36313"/>
    <w:rsid w:val="00B3657E"/>
    <w:rsid w:val="00B369BF"/>
    <w:rsid w:val="00B37A55"/>
    <w:rsid w:val="00B400A6"/>
    <w:rsid w:val="00B40716"/>
    <w:rsid w:val="00B40ABE"/>
    <w:rsid w:val="00B40F13"/>
    <w:rsid w:val="00B4126D"/>
    <w:rsid w:val="00B41A86"/>
    <w:rsid w:val="00B41D51"/>
    <w:rsid w:val="00B4307D"/>
    <w:rsid w:val="00B431D0"/>
    <w:rsid w:val="00B434AE"/>
    <w:rsid w:val="00B436E0"/>
    <w:rsid w:val="00B43FE4"/>
    <w:rsid w:val="00B4403A"/>
    <w:rsid w:val="00B4408F"/>
    <w:rsid w:val="00B44310"/>
    <w:rsid w:val="00B44866"/>
    <w:rsid w:val="00B44D8F"/>
    <w:rsid w:val="00B451E4"/>
    <w:rsid w:val="00B454CD"/>
    <w:rsid w:val="00B45A74"/>
    <w:rsid w:val="00B45BCF"/>
    <w:rsid w:val="00B45F1C"/>
    <w:rsid w:val="00B460BE"/>
    <w:rsid w:val="00B463F6"/>
    <w:rsid w:val="00B46647"/>
    <w:rsid w:val="00B46F7F"/>
    <w:rsid w:val="00B475D9"/>
    <w:rsid w:val="00B5015D"/>
    <w:rsid w:val="00B5103C"/>
    <w:rsid w:val="00B5112C"/>
    <w:rsid w:val="00B5145E"/>
    <w:rsid w:val="00B51479"/>
    <w:rsid w:val="00B5152F"/>
    <w:rsid w:val="00B51CF8"/>
    <w:rsid w:val="00B52171"/>
    <w:rsid w:val="00B52327"/>
    <w:rsid w:val="00B52A22"/>
    <w:rsid w:val="00B52BE6"/>
    <w:rsid w:val="00B53D1E"/>
    <w:rsid w:val="00B54D71"/>
    <w:rsid w:val="00B54E6B"/>
    <w:rsid w:val="00B54F33"/>
    <w:rsid w:val="00B550F5"/>
    <w:rsid w:val="00B5695E"/>
    <w:rsid w:val="00B5725B"/>
    <w:rsid w:val="00B5796E"/>
    <w:rsid w:val="00B57D08"/>
    <w:rsid w:val="00B601E0"/>
    <w:rsid w:val="00B60F86"/>
    <w:rsid w:val="00B61396"/>
    <w:rsid w:val="00B6162E"/>
    <w:rsid w:val="00B62166"/>
    <w:rsid w:val="00B62261"/>
    <w:rsid w:val="00B62406"/>
    <w:rsid w:val="00B627FC"/>
    <w:rsid w:val="00B62FF0"/>
    <w:rsid w:val="00B637E6"/>
    <w:rsid w:val="00B63AA1"/>
    <w:rsid w:val="00B63B86"/>
    <w:rsid w:val="00B643D9"/>
    <w:rsid w:val="00B64F09"/>
    <w:rsid w:val="00B65698"/>
    <w:rsid w:val="00B65789"/>
    <w:rsid w:val="00B658DD"/>
    <w:rsid w:val="00B65C69"/>
    <w:rsid w:val="00B667B9"/>
    <w:rsid w:val="00B67AB9"/>
    <w:rsid w:val="00B70737"/>
    <w:rsid w:val="00B70CAC"/>
    <w:rsid w:val="00B70F57"/>
    <w:rsid w:val="00B712B4"/>
    <w:rsid w:val="00B714E2"/>
    <w:rsid w:val="00B71711"/>
    <w:rsid w:val="00B71B7C"/>
    <w:rsid w:val="00B71E6B"/>
    <w:rsid w:val="00B71F62"/>
    <w:rsid w:val="00B7215D"/>
    <w:rsid w:val="00B72D9D"/>
    <w:rsid w:val="00B735F1"/>
    <w:rsid w:val="00B73E38"/>
    <w:rsid w:val="00B74426"/>
    <w:rsid w:val="00B7506D"/>
    <w:rsid w:val="00B7521E"/>
    <w:rsid w:val="00B75C44"/>
    <w:rsid w:val="00B763AB"/>
    <w:rsid w:val="00B76F62"/>
    <w:rsid w:val="00B77675"/>
    <w:rsid w:val="00B7779A"/>
    <w:rsid w:val="00B778A3"/>
    <w:rsid w:val="00B77BCE"/>
    <w:rsid w:val="00B77D90"/>
    <w:rsid w:val="00B77F41"/>
    <w:rsid w:val="00B80910"/>
    <w:rsid w:val="00B80BC5"/>
    <w:rsid w:val="00B8136A"/>
    <w:rsid w:val="00B81EA3"/>
    <w:rsid w:val="00B8232F"/>
    <w:rsid w:val="00B823C0"/>
    <w:rsid w:val="00B8291A"/>
    <w:rsid w:val="00B82D2D"/>
    <w:rsid w:val="00B83100"/>
    <w:rsid w:val="00B833E2"/>
    <w:rsid w:val="00B84380"/>
    <w:rsid w:val="00B849E2"/>
    <w:rsid w:val="00B852A8"/>
    <w:rsid w:val="00B8547D"/>
    <w:rsid w:val="00B8596D"/>
    <w:rsid w:val="00B86272"/>
    <w:rsid w:val="00B86C54"/>
    <w:rsid w:val="00B86F52"/>
    <w:rsid w:val="00B87170"/>
    <w:rsid w:val="00B87236"/>
    <w:rsid w:val="00B87382"/>
    <w:rsid w:val="00B8744E"/>
    <w:rsid w:val="00B901EC"/>
    <w:rsid w:val="00B90816"/>
    <w:rsid w:val="00B90A0C"/>
    <w:rsid w:val="00B90CC0"/>
    <w:rsid w:val="00B90E16"/>
    <w:rsid w:val="00B91A5C"/>
    <w:rsid w:val="00B91CB7"/>
    <w:rsid w:val="00B91FBD"/>
    <w:rsid w:val="00B9253C"/>
    <w:rsid w:val="00B92830"/>
    <w:rsid w:val="00B9392A"/>
    <w:rsid w:val="00B93D5D"/>
    <w:rsid w:val="00B94176"/>
    <w:rsid w:val="00B94499"/>
    <w:rsid w:val="00B94762"/>
    <w:rsid w:val="00B947B5"/>
    <w:rsid w:val="00B9624D"/>
    <w:rsid w:val="00B96D77"/>
    <w:rsid w:val="00B9756A"/>
    <w:rsid w:val="00B97AEC"/>
    <w:rsid w:val="00BA083E"/>
    <w:rsid w:val="00BA0D3B"/>
    <w:rsid w:val="00BA0E56"/>
    <w:rsid w:val="00BA10A2"/>
    <w:rsid w:val="00BA10E0"/>
    <w:rsid w:val="00BA18FF"/>
    <w:rsid w:val="00BA1AE0"/>
    <w:rsid w:val="00BA1FBD"/>
    <w:rsid w:val="00BA24ED"/>
    <w:rsid w:val="00BA2D75"/>
    <w:rsid w:val="00BA3A02"/>
    <w:rsid w:val="00BA3AA2"/>
    <w:rsid w:val="00BA6843"/>
    <w:rsid w:val="00BA69DD"/>
    <w:rsid w:val="00BA7851"/>
    <w:rsid w:val="00BA7C21"/>
    <w:rsid w:val="00BA7F58"/>
    <w:rsid w:val="00BB05B7"/>
    <w:rsid w:val="00BB0E4A"/>
    <w:rsid w:val="00BB0FB4"/>
    <w:rsid w:val="00BB1045"/>
    <w:rsid w:val="00BB1884"/>
    <w:rsid w:val="00BB1D99"/>
    <w:rsid w:val="00BB307D"/>
    <w:rsid w:val="00BB329D"/>
    <w:rsid w:val="00BB34FB"/>
    <w:rsid w:val="00BB3BED"/>
    <w:rsid w:val="00BB3C2C"/>
    <w:rsid w:val="00BB3CBB"/>
    <w:rsid w:val="00BB3F20"/>
    <w:rsid w:val="00BB4473"/>
    <w:rsid w:val="00BB4870"/>
    <w:rsid w:val="00BB4E8D"/>
    <w:rsid w:val="00BB51FC"/>
    <w:rsid w:val="00BB5A26"/>
    <w:rsid w:val="00BB5CC4"/>
    <w:rsid w:val="00BB6939"/>
    <w:rsid w:val="00BB6F46"/>
    <w:rsid w:val="00BB6FFD"/>
    <w:rsid w:val="00BB7CB1"/>
    <w:rsid w:val="00BC002D"/>
    <w:rsid w:val="00BC02CF"/>
    <w:rsid w:val="00BC0C4F"/>
    <w:rsid w:val="00BC0D39"/>
    <w:rsid w:val="00BC365A"/>
    <w:rsid w:val="00BC3F80"/>
    <w:rsid w:val="00BC495B"/>
    <w:rsid w:val="00BC4E32"/>
    <w:rsid w:val="00BC6153"/>
    <w:rsid w:val="00BC643A"/>
    <w:rsid w:val="00BC65DA"/>
    <w:rsid w:val="00BC724F"/>
    <w:rsid w:val="00BC7DDD"/>
    <w:rsid w:val="00BC7FFC"/>
    <w:rsid w:val="00BD038F"/>
    <w:rsid w:val="00BD041F"/>
    <w:rsid w:val="00BD1373"/>
    <w:rsid w:val="00BD193D"/>
    <w:rsid w:val="00BD2C6F"/>
    <w:rsid w:val="00BD2FC0"/>
    <w:rsid w:val="00BD3E3C"/>
    <w:rsid w:val="00BD4260"/>
    <w:rsid w:val="00BD49CE"/>
    <w:rsid w:val="00BD4A31"/>
    <w:rsid w:val="00BD4D71"/>
    <w:rsid w:val="00BD4E57"/>
    <w:rsid w:val="00BD4F87"/>
    <w:rsid w:val="00BD4F94"/>
    <w:rsid w:val="00BD5919"/>
    <w:rsid w:val="00BD5A04"/>
    <w:rsid w:val="00BD6FA3"/>
    <w:rsid w:val="00BE02ED"/>
    <w:rsid w:val="00BE0D1C"/>
    <w:rsid w:val="00BE14B8"/>
    <w:rsid w:val="00BE20E2"/>
    <w:rsid w:val="00BE26A0"/>
    <w:rsid w:val="00BE2A4B"/>
    <w:rsid w:val="00BE2ABD"/>
    <w:rsid w:val="00BE31AD"/>
    <w:rsid w:val="00BE36A8"/>
    <w:rsid w:val="00BE3803"/>
    <w:rsid w:val="00BE43B1"/>
    <w:rsid w:val="00BE481F"/>
    <w:rsid w:val="00BE4B13"/>
    <w:rsid w:val="00BE54E5"/>
    <w:rsid w:val="00BE5B06"/>
    <w:rsid w:val="00BE5CCB"/>
    <w:rsid w:val="00BE63A1"/>
    <w:rsid w:val="00BE676F"/>
    <w:rsid w:val="00BE683A"/>
    <w:rsid w:val="00BE6D8B"/>
    <w:rsid w:val="00BE7A41"/>
    <w:rsid w:val="00BE7DB0"/>
    <w:rsid w:val="00BF1763"/>
    <w:rsid w:val="00BF2A50"/>
    <w:rsid w:val="00BF309C"/>
    <w:rsid w:val="00BF42FD"/>
    <w:rsid w:val="00BF469B"/>
    <w:rsid w:val="00BF4711"/>
    <w:rsid w:val="00BF49FB"/>
    <w:rsid w:val="00BF4C68"/>
    <w:rsid w:val="00BF509F"/>
    <w:rsid w:val="00BF5846"/>
    <w:rsid w:val="00BF5BA4"/>
    <w:rsid w:val="00BF6071"/>
    <w:rsid w:val="00BF618F"/>
    <w:rsid w:val="00BF6210"/>
    <w:rsid w:val="00BF6419"/>
    <w:rsid w:val="00BF66EC"/>
    <w:rsid w:val="00BF71D9"/>
    <w:rsid w:val="00BF7AF8"/>
    <w:rsid w:val="00C008C6"/>
    <w:rsid w:val="00C02EA3"/>
    <w:rsid w:val="00C0328C"/>
    <w:rsid w:val="00C03BFD"/>
    <w:rsid w:val="00C03CE1"/>
    <w:rsid w:val="00C03F19"/>
    <w:rsid w:val="00C03FBA"/>
    <w:rsid w:val="00C044A4"/>
    <w:rsid w:val="00C04DE3"/>
    <w:rsid w:val="00C04F04"/>
    <w:rsid w:val="00C04FB3"/>
    <w:rsid w:val="00C05CB0"/>
    <w:rsid w:val="00C05E92"/>
    <w:rsid w:val="00C05F57"/>
    <w:rsid w:val="00C065AD"/>
    <w:rsid w:val="00C0695C"/>
    <w:rsid w:val="00C0719E"/>
    <w:rsid w:val="00C0758C"/>
    <w:rsid w:val="00C07AC8"/>
    <w:rsid w:val="00C10581"/>
    <w:rsid w:val="00C11187"/>
    <w:rsid w:val="00C11362"/>
    <w:rsid w:val="00C11A74"/>
    <w:rsid w:val="00C11B62"/>
    <w:rsid w:val="00C122E7"/>
    <w:rsid w:val="00C13103"/>
    <w:rsid w:val="00C13358"/>
    <w:rsid w:val="00C134E9"/>
    <w:rsid w:val="00C137DE"/>
    <w:rsid w:val="00C13B64"/>
    <w:rsid w:val="00C156B4"/>
    <w:rsid w:val="00C16038"/>
    <w:rsid w:val="00C165FE"/>
    <w:rsid w:val="00C16767"/>
    <w:rsid w:val="00C16C74"/>
    <w:rsid w:val="00C17214"/>
    <w:rsid w:val="00C175D7"/>
    <w:rsid w:val="00C20036"/>
    <w:rsid w:val="00C2013D"/>
    <w:rsid w:val="00C201B3"/>
    <w:rsid w:val="00C208AE"/>
    <w:rsid w:val="00C212E1"/>
    <w:rsid w:val="00C217EB"/>
    <w:rsid w:val="00C21A7D"/>
    <w:rsid w:val="00C21BEA"/>
    <w:rsid w:val="00C21C72"/>
    <w:rsid w:val="00C21CFF"/>
    <w:rsid w:val="00C221C6"/>
    <w:rsid w:val="00C22AD4"/>
    <w:rsid w:val="00C232ED"/>
    <w:rsid w:val="00C234C6"/>
    <w:rsid w:val="00C2369E"/>
    <w:rsid w:val="00C23D7F"/>
    <w:rsid w:val="00C23F2D"/>
    <w:rsid w:val="00C24286"/>
    <w:rsid w:val="00C24CD9"/>
    <w:rsid w:val="00C2594D"/>
    <w:rsid w:val="00C25D7A"/>
    <w:rsid w:val="00C26161"/>
    <w:rsid w:val="00C273C5"/>
    <w:rsid w:val="00C277F6"/>
    <w:rsid w:val="00C27AC7"/>
    <w:rsid w:val="00C304C8"/>
    <w:rsid w:val="00C30C06"/>
    <w:rsid w:val="00C30D44"/>
    <w:rsid w:val="00C30F8C"/>
    <w:rsid w:val="00C31250"/>
    <w:rsid w:val="00C312AA"/>
    <w:rsid w:val="00C31501"/>
    <w:rsid w:val="00C31BC7"/>
    <w:rsid w:val="00C31BC8"/>
    <w:rsid w:val="00C31BDC"/>
    <w:rsid w:val="00C327F4"/>
    <w:rsid w:val="00C3308B"/>
    <w:rsid w:val="00C33665"/>
    <w:rsid w:val="00C33A73"/>
    <w:rsid w:val="00C33C89"/>
    <w:rsid w:val="00C33E00"/>
    <w:rsid w:val="00C341FE"/>
    <w:rsid w:val="00C34347"/>
    <w:rsid w:val="00C34F18"/>
    <w:rsid w:val="00C3528B"/>
    <w:rsid w:val="00C366C7"/>
    <w:rsid w:val="00C36741"/>
    <w:rsid w:val="00C36865"/>
    <w:rsid w:val="00C369EE"/>
    <w:rsid w:val="00C36C24"/>
    <w:rsid w:val="00C36F83"/>
    <w:rsid w:val="00C36F87"/>
    <w:rsid w:val="00C401CB"/>
    <w:rsid w:val="00C4073C"/>
    <w:rsid w:val="00C407E6"/>
    <w:rsid w:val="00C40F3B"/>
    <w:rsid w:val="00C41191"/>
    <w:rsid w:val="00C41644"/>
    <w:rsid w:val="00C419F0"/>
    <w:rsid w:val="00C42C29"/>
    <w:rsid w:val="00C43878"/>
    <w:rsid w:val="00C43A6E"/>
    <w:rsid w:val="00C43AB2"/>
    <w:rsid w:val="00C442F6"/>
    <w:rsid w:val="00C45826"/>
    <w:rsid w:val="00C46A7A"/>
    <w:rsid w:val="00C46D71"/>
    <w:rsid w:val="00C47246"/>
    <w:rsid w:val="00C474AF"/>
    <w:rsid w:val="00C51781"/>
    <w:rsid w:val="00C518F6"/>
    <w:rsid w:val="00C51978"/>
    <w:rsid w:val="00C519D5"/>
    <w:rsid w:val="00C51D9F"/>
    <w:rsid w:val="00C529A6"/>
    <w:rsid w:val="00C52B0A"/>
    <w:rsid w:val="00C52E57"/>
    <w:rsid w:val="00C5374B"/>
    <w:rsid w:val="00C53917"/>
    <w:rsid w:val="00C539A6"/>
    <w:rsid w:val="00C54100"/>
    <w:rsid w:val="00C543C4"/>
    <w:rsid w:val="00C54702"/>
    <w:rsid w:val="00C5491E"/>
    <w:rsid w:val="00C54DAB"/>
    <w:rsid w:val="00C56098"/>
    <w:rsid w:val="00C568EC"/>
    <w:rsid w:val="00C56B69"/>
    <w:rsid w:val="00C5724F"/>
    <w:rsid w:val="00C57561"/>
    <w:rsid w:val="00C5787A"/>
    <w:rsid w:val="00C578D9"/>
    <w:rsid w:val="00C57F83"/>
    <w:rsid w:val="00C6031C"/>
    <w:rsid w:val="00C60329"/>
    <w:rsid w:val="00C60F3D"/>
    <w:rsid w:val="00C60F59"/>
    <w:rsid w:val="00C61624"/>
    <w:rsid w:val="00C616C1"/>
    <w:rsid w:val="00C61805"/>
    <w:rsid w:val="00C61CEA"/>
    <w:rsid w:val="00C62077"/>
    <w:rsid w:val="00C62B3A"/>
    <w:rsid w:val="00C62D37"/>
    <w:rsid w:val="00C62E2C"/>
    <w:rsid w:val="00C63109"/>
    <w:rsid w:val="00C6317D"/>
    <w:rsid w:val="00C637A4"/>
    <w:rsid w:val="00C6400F"/>
    <w:rsid w:val="00C64482"/>
    <w:rsid w:val="00C64AF8"/>
    <w:rsid w:val="00C64B54"/>
    <w:rsid w:val="00C6546D"/>
    <w:rsid w:val="00C655C8"/>
    <w:rsid w:val="00C6598B"/>
    <w:rsid w:val="00C6639C"/>
    <w:rsid w:val="00C66D4C"/>
    <w:rsid w:val="00C6772A"/>
    <w:rsid w:val="00C67875"/>
    <w:rsid w:val="00C67887"/>
    <w:rsid w:val="00C67A31"/>
    <w:rsid w:val="00C67A7D"/>
    <w:rsid w:val="00C67E35"/>
    <w:rsid w:val="00C70035"/>
    <w:rsid w:val="00C7034D"/>
    <w:rsid w:val="00C70B03"/>
    <w:rsid w:val="00C71213"/>
    <w:rsid w:val="00C71B85"/>
    <w:rsid w:val="00C7277D"/>
    <w:rsid w:val="00C73109"/>
    <w:rsid w:val="00C7397E"/>
    <w:rsid w:val="00C745AE"/>
    <w:rsid w:val="00C7583C"/>
    <w:rsid w:val="00C75D67"/>
    <w:rsid w:val="00C77597"/>
    <w:rsid w:val="00C776FE"/>
    <w:rsid w:val="00C77C3B"/>
    <w:rsid w:val="00C77DDE"/>
    <w:rsid w:val="00C806F1"/>
    <w:rsid w:val="00C80A1D"/>
    <w:rsid w:val="00C82342"/>
    <w:rsid w:val="00C83605"/>
    <w:rsid w:val="00C83802"/>
    <w:rsid w:val="00C8480D"/>
    <w:rsid w:val="00C85A1B"/>
    <w:rsid w:val="00C85E7D"/>
    <w:rsid w:val="00C86E19"/>
    <w:rsid w:val="00C87775"/>
    <w:rsid w:val="00C902E6"/>
    <w:rsid w:val="00C90359"/>
    <w:rsid w:val="00C908F5"/>
    <w:rsid w:val="00C90CA3"/>
    <w:rsid w:val="00C91F0F"/>
    <w:rsid w:val="00C93623"/>
    <w:rsid w:val="00C9525C"/>
    <w:rsid w:val="00C9536D"/>
    <w:rsid w:val="00C9563E"/>
    <w:rsid w:val="00C95A1F"/>
    <w:rsid w:val="00C95E3A"/>
    <w:rsid w:val="00C96F27"/>
    <w:rsid w:val="00C970AF"/>
    <w:rsid w:val="00C9782F"/>
    <w:rsid w:val="00CA07EE"/>
    <w:rsid w:val="00CA0E4E"/>
    <w:rsid w:val="00CA1480"/>
    <w:rsid w:val="00CA1FD9"/>
    <w:rsid w:val="00CA22FF"/>
    <w:rsid w:val="00CA2CB7"/>
    <w:rsid w:val="00CA2E94"/>
    <w:rsid w:val="00CA2FFF"/>
    <w:rsid w:val="00CA33FA"/>
    <w:rsid w:val="00CA35B6"/>
    <w:rsid w:val="00CA3ED6"/>
    <w:rsid w:val="00CA4E05"/>
    <w:rsid w:val="00CA4E9E"/>
    <w:rsid w:val="00CA5855"/>
    <w:rsid w:val="00CA59C2"/>
    <w:rsid w:val="00CA6108"/>
    <w:rsid w:val="00CA66DC"/>
    <w:rsid w:val="00CA66F5"/>
    <w:rsid w:val="00CA683C"/>
    <w:rsid w:val="00CA6859"/>
    <w:rsid w:val="00CA69AD"/>
    <w:rsid w:val="00CA6C5F"/>
    <w:rsid w:val="00CA7AC5"/>
    <w:rsid w:val="00CA7D5F"/>
    <w:rsid w:val="00CB0068"/>
    <w:rsid w:val="00CB00A7"/>
    <w:rsid w:val="00CB1471"/>
    <w:rsid w:val="00CB203C"/>
    <w:rsid w:val="00CB246E"/>
    <w:rsid w:val="00CB2913"/>
    <w:rsid w:val="00CB31F0"/>
    <w:rsid w:val="00CB456D"/>
    <w:rsid w:val="00CB481A"/>
    <w:rsid w:val="00CB4843"/>
    <w:rsid w:val="00CB4CDF"/>
    <w:rsid w:val="00CB4FF0"/>
    <w:rsid w:val="00CB52C0"/>
    <w:rsid w:val="00CB5C49"/>
    <w:rsid w:val="00CB6A40"/>
    <w:rsid w:val="00CB76C4"/>
    <w:rsid w:val="00CB784D"/>
    <w:rsid w:val="00CB7A9E"/>
    <w:rsid w:val="00CB7CFA"/>
    <w:rsid w:val="00CC02FB"/>
    <w:rsid w:val="00CC0335"/>
    <w:rsid w:val="00CC0D27"/>
    <w:rsid w:val="00CC1B47"/>
    <w:rsid w:val="00CC1C36"/>
    <w:rsid w:val="00CC1E24"/>
    <w:rsid w:val="00CC2383"/>
    <w:rsid w:val="00CC2B37"/>
    <w:rsid w:val="00CC2FF0"/>
    <w:rsid w:val="00CC3117"/>
    <w:rsid w:val="00CC3196"/>
    <w:rsid w:val="00CC3565"/>
    <w:rsid w:val="00CC3645"/>
    <w:rsid w:val="00CC36B0"/>
    <w:rsid w:val="00CC373E"/>
    <w:rsid w:val="00CC3B2E"/>
    <w:rsid w:val="00CC3C37"/>
    <w:rsid w:val="00CC4464"/>
    <w:rsid w:val="00CC45AD"/>
    <w:rsid w:val="00CC4A19"/>
    <w:rsid w:val="00CC5C8C"/>
    <w:rsid w:val="00CC5FA0"/>
    <w:rsid w:val="00CC6B67"/>
    <w:rsid w:val="00CC6F02"/>
    <w:rsid w:val="00CC7235"/>
    <w:rsid w:val="00CC786B"/>
    <w:rsid w:val="00CC7F02"/>
    <w:rsid w:val="00CD0596"/>
    <w:rsid w:val="00CD0C8C"/>
    <w:rsid w:val="00CD0CD1"/>
    <w:rsid w:val="00CD0E16"/>
    <w:rsid w:val="00CD1CC2"/>
    <w:rsid w:val="00CD2DF7"/>
    <w:rsid w:val="00CD2EA3"/>
    <w:rsid w:val="00CD353C"/>
    <w:rsid w:val="00CD36E4"/>
    <w:rsid w:val="00CD40B7"/>
    <w:rsid w:val="00CD544F"/>
    <w:rsid w:val="00CD56B0"/>
    <w:rsid w:val="00CD5D6D"/>
    <w:rsid w:val="00CD5EE2"/>
    <w:rsid w:val="00CD6489"/>
    <w:rsid w:val="00CD6647"/>
    <w:rsid w:val="00CD697A"/>
    <w:rsid w:val="00CD6B1A"/>
    <w:rsid w:val="00CD6BEF"/>
    <w:rsid w:val="00CD6E50"/>
    <w:rsid w:val="00CD7825"/>
    <w:rsid w:val="00CD7E4C"/>
    <w:rsid w:val="00CE04AC"/>
    <w:rsid w:val="00CE0B36"/>
    <w:rsid w:val="00CE134A"/>
    <w:rsid w:val="00CE1564"/>
    <w:rsid w:val="00CE176A"/>
    <w:rsid w:val="00CE19FC"/>
    <w:rsid w:val="00CE1CC8"/>
    <w:rsid w:val="00CE28DD"/>
    <w:rsid w:val="00CE2C2C"/>
    <w:rsid w:val="00CE2C90"/>
    <w:rsid w:val="00CE3933"/>
    <w:rsid w:val="00CE3D35"/>
    <w:rsid w:val="00CE42A2"/>
    <w:rsid w:val="00CE4435"/>
    <w:rsid w:val="00CE4C1E"/>
    <w:rsid w:val="00CE4E8E"/>
    <w:rsid w:val="00CE522C"/>
    <w:rsid w:val="00CE5DA3"/>
    <w:rsid w:val="00CE5E46"/>
    <w:rsid w:val="00CE6C50"/>
    <w:rsid w:val="00CE70B4"/>
    <w:rsid w:val="00CE7FAA"/>
    <w:rsid w:val="00CF0EBE"/>
    <w:rsid w:val="00CF1D62"/>
    <w:rsid w:val="00CF213C"/>
    <w:rsid w:val="00CF2503"/>
    <w:rsid w:val="00CF2835"/>
    <w:rsid w:val="00CF2904"/>
    <w:rsid w:val="00CF3DAB"/>
    <w:rsid w:val="00CF45DF"/>
    <w:rsid w:val="00CF4803"/>
    <w:rsid w:val="00CF4BF4"/>
    <w:rsid w:val="00CF5506"/>
    <w:rsid w:val="00CF555E"/>
    <w:rsid w:val="00CF5774"/>
    <w:rsid w:val="00CF6308"/>
    <w:rsid w:val="00CF6338"/>
    <w:rsid w:val="00CF640C"/>
    <w:rsid w:val="00CF6431"/>
    <w:rsid w:val="00CF6AAF"/>
    <w:rsid w:val="00CF6D71"/>
    <w:rsid w:val="00CF6FFF"/>
    <w:rsid w:val="00CF7023"/>
    <w:rsid w:val="00CF708F"/>
    <w:rsid w:val="00CF731D"/>
    <w:rsid w:val="00CF78EE"/>
    <w:rsid w:val="00CF78FA"/>
    <w:rsid w:val="00CF7F5D"/>
    <w:rsid w:val="00D00568"/>
    <w:rsid w:val="00D01652"/>
    <w:rsid w:val="00D01B96"/>
    <w:rsid w:val="00D01FC7"/>
    <w:rsid w:val="00D02132"/>
    <w:rsid w:val="00D022BF"/>
    <w:rsid w:val="00D03CAD"/>
    <w:rsid w:val="00D03D21"/>
    <w:rsid w:val="00D047B5"/>
    <w:rsid w:val="00D055B7"/>
    <w:rsid w:val="00D05C2E"/>
    <w:rsid w:val="00D05DC8"/>
    <w:rsid w:val="00D0610C"/>
    <w:rsid w:val="00D06201"/>
    <w:rsid w:val="00D06D2B"/>
    <w:rsid w:val="00D07051"/>
    <w:rsid w:val="00D10029"/>
    <w:rsid w:val="00D118F4"/>
    <w:rsid w:val="00D11C98"/>
    <w:rsid w:val="00D13067"/>
    <w:rsid w:val="00D13329"/>
    <w:rsid w:val="00D15238"/>
    <w:rsid w:val="00D15460"/>
    <w:rsid w:val="00D15D83"/>
    <w:rsid w:val="00D16110"/>
    <w:rsid w:val="00D1642C"/>
    <w:rsid w:val="00D166DB"/>
    <w:rsid w:val="00D166E5"/>
    <w:rsid w:val="00D168F1"/>
    <w:rsid w:val="00D16A55"/>
    <w:rsid w:val="00D16E69"/>
    <w:rsid w:val="00D2009B"/>
    <w:rsid w:val="00D20E5C"/>
    <w:rsid w:val="00D22FBA"/>
    <w:rsid w:val="00D23159"/>
    <w:rsid w:val="00D234D7"/>
    <w:rsid w:val="00D234DC"/>
    <w:rsid w:val="00D237A5"/>
    <w:rsid w:val="00D23BB7"/>
    <w:rsid w:val="00D240FC"/>
    <w:rsid w:val="00D24E28"/>
    <w:rsid w:val="00D25762"/>
    <w:rsid w:val="00D26480"/>
    <w:rsid w:val="00D2657F"/>
    <w:rsid w:val="00D2680E"/>
    <w:rsid w:val="00D26DFC"/>
    <w:rsid w:val="00D26EA5"/>
    <w:rsid w:val="00D2703E"/>
    <w:rsid w:val="00D2742A"/>
    <w:rsid w:val="00D30012"/>
    <w:rsid w:val="00D30421"/>
    <w:rsid w:val="00D319E2"/>
    <w:rsid w:val="00D319EF"/>
    <w:rsid w:val="00D31D38"/>
    <w:rsid w:val="00D326BD"/>
    <w:rsid w:val="00D32754"/>
    <w:rsid w:val="00D3354F"/>
    <w:rsid w:val="00D33841"/>
    <w:rsid w:val="00D33CBE"/>
    <w:rsid w:val="00D34ACE"/>
    <w:rsid w:val="00D35151"/>
    <w:rsid w:val="00D35B2F"/>
    <w:rsid w:val="00D35E1C"/>
    <w:rsid w:val="00D366B2"/>
    <w:rsid w:val="00D36AAE"/>
    <w:rsid w:val="00D36B7B"/>
    <w:rsid w:val="00D40150"/>
    <w:rsid w:val="00D40482"/>
    <w:rsid w:val="00D40529"/>
    <w:rsid w:val="00D4055F"/>
    <w:rsid w:val="00D40600"/>
    <w:rsid w:val="00D410F3"/>
    <w:rsid w:val="00D413C6"/>
    <w:rsid w:val="00D417DC"/>
    <w:rsid w:val="00D42658"/>
    <w:rsid w:val="00D4336E"/>
    <w:rsid w:val="00D43721"/>
    <w:rsid w:val="00D43DA7"/>
    <w:rsid w:val="00D44460"/>
    <w:rsid w:val="00D44887"/>
    <w:rsid w:val="00D44EE1"/>
    <w:rsid w:val="00D44F02"/>
    <w:rsid w:val="00D44FFD"/>
    <w:rsid w:val="00D46C96"/>
    <w:rsid w:val="00D47667"/>
    <w:rsid w:val="00D4784B"/>
    <w:rsid w:val="00D47CAE"/>
    <w:rsid w:val="00D47D22"/>
    <w:rsid w:val="00D47DD7"/>
    <w:rsid w:val="00D513D1"/>
    <w:rsid w:val="00D51BA6"/>
    <w:rsid w:val="00D52ADD"/>
    <w:rsid w:val="00D52BB9"/>
    <w:rsid w:val="00D53368"/>
    <w:rsid w:val="00D53486"/>
    <w:rsid w:val="00D5364E"/>
    <w:rsid w:val="00D536DD"/>
    <w:rsid w:val="00D53FDB"/>
    <w:rsid w:val="00D54D4E"/>
    <w:rsid w:val="00D55211"/>
    <w:rsid w:val="00D557D6"/>
    <w:rsid w:val="00D5697D"/>
    <w:rsid w:val="00D56A86"/>
    <w:rsid w:val="00D56E74"/>
    <w:rsid w:val="00D60028"/>
    <w:rsid w:val="00D60077"/>
    <w:rsid w:val="00D6018A"/>
    <w:rsid w:val="00D601E8"/>
    <w:rsid w:val="00D60239"/>
    <w:rsid w:val="00D60663"/>
    <w:rsid w:val="00D607C3"/>
    <w:rsid w:val="00D60E57"/>
    <w:rsid w:val="00D61004"/>
    <w:rsid w:val="00D62802"/>
    <w:rsid w:val="00D62A31"/>
    <w:rsid w:val="00D63B85"/>
    <w:rsid w:val="00D63BF4"/>
    <w:rsid w:val="00D63C17"/>
    <w:rsid w:val="00D63D5C"/>
    <w:rsid w:val="00D64F8E"/>
    <w:rsid w:val="00D652E3"/>
    <w:rsid w:val="00D65304"/>
    <w:rsid w:val="00D656CC"/>
    <w:rsid w:val="00D658A3"/>
    <w:rsid w:val="00D66689"/>
    <w:rsid w:val="00D667D3"/>
    <w:rsid w:val="00D66956"/>
    <w:rsid w:val="00D66D4B"/>
    <w:rsid w:val="00D67D42"/>
    <w:rsid w:val="00D70120"/>
    <w:rsid w:val="00D71C67"/>
    <w:rsid w:val="00D7205B"/>
    <w:rsid w:val="00D7269D"/>
    <w:rsid w:val="00D727BD"/>
    <w:rsid w:val="00D72A27"/>
    <w:rsid w:val="00D72DB0"/>
    <w:rsid w:val="00D73856"/>
    <w:rsid w:val="00D739E9"/>
    <w:rsid w:val="00D74AD7"/>
    <w:rsid w:val="00D75675"/>
    <w:rsid w:val="00D75996"/>
    <w:rsid w:val="00D75DBD"/>
    <w:rsid w:val="00D75DC7"/>
    <w:rsid w:val="00D760E7"/>
    <w:rsid w:val="00D764E3"/>
    <w:rsid w:val="00D76E01"/>
    <w:rsid w:val="00D772BE"/>
    <w:rsid w:val="00D80310"/>
    <w:rsid w:val="00D80F9C"/>
    <w:rsid w:val="00D811EE"/>
    <w:rsid w:val="00D8136A"/>
    <w:rsid w:val="00D81613"/>
    <w:rsid w:val="00D81970"/>
    <w:rsid w:val="00D81A1C"/>
    <w:rsid w:val="00D81C70"/>
    <w:rsid w:val="00D82277"/>
    <w:rsid w:val="00D82B40"/>
    <w:rsid w:val="00D82F41"/>
    <w:rsid w:val="00D82FE5"/>
    <w:rsid w:val="00D83ADC"/>
    <w:rsid w:val="00D83B9C"/>
    <w:rsid w:val="00D83E15"/>
    <w:rsid w:val="00D83F86"/>
    <w:rsid w:val="00D847DE"/>
    <w:rsid w:val="00D850E2"/>
    <w:rsid w:val="00D85845"/>
    <w:rsid w:val="00D8588C"/>
    <w:rsid w:val="00D85CAF"/>
    <w:rsid w:val="00D86021"/>
    <w:rsid w:val="00D86472"/>
    <w:rsid w:val="00D8669F"/>
    <w:rsid w:val="00D87707"/>
    <w:rsid w:val="00D87841"/>
    <w:rsid w:val="00D9027C"/>
    <w:rsid w:val="00D90795"/>
    <w:rsid w:val="00D90E25"/>
    <w:rsid w:val="00D917DA"/>
    <w:rsid w:val="00D91CF2"/>
    <w:rsid w:val="00D91FE7"/>
    <w:rsid w:val="00D94F07"/>
    <w:rsid w:val="00D956F8"/>
    <w:rsid w:val="00D958B4"/>
    <w:rsid w:val="00D95F79"/>
    <w:rsid w:val="00D96081"/>
    <w:rsid w:val="00D96B01"/>
    <w:rsid w:val="00D97226"/>
    <w:rsid w:val="00D9728B"/>
    <w:rsid w:val="00D972FC"/>
    <w:rsid w:val="00D97BE9"/>
    <w:rsid w:val="00DA058A"/>
    <w:rsid w:val="00DA0922"/>
    <w:rsid w:val="00DA0994"/>
    <w:rsid w:val="00DA0FDF"/>
    <w:rsid w:val="00DA100F"/>
    <w:rsid w:val="00DA1081"/>
    <w:rsid w:val="00DA1202"/>
    <w:rsid w:val="00DA1626"/>
    <w:rsid w:val="00DA1C87"/>
    <w:rsid w:val="00DA301B"/>
    <w:rsid w:val="00DA3270"/>
    <w:rsid w:val="00DA3CD1"/>
    <w:rsid w:val="00DA5839"/>
    <w:rsid w:val="00DA609C"/>
    <w:rsid w:val="00DA62E1"/>
    <w:rsid w:val="00DA75EB"/>
    <w:rsid w:val="00DA7EC8"/>
    <w:rsid w:val="00DB026C"/>
    <w:rsid w:val="00DB0816"/>
    <w:rsid w:val="00DB0A38"/>
    <w:rsid w:val="00DB1034"/>
    <w:rsid w:val="00DB1B6A"/>
    <w:rsid w:val="00DB2298"/>
    <w:rsid w:val="00DB275F"/>
    <w:rsid w:val="00DB29EB"/>
    <w:rsid w:val="00DB2A4A"/>
    <w:rsid w:val="00DB32F5"/>
    <w:rsid w:val="00DB3469"/>
    <w:rsid w:val="00DB379B"/>
    <w:rsid w:val="00DB3C24"/>
    <w:rsid w:val="00DB412C"/>
    <w:rsid w:val="00DB465E"/>
    <w:rsid w:val="00DB55CA"/>
    <w:rsid w:val="00DB5D25"/>
    <w:rsid w:val="00DB620C"/>
    <w:rsid w:val="00DB659F"/>
    <w:rsid w:val="00DB6784"/>
    <w:rsid w:val="00DB786D"/>
    <w:rsid w:val="00DB7C46"/>
    <w:rsid w:val="00DC0893"/>
    <w:rsid w:val="00DC08F8"/>
    <w:rsid w:val="00DC0BDA"/>
    <w:rsid w:val="00DC19DE"/>
    <w:rsid w:val="00DC19FD"/>
    <w:rsid w:val="00DC2008"/>
    <w:rsid w:val="00DC284D"/>
    <w:rsid w:val="00DC28EE"/>
    <w:rsid w:val="00DC30BA"/>
    <w:rsid w:val="00DC30C1"/>
    <w:rsid w:val="00DC31B2"/>
    <w:rsid w:val="00DC3C63"/>
    <w:rsid w:val="00DC44A6"/>
    <w:rsid w:val="00DC4D0F"/>
    <w:rsid w:val="00DC5AE1"/>
    <w:rsid w:val="00DC5B1A"/>
    <w:rsid w:val="00DC6E6D"/>
    <w:rsid w:val="00DC789F"/>
    <w:rsid w:val="00DC7B53"/>
    <w:rsid w:val="00DC7D6C"/>
    <w:rsid w:val="00DD01F8"/>
    <w:rsid w:val="00DD1298"/>
    <w:rsid w:val="00DD1A3E"/>
    <w:rsid w:val="00DD1F48"/>
    <w:rsid w:val="00DD224B"/>
    <w:rsid w:val="00DD2347"/>
    <w:rsid w:val="00DD2485"/>
    <w:rsid w:val="00DD2A45"/>
    <w:rsid w:val="00DD2DF2"/>
    <w:rsid w:val="00DD378E"/>
    <w:rsid w:val="00DD389A"/>
    <w:rsid w:val="00DD3ECF"/>
    <w:rsid w:val="00DD4160"/>
    <w:rsid w:val="00DD521A"/>
    <w:rsid w:val="00DD56CE"/>
    <w:rsid w:val="00DD5C29"/>
    <w:rsid w:val="00DD61D4"/>
    <w:rsid w:val="00DD6653"/>
    <w:rsid w:val="00DD7149"/>
    <w:rsid w:val="00DD71B8"/>
    <w:rsid w:val="00DD7255"/>
    <w:rsid w:val="00DE046A"/>
    <w:rsid w:val="00DE0C12"/>
    <w:rsid w:val="00DE0E48"/>
    <w:rsid w:val="00DE1687"/>
    <w:rsid w:val="00DE1A1F"/>
    <w:rsid w:val="00DE1B8F"/>
    <w:rsid w:val="00DE208D"/>
    <w:rsid w:val="00DE273B"/>
    <w:rsid w:val="00DE2F6D"/>
    <w:rsid w:val="00DE3564"/>
    <w:rsid w:val="00DE3766"/>
    <w:rsid w:val="00DE4259"/>
    <w:rsid w:val="00DE57E6"/>
    <w:rsid w:val="00DE5963"/>
    <w:rsid w:val="00DE5A55"/>
    <w:rsid w:val="00DE5C25"/>
    <w:rsid w:val="00DE681A"/>
    <w:rsid w:val="00DE6BB1"/>
    <w:rsid w:val="00DE7177"/>
    <w:rsid w:val="00DE7823"/>
    <w:rsid w:val="00DE7960"/>
    <w:rsid w:val="00DE7BF2"/>
    <w:rsid w:val="00DE7EBF"/>
    <w:rsid w:val="00DF00FE"/>
    <w:rsid w:val="00DF0143"/>
    <w:rsid w:val="00DF049D"/>
    <w:rsid w:val="00DF055B"/>
    <w:rsid w:val="00DF0651"/>
    <w:rsid w:val="00DF098A"/>
    <w:rsid w:val="00DF09BB"/>
    <w:rsid w:val="00DF0DA3"/>
    <w:rsid w:val="00DF2371"/>
    <w:rsid w:val="00DF26AE"/>
    <w:rsid w:val="00DF31A7"/>
    <w:rsid w:val="00DF3203"/>
    <w:rsid w:val="00DF384A"/>
    <w:rsid w:val="00DF3B34"/>
    <w:rsid w:val="00DF3D51"/>
    <w:rsid w:val="00DF4BB3"/>
    <w:rsid w:val="00DF4C07"/>
    <w:rsid w:val="00DF56F6"/>
    <w:rsid w:val="00DF66B2"/>
    <w:rsid w:val="00DF6E72"/>
    <w:rsid w:val="00DF6F12"/>
    <w:rsid w:val="00DF711A"/>
    <w:rsid w:val="00DF71A3"/>
    <w:rsid w:val="00DF72B4"/>
    <w:rsid w:val="00E00660"/>
    <w:rsid w:val="00E00E65"/>
    <w:rsid w:val="00E01C95"/>
    <w:rsid w:val="00E01CF9"/>
    <w:rsid w:val="00E01D20"/>
    <w:rsid w:val="00E02525"/>
    <w:rsid w:val="00E02A47"/>
    <w:rsid w:val="00E0303E"/>
    <w:rsid w:val="00E0304F"/>
    <w:rsid w:val="00E036A2"/>
    <w:rsid w:val="00E0389B"/>
    <w:rsid w:val="00E038C9"/>
    <w:rsid w:val="00E04E9E"/>
    <w:rsid w:val="00E050C9"/>
    <w:rsid w:val="00E051B4"/>
    <w:rsid w:val="00E05E48"/>
    <w:rsid w:val="00E05E84"/>
    <w:rsid w:val="00E06071"/>
    <w:rsid w:val="00E06536"/>
    <w:rsid w:val="00E06B14"/>
    <w:rsid w:val="00E0725D"/>
    <w:rsid w:val="00E07B77"/>
    <w:rsid w:val="00E108BB"/>
    <w:rsid w:val="00E10A2E"/>
    <w:rsid w:val="00E10A40"/>
    <w:rsid w:val="00E11090"/>
    <w:rsid w:val="00E11C84"/>
    <w:rsid w:val="00E124CF"/>
    <w:rsid w:val="00E12C8C"/>
    <w:rsid w:val="00E12FA8"/>
    <w:rsid w:val="00E13286"/>
    <w:rsid w:val="00E1353C"/>
    <w:rsid w:val="00E13841"/>
    <w:rsid w:val="00E144F6"/>
    <w:rsid w:val="00E15911"/>
    <w:rsid w:val="00E16507"/>
    <w:rsid w:val="00E169C7"/>
    <w:rsid w:val="00E178DD"/>
    <w:rsid w:val="00E20301"/>
    <w:rsid w:val="00E212D1"/>
    <w:rsid w:val="00E21918"/>
    <w:rsid w:val="00E21A66"/>
    <w:rsid w:val="00E22070"/>
    <w:rsid w:val="00E229DF"/>
    <w:rsid w:val="00E22CAC"/>
    <w:rsid w:val="00E22E10"/>
    <w:rsid w:val="00E23A93"/>
    <w:rsid w:val="00E241D7"/>
    <w:rsid w:val="00E24329"/>
    <w:rsid w:val="00E24D46"/>
    <w:rsid w:val="00E24E52"/>
    <w:rsid w:val="00E25E3F"/>
    <w:rsid w:val="00E266D3"/>
    <w:rsid w:val="00E26885"/>
    <w:rsid w:val="00E271A7"/>
    <w:rsid w:val="00E27313"/>
    <w:rsid w:val="00E27BFB"/>
    <w:rsid w:val="00E30765"/>
    <w:rsid w:val="00E30BEF"/>
    <w:rsid w:val="00E30D15"/>
    <w:rsid w:val="00E30EB3"/>
    <w:rsid w:val="00E30EDE"/>
    <w:rsid w:val="00E3189D"/>
    <w:rsid w:val="00E31E0B"/>
    <w:rsid w:val="00E32393"/>
    <w:rsid w:val="00E323A7"/>
    <w:rsid w:val="00E3265E"/>
    <w:rsid w:val="00E32664"/>
    <w:rsid w:val="00E33899"/>
    <w:rsid w:val="00E341A7"/>
    <w:rsid w:val="00E34735"/>
    <w:rsid w:val="00E34A95"/>
    <w:rsid w:val="00E34ED1"/>
    <w:rsid w:val="00E358A7"/>
    <w:rsid w:val="00E35CB3"/>
    <w:rsid w:val="00E3615D"/>
    <w:rsid w:val="00E3759A"/>
    <w:rsid w:val="00E37E04"/>
    <w:rsid w:val="00E41631"/>
    <w:rsid w:val="00E416CA"/>
    <w:rsid w:val="00E41F06"/>
    <w:rsid w:val="00E4221A"/>
    <w:rsid w:val="00E42BAE"/>
    <w:rsid w:val="00E435D9"/>
    <w:rsid w:val="00E435E4"/>
    <w:rsid w:val="00E436CD"/>
    <w:rsid w:val="00E4394F"/>
    <w:rsid w:val="00E44FA0"/>
    <w:rsid w:val="00E45045"/>
    <w:rsid w:val="00E45603"/>
    <w:rsid w:val="00E45928"/>
    <w:rsid w:val="00E45BE2"/>
    <w:rsid w:val="00E473FC"/>
    <w:rsid w:val="00E47DB7"/>
    <w:rsid w:val="00E50034"/>
    <w:rsid w:val="00E50C15"/>
    <w:rsid w:val="00E511BF"/>
    <w:rsid w:val="00E51629"/>
    <w:rsid w:val="00E516CE"/>
    <w:rsid w:val="00E521B7"/>
    <w:rsid w:val="00E5276C"/>
    <w:rsid w:val="00E52CA5"/>
    <w:rsid w:val="00E5303C"/>
    <w:rsid w:val="00E53B3A"/>
    <w:rsid w:val="00E54F67"/>
    <w:rsid w:val="00E55551"/>
    <w:rsid w:val="00E55A52"/>
    <w:rsid w:val="00E55B59"/>
    <w:rsid w:val="00E5625E"/>
    <w:rsid w:val="00E564C0"/>
    <w:rsid w:val="00E56D2E"/>
    <w:rsid w:val="00E5762B"/>
    <w:rsid w:val="00E57745"/>
    <w:rsid w:val="00E578AF"/>
    <w:rsid w:val="00E609E7"/>
    <w:rsid w:val="00E60AEB"/>
    <w:rsid w:val="00E61474"/>
    <w:rsid w:val="00E61D16"/>
    <w:rsid w:val="00E61E86"/>
    <w:rsid w:val="00E63772"/>
    <w:rsid w:val="00E641CC"/>
    <w:rsid w:val="00E64280"/>
    <w:rsid w:val="00E64BDC"/>
    <w:rsid w:val="00E64E57"/>
    <w:rsid w:val="00E654AB"/>
    <w:rsid w:val="00E65832"/>
    <w:rsid w:val="00E659FA"/>
    <w:rsid w:val="00E6623D"/>
    <w:rsid w:val="00E662A5"/>
    <w:rsid w:val="00E66F51"/>
    <w:rsid w:val="00E67E45"/>
    <w:rsid w:val="00E67E86"/>
    <w:rsid w:val="00E7025E"/>
    <w:rsid w:val="00E7049C"/>
    <w:rsid w:val="00E71804"/>
    <w:rsid w:val="00E7204D"/>
    <w:rsid w:val="00E72510"/>
    <w:rsid w:val="00E728A7"/>
    <w:rsid w:val="00E73062"/>
    <w:rsid w:val="00E7322E"/>
    <w:rsid w:val="00E73B1D"/>
    <w:rsid w:val="00E742F4"/>
    <w:rsid w:val="00E746B9"/>
    <w:rsid w:val="00E7569F"/>
    <w:rsid w:val="00E75B3F"/>
    <w:rsid w:val="00E76130"/>
    <w:rsid w:val="00E76886"/>
    <w:rsid w:val="00E76ADC"/>
    <w:rsid w:val="00E76FE4"/>
    <w:rsid w:val="00E772A1"/>
    <w:rsid w:val="00E774DB"/>
    <w:rsid w:val="00E77E67"/>
    <w:rsid w:val="00E77F9E"/>
    <w:rsid w:val="00E805AE"/>
    <w:rsid w:val="00E808FA"/>
    <w:rsid w:val="00E810A1"/>
    <w:rsid w:val="00E8137C"/>
    <w:rsid w:val="00E81C2A"/>
    <w:rsid w:val="00E81DE2"/>
    <w:rsid w:val="00E8213E"/>
    <w:rsid w:val="00E826F4"/>
    <w:rsid w:val="00E827E8"/>
    <w:rsid w:val="00E82CBB"/>
    <w:rsid w:val="00E82E61"/>
    <w:rsid w:val="00E83A8B"/>
    <w:rsid w:val="00E83BB3"/>
    <w:rsid w:val="00E84616"/>
    <w:rsid w:val="00E8485E"/>
    <w:rsid w:val="00E84F09"/>
    <w:rsid w:val="00E85307"/>
    <w:rsid w:val="00E853F7"/>
    <w:rsid w:val="00E85409"/>
    <w:rsid w:val="00E854E4"/>
    <w:rsid w:val="00E85A17"/>
    <w:rsid w:val="00E85D9A"/>
    <w:rsid w:val="00E86CF1"/>
    <w:rsid w:val="00E8731B"/>
    <w:rsid w:val="00E8738B"/>
    <w:rsid w:val="00E87661"/>
    <w:rsid w:val="00E900CF"/>
    <w:rsid w:val="00E902F9"/>
    <w:rsid w:val="00E908AD"/>
    <w:rsid w:val="00E90C31"/>
    <w:rsid w:val="00E91219"/>
    <w:rsid w:val="00E9155A"/>
    <w:rsid w:val="00E916B3"/>
    <w:rsid w:val="00E92811"/>
    <w:rsid w:val="00E92F5E"/>
    <w:rsid w:val="00E95553"/>
    <w:rsid w:val="00E976CE"/>
    <w:rsid w:val="00E97A0D"/>
    <w:rsid w:val="00E97F73"/>
    <w:rsid w:val="00EA0026"/>
    <w:rsid w:val="00EA04FB"/>
    <w:rsid w:val="00EA1215"/>
    <w:rsid w:val="00EA1C78"/>
    <w:rsid w:val="00EA2222"/>
    <w:rsid w:val="00EA22DC"/>
    <w:rsid w:val="00EA2380"/>
    <w:rsid w:val="00EA3394"/>
    <w:rsid w:val="00EA3459"/>
    <w:rsid w:val="00EA3CDE"/>
    <w:rsid w:val="00EA4974"/>
    <w:rsid w:val="00EA4997"/>
    <w:rsid w:val="00EA4F18"/>
    <w:rsid w:val="00EA51B5"/>
    <w:rsid w:val="00EA5D13"/>
    <w:rsid w:val="00EA5DDF"/>
    <w:rsid w:val="00EA639B"/>
    <w:rsid w:val="00EA6600"/>
    <w:rsid w:val="00EA6C4B"/>
    <w:rsid w:val="00EA7141"/>
    <w:rsid w:val="00EA73C3"/>
    <w:rsid w:val="00EA75C1"/>
    <w:rsid w:val="00EA7E74"/>
    <w:rsid w:val="00EB0861"/>
    <w:rsid w:val="00EB09E2"/>
    <w:rsid w:val="00EB159C"/>
    <w:rsid w:val="00EB1614"/>
    <w:rsid w:val="00EB1842"/>
    <w:rsid w:val="00EB2376"/>
    <w:rsid w:val="00EB2415"/>
    <w:rsid w:val="00EB25DF"/>
    <w:rsid w:val="00EB2864"/>
    <w:rsid w:val="00EB287A"/>
    <w:rsid w:val="00EB2AB7"/>
    <w:rsid w:val="00EB35E2"/>
    <w:rsid w:val="00EB3797"/>
    <w:rsid w:val="00EB3BCB"/>
    <w:rsid w:val="00EB3CE8"/>
    <w:rsid w:val="00EB436C"/>
    <w:rsid w:val="00EB463C"/>
    <w:rsid w:val="00EB482B"/>
    <w:rsid w:val="00EB4FB2"/>
    <w:rsid w:val="00EB54CD"/>
    <w:rsid w:val="00EB5605"/>
    <w:rsid w:val="00EB571A"/>
    <w:rsid w:val="00EB59EC"/>
    <w:rsid w:val="00EB5DC2"/>
    <w:rsid w:val="00EB6108"/>
    <w:rsid w:val="00EB6923"/>
    <w:rsid w:val="00EB6C19"/>
    <w:rsid w:val="00EB7071"/>
    <w:rsid w:val="00EB72B9"/>
    <w:rsid w:val="00EB7508"/>
    <w:rsid w:val="00EB7860"/>
    <w:rsid w:val="00EC04CD"/>
    <w:rsid w:val="00EC0CA0"/>
    <w:rsid w:val="00EC0CE4"/>
    <w:rsid w:val="00EC14DD"/>
    <w:rsid w:val="00EC182B"/>
    <w:rsid w:val="00EC1917"/>
    <w:rsid w:val="00EC1D6D"/>
    <w:rsid w:val="00EC2011"/>
    <w:rsid w:val="00EC2C88"/>
    <w:rsid w:val="00EC373A"/>
    <w:rsid w:val="00EC3F95"/>
    <w:rsid w:val="00EC4E76"/>
    <w:rsid w:val="00EC4E81"/>
    <w:rsid w:val="00EC5046"/>
    <w:rsid w:val="00EC53B1"/>
    <w:rsid w:val="00EC5528"/>
    <w:rsid w:val="00EC58F7"/>
    <w:rsid w:val="00EC78C7"/>
    <w:rsid w:val="00ED0410"/>
    <w:rsid w:val="00ED0B1A"/>
    <w:rsid w:val="00ED0D5D"/>
    <w:rsid w:val="00ED11C6"/>
    <w:rsid w:val="00ED1505"/>
    <w:rsid w:val="00ED1557"/>
    <w:rsid w:val="00ED1F0B"/>
    <w:rsid w:val="00ED204E"/>
    <w:rsid w:val="00ED2454"/>
    <w:rsid w:val="00ED291B"/>
    <w:rsid w:val="00ED3B0F"/>
    <w:rsid w:val="00ED402F"/>
    <w:rsid w:val="00ED434F"/>
    <w:rsid w:val="00ED45EC"/>
    <w:rsid w:val="00ED576F"/>
    <w:rsid w:val="00ED6513"/>
    <w:rsid w:val="00ED6740"/>
    <w:rsid w:val="00ED75FE"/>
    <w:rsid w:val="00ED77B9"/>
    <w:rsid w:val="00ED79C5"/>
    <w:rsid w:val="00EE0CE0"/>
    <w:rsid w:val="00EE0E1A"/>
    <w:rsid w:val="00EE0EB0"/>
    <w:rsid w:val="00EE13E4"/>
    <w:rsid w:val="00EE142A"/>
    <w:rsid w:val="00EE2654"/>
    <w:rsid w:val="00EE266C"/>
    <w:rsid w:val="00EE26C8"/>
    <w:rsid w:val="00EE2BF5"/>
    <w:rsid w:val="00EE2D03"/>
    <w:rsid w:val="00EE4CBC"/>
    <w:rsid w:val="00EE53F6"/>
    <w:rsid w:val="00EE5489"/>
    <w:rsid w:val="00EE5AB6"/>
    <w:rsid w:val="00EE74DC"/>
    <w:rsid w:val="00EE79AD"/>
    <w:rsid w:val="00EE7AC5"/>
    <w:rsid w:val="00EF02C5"/>
    <w:rsid w:val="00EF09F5"/>
    <w:rsid w:val="00EF0F28"/>
    <w:rsid w:val="00EF1CF1"/>
    <w:rsid w:val="00EF205C"/>
    <w:rsid w:val="00EF28DA"/>
    <w:rsid w:val="00EF2BD9"/>
    <w:rsid w:val="00EF3625"/>
    <w:rsid w:val="00EF36DF"/>
    <w:rsid w:val="00EF4247"/>
    <w:rsid w:val="00EF465F"/>
    <w:rsid w:val="00EF4C0F"/>
    <w:rsid w:val="00EF51FD"/>
    <w:rsid w:val="00EF531A"/>
    <w:rsid w:val="00EF54B1"/>
    <w:rsid w:val="00EF579A"/>
    <w:rsid w:val="00EF5865"/>
    <w:rsid w:val="00EF5D44"/>
    <w:rsid w:val="00EF6699"/>
    <w:rsid w:val="00EF71D1"/>
    <w:rsid w:val="00EF721B"/>
    <w:rsid w:val="00EF74BC"/>
    <w:rsid w:val="00EF7621"/>
    <w:rsid w:val="00EF79A0"/>
    <w:rsid w:val="00EF7BF8"/>
    <w:rsid w:val="00F0001D"/>
    <w:rsid w:val="00F00A51"/>
    <w:rsid w:val="00F00AEA"/>
    <w:rsid w:val="00F01031"/>
    <w:rsid w:val="00F01821"/>
    <w:rsid w:val="00F02505"/>
    <w:rsid w:val="00F026F3"/>
    <w:rsid w:val="00F02CCE"/>
    <w:rsid w:val="00F02FEC"/>
    <w:rsid w:val="00F0323E"/>
    <w:rsid w:val="00F03960"/>
    <w:rsid w:val="00F03CEB"/>
    <w:rsid w:val="00F03D12"/>
    <w:rsid w:val="00F03E59"/>
    <w:rsid w:val="00F0477A"/>
    <w:rsid w:val="00F049C7"/>
    <w:rsid w:val="00F04B40"/>
    <w:rsid w:val="00F04C3E"/>
    <w:rsid w:val="00F04C69"/>
    <w:rsid w:val="00F05107"/>
    <w:rsid w:val="00F0539E"/>
    <w:rsid w:val="00F0561C"/>
    <w:rsid w:val="00F05C39"/>
    <w:rsid w:val="00F0634D"/>
    <w:rsid w:val="00F0647B"/>
    <w:rsid w:val="00F0657D"/>
    <w:rsid w:val="00F0711F"/>
    <w:rsid w:val="00F07A04"/>
    <w:rsid w:val="00F07B9F"/>
    <w:rsid w:val="00F104A7"/>
    <w:rsid w:val="00F10524"/>
    <w:rsid w:val="00F11538"/>
    <w:rsid w:val="00F11AF1"/>
    <w:rsid w:val="00F128A8"/>
    <w:rsid w:val="00F13588"/>
    <w:rsid w:val="00F13B31"/>
    <w:rsid w:val="00F1455F"/>
    <w:rsid w:val="00F147FE"/>
    <w:rsid w:val="00F14B5A"/>
    <w:rsid w:val="00F14C03"/>
    <w:rsid w:val="00F15399"/>
    <w:rsid w:val="00F15762"/>
    <w:rsid w:val="00F15DDB"/>
    <w:rsid w:val="00F16124"/>
    <w:rsid w:val="00F16661"/>
    <w:rsid w:val="00F16AB1"/>
    <w:rsid w:val="00F16D67"/>
    <w:rsid w:val="00F174EA"/>
    <w:rsid w:val="00F20320"/>
    <w:rsid w:val="00F20725"/>
    <w:rsid w:val="00F21076"/>
    <w:rsid w:val="00F21541"/>
    <w:rsid w:val="00F216EF"/>
    <w:rsid w:val="00F21C6E"/>
    <w:rsid w:val="00F227B6"/>
    <w:rsid w:val="00F2313C"/>
    <w:rsid w:val="00F233FB"/>
    <w:rsid w:val="00F2371C"/>
    <w:rsid w:val="00F241CA"/>
    <w:rsid w:val="00F251E1"/>
    <w:rsid w:val="00F25481"/>
    <w:rsid w:val="00F255EB"/>
    <w:rsid w:val="00F256FC"/>
    <w:rsid w:val="00F2591E"/>
    <w:rsid w:val="00F25AD5"/>
    <w:rsid w:val="00F260A8"/>
    <w:rsid w:val="00F261E3"/>
    <w:rsid w:val="00F2687B"/>
    <w:rsid w:val="00F269B9"/>
    <w:rsid w:val="00F26D4D"/>
    <w:rsid w:val="00F26D70"/>
    <w:rsid w:val="00F27AA6"/>
    <w:rsid w:val="00F27CD4"/>
    <w:rsid w:val="00F27DD1"/>
    <w:rsid w:val="00F300D2"/>
    <w:rsid w:val="00F30B20"/>
    <w:rsid w:val="00F30F4C"/>
    <w:rsid w:val="00F30FDA"/>
    <w:rsid w:val="00F30FEE"/>
    <w:rsid w:val="00F31596"/>
    <w:rsid w:val="00F31A4E"/>
    <w:rsid w:val="00F31A69"/>
    <w:rsid w:val="00F32383"/>
    <w:rsid w:val="00F326CB"/>
    <w:rsid w:val="00F326FF"/>
    <w:rsid w:val="00F33A8C"/>
    <w:rsid w:val="00F33CBF"/>
    <w:rsid w:val="00F348BF"/>
    <w:rsid w:val="00F359FE"/>
    <w:rsid w:val="00F365FA"/>
    <w:rsid w:val="00F3668C"/>
    <w:rsid w:val="00F36869"/>
    <w:rsid w:val="00F36AC1"/>
    <w:rsid w:val="00F37058"/>
    <w:rsid w:val="00F372D4"/>
    <w:rsid w:val="00F37356"/>
    <w:rsid w:val="00F410A4"/>
    <w:rsid w:val="00F41300"/>
    <w:rsid w:val="00F41D87"/>
    <w:rsid w:val="00F42C59"/>
    <w:rsid w:val="00F42EE0"/>
    <w:rsid w:val="00F42F24"/>
    <w:rsid w:val="00F4355C"/>
    <w:rsid w:val="00F436E2"/>
    <w:rsid w:val="00F43F1F"/>
    <w:rsid w:val="00F443DF"/>
    <w:rsid w:val="00F446A7"/>
    <w:rsid w:val="00F44909"/>
    <w:rsid w:val="00F453FB"/>
    <w:rsid w:val="00F45AE9"/>
    <w:rsid w:val="00F4674C"/>
    <w:rsid w:val="00F46836"/>
    <w:rsid w:val="00F46BDF"/>
    <w:rsid w:val="00F47732"/>
    <w:rsid w:val="00F479D5"/>
    <w:rsid w:val="00F501E2"/>
    <w:rsid w:val="00F502D4"/>
    <w:rsid w:val="00F50639"/>
    <w:rsid w:val="00F50846"/>
    <w:rsid w:val="00F50898"/>
    <w:rsid w:val="00F50DE6"/>
    <w:rsid w:val="00F5114F"/>
    <w:rsid w:val="00F51336"/>
    <w:rsid w:val="00F51A8C"/>
    <w:rsid w:val="00F52192"/>
    <w:rsid w:val="00F52255"/>
    <w:rsid w:val="00F52812"/>
    <w:rsid w:val="00F5302B"/>
    <w:rsid w:val="00F546DF"/>
    <w:rsid w:val="00F54892"/>
    <w:rsid w:val="00F550FF"/>
    <w:rsid w:val="00F5571D"/>
    <w:rsid w:val="00F55E2A"/>
    <w:rsid w:val="00F561AA"/>
    <w:rsid w:val="00F57991"/>
    <w:rsid w:val="00F60139"/>
    <w:rsid w:val="00F60391"/>
    <w:rsid w:val="00F606DA"/>
    <w:rsid w:val="00F60B32"/>
    <w:rsid w:val="00F61015"/>
    <w:rsid w:val="00F61175"/>
    <w:rsid w:val="00F614FF"/>
    <w:rsid w:val="00F6153B"/>
    <w:rsid w:val="00F6168A"/>
    <w:rsid w:val="00F618A8"/>
    <w:rsid w:val="00F62862"/>
    <w:rsid w:val="00F62FB0"/>
    <w:rsid w:val="00F63F58"/>
    <w:rsid w:val="00F64AAF"/>
    <w:rsid w:val="00F6528A"/>
    <w:rsid w:val="00F6535D"/>
    <w:rsid w:val="00F657AC"/>
    <w:rsid w:val="00F65C7C"/>
    <w:rsid w:val="00F6606F"/>
    <w:rsid w:val="00F6630F"/>
    <w:rsid w:val="00F666E8"/>
    <w:rsid w:val="00F668B2"/>
    <w:rsid w:val="00F66BBE"/>
    <w:rsid w:val="00F66D07"/>
    <w:rsid w:val="00F674ED"/>
    <w:rsid w:val="00F6767A"/>
    <w:rsid w:val="00F679B5"/>
    <w:rsid w:val="00F67A67"/>
    <w:rsid w:val="00F67E27"/>
    <w:rsid w:val="00F70627"/>
    <w:rsid w:val="00F7097C"/>
    <w:rsid w:val="00F70B1A"/>
    <w:rsid w:val="00F70C82"/>
    <w:rsid w:val="00F70E06"/>
    <w:rsid w:val="00F7110B"/>
    <w:rsid w:val="00F717F6"/>
    <w:rsid w:val="00F724DA"/>
    <w:rsid w:val="00F72A55"/>
    <w:rsid w:val="00F72FF2"/>
    <w:rsid w:val="00F7331D"/>
    <w:rsid w:val="00F73588"/>
    <w:rsid w:val="00F73EE4"/>
    <w:rsid w:val="00F7422D"/>
    <w:rsid w:val="00F742F0"/>
    <w:rsid w:val="00F74390"/>
    <w:rsid w:val="00F7471A"/>
    <w:rsid w:val="00F74A66"/>
    <w:rsid w:val="00F74D7D"/>
    <w:rsid w:val="00F74E26"/>
    <w:rsid w:val="00F75933"/>
    <w:rsid w:val="00F7674F"/>
    <w:rsid w:val="00F76C9E"/>
    <w:rsid w:val="00F81B48"/>
    <w:rsid w:val="00F81E21"/>
    <w:rsid w:val="00F82C58"/>
    <w:rsid w:val="00F82CB0"/>
    <w:rsid w:val="00F82FCA"/>
    <w:rsid w:val="00F84136"/>
    <w:rsid w:val="00F84238"/>
    <w:rsid w:val="00F84772"/>
    <w:rsid w:val="00F84B61"/>
    <w:rsid w:val="00F84B8A"/>
    <w:rsid w:val="00F84BAA"/>
    <w:rsid w:val="00F85456"/>
    <w:rsid w:val="00F85541"/>
    <w:rsid w:val="00F85596"/>
    <w:rsid w:val="00F859C9"/>
    <w:rsid w:val="00F85CC6"/>
    <w:rsid w:val="00F86232"/>
    <w:rsid w:val="00F8647D"/>
    <w:rsid w:val="00F864B9"/>
    <w:rsid w:val="00F86D6C"/>
    <w:rsid w:val="00F8732D"/>
    <w:rsid w:val="00F878EC"/>
    <w:rsid w:val="00F90207"/>
    <w:rsid w:val="00F9042C"/>
    <w:rsid w:val="00F90908"/>
    <w:rsid w:val="00F90F23"/>
    <w:rsid w:val="00F910DD"/>
    <w:rsid w:val="00F9146A"/>
    <w:rsid w:val="00F92215"/>
    <w:rsid w:val="00F92998"/>
    <w:rsid w:val="00F9373D"/>
    <w:rsid w:val="00F93836"/>
    <w:rsid w:val="00F938A3"/>
    <w:rsid w:val="00F93A42"/>
    <w:rsid w:val="00F93ADC"/>
    <w:rsid w:val="00F944C3"/>
    <w:rsid w:val="00F94A90"/>
    <w:rsid w:val="00F94D5F"/>
    <w:rsid w:val="00F94E91"/>
    <w:rsid w:val="00F94F0F"/>
    <w:rsid w:val="00F9543F"/>
    <w:rsid w:val="00F958CF"/>
    <w:rsid w:val="00F95B62"/>
    <w:rsid w:val="00F97613"/>
    <w:rsid w:val="00F97EE9"/>
    <w:rsid w:val="00FA014E"/>
    <w:rsid w:val="00FA0ECF"/>
    <w:rsid w:val="00FA102A"/>
    <w:rsid w:val="00FA1AAF"/>
    <w:rsid w:val="00FA222B"/>
    <w:rsid w:val="00FA2D10"/>
    <w:rsid w:val="00FA35A4"/>
    <w:rsid w:val="00FA36BA"/>
    <w:rsid w:val="00FA3852"/>
    <w:rsid w:val="00FA3ACD"/>
    <w:rsid w:val="00FA428E"/>
    <w:rsid w:val="00FA444F"/>
    <w:rsid w:val="00FA477C"/>
    <w:rsid w:val="00FA4C46"/>
    <w:rsid w:val="00FA4C7A"/>
    <w:rsid w:val="00FA5945"/>
    <w:rsid w:val="00FA64DA"/>
    <w:rsid w:val="00FA663B"/>
    <w:rsid w:val="00FA6957"/>
    <w:rsid w:val="00FA71DA"/>
    <w:rsid w:val="00FA72D2"/>
    <w:rsid w:val="00FB0682"/>
    <w:rsid w:val="00FB06A4"/>
    <w:rsid w:val="00FB0D77"/>
    <w:rsid w:val="00FB0F1F"/>
    <w:rsid w:val="00FB100C"/>
    <w:rsid w:val="00FB186C"/>
    <w:rsid w:val="00FB2066"/>
    <w:rsid w:val="00FB20C4"/>
    <w:rsid w:val="00FB2254"/>
    <w:rsid w:val="00FB23E6"/>
    <w:rsid w:val="00FB2EF6"/>
    <w:rsid w:val="00FB30BF"/>
    <w:rsid w:val="00FB3153"/>
    <w:rsid w:val="00FB3B3A"/>
    <w:rsid w:val="00FB4CB4"/>
    <w:rsid w:val="00FB4DF4"/>
    <w:rsid w:val="00FB5057"/>
    <w:rsid w:val="00FB556F"/>
    <w:rsid w:val="00FB6666"/>
    <w:rsid w:val="00FB6676"/>
    <w:rsid w:val="00FB67FF"/>
    <w:rsid w:val="00FB6BD5"/>
    <w:rsid w:val="00FB6D44"/>
    <w:rsid w:val="00FB6D46"/>
    <w:rsid w:val="00FB6DC7"/>
    <w:rsid w:val="00FB75CE"/>
    <w:rsid w:val="00FC0C26"/>
    <w:rsid w:val="00FC14E8"/>
    <w:rsid w:val="00FC188D"/>
    <w:rsid w:val="00FC1EED"/>
    <w:rsid w:val="00FC31BA"/>
    <w:rsid w:val="00FC3320"/>
    <w:rsid w:val="00FC37FC"/>
    <w:rsid w:val="00FC4A4B"/>
    <w:rsid w:val="00FC563D"/>
    <w:rsid w:val="00FC58FF"/>
    <w:rsid w:val="00FC5E97"/>
    <w:rsid w:val="00FC6196"/>
    <w:rsid w:val="00FC61F5"/>
    <w:rsid w:val="00FC63E9"/>
    <w:rsid w:val="00FC64B4"/>
    <w:rsid w:val="00FC72DD"/>
    <w:rsid w:val="00FC73A8"/>
    <w:rsid w:val="00FC761C"/>
    <w:rsid w:val="00FC7675"/>
    <w:rsid w:val="00FC77AC"/>
    <w:rsid w:val="00FC79FD"/>
    <w:rsid w:val="00FD0675"/>
    <w:rsid w:val="00FD06F8"/>
    <w:rsid w:val="00FD0D48"/>
    <w:rsid w:val="00FD0F17"/>
    <w:rsid w:val="00FD1083"/>
    <w:rsid w:val="00FD129D"/>
    <w:rsid w:val="00FD1687"/>
    <w:rsid w:val="00FD1CB4"/>
    <w:rsid w:val="00FD1E15"/>
    <w:rsid w:val="00FD2402"/>
    <w:rsid w:val="00FD2768"/>
    <w:rsid w:val="00FD2F19"/>
    <w:rsid w:val="00FD32FE"/>
    <w:rsid w:val="00FD36D5"/>
    <w:rsid w:val="00FD3AE7"/>
    <w:rsid w:val="00FD42B8"/>
    <w:rsid w:val="00FD499E"/>
    <w:rsid w:val="00FD552C"/>
    <w:rsid w:val="00FD5651"/>
    <w:rsid w:val="00FD5C21"/>
    <w:rsid w:val="00FD6481"/>
    <w:rsid w:val="00FD7340"/>
    <w:rsid w:val="00FD752D"/>
    <w:rsid w:val="00FD7618"/>
    <w:rsid w:val="00FD7956"/>
    <w:rsid w:val="00FE0269"/>
    <w:rsid w:val="00FE0C99"/>
    <w:rsid w:val="00FE1469"/>
    <w:rsid w:val="00FE15FC"/>
    <w:rsid w:val="00FE20AD"/>
    <w:rsid w:val="00FE2943"/>
    <w:rsid w:val="00FE2D77"/>
    <w:rsid w:val="00FE2FCF"/>
    <w:rsid w:val="00FE3022"/>
    <w:rsid w:val="00FE33C9"/>
    <w:rsid w:val="00FE39C6"/>
    <w:rsid w:val="00FE3B55"/>
    <w:rsid w:val="00FE3DE8"/>
    <w:rsid w:val="00FE421E"/>
    <w:rsid w:val="00FE4FE0"/>
    <w:rsid w:val="00FE52D3"/>
    <w:rsid w:val="00FE6612"/>
    <w:rsid w:val="00FE6A65"/>
    <w:rsid w:val="00FE7011"/>
    <w:rsid w:val="00FE7117"/>
    <w:rsid w:val="00FF02D8"/>
    <w:rsid w:val="00FF06FC"/>
    <w:rsid w:val="00FF0F39"/>
    <w:rsid w:val="00FF10A4"/>
    <w:rsid w:val="00FF1243"/>
    <w:rsid w:val="00FF1598"/>
    <w:rsid w:val="00FF1BB4"/>
    <w:rsid w:val="00FF21C5"/>
    <w:rsid w:val="00FF2463"/>
    <w:rsid w:val="00FF2EE6"/>
    <w:rsid w:val="00FF35D2"/>
    <w:rsid w:val="00FF372D"/>
    <w:rsid w:val="00FF3734"/>
    <w:rsid w:val="00FF3D40"/>
    <w:rsid w:val="00FF3E96"/>
    <w:rsid w:val="00FF4535"/>
    <w:rsid w:val="00FF4713"/>
    <w:rsid w:val="00FF5374"/>
    <w:rsid w:val="00FF6CA6"/>
    <w:rsid w:val="00FF769E"/>
    <w:rsid w:val="00FFB927"/>
    <w:rsid w:val="0138F8CF"/>
    <w:rsid w:val="0143CF03"/>
    <w:rsid w:val="018E87F7"/>
    <w:rsid w:val="01956F61"/>
    <w:rsid w:val="01FD115B"/>
    <w:rsid w:val="02093E4F"/>
    <w:rsid w:val="02590B91"/>
    <w:rsid w:val="02709CA4"/>
    <w:rsid w:val="02BD4093"/>
    <w:rsid w:val="02D2DA68"/>
    <w:rsid w:val="04583E32"/>
    <w:rsid w:val="0466359C"/>
    <w:rsid w:val="048A58DF"/>
    <w:rsid w:val="05264132"/>
    <w:rsid w:val="0565F626"/>
    <w:rsid w:val="05D72370"/>
    <w:rsid w:val="05E1C0AD"/>
    <w:rsid w:val="060CDF0F"/>
    <w:rsid w:val="067A04CC"/>
    <w:rsid w:val="06C4D5B6"/>
    <w:rsid w:val="06E98861"/>
    <w:rsid w:val="07092A7C"/>
    <w:rsid w:val="084F0F38"/>
    <w:rsid w:val="08C02BCF"/>
    <w:rsid w:val="09195CA6"/>
    <w:rsid w:val="0929061D"/>
    <w:rsid w:val="093CD33F"/>
    <w:rsid w:val="094BD4F1"/>
    <w:rsid w:val="0951975A"/>
    <w:rsid w:val="0976268F"/>
    <w:rsid w:val="09965E5A"/>
    <w:rsid w:val="09A0DD09"/>
    <w:rsid w:val="09A684C5"/>
    <w:rsid w:val="09ECF916"/>
    <w:rsid w:val="0A0F8172"/>
    <w:rsid w:val="0A590D0C"/>
    <w:rsid w:val="0AA8B6EA"/>
    <w:rsid w:val="0ABC5D4A"/>
    <w:rsid w:val="0AC98F55"/>
    <w:rsid w:val="0ACCBFC8"/>
    <w:rsid w:val="0B3CFFD3"/>
    <w:rsid w:val="0B4098BB"/>
    <w:rsid w:val="0B93A4B0"/>
    <w:rsid w:val="0BABD30D"/>
    <w:rsid w:val="0BBAB9DD"/>
    <w:rsid w:val="0C66DEB6"/>
    <w:rsid w:val="0C6B4E29"/>
    <w:rsid w:val="0C7FB25D"/>
    <w:rsid w:val="0CAC62FF"/>
    <w:rsid w:val="0CE397A1"/>
    <w:rsid w:val="0D3CBECD"/>
    <w:rsid w:val="0D3D7ED1"/>
    <w:rsid w:val="0DEA2DD9"/>
    <w:rsid w:val="0F104969"/>
    <w:rsid w:val="0F120F83"/>
    <w:rsid w:val="0F26EE75"/>
    <w:rsid w:val="0F3C4A92"/>
    <w:rsid w:val="0FAEA394"/>
    <w:rsid w:val="0FF966AB"/>
    <w:rsid w:val="1000178A"/>
    <w:rsid w:val="103438B7"/>
    <w:rsid w:val="10648C97"/>
    <w:rsid w:val="10CE8ED8"/>
    <w:rsid w:val="10CF1DA4"/>
    <w:rsid w:val="10FDB71D"/>
    <w:rsid w:val="11120391"/>
    <w:rsid w:val="1161DB8F"/>
    <w:rsid w:val="11D375DA"/>
    <w:rsid w:val="11E127CF"/>
    <w:rsid w:val="11E9F81B"/>
    <w:rsid w:val="120CED92"/>
    <w:rsid w:val="12FFB5D9"/>
    <w:rsid w:val="136627BD"/>
    <w:rsid w:val="136FFC49"/>
    <w:rsid w:val="1376A004"/>
    <w:rsid w:val="142EAAF1"/>
    <w:rsid w:val="14735587"/>
    <w:rsid w:val="149A19C0"/>
    <w:rsid w:val="15314CB7"/>
    <w:rsid w:val="155C40B5"/>
    <w:rsid w:val="159D72C1"/>
    <w:rsid w:val="15AFCDA2"/>
    <w:rsid w:val="15EAF214"/>
    <w:rsid w:val="16599413"/>
    <w:rsid w:val="16A3BFB4"/>
    <w:rsid w:val="17178E53"/>
    <w:rsid w:val="172ED11E"/>
    <w:rsid w:val="1835B3D6"/>
    <w:rsid w:val="18A4752B"/>
    <w:rsid w:val="18EDC6F9"/>
    <w:rsid w:val="198C702D"/>
    <w:rsid w:val="19E97479"/>
    <w:rsid w:val="1A0852D9"/>
    <w:rsid w:val="1AF04B44"/>
    <w:rsid w:val="1B1DC6BB"/>
    <w:rsid w:val="1B30EB8F"/>
    <w:rsid w:val="1BB5E7CF"/>
    <w:rsid w:val="1BCCC22C"/>
    <w:rsid w:val="1C3905F0"/>
    <w:rsid w:val="1C492FE8"/>
    <w:rsid w:val="1C5A33E1"/>
    <w:rsid w:val="1CDDC14B"/>
    <w:rsid w:val="1D6D6DFB"/>
    <w:rsid w:val="1D741DF1"/>
    <w:rsid w:val="1D8C1B82"/>
    <w:rsid w:val="1DAB8D4F"/>
    <w:rsid w:val="1DE8AB25"/>
    <w:rsid w:val="1E49D9DF"/>
    <w:rsid w:val="1E7A7675"/>
    <w:rsid w:val="1EBE0CF7"/>
    <w:rsid w:val="1F04AF8C"/>
    <w:rsid w:val="1F1CBB5C"/>
    <w:rsid w:val="1FD48501"/>
    <w:rsid w:val="1FF13DBC"/>
    <w:rsid w:val="2043BE0E"/>
    <w:rsid w:val="204656FA"/>
    <w:rsid w:val="205CDAAE"/>
    <w:rsid w:val="20A118DA"/>
    <w:rsid w:val="20CA0DF9"/>
    <w:rsid w:val="20E8D3FA"/>
    <w:rsid w:val="20F23F45"/>
    <w:rsid w:val="214AB98D"/>
    <w:rsid w:val="218989FF"/>
    <w:rsid w:val="21CC4B97"/>
    <w:rsid w:val="2208496C"/>
    <w:rsid w:val="22D1ED44"/>
    <w:rsid w:val="22FAB39E"/>
    <w:rsid w:val="22FDC207"/>
    <w:rsid w:val="232277FF"/>
    <w:rsid w:val="23666772"/>
    <w:rsid w:val="23910CE6"/>
    <w:rsid w:val="2443CEF9"/>
    <w:rsid w:val="24948C1E"/>
    <w:rsid w:val="24A2573D"/>
    <w:rsid w:val="250640B5"/>
    <w:rsid w:val="2584F9CC"/>
    <w:rsid w:val="260862EC"/>
    <w:rsid w:val="260C2E29"/>
    <w:rsid w:val="26E30616"/>
    <w:rsid w:val="2700791C"/>
    <w:rsid w:val="270C3BBB"/>
    <w:rsid w:val="272BE21C"/>
    <w:rsid w:val="274CABBD"/>
    <w:rsid w:val="275C91C3"/>
    <w:rsid w:val="276D7325"/>
    <w:rsid w:val="27A434EB"/>
    <w:rsid w:val="27AFBE2A"/>
    <w:rsid w:val="27F1DB29"/>
    <w:rsid w:val="2835F97F"/>
    <w:rsid w:val="28DA0CA2"/>
    <w:rsid w:val="28F7D19A"/>
    <w:rsid w:val="28FE6FBF"/>
    <w:rsid w:val="2912D7B4"/>
    <w:rsid w:val="29F97B58"/>
    <w:rsid w:val="2A7C5AF1"/>
    <w:rsid w:val="2A8C42F2"/>
    <w:rsid w:val="2AA574B9"/>
    <w:rsid w:val="2AF2829B"/>
    <w:rsid w:val="2B2025A5"/>
    <w:rsid w:val="2B44776B"/>
    <w:rsid w:val="2BD964D5"/>
    <w:rsid w:val="2BE946F7"/>
    <w:rsid w:val="2BF13C6D"/>
    <w:rsid w:val="2C83561C"/>
    <w:rsid w:val="2C908270"/>
    <w:rsid w:val="2CBE275D"/>
    <w:rsid w:val="2CF79C78"/>
    <w:rsid w:val="2D771659"/>
    <w:rsid w:val="2DD22A24"/>
    <w:rsid w:val="2E6AB610"/>
    <w:rsid w:val="2EC26C13"/>
    <w:rsid w:val="2F7CBCE0"/>
    <w:rsid w:val="2F7F2D32"/>
    <w:rsid w:val="2F9C78C5"/>
    <w:rsid w:val="2FF64527"/>
    <w:rsid w:val="2FF70B35"/>
    <w:rsid w:val="303FA42C"/>
    <w:rsid w:val="30A838F9"/>
    <w:rsid w:val="30CCCFC7"/>
    <w:rsid w:val="30E602CA"/>
    <w:rsid w:val="31427C37"/>
    <w:rsid w:val="31542BE5"/>
    <w:rsid w:val="3173D4CF"/>
    <w:rsid w:val="31788EB4"/>
    <w:rsid w:val="325F489E"/>
    <w:rsid w:val="326FBBE7"/>
    <w:rsid w:val="32A45B06"/>
    <w:rsid w:val="32ABE045"/>
    <w:rsid w:val="3358705A"/>
    <w:rsid w:val="33D35446"/>
    <w:rsid w:val="3424D0E5"/>
    <w:rsid w:val="3453B155"/>
    <w:rsid w:val="3458BE19"/>
    <w:rsid w:val="34E6E139"/>
    <w:rsid w:val="34E7DD2A"/>
    <w:rsid w:val="34EB3D71"/>
    <w:rsid w:val="3540ACD3"/>
    <w:rsid w:val="3562F1D2"/>
    <w:rsid w:val="358CFBB3"/>
    <w:rsid w:val="359D038E"/>
    <w:rsid w:val="35CC662C"/>
    <w:rsid w:val="360FAFC6"/>
    <w:rsid w:val="3622B704"/>
    <w:rsid w:val="36A5CD25"/>
    <w:rsid w:val="36EF5B32"/>
    <w:rsid w:val="3712DE66"/>
    <w:rsid w:val="372B1A14"/>
    <w:rsid w:val="3731855A"/>
    <w:rsid w:val="37579C31"/>
    <w:rsid w:val="37CCB470"/>
    <w:rsid w:val="3865B623"/>
    <w:rsid w:val="38BCBFE4"/>
    <w:rsid w:val="38C7FC4A"/>
    <w:rsid w:val="38E7FEC2"/>
    <w:rsid w:val="38F2700B"/>
    <w:rsid w:val="39297623"/>
    <w:rsid w:val="3A8E1712"/>
    <w:rsid w:val="3AB1048C"/>
    <w:rsid w:val="3ABCB489"/>
    <w:rsid w:val="3AD4698C"/>
    <w:rsid w:val="3AD634F3"/>
    <w:rsid w:val="3AF67B7D"/>
    <w:rsid w:val="3B0D4B49"/>
    <w:rsid w:val="3B1B6511"/>
    <w:rsid w:val="3B3D2191"/>
    <w:rsid w:val="3B4C4EE5"/>
    <w:rsid w:val="3B569BBF"/>
    <w:rsid w:val="3B71CABA"/>
    <w:rsid w:val="3BB41851"/>
    <w:rsid w:val="3BBD7816"/>
    <w:rsid w:val="3BED153A"/>
    <w:rsid w:val="3C110B51"/>
    <w:rsid w:val="3C3545F2"/>
    <w:rsid w:val="3C676663"/>
    <w:rsid w:val="3C8B0A31"/>
    <w:rsid w:val="3CBC7476"/>
    <w:rsid w:val="3CD1B387"/>
    <w:rsid w:val="3D938BA9"/>
    <w:rsid w:val="3DAA0B4E"/>
    <w:rsid w:val="3ED24D47"/>
    <w:rsid w:val="3ED747E2"/>
    <w:rsid w:val="3EDF143A"/>
    <w:rsid w:val="3F13CFBF"/>
    <w:rsid w:val="3F60D652"/>
    <w:rsid w:val="3F70D84A"/>
    <w:rsid w:val="3FCFC10A"/>
    <w:rsid w:val="4086719D"/>
    <w:rsid w:val="4092AB02"/>
    <w:rsid w:val="40F7736C"/>
    <w:rsid w:val="4156F1CD"/>
    <w:rsid w:val="416A95D6"/>
    <w:rsid w:val="41B96E2C"/>
    <w:rsid w:val="4235CEC6"/>
    <w:rsid w:val="426AB3B8"/>
    <w:rsid w:val="42D994FE"/>
    <w:rsid w:val="436E8282"/>
    <w:rsid w:val="437AABE8"/>
    <w:rsid w:val="43C10C1F"/>
    <w:rsid w:val="445E1CB2"/>
    <w:rsid w:val="44A73F3D"/>
    <w:rsid w:val="4526DC9A"/>
    <w:rsid w:val="4583CF6A"/>
    <w:rsid w:val="45B6E1C2"/>
    <w:rsid w:val="45E14743"/>
    <w:rsid w:val="462912A2"/>
    <w:rsid w:val="4649B9A0"/>
    <w:rsid w:val="46EB2CB8"/>
    <w:rsid w:val="470F0E42"/>
    <w:rsid w:val="4723895E"/>
    <w:rsid w:val="478ED1A1"/>
    <w:rsid w:val="4804F596"/>
    <w:rsid w:val="481B35B1"/>
    <w:rsid w:val="4849C2E5"/>
    <w:rsid w:val="486EE4BA"/>
    <w:rsid w:val="48743C49"/>
    <w:rsid w:val="48CEB567"/>
    <w:rsid w:val="491CAFFF"/>
    <w:rsid w:val="4983BFCA"/>
    <w:rsid w:val="49D2DC5A"/>
    <w:rsid w:val="49DA6D34"/>
    <w:rsid w:val="4A25BAF6"/>
    <w:rsid w:val="4A838035"/>
    <w:rsid w:val="4C0EE634"/>
    <w:rsid w:val="4C36F070"/>
    <w:rsid w:val="4C5FB3C0"/>
    <w:rsid w:val="4C72BAC5"/>
    <w:rsid w:val="4C8F107B"/>
    <w:rsid w:val="4D409B76"/>
    <w:rsid w:val="4DBD5388"/>
    <w:rsid w:val="4E802811"/>
    <w:rsid w:val="4EC6C03B"/>
    <w:rsid w:val="4F369CF2"/>
    <w:rsid w:val="4F8E2701"/>
    <w:rsid w:val="4FA12E79"/>
    <w:rsid w:val="4FC41833"/>
    <w:rsid w:val="4FF677C0"/>
    <w:rsid w:val="503E5F4B"/>
    <w:rsid w:val="509AF805"/>
    <w:rsid w:val="51487D95"/>
    <w:rsid w:val="519D90D1"/>
    <w:rsid w:val="52123BC6"/>
    <w:rsid w:val="529847C2"/>
    <w:rsid w:val="52B5E7ED"/>
    <w:rsid w:val="532BED66"/>
    <w:rsid w:val="5351EE56"/>
    <w:rsid w:val="539F1969"/>
    <w:rsid w:val="53A0C5C7"/>
    <w:rsid w:val="53A8F23C"/>
    <w:rsid w:val="54093FE7"/>
    <w:rsid w:val="541F4739"/>
    <w:rsid w:val="541F6D24"/>
    <w:rsid w:val="544B95C9"/>
    <w:rsid w:val="5472029A"/>
    <w:rsid w:val="557E8F7B"/>
    <w:rsid w:val="558D1BCD"/>
    <w:rsid w:val="55957BA2"/>
    <w:rsid w:val="559A91E5"/>
    <w:rsid w:val="55C516C8"/>
    <w:rsid w:val="55D7B533"/>
    <w:rsid w:val="56002969"/>
    <w:rsid w:val="560534DB"/>
    <w:rsid w:val="566DD533"/>
    <w:rsid w:val="5676255C"/>
    <w:rsid w:val="567FC1B0"/>
    <w:rsid w:val="56A87B3B"/>
    <w:rsid w:val="56C3AC57"/>
    <w:rsid w:val="56F646DC"/>
    <w:rsid w:val="572B8FFA"/>
    <w:rsid w:val="57839CB0"/>
    <w:rsid w:val="57A5A222"/>
    <w:rsid w:val="57A8D5FA"/>
    <w:rsid w:val="588562F9"/>
    <w:rsid w:val="59476B37"/>
    <w:rsid w:val="5A07AA1A"/>
    <w:rsid w:val="5AB7A325"/>
    <w:rsid w:val="5AD5BAF5"/>
    <w:rsid w:val="5B23FC3C"/>
    <w:rsid w:val="5B2CA927"/>
    <w:rsid w:val="5B3211C5"/>
    <w:rsid w:val="5B5CB1DB"/>
    <w:rsid w:val="5C62B0AC"/>
    <w:rsid w:val="5C68F1CE"/>
    <w:rsid w:val="5CC2AB5A"/>
    <w:rsid w:val="5D14FFD4"/>
    <w:rsid w:val="5D2EBB47"/>
    <w:rsid w:val="5D8BB749"/>
    <w:rsid w:val="5D8BD43D"/>
    <w:rsid w:val="5E405041"/>
    <w:rsid w:val="5E58A2C1"/>
    <w:rsid w:val="5E5E9639"/>
    <w:rsid w:val="5F5A2C1A"/>
    <w:rsid w:val="5FFCC0D1"/>
    <w:rsid w:val="60252746"/>
    <w:rsid w:val="60BD035B"/>
    <w:rsid w:val="60D2F527"/>
    <w:rsid w:val="60D369A1"/>
    <w:rsid w:val="60FC5E39"/>
    <w:rsid w:val="6143BC37"/>
    <w:rsid w:val="6168056E"/>
    <w:rsid w:val="61697A68"/>
    <w:rsid w:val="61C3CAD5"/>
    <w:rsid w:val="61D54A7D"/>
    <w:rsid w:val="62091C6B"/>
    <w:rsid w:val="622992AB"/>
    <w:rsid w:val="6247DE4F"/>
    <w:rsid w:val="625AB7A8"/>
    <w:rsid w:val="625AEA1F"/>
    <w:rsid w:val="6287F455"/>
    <w:rsid w:val="62945367"/>
    <w:rsid w:val="62D6BA2F"/>
    <w:rsid w:val="62F6D940"/>
    <w:rsid w:val="630B4261"/>
    <w:rsid w:val="63245D27"/>
    <w:rsid w:val="636C42DA"/>
    <w:rsid w:val="63935CFE"/>
    <w:rsid w:val="63B28248"/>
    <w:rsid w:val="63EC5F83"/>
    <w:rsid w:val="63F38C10"/>
    <w:rsid w:val="649AB7F4"/>
    <w:rsid w:val="64AC3F4E"/>
    <w:rsid w:val="64B28854"/>
    <w:rsid w:val="64BF3051"/>
    <w:rsid w:val="64CE4C6F"/>
    <w:rsid w:val="650D9CF7"/>
    <w:rsid w:val="650E9E64"/>
    <w:rsid w:val="6559B78F"/>
    <w:rsid w:val="6595E84E"/>
    <w:rsid w:val="65A86D50"/>
    <w:rsid w:val="65B7023D"/>
    <w:rsid w:val="65BFF6A3"/>
    <w:rsid w:val="65C94C35"/>
    <w:rsid w:val="65E9C1FA"/>
    <w:rsid w:val="6614BE6F"/>
    <w:rsid w:val="661EBAC7"/>
    <w:rsid w:val="661EC3C9"/>
    <w:rsid w:val="6637A03C"/>
    <w:rsid w:val="66B8F8EB"/>
    <w:rsid w:val="67259130"/>
    <w:rsid w:val="67373D8E"/>
    <w:rsid w:val="67B5C772"/>
    <w:rsid w:val="67DEAA10"/>
    <w:rsid w:val="68BD7604"/>
    <w:rsid w:val="68D8EC19"/>
    <w:rsid w:val="68DA09A6"/>
    <w:rsid w:val="6933C16A"/>
    <w:rsid w:val="6960E9D1"/>
    <w:rsid w:val="696BA074"/>
    <w:rsid w:val="697FCF5F"/>
    <w:rsid w:val="698AD4CF"/>
    <w:rsid w:val="69E7EF99"/>
    <w:rsid w:val="6A2DCEA6"/>
    <w:rsid w:val="6A8CB101"/>
    <w:rsid w:val="6AF9B5AF"/>
    <w:rsid w:val="6AFC01CE"/>
    <w:rsid w:val="6B719959"/>
    <w:rsid w:val="6B99B1FB"/>
    <w:rsid w:val="6BC9D87B"/>
    <w:rsid w:val="6BE59ACF"/>
    <w:rsid w:val="6CE28189"/>
    <w:rsid w:val="6D058BF4"/>
    <w:rsid w:val="6D65E88E"/>
    <w:rsid w:val="6D785B12"/>
    <w:rsid w:val="6E025E16"/>
    <w:rsid w:val="6E5D92B3"/>
    <w:rsid w:val="6EC8D7E3"/>
    <w:rsid w:val="6ED73342"/>
    <w:rsid w:val="6F0087D0"/>
    <w:rsid w:val="6F5515A4"/>
    <w:rsid w:val="6F5D8414"/>
    <w:rsid w:val="6F629C5D"/>
    <w:rsid w:val="6F941E0E"/>
    <w:rsid w:val="6FB9AAB3"/>
    <w:rsid w:val="6FEFB13C"/>
    <w:rsid w:val="7061ACAE"/>
    <w:rsid w:val="7082954D"/>
    <w:rsid w:val="70E604E9"/>
    <w:rsid w:val="71041999"/>
    <w:rsid w:val="71080AC3"/>
    <w:rsid w:val="710FAE0D"/>
    <w:rsid w:val="719EEF7F"/>
    <w:rsid w:val="71EF0AB7"/>
    <w:rsid w:val="71FA9F77"/>
    <w:rsid w:val="7223EF07"/>
    <w:rsid w:val="7251E67E"/>
    <w:rsid w:val="72849E9F"/>
    <w:rsid w:val="729285C6"/>
    <w:rsid w:val="72AE1592"/>
    <w:rsid w:val="72BDEA38"/>
    <w:rsid w:val="72CCCD07"/>
    <w:rsid w:val="72D7EE2C"/>
    <w:rsid w:val="72F65059"/>
    <w:rsid w:val="733254A1"/>
    <w:rsid w:val="733E839E"/>
    <w:rsid w:val="735F682D"/>
    <w:rsid w:val="74287F94"/>
    <w:rsid w:val="746AD368"/>
    <w:rsid w:val="748C16A6"/>
    <w:rsid w:val="74B502AB"/>
    <w:rsid w:val="74CCE893"/>
    <w:rsid w:val="74D5C0B3"/>
    <w:rsid w:val="750815EB"/>
    <w:rsid w:val="7540A874"/>
    <w:rsid w:val="7547B55B"/>
    <w:rsid w:val="75BDBF97"/>
    <w:rsid w:val="75E3C712"/>
    <w:rsid w:val="76335381"/>
    <w:rsid w:val="764C0AA8"/>
    <w:rsid w:val="76715B20"/>
    <w:rsid w:val="76CF67CD"/>
    <w:rsid w:val="76DF87B1"/>
    <w:rsid w:val="770948E5"/>
    <w:rsid w:val="77D5731E"/>
    <w:rsid w:val="78091EB4"/>
    <w:rsid w:val="784B3DEF"/>
    <w:rsid w:val="7876C9FE"/>
    <w:rsid w:val="787F03B4"/>
    <w:rsid w:val="78EB1243"/>
    <w:rsid w:val="78F0FF20"/>
    <w:rsid w:val="7919047E"/>
    <w:rsid w:val="79377DFC"/>
    <w:rsid w:val="79B5A8B8"/>
    <w:rsid w:val="79B5E7CC"/>
    <w:rsid w:val="7A20AD60"/>
    <w:rsid w:val="7A615FF7"/>
    <w:rsid w:val="7A96AB84"/>
    <w:rsid w:val="7AAFC857"/>
    <w:rsid w:val="7ABA7AFC"/>
    <w:rsid w:val="7AD03315"/>
    <w:rsid w:val="7ADF8CFA"/>
    <w:rsid w:val="7AF6EAD4"/>
    <w:rsid w:val="7AFB5679"/>
    <w:rsid w:val="7B0DEE17"/>
    <w:rsid w:val="7B5E5217"/>
    <w:rsid w:val="7B7EEB17"/>
    <w:rsid w:val="7BA0F4BF"/>
    <w:rsid w:val="7BEB3452"/>
    <w:rsid w:val="7C00B6F0"/>
    <w:rsid w:val="7C03F70C"/>
    <w:rsid w:val="7CB4A113"/>
    <w:rsid w:val="7CF947EE"/>
    <w:rsid w:val="7D5C04CD"/>
    <w:rsid w:val="7D7DA64C"/>
    <w:rsid w:val="7DAFB85C"/>
    <w:rsid w:val="7E9EA662"/>
    <w:rsid w:val="7ED579D3"/>
    <w:rsid w:val="7ED70294"/>
    <w:rsid w:val="7EEC7A6F"/>
    <w:rsid w:val="7EF8BA25"/>
    <w:rsid w:val="7F0D288B"/>
    <w:rsid w:val="7F48A164"/>
    <w:rsid w:val="7F661920"/>
    <w:rsid w:val="7FD1B383"/>
    <w:rsid w:val="7FF0FAA8"/>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14:docId w14:val="3E2B5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locked="1" w:unhideWhenUsed="1"/>
    <w:lsdException w:name="annotation reference" w:locked="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0C4E"/>
    <w:pPr>
      <w:autoSpaceDE w:val="0"/>
      <w:autoSpaceDN w:val="0"/>
      <w:spacing w:after="240"/>
    </w:pPr>
    <w:rPr>
      <w:rFonts w:ascii="Arial" w:hAnsi="Arial"/>
    </w:rPr>
  </w:style>
  <w:style w:type="paragraph" w:styleId="Heading1">
    <w:name w:val="heading 1"/>
    <w:basedOn w:val="Normal"/>
    <w:next w:val="Normal"/>
    <w:link w:val="Heading1Char"/>
    <w:uiPriority w:val="99"/>
    <w:qFormat/>
    <w:rsid w:val="00995B9C"/>
    <w:pPr>
      <w:keepNext/>
      <w:spacing w:before="400" w:after="200"/>
      <w:outlineLvl w:val="0"/>
    </w:pPr>
    <w:rPr>
      <w:rFonts w:asciiTheme="minorHAnsi" w:hAnsiTheme="minorHAnsi" w:cstheme="minorHAnsi"/>
      <w:b/>
      <w:bCs/>
      <w:sz w:val="28"/>
    </w:rPr>
  </w:style>
  <w:style w:type="paragraph" w:styleId="Heading2">
    <w:name w:val="heading 2"/>
    <w:basedOn w:val="Normal"/>
    <w:next w:val="Normal"/>
    <w:link w:val="Heading2Char"/>
    <w:uiPriority w:val="99"/>
    <w:qFormat/>
    <w:rsid w:val="00995B9C"/>
    <w:pPr>
      <w:keepNext/>
      <w:spacing w:before="200" w:after="200"/>
      <w:outlineLvl w:val="1"/>
    </w:pPr>
    <w:rPr>
      <w:rFonts w:asciiTheme="minorHAnsi" w:hAnsiTheme="minorHAnsi" w:cstheme="minorHAnsi"/>
      <w:b/>
      <w:sz w:val="26"/>
    </w:rPr>
  </w:style>
  <w:style w:type="paragraph" w:styleId="Heading3">
    <w:name w:val="heading 3"/>
    <w:basedOn w:val="Normal"/>
    <w:next w:val="Normal"/>
    <w:link w:val="Heading3Char"/>
    <w:uiPriority w:val="99"/>
    <w:qFormat/>
    <w:rsid w:val="004D3E9B"/>
    <w:pPr>
      <w:spacing w:after="200" w:line="259" w:lineRule="auto"/>
      <w:outlineLvl w:val="2"/>
    </w:pPr>
    <w:rPr>
      <w:rFonts w:asciiTheme="minorHAnsi" w:hAnsiTheme="minorHAnsi" w:cstheme="minorHAnsi"/>
      <w:b/>
      <w:bCs/>
      <w:i/>
      <w:iCs/>
    </w:rPr>
  </w:style>
  <w:style w:type="paragraph" w:styleId="Heading4">
    <w:name w:val="heading 4"/>
    <w:basedOn w:val="Normal"/>
    <w:next w:val="Normal"/>
    <w:link w:val="Heading4Char"/>
    <w:uiPriority w:val="99"/>
    <w:qFormat/>
    <w:rsid w:val="004D3E9B"/>
    <w:pPr>
      <w:keepNext/>
      <w:spacing w:after="0" w:line="259" w:lineRule="auto"/>
      <w:outlineLvl w:val="3"/>
    </w:pPr>
    <w:rPr>
      <w:rFonts w:asciiTheme="minorHAnsi" w:hAnsiTheme="minorHAnsi" w:cstheme="minorHAnsi"/>
      <w:b/>
      <w:bCs/>
    </w:rPr>
  </w:style>
  <w:style w:type="paragraph" w:styleId="Heading5">
    <w:name w:val="heading 5"/>
    <w:basedOn w:val="Normal"/>
    <w:next w:val="Normal"/>
    <w:link w:val="Heading5Char"/>
    <w:uiPriority w:val="99"/>
    <w:qFormat/>
    <w:rsid w:val="004A0C4E"/>
    <w:pPr>
      <w:keepNext/>
      <w:spacing w:after="0"/>
      <w:jc w:val="center"/>
      <w:outlineLvl w:val="4"/>
    </w:pPr>
    <w:rPr>
      <w:b/>
      <w:bCs/>
    </w:rPr>
  </w:style>
  <w:style w:type="paragraph" w:styleId="Heading6">
    <w:name w:val="heading 6"/>
    <w:basedOn w:val="Normal"/>
    <w:next w:val="Normal"/>
    <w:link w:val="Heading6Char"/>
    <w:uiPriority w:val="99"/>
    <w:qFormat/>
    <w:rsid w:val="00701A4C"/>
    <w:pPr>
      <w:keepNext/>
      <w:jc w:val="center"/>
      <w:outlineLvl w:val="5"/>
    </w:pPr>
    <w:rPr>
      <w:b/>
      <w:bCs/>
      <w:spacing w:val="-4"/>
    </w:rPr>
  </w:style>
  <w:style w:type="paragraph" w:styleId="Heading7">
    <w:name w:val="heading 7"/>
    <w:basedOn w:val="Normal"/>
    <w:next w:val="Normal"/>
    <w:link w:val="Heading7Char"/>
    <w:uiPriority w:val="99"/>
    <w:qFormat/>
    <w:rsid w:val="00701A4C"/>
    <w:pPr>
      <w:keepNext/>
      <w:spacing w:before="648" w:after="360"/>
      <w:jc w:val="center"/>
      <w:outlineLvl w:val="6"/>
    </w:pPr>
    <w:rPr>
      <w:b/>
      <w:bCs/>
      <w:sz w:val="22"/>
      <w:szCs w:val="22"/>
    </w:rPr>
  </w:style>
  <w:style w:type="paragraph" w:styleId="Heading8">
    <w:name w:val="heading 8"/>
    <w:basedOn w:val="Normal"/>
    <w:next w:val="Normal"/>
    <w:link w:val="Heading8Char"/>
    <w:uiPriority w:val="99"/>
    <w:qFormat/>
    <w:rsid w:val="00701A4C"/>
    <w:pPr>
      <w:keepNext/>
      <w:outlineLvl w:val="7"/>
    </w:pPr>
    <w:rPr>
      <w:b/>
      <w:bCs/>
      <w:u w:val="single"/>
    </w:rPr>
  </w:style>
  <w:style w:type="paragraph" w:styleId="Heading9">
    <w:name w:val="heading 9"/>
    <w:basedOn w:val="Normal"/>
    <w:next w:val="Normal"/>
    <w:link w:val="Heading9Char"/>
    <w:uiPriority w:val="99"/>
    <w:qFormat/>
    <w:rsid w:val="00701A4C"/>
    <w:pPr>
      <w:keepNext/>
      <w:spacing w:before="288"/>
      <w:ind w:right="360"/>
      <w:jc w:val="center"/>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95B9C"/>
    <w:rPr>
      <w:rFonts w:asciiTheme="minorHAnsi" w:hAnsiTheme="minorHAnsi" w:cstheme="minorHAnsi"/>
      <w:b/>
      <w:bCs/>
      <w:sz w:val="28"/>
    </w:rPr>
  </w:style>
  <w:style w:type="character" w:customStyle="1" w:styleId="Heading2Char">
    <w:name w:val="Heading 2 Char"/>
    <w:link w:val="Heading2"/>
    <w:uiPriority w:val="99"/>
    <w:locked/>
    <w:rsid w:val="00995B9C"/>
    <w:rPr>
      <w:rFonts w:asciiTheme="minorHAnsi" w:hAnsiTheme="minorHAnsi" w:cstheme="minorHAnsi"/>
      <w:b/>
      <w:sz w:val="26"/>
    </w:rPr>
  </w:style>
  <w:style w:type="character" w:customStyle="1" w:styleId="Heading3Char">
    <w:name w:val="Heading 3 Char"/>
    <w:link w:val="Heading3"/>
    <w:uiPriority w:val="99"/>
    <w:rsid w:val="004D3E9B"/>
    <w:rPr>
      <w:rFonts w:asciiTheme="minorHAnsi" w:hAnsiTheme="minorHAnsi" w:cstheme="minorHAnsi"/>
      <w:b/>
      <w:bCs/>
      <w:i/>
      <w:iCs/>
    </w:rPr>
  </w:style>
  <w:style w:type="character" w:customStyle="1" w:styleId="Heading4Char">
    <w:name w:val="Heading 4 Char"/>
    <w:link w:val="Heading4"/>
    <w:uiPriority w:val="99"/>
    <w:rsid w:val="004D3E9B"/>
    <w:rPr>
      <w:rFonts w:asciiTheme="minorHAnsi" w:hAnsiTheme="minorHAnsi" w:cstheme="minorHAnsi"/>
      <w:b/>
      <w:bCs/>
    </w:rPr>
  </w:style>
  <w:style w:type="character" w:customStyle="1" w:styleId="Heading5Char">
    <w:name w:val="Heading 5 Char"/>
    <w:link w:val="Heading5"/>
    <w:uiPriority w:val="99"/>
    <w:rsid w:val="004A0C4E"/>
    <w:rPr>
      <w:rFonts w:ascii="Arial" w:hAnsi="Arial"/>
      <w:b/>
      <w:bCs/>
    </w:rPr>
  </w:style>
  <w:style w:type="character" w:customStyle="1" w:styleId="Heading6Char">
    <w:name w:val="Heading 6 Char"/>
    <w:link w:val="Heading6"/>
    <w:uiPriority w:val="9"/>
    <w:semiHidden/>
    <w:rsid w:val="00B84EAE"/>
    <w:rPr>
      <w:rFonts w:ascii="Calibri" w:eastAsia="Times New Roman" w:hAnsi="Calibri" w:cs="Times New Roman"/>
      <w:b/>
      <w:bCs/>
    </w:rPr>
  </w:style>
  <w:style w:type="character" w:customStyle="1" w:styleId="Heading7Char">
    <w:name w:val="Heading 7 Char"/>
    <w:link w:val="Heading7"/>
    <w:uiPriority w:val="9"/>
    <w:semiHidden/>
    <w:rsid w:val="00B84EAE"/>
    <w:rPr>
      <w:rFonts w:ascii="Calibri" w:eastAsia="Times New Roman" w:hAnsi="Calibri" w:cs="Times New Roman"/>
      <w:sz w:val="24"/>
      <w:szCs w:val="24"/>
    </w:rPr>
  </w:style>
  <w:style w:type="character" w:customStyle="1" w:styleId="Heading8Char">
    <w:name w:val="Heading 8 Char"/>
    <w:link w:val="Heading8"/>
    <w:uiPriority w:val="9"/>
    <w:semiHidden/>
    <w:rsid w:val="00B84EAE"/>
    <w:rPr>
      <w:rFonts w:ascii="Calibri" w:eastAsia="Times New Roman" w:hAnsi="Calibri" w:cs="Times New Roman"/>
      <w:i/>
      <w:iCs/>
      <w:sz w:val="24"/>
      <w:szCs w:val="24"/>
    </w:rPr>
  </w:style>
  <w:style w:type="character" w:customStyle="1" w:styleId="Heading9Char">
    <w:name w:val="Heading 9 Char"/>
    <w:link w:val="Heading9"/>
    <w:uiPriority w:val="9"/>
    <w:semiHidden/>
    <w:rsid w:val="00B84EAE"/>
    <w:rPr>
      <w:rFonts w:ascii="Cambria" w:eastAsia="Times New Roman" w:hAnsi="Cambria" w:cs="Times New Roman"/>
    </w:rPr>
  </w:style>
  <w:style w:type="paragraph" w:styleId="BalloonText">
    <w:name w:val="Balloon Text"/>
    <w:basedOn w:val="Normal"/>
    <w:link w:val="BalloonTextChar"/>
    <w:uiPriority w:val="99"/>
    <w:semiHidden/>
    <w:rsid w:val="00701A4C"/>
    <w:rPr>
      <w:rFonts w:ascii="Tahoma" w:hAnsi="Tahoma" w:cs="Tahoma"/>
      <w:sz w:val="16"/>
      <w:szCs w:val="16"/>
    </w:rPr>
  </w:style>
  <w:style w:type="character" w:customStyle="1" w:styleId="BalloonTextChar">
    <w:name w:val="Balloon Text Char"/>
    <w:link w:val="BalloonText"/>
    <w:uiPriority w:val="99"/>
    <w:semiHidden/>
    <w:rsid w:val="00B84EAE"/>
  </w:style>
  <w:style w:type="paragraph" w:styleId="Title">
    <w:name w:val="Title"/>
    <w:basedOn w:val="Heading1"/>
    <w:link w:val="TitleChar"/>
    <w:uiPriority w:val="99"/>
    <w:qFormat/>
    <w:rsid w:val="00995B9C"/>
    <w:pPr>
      <w:jc w:val="center"/>
    </w:pPr>
    <w:rPr>
      <w:sz w:val="32"/>
      <w:szCs w:val="32"/>
    </w:rPr>
  </w:style>
  <w:style w:type="character" w:customStyle="1" w:styleId="TitleChar">
    <w:name w:val="Title Char"/>
    <w:link w:val="Title"/>
    <w:uiPriority w:val="99"/>
    <w:rsid w:val="00995B9C"/>
    <w:rPr>
      <w:rFonts w:asciiTheme="minorHAnsi" w:hAnsiTheme="minorHAnsi" w:cstheme="minorHAnsi"/>
      <w:b/>
      <w:bCs/>
      <w:sz w:val="32"/>
      <w:szCs w:val="32"/>
    </w:rPr>
  </w:style>
  <w:style w:type="paragraph" w:styleId="Header">
    <w:name w:val="header"/>
    <w:basedOn w:val="Normal"/>
    <w:link w:val="HeaderChar"/>
    <w:uiPriority w:val="99"/>
    <w:rsid w:val="00701A4C"/>
    <w:pPr>
      <w:tabs>
        <w:tab w:val="center" w:pos="4320"/>
        <w:tab w:val="right" w:pos="8640"/>
      </w:tabs>
    </w:pPr>
  </w:style>
  <w:style w:type="character" w:customStyle="1" w:styleId="HeaderChar">
    <w:name w:val="Header Char"/>
    <w:link w:val="Header"/>
    <w:uiPriority w:val="99"/>
    <w:rsid w:val="00B84EAE"/>
    <w:rPr>
      <w:sz w:val="24"/>
      <w:szCs w:val="24"/>
    </w:rPr>
  </w:style>
  <w:style w:type="paragraph" w:styleId="Footer">
    <w:name w:val="footer"/>
    <w:basedOn w:val="Normal"/>
    <w:link w:val="FooterChar"/>
    <w:uiPriority w:val="99"/>
    <w:rsid w:val="00701A4C"/>
    <w:pPr>
      <w:tabs>
        <w:tab w:val="center" w:pos="4320"/>
        <w:tab w:val="right" w:pos="8640"/>
      </w:tabs>
    </w:pPr>
  </w:style>
  <w:style w:type="character" w:customStyle="1" w:styleId="FooterChar">
    <w:name w:val="Footer Char"/>
    <w:link w:val="Footer"/>
    <w:uiPriority w:val="99"/>
    <w:rsid w:val="00B84EAE"/>
    <w:rPr>
      <w:sz w:val="24"/>
      <w:szCs w:val="24"/>
    </w:rPr>
  </w:style>
  <w:style w:type="paragraph" w:styleId="BodyText">
    <w:name w:val="Body Text"/>
    <w:basedOn w:val="Normal"/>
    <w:link w:val="BodyTextChar"/>
    <w:uiPriority w:val="99"/>
    <w:rsid w:val="00701A4C"/>
    <w:pPr>
      <w:spacing w:before="36" w:after="324"/>
      <w:jc w:val="center"/>
    </w:pPr>
    <w:rPr>
      <w:b/>
      <w:bCs/>
    </w:rPr>
  </w:style>
  <w:style w:type="character" w:customStyle="1" w:styleId="BodyTextChar">
    <w:name w:val="Body Text Char"/>
    <w:link w:val="BodyText"/>
    <w:uiPriority w:val="99"/>
    <w:semiHidden/>
    <w:rsid w:val="00B84EAE"/>
    <w:rPr>
      <w:sz w:val="24"/>
      <w:szCs w:val="24"/>
    </w:rPr>
  </w:style>
  <w:style w:type="paragraph" w:styleId="BlockText">
    <w:name w:val="Block Text"/>
    <w:basedOn w:val="Normal"/>
    <w:uiPriority w:val="99"/>
    <w:rsid w:val="00701A4C"/>
    <w:pPr>
      <w:spacing w:before="324"/>
      <w:ind w:left="648" w:right="792"/>
    </w:pPr>
  </w:style>
  <w:style w:type="paragraph" w:styleId="FootnoteText">
    <w:name w:val="footnote text"/>
    <w:basedOn w:val="Normal"/>
    <w:link w:val="FootnoteTextChar1"/>
    <w:uiPriority w:val="99"/>
    <w:rsid w:val="00701A4C"/>
    <w:rPr>
      <w:sz w:val="20"/>
      <w:szCs w:val="20"/>
    </w:rPr>
  </w:style>
  <w:style w:type="character" w:customStyle="1" w:styleId="FootnoteTextChar">
    <w:name w:val="Footnote Text Char"/>
    <w:uiPriority w:val="99"/>
    <w:rsid w:val="003417EA"/>
    <w:rPr>
      <w:lang w:val="en-US" w:eastAsia="en-US"/>
    </w:rPr>
  </w:style>
  <w:style w:type="character" w:styleId="FootnoteReference">
    <w:name w:val="footnote reference"/>
    <w:uiPriority w:val="99"/>
    <w:rsid w:val="00701A4C"/>
    <w:rPr>
      <w:rFonts w:cs="Times New Roman"/>
      <w:vertAlign w:val="superscript"/>
    </w:rPr>
  </w:style>
  <w:style w:type="paragraph" w:styleId="BodyTextIndent">
    <w:name w:val="Body Text Indent"/>
    <w:basedOn w:val="Normal"/>
    <w:link w:val="BodyTextIndentChar"/>
    <w:uiPriority w:val="99"/>
    <w:rsid w:val="00701A4C"/>
    <w:pPr>
      <w:jc w:val="both"/>
    </w:pPr>
  </w:style>
  <w:style w:type="character" w:customStyle="1" w:styleId="BodyTextIndentChar">
    <w:name w:val="Body Text Indent Char"/>
    <w:link w:val="BodyTextIndent"/>
    <w:uiPriority w:val="99"/>
    <w:semiHidden/>
    <w:rsid w:val="00B84EAE"/>
    <w:rPr>
      <w:sz w:val="24"/>
      <w:szCs w:val="24"/>
    </w:rPr>
  </w:style>
  <w:style w:type="paragraph" w:styleId="BodyText3">
    <w:name w:val="Body Text 3"/>
    <w:basedOn w:val="Normal"/>
    <w:link w:val="BodyText3Char"/>
    <w:uiPriority w:val="99"/>
    <w:rsid w:val="00701A4C"/>
    <w:pPr>
      <w:spacing w:before="36" w:after="2304"/>
      <w:ind w:right="288"/>
    </w:pPr>
  </w:style>
  <w:style w:type="character" w:customStyle="1" w:styleId="BodyText3Char">
    <w:name w:val="Body Text 3 Char"/>
    <w:link w:val="BodyText3"/>
    <w:uiPriority w:val="99"/>
    <w:semiHidden/>
    <w:rsid w:val="00B84EAE"/>
    <w:rPr>
      <w:sz w:val="16"/>
      <w:szCs w:val="16"/>
    </w:rPr>
  </w:style>
  <w:style w:type="paragraph" w:customStyle="1" w:styleId="Level1">
    <w:name w:val="Level 1"/>
    <w:basedOn w:val="Normal"/>
    <w:uiPriority w:val="99"/>
    <w:rsid w:val="00701A4C"/>
    <w:pPr>
      <w:adjustRightInd w:val="0"/>
      <w:ind w:left="720" w:hanging="720"/>
      <w:outlineLvl w:val="0"/>
    </w:pPr>
  </w:style>
  <w:style w:type="paragraph" w:styleId="BodyText2">
    <w:name w:val="Body Text 2"/>
    <w:basedOn w:val="Normal"/>
    <w:link w:val="BodyText2Char"/>
    <w:uiPriority w:val="99"/>
    <w:rsid w:val="00701A4C"/>
    <w:pPr>
      <w:jc w:val="center"/>
    </w:pPr>
    <w:rPr>
      <w:iCs/>
      <w:sz w:val="22"/>
      <w:szCs w:val="18"/>
    </w:rPr>
  </w:style>
  <w:style w:type="character" w:customStyle="1" w:styleId="BodyText2Char">
    <w:name w:val="Body Text 2 Char"/>
    <w:link w:val="BodyText2"/>
    <w:uiPriority w:val="99"/>
    <w:semiHidden/>
    <w:rsid w:val="00B84EAE"/>
    <w:rPr>
      <w:sz w:val="24"/>
      <w:szCs w:val="24"/>
    </w:rPr>
  </w:style>
  <w:style w:type="character" w:styleId="PageNumber">
    <w:name w:val="page number"/>
    <w:uiPriority w:val="99"/>
    <w:rsid w:val="00701A4C"/>
    <w:rPr>
      <w:rFonts w:cs="Times New Roman"/>
    </w:rPr>
  </w:style>
  <w:style w:type="character" w:styleId="Hyperlink">
    <w:name w:val="Hyperlink"/>
    <w:uiPriority w:val="99"/>
    <w:rsid w:val="00701A4C"/>
    <w:rPr>
      <w:rFonts w:cs="Times New Roman"/>
      <w:color w:val="0000FF"/>
      <w:u w:val="single"/>
    </w:rPr>
  </w:style>
  <w:style w:type="paragraph" w:styleId="NormalWeb">
    <w:name w:val="Normal (Web)"/>
    <w:basedOn w:val="Normal"/>
    <w:uiPriority w:val="99"/>
    <w:rsid w:val="00701A4C"/>
    <w:pPr>
      <w:autoSpaceDE/>
      <w:autoSpaceDN/>
      <w:spacing w:before="100" w:beforeAutospacing="1" w:after="100" w:afterAutospacing="1"/>
    </w:pPr>
    <w:rPr>
      <w:rFonts w:cs="Arial"/>
      <w:sz w:val="20"/>
      <w:szCs w:val="20"/>
    </w:rPr>
  </w:style>
  <w:style w:type="character" w:styleId="Strong">
    <w:name w:val="Strong"/>
    <w:uiPriority w:val="99"/>
    <w:qFormat/>
    <w:rsid w:val="00701A4C"/>
    <w:rPr>
      <w:rFonts w:cs="Times New Roman"/>
      <w:b/>
    </w:rPr>
  </w:style>
  <w:style w:type="character" w:styleId="Emphasis">
    <w:name w:val="Emphasis"/>
    <w:uiPriority w:val="99"/>
    <w:qFormat/>
    <w:rsid w:val="00701A4C"/>
    <w:rPr>
      <w:rFonts w:cs="Times New Roman"/>
      <w:i/>
    </w:rPr>
  </w:style>
  <w:style w:type="character" w:styleId="FollowedHyperlink">
    <w:name w:val="FollowedHyperlink"/>
    <w:uiPriority w:val="99"/>
    <w:rsid w:val="00701A4C"/>
    <w:rPr>
      <w:rFonts w:cs="Times New Roman"/>
      <w:color w:val="800080"/>
      <w:u w:val="single"/>
    </w:rPr>
  </w:style>
  <w:style w:type="paragraph" w:styleId="Caption">
    <w:name w:val="caption"/>
    <w:basedOn w:val="Normal"/>
    <w:next w:val="Normal"/>
    <w:uiPriority w:val="99"/>
    <w:qFormat/>
    <w:rsid w:val="00701A4C"/>
    <w:pPr>
      <w:adjustRightInd w:val="0"/>
      <w:jc w:val="right"/>
    </w:pPr>
    <w:rPr>
      <w:i/>
      <w:iCs/>
      <w:sz w:val="20"/>
      <w:szCs w:val="20"/>
    </w:rPr>
  </w:style>
  <w:style w:type="character" w:styleId="CommentReference">
    <w:name w:val="annotation reference"/>
    <w:uiPriority w:val="99"/>
    <w:semiHidden/>
    <w:rsid w:val="00701A4C"/>
    <w:rPr>
      <w:rFonts w:cs="Times New Roman"/>
      <w:sz w:val="16"/>
    </w:rPr>
  </w:style>
  <w:style w:type="paragraph" w:styleId="CommentText">
    <w:name w:val="annotation text"/>
    <w:basedOn w:val="Normal"/>
    <w:link w:val="CommentTextChar"/>
    <w:uiPriority w:val="99"/>
    <w:rsid w:val="00701A4C"/>
    <w:rPr>
      <w:sz w:val="20"/>
      <w:szCs w:val="20"/>
    </w:rPr>
  </w:style>
  <w:style w:type="character" w:customStyle="1" w:styleId="CommentTextChar">
    <w:name w:val="Comment Text Char"/>
    <w:basedOn w:val="DefaultParagraphFont"/>
    <w:link w:val="CommentText"/>
    <w:uiPriority w:val="99"/>
    <w:locked/>
    <w:rsid w:val="00310B26"/>
  </w:style>
  <w:style w:type="paragraph" w:styleId="CommentSubject">
    <w:name w:val="annotation subject"/>
    <w:basedOn w:val="CommentText"/>
    <w:next w:val="CommentText"/>
    <w:link w:val="CommentSubjectChar"/>
    <w:uiPriority w:val="99"/>
    <w:semiHidden/>
    <w:rsid w:val="00701A4C"/>
    <w:rPr>
      <w:b/>
      <w:bCs/>
    </w:rPr>
  </w:style>
  <w:style w:type="character" w:customStyle="1" w:styleId="CommentSubjectChar">
    <w:name w:val="Comment Subject Char"/>
    <w:link w:val="CommentSubject"/>
    <w:uiPriority w:val="99"/>
    <w:semiHidden/>
    <w:rsid w:val="00B84EAE"/>
    <w:rPr>
      <w:b/>
      <w:bCs/>
      <w:sz w:val="20"/>
      <w:szCs w:val="20"/>
    </w:rPr>
  </w:style>
  <w:style w:type="paragraph" w:styleId="BodyTextIndent2">
    <w:name w:val="Body Text Indent 2"/>
    <w:basedOn w:val="Normal"/>
    <w:link w:val="BodyTextIndent2Char"/>
    <w:uiPriority w:val="99"/>
    <w:rsid w:val="00701A4C"/>
    <w:pPr>
      <w:spacing w:after="120"/>
      <w:ind w:left="-547"/>
      <w:jc w:val="center"/>
    </w:pPr>
    <w:rPr>
      <w:b/>
      <w:bCs/>
    </w:rPr>
  </w:style>
  <w:style w:type="character" w:customStyle="1" w:styleId="BodyTextIndent2Char">
    <w:name w:val="Body Text Indent 2 Char"/>
    <w:link w:val="BodyTextIndent2"/>
    <w:uiPriority w:val="99"/>
    <w:semiHidden/>
    <w:rsid w:val="00B84EAE"/>
    <w:rPr>
      <w:sz w:val="24"/>
      <w:szCs w:val="24"/>
    </w:rPr>
  </w:style>
  <w:style w:type="character" w:customStyle="1" w:styleId="Hypertext">
    <w:name w:val="Hypertext"/>
    <w:uiPriority w:val="99"/>
    <w:rsid w:val="00701A4C"/>
    <w:rPr>
      <w:color w:val="0000FF"/>
      <w:u w:val="single"/>
    </w:rPr>
  </w:style>
  <w:style w:type="table" w:styleId="TableGrid">
    <w:name w:val="Table Grid"/>
    <w:basedOn w:val="TableNormal"/>
    <w:uiPriority w:val="99"/>
    <w:rsid w:val="005447B1"/>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1">
    <w:name w:val="Footnote Text Char1"/>
    <w:link w:val="FootnoteText"/>
    <w:uiPriority w:val="99"/>
    <w:locked/>
    <w:rsid w:val="00A84C4F"/>
    <w:rPr>
      <w:lang w:val="en-US" w:eastAsia="en-US"/>
    </w:rPr>
  </w:style>
  <w:style w:type="paragraph" w:customStyle="1" w:styleId="Level2">
    <w:name w:val="Level 2"/>
    <w:uiPriority w:val="99"/>
    <w:rsid w:val="000E6F2F"/>
    <w:pPr>
      <w:autoSpaceDE w:val="0"/>
      <w:autoSpaceDN w:val="0"/>
      <w:adjustRightInd w:val="0"/>
      <w:ind w:left="1440"/>
    </w:pPr>
  </w:style>
  <w:style w:type="paragraph" w:customStyle="1" w:styleId="TableText">
    <w:name w:val="Table Text"/>
    <w:basedOn w:val="Normal"/>
    <w:uiPriority w:val="99"/>
    <w:rsid w:val="005454A8"/>
    <w:pPr>
      <w:autoSpaceDE/>
      <w:autoSpaceDN/>
    </w:pPr>
    <w:rPr>
      <w:bCs/>
      <w:sz w:val="16"/>
      <w:szCs w:val="20"/>
    </w:rPr>
  </w:style>
  <w:style w:type="paragraph" w:customStyle="1" w:styleId="TableTitle">
    <w:name w:val="Table Title"/>
    <w:basedOn w:val="Normal"/>
    <w:link w:val="TableTitleChar"/>
    <w:uiPriority w:val="99"/>
    <w:rsid w:val="005454A8"/>
    <w:pPr>
      <w:keepNext/>
      <w:widowControl w:val="0"/>
      <w:autoSpaceDE/>
      <w:autoSpaceDN/>
      <w:spacing w:before="40" w:after="40"/>
      <w:jc w:val="center"/>
    </w:pPr>
    <w:rPr>
      <w:b/>
      <w:color w:val="FFFFFF"/>
      <w:sz w:val="22"/>
      <w:szCs w:val="20"/>
    </w:rPr>
  </w:style>
  <w:style w:type="paragraph" w:customStyle="1" w:styleId="TableSubtitle">
    <w:name w:val="Table Subtitle"/>
    <w:basedOn w:val="Normal"/>
    <w:uiPriority w:val="99"/>
    <w:rsid w:val="005454A8"/>
    <w:pPr>
      <w:keepNext/>
      <w:autoSpaceDE/>
      <w:autoSpaceDN/>
      <w:jc w:val="center"/>
    </w:pPr>
    <w:rPr>
      <w:rFonts w:cs="Arial"/>
      <w:b/>
      <w:bCs/>
      <w:sz w:val="16"/>
      <w:szCs w:val="20"/>
    </w:rPr>
  </w:style>
  <w:style w:type="character" w:customStyle="1" w:styleId="TableTitleChar">
    <w:name w:val="Table Title Char"/>
    <w:link w:val="TableTitle"/>
    <w:uiPriority w:val="99"/>
    <w:locked/>
    <w:rsid w:val="005454A8"/>
    <w:rPr>
      <w:rFonts w:ascii="Arial" w:hAnsi="Arial"/>
      <w:b/>
      <w:color w:val="FFFFFF"/>
      <w:sz w:val="22"/>
      <w:lang w:val="en-US" w:eastAsia="en-US"/>
    </w:rPr>
  </w:style>
  <w:style w:type="paragraph" w:styleId="TOC1">
    <w:name w:val="toc 1"/>
    <w:basedOn w:val="Normal"/>
    <w:next w:val="Normal"/>
    <w:autoRedefine/>
    <w:uiPriority w:val="39"/>
    <w:qFormat/>
    <w:rsid w:val="002D0A3F"/>
  </w:style>
  <w:style w:type="paragraph" w:styleId="TOC2">
    <w:name w:val="toc 2"/>
    <w:basedOn w:val="Normal"/>
    <w:next w:val="Normal"/>
    <w:autoRedefine/>
    <w:uiPriority w:val="39"/>
    <w:qFormat/>
    <w:rsid w:val="002D0A3F"/>
    <w:pPr>
      <w:ind w:left="240"/>
    </w:pPr>
  </w:style>
  <w:style w:type="paragraph" w:customStyle="1" w:styleId="EPA-base">
    <w:name w:val="EPA-base"/>
    <w:basedOn w:val="Normal"/>
    <w:uiPriority w:val="99"/>
    <w:rsid w:val="00B735F1"/>
    <w:pPr>
      <w:autoSpaceDE/>
      <w:autoSpaceDN/>
      <w:ind w:left="58"/>
    </w:pPr>
    <w:rPr>
      <w:sz w:val="16"/>
      <w:szCs w:val="16"/>
    </w:rPr>
  </w:style>
  <w:style w:type="paragraph" w:styleId="Revision">
    <w:name w:val="Revision"/>
    <w:hidden/>
    <w:uiPriority w:val="99"/>
    <w:semiHidden/>
    <w:rsid w:val="00F6606F"/>
  </w:style>
  <w:style w:type="paragraph" w:customStyle="1" w:styleId="Default">
    <w:name w:val="Default"/>
    <w:rsid w:val="00BF6419"/>
    <w:pPr>
      <w:autoSpaceDE w:val="0"/>
      <w:autoSpaceDN w:val="0"/>
      <w:adjustRightInd w:val="0"/>
    </w:pPr>
    <w:rPr>
      <w:color w:val="000000"/>
    </w:rPr>
  </w:style>
  <w:style w:type="paragraph" w:styleId="ListParagraph">
    <w:name w:val="List Paragraph"/>
    <w:basedOn w:val="Normal"/>
    <w:uiPriority w:val="34"/>
    <w:qFormat/>
    <w:rsid w:val="00C31BDC"/>
    <w:pPr>
      <w:ind w:left="720"/>
      <w:contextualSpacing/>
    </w:pPr>
  </w:style>
  <w:style w:type="paragraph" w:styleId="NoSpacing">
    <w:name w:val="No Spacing"/>
    <w:link w:val="NoSpacingChar"/>
    <w:uiPriority w:val="1"/>
    <w:qFormat/>
    <w:rsid w:val="009B4547"/>
    <w:pPr>
      <w:autoSpaceDE w:val="0"/>
      <w:autoSpaceDN w:val="0"/>
    </w:pPr>
  </w:style>
  <w:style w:type="paragraph" w:styleId="TOCHeading">
    <w:name w:val="TOC Heading"/>
    <w:basedOn w:val="Heading1"/>
    <w:next w:val="Normal"/>
    <w:uiPriority w:val="39"/>
    <w:unhideWhenUsed/>
    <w:qFormat/>
    <w:rsid w:val="002B17F5"/>
    <w:pPr>
      <w:keepLines/>
      <w:autoSpaceDE/>
      <w:autoSpaceDN/>
      <w:spacing w:before="480" w:line="276" w:lineRule="auto"/>
      <w:outlineLvl w:val="9"/>
    </w:pPr>
    <w:rPr>
      <w:rFonts w:asciiTheme="majorHAnsi" w:eastAsiaTheme="majorEastAsia" w:hAnsiTheme="majorHAnsi" w:cstheme="majorBidi"/>
      <w:color w:val="2E74B5" w:themeColor="accent1" w:themeShade="BF"/>
      <w:szCs w:val="28"/>
      <w:lang w:eastAsia="ja-JP"/>
    </w:rPr>
  </w:style>
  <w:style w:type="paragraph" w:styleId="TOC3">
    <w:name w:val="toc 3"/>
    <w:basedOn w:val="Normal"/>
    <w:next w:val="Normal"/>
    <w:autoRedefine/>
    <w:uiPriority w:val="39"/>
    <w:semiHidden/>
    <w:unhideWhenUsed/>
    <w:qFormat/>
    <w:rsid w:val="00EA2380"/>
    <w:pPr>
      <w:autoSpaceDE/>
      <w:autoSpaceDN/>
      <w:spacing w:after="100" w:line="276" w:lineRule="auto"/>
      <w:ind w:left="440"/>
    </w:pPr>
    <w:rPr>
      <w:rFonts w:asciiTheme="minorHAnsi" w:eastAsiaTheme="minorEastAsia" w:hAnsiTheme="minorHAnsi" w:cstheme="minorBidi"/>
      <w:sz w:val="22"/>
      <w:szCs w:val="22"/>
      <w:lang w:eastAsia="ja-JP"/>
    </w:rPr>
  </w:style>
  <w:style w:type="character" w:customStyle="1" w:styleId="UnresolvedMention1">
    <w:name w:val="Unresolved Mention1"/>
    <w:basedOn w:val="DefaultParagraphFont"/>
    <w:uiPriority w:val="99"/>
    <w:semiHidden/>
    <w:unhideWhenUsed/>
    <w:rsid w:val="00ED0410"/>
    <w:rPr>
      <w:color w:val="808080"/>
      <w:shd w:val="clear" w:color="auto" w:fill="E6E6E6"/>
    </w:rPr>
  </w:style>
  <w:style w:type="character" w:customStyle="1" w:styleId="UnresolvedMention2">
    <w:name w:val="Unresolved Mention2"/>
    <w:basedOn w:val="DefaultParagraphFont"/>
    <w:uiPriority w:val="99"/>
    <w:semiHidden/>
    <w:unhideWhenUsed/>
    <w:rsid w:val="00FB23E6"/>
    <w:rPr>
      <w:color w:val="808080"/>
      <w:shd w:val="clear" w:color="auto" w:fill="E6E6E6"/>
    </w:rPr>
  </w:style>
  <w:style w:type="paragraph" w:customStyle="1" w:styleId="paragraph">
    <w:name w:val="paragraph"/>
    <w:basedOn w:val="Normal"/>
    <w:rsid w:val="005B4475"/>
    <w:pPr>
      <w:autoSpaceDE/>
      <w:autoSpaceDN/>
    </w:pPr>
  </w:style>
  <w:style w:type="character" w:customStyle="1" w:styleId="normaltextrun">
    <w:name w:val="normaltextrun"/>
    <w:basedOn w:val="DefaultParagraphFont"/>
    <w:rsid w:val="005B4475"/>
  </w:style>
  <w:style w:type="character" w:customStyle="1" w:styleId="GPOAGENCYChar">
    <w:name w:val="GPO AGENCY Char"/>
    <w:basedOn w:val="DefaultParagraphFont"/>
    <w:link w:val="GPOAGENCY"/>
    <w:locked/>
    <w:rsid w:val="007450B7"/>
    <w:rPr>
      <w:b/>
      <w:bCs/>
    </w:rPr>
  </w:style>
  <w:style w:type="paragraph" w:customStyle="1" w:styleId="GPOAGENCY">
    <w:name w:val="GPO AGENCY"/>
    <w:basedOn w:val="Normal"/>
    <w:link w:val="GPOAGENCYChar"/>
    <w:rsid w:val="007450B7"/>
    <w:pPr>
      <w:autoSpaceDE/>
      <w:autoSpaceDN/>
    </w:pPr>
    <w:rPr>
      <w:b/>
      <w:bCs/>
    </w:rPr>
  </w:style>
  <w:style w:type="paragraph" w:customStyle="1" w:styleId="psection-2">
    <w:name w:val="psection-2"/>
    <w:basedOn w:val="Normal"/>
    <w:rsid w:val="00CE4435"/>
    <w:pPr>
      <w:autoSpaceDE/>
      <w:autoSpaceDN/>
      <w:spacing w:before="100" w:beforeAutospacing="1" w:after="100" w:afterAutospacing="1"/>
    </w:pPr>
  </w:style>
  <w:style w:type="character" w:customStyle="1" w:styleId="enumxml">
    <w:name w:val="enumxml"/>
    <w:basedOn w:val="DefaultParagraphFont"/>
    <w:rsid w:val="00CE4435"/>
  </w:style>
  <w:style w:type="paragraph" w:customStyle="1" w:styleId="psection-3">
    <w:name w:val="psection-3"/>
    <w:basedOn w:val="Normal"/>
    <w:rsid w:val="00CE4435"/>
    <w:pPr>
      <w:autoSpaceDE/>
      <w:autoSpaceDN/>
      <w:spacing w:before="100" w:beforeAutospacing="1" w:after="100" w:afterAutospacing="1"/>
    </w:pPr>
  </w:style>
  <w:style w:type="character" w:styleId="UnresolvedMention">
    <w:name w:val="Unresolved Mention"/>
    <w:basedOn w:val="DefaultParagraphFont"/>
    <w:uiPriority w:val="99"/>
    <w:unhideWhenUsed/>
    <w:rsid w:val="00425E99"/>
    <w:rPr>
      <w:color w:val="605E5C"/>
      <w:shd w:val="clear" w:color="auto" w:fill="E1DFDD"/>
    </w:rPr>
  </w:style>
  <w:style w:type="paragraph" w:styleId="EndnoteText">
    <w:name w:val="endnote text"/>
    <w:basedOn w:val="Normal"/>
    <w:link w:val="EndnoteTextChar"/>
    <w:uiPriority w:val="99"/>
    <w:semiHidden/>
    <w:unhideWhenUsed/>
    <w:rsid w:val="00BE2ABD"/>
    <w:rPr>
      <w:sz w:val="20"/>
      <w:szCs w:val="20"/>
    </w:rPr>
  </w:style>
  <w:style w:type="character" w:customStyle="1" w:styleId="EndnoteTextChar">
    <w:name w:val="Endnote Text Char"/>
    <w:basedOn w:val="DefaultParagraphFont"/>
    <w:link w:val="EndnoteText"/>
    <w:uiPriority w:val="99"/>
    <w:semiHidden/>
    <w:rsid w:val="00BE2ABD"/>
    <w:rPr>
      <w:sz w:val="20"/>
      <w:szCs w:val="20"/>
    </w:rPr>
  </w:style>
  <w:style w:type="character" w:styleId="EndnoteReference">
    <w:name w:val="endnote reference"/>
    <w:basedOn w:val="DefaultParagraphFont"/>
    <w:uiPriority w:val="99"/>
    <w:semiHidden/>
    <w:unhideWhenUsed/>
    <w:rsid w:val="00BE2ABD"/>
    <w:rPr>
      <w:vertAlign w:val="superscript"/>
    </w:rPr>
  </w:style>
  <w:style w:type="character" w:styleId="Mention">
    <w:name w:val="Mention"/>
    <w:basedOn w:val="DefaultParagraphFont"/>
    <w:uiPriority w:val="99"/>
    <w:unhideWhenUsed/>
    <w:rsid w:val="000278AE"/>
    <w:rPr>
      <w:color w:val="2B579A"/>
      <w:shd w:val="clear" w:color="auto" w:fill="E1DFDD"/>
    </w:rPr>
  </w:style>
  <w:style w:type="character" w:customStyle="1" w:styleId="Chapterhead">
    <w:name w:val="Chapterhead"/>
    <w:rsid w:val="00A16741"/>
    <w:rPr>
      <w:rFonts w:ascii="Times New Roman" w:hAnsi="Times New Roman" w:cs="Times New Roman"/>
      <w:b/>
      <w:bCs/>
      <w:sz w:val="32"/>
      <w:szCs w:val="32"/>
    </w:rPr>
  </w:style>
  <w:style w:type="character" w:customStyle="1" w:styleId="NoSpacingChar">
    <w:name w:val="No Spacing Char"/>
    <w:basedOn w:val="DefaultParagraphFont"/>
    <w:link w:val="NoSpacing"/>
    <w:uiPriority w:val="1"/>
    <w:locked/>
    <w:rsid w:val="004943AE"/>
  </w:style>
  <w:style w:type="paragraph" w:styleId="Bibliography">
    <w:name w:val="Bibliography"/>
    <w:basedOn w:val="Normal"/>
    <w:next w:val="Normal"/>
    <w:uiPriority w:val="37"/>
    <w:unhideWhenUsed/>
    <w:rsid w:val="008D52E1"/>
  </w:style>
  <w:style w:type="character" w:customStyle="1" w:styleId="tooltip">
    <w:name w:val="tooltip"/>
    <w:basedOn w:val="DefaultParagraphFont"/>
    <w:rsid w:val="00020A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s://www.epa.gov/toxics-release-inventory-tri-program/electronic-submission-tri-reporting-forms" TargetMode="External" /><Relationship Id="rId11" Type="http://schemas.openxmlformats.org/officeDocument/2006/relationships/hyperlink" Target="https://www.bls.gov/news.release/ecec.t04.htm" TargetMode="External" /><Relationship Id="rId12" Type="http://schemas.openxmlformats.org/officeDocument/2006/relationships/header" Target="header1.xml" /><Relationship Id="rId13" Type="http://schemas.openxmlformats.org/officeDocument/2006/relationships/footer" Target="footer1.xml" /><Relationship Id="rId14" Type="http://schemas.openxmlformats.org/officeDocument/2006/relationships/hyperlink" Target="http://www.epa.gov/osweroe1/content/lawsregs/caaover.htm" TargetMode="External" /><Relationship Id="rId15" Type="http://schemas.openxmlformats.org/officeDocument/2006/relationships/hyperlink" Target="http://www.epa.gov/osweroe1/content/lawsregs/rmpover.htm" TargetMode="External" /><Relationship Id="rId16" Type="http://schemas.openxmlformats.org/officeDocument/2006/relationships/header" Target="header2.xml" /><Relationship Id="rId17" Type="http://schemas.openxmlformats.org/officeDocument/2006/relationships/header" Target="header3.xml" /><Relationship Id="rId18" Type="http://schemas.openxmlformats.org/officeDocument/2006/relationships/header" Target="header4.xml" /><Relationship Id="rId19" Type="http://schemas.openxmlformats.org/officeDocument/2006/relationships/header" Target="header5.xml" /><Relationship Id="rId2" Type="http://schemas.openxmlformats.org/officeDocument/2006/relationships/endnotes" Target="endnotes.xml" /><Relationship Id="rId20" Type="http://schemas.openxmlformats.org/officeDocument/2006/relationships/header" Target="header6.xml" /><Relationship Id="rId21" Type="http://schemas.openxmlformats.org/officeDocument/2006/relationships/footer" Target="footer2.xml" /><Relationship Id="rId22" Type="http://schemas.openxmlformats.org/officeDocument/2006/relationships/header" Target="header7.xml" /><Relationship Id="rId23" Type="http://schemas.openxmlformats.org/officeDocument/2006/relationships/theme" Target="theme/theme1.xml" /><Relationship Id="rId24" Type="http://schemas.openxmlformats.org/officeDocument/2006/relationships/numbering" Target="numbering.xml" /><Relationship Id="rId25" Type="http://schemas.openxmlformats.org/officeDocument/2006/relationships/styles" Target="styles.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fontTable" Target="fontTable.xml" /><Relationship Id="rId6" Type="http://schemas.openxmlformats.org/officeDocument/2006/relationships/customXml" Target="../customXml/item1.xml" /><Relationship Id="rId7" Type="http://schemas.openxmlformats.org/officeDocument/2006/relationships/hyperlink" Target="https://www.reginfo.gov/public/do/PRAViewICR?ref_nbr=202310-2070-003" TargetMode="External" /><Relationship Id="rId8" Type="http://schemas.openxmlformats.org/officeDocument/2006/relationships/hyperlink" Target="https://www.reginfo.gov/public/do/PRAViewICR?ref_nbr=202112-2070-001" TargetMode="External" /><Relationship Id="rId9" Type="http://schemas.openxmlformats.org/officeDocument/2006/relationships/hyperlink" Target="https://www.reginfo.gov/public/do/PRAViewICR?ref_nbr=202210-2070-001" TargetMode="External" /></Relationships>
</file>

<file path=word/_rels/footnotes.xml.rels><?xml version="1.0" encoding="utf-8" standalone="yes"?><Relationships xmlns="http://schemas.openxmlformats.org/package/2006/relationships"><Relationship Id="rId1" Type="http://schemas.openxmlformats.org/officeDocument/2006/relationships/hyperlink" Target="https://ofmpub.epa.gov/apex/guideme_ext/f?p=guideme_ext:41" TargetMode="External" /><Relationship Id="rId10" Type="http://schemas.openxmlformats.org/officeDocument/2006/relationships/hyperlink" Target="https://www.epa.gov/epcra/hazardous-chemical-inventory-reporting" TargetMode="External" /><Relationship Id="rId11" Type="http://schemas.openxmlformats.org/officeDocument/2006/relationships/hyperlink" Target="https://www.epa.gov/rmp/list-regulated-substances-under-risk-management-plan-rmp-program" TargetMode="External" /><Relationship Id="rId12" Type="http://schemas.openxmlformats.org/officeDocument/2006/relationships/hyperlink" Target="https://www.epa.gov/rmp/risk-management-plan-rmp-rule-overview" TargetMode="External" /><Relationship Id="rId13" Type="http://schemas.openxmlformats.org/officeDocument/2006/relationships/hyperlink" Target="https://ordspub.epa.gov/ords/guideme_ext/f?p=guideme:rfi-home" TargetMode="External" /><Relationship Id="rId14" Type="http://schemas.openxmlformats.org/officeDocument/2006/relationships/hyperlink" Target="https://ofmpub.epa.gov/apex/guideme_ext/f?p=guideme:home" TargetMode="External" /><Relationship Id="rId15" Type="http://schemas.openxmlformats.org/officeDocument/2006/relationships/hyperlink" Target="https://19january2021snapshot.epa.gov/toxics-release-inventory-tri-program/revising-tri-burden-ratio-based-methodology_.html" TargetMode="External" /><Relationship Id="rId2" Type="http://schemas.openxmlformats.org/officeDocument/2006/relationships/hyperlink" Target="https://www.epa.gov/toxics-release-inventory-tri-program/tri-data-and-tools" TargetMode="External" /><Relationship Id="rId3" Type="http://schemas.openxmlformats.org/officeDocument/2006/relationships/hyperlink" Target="https://www.epa.gov/tri/" TargetMode="External" /><Relationship Id="rId4" Type="http://schemas.openxmlformats.org/officeDocument/2006/relationships/hyperlink" Target="https://www.gpo.gov/how-to-work-with-us/agency/services-for-agencies/federal-depository-library-program" TargetMode="External" /><Relationship Id="rId5" Type="http://schemas.openxmlformats.org/officeDocument/2006/relationships/hyperlink" Target="https://www.epa.gov/sites/default/files/documents/tri_in_action_final_report_july_2013.pdf" TargetMode="External" /><Relationship Id="rId6" Type="http://schemas.openxmlformats.org/officeDocument/2006/relationships/hyperlink" Target="https://cdx.epa.gov/" TargetMode="External" /><Relationship Id="rId7" Type="http://schemas.openxmlformats.org/officeDocument/2006/relationships/hyperlink" Target="https://www.epa.gov/combined-air-emissions-reporting/combined-air-emissions-reporting-system-caers" TargetMode="External" /><Relationship Id="rId8" Type="http://schemas.openxmlformats.org/officeDocument/2006/relationships/hyperlink" Target="https://enviro.epa.gov/envirofacts/icis-npdes/search" TargetMode="External" /><Relationship Id="rId9" Type="http://schemas.openxmlformats.org/officeDocument/2006/relationships/hyperlink" Target="https://www.epa.gov/enviro/rcrainfo-overview"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634B00-349F-4D37-A94A-68435E6F2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5198</Words>
  <Characters>86154</Characters>
  <Application>Microsoft Office Word</Application>
  <DocSecurity>0</DocSecurity>
  <Lines>2692</Lines>
  <Paragraphs>1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4-12-30T18:42:00Z</dcterms:created>
  <dcterms:modified xsi:type="dcterms:W3CDTF">2024-12-30T18:42:00Z</dcterms:modified>
</cp:coreProperties>
</file>